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8C995" w14:textId="020938F3" w:rsidR="00FE7778" w:rsidRPr="00DB6C68" w:rsidRDefault="00046E5E" w:rsidP="00DB6C68">
      <w:pPr>
        <w:jc w:val="center"/>
        <w:rPr>
          <w:rFonts w:asciiTheme="majorHAnsi" w:hAnsiTheme="majorHAnsi" w:cstheme="majorHAnsi"/>
          <w:b/>
          <w:bCs/>
          <w:sz w:val="28"/>
          <w:szCs w:val="28"/>
        </w:rPr>
      </w:pPr>
      <w:r w:rsidRPr="00DB6C68">
        <w:rPr>
          <w:rFonts w:asciiTheme="majorHAnsi" w:hAnsiTheme="majorHAnsi" w:cstheme="majorHAnsi"/>
          <w:b/>
          <w:bCs/>
          <w:sz w:val="28"/>
          <w:szCs w:val="28"/>
        </w:rPr>
        <w:t>Agent-Based Modeling with</w:t>
      </w:r>
      <w:r w:rsidR="00F11C08" w:rsidRPr="00DB6C68">
        <w:rPr>
          <w:rFonts w:asciiTheme="majorHAnsi" w:hAnsiTheme="majorHAnsi" w:cstheme="majorHAnsi"/>
          <w:b/>
          <w:bCs/>
          <w:sz w:val="28"/>
          <w:szCs w:val="28"/>
        </w:rPr>
        <w:t xml:space="preserve"> FRED</w:t>
      </w:r>
      <w:r w:rsidR="001412D8" w:rsidRPr="00DB6C68">
        <w:rPr>
          <w:rFonts w:asciiTheme="majorHAnsi" w:hAnsiTheme="majorHAnsi" w:cstheme="majorHAnsi"/>
          <w:b/>
          <w:bCs/>
          <w:sz w:val="28"/>
          <w:szCs w:val="28"/>
        </w:rPr>
        <w:t>:</w:t>
      </w:r>
    </w:p>
    <w:p w14:paraId="36DA85CA" w14:textId="3BF6BA41" w:rsidR="001412D8" w:rsidRPr="00D71999" w:rsidRDefault="001412D8" w:rsidP="00D71999">
      <w:pPr>
        <w:jc w:val="center"/>
        <w:rPr>
          <w:rFonts w:cstheme="majorHAnsi"/>
          <w:b/>
          <w:sz w:val="28"/>
        </w:rPr>
      </w:pPr>
      <w:r w:rsidRPr="00D71999">
        <w:rPr>
          <w:rFonts w:asciiTheme="majorHAnsi" w:hAnsiTheme="majorHAnsi" w:cstheme="majorHAnsi"/>
          <w:b/>
          <w:sz w:val="28"/>
        </w:rPr>
        <w:t xml:space="preserve">A </w:t>
      </w:r>
      <w:r w:rsidR="00607775">
        <w:rPr>
          <w:rFonts w:asciiTheme="majorHAnsi" w:hAnsiTheme="majorHAnsi" w:cstheme="majorHAnsi"/>
          <w:b/>
          <w:sz w:val="28"/>
        </w:rPr>
        <w:t>Programm</w:t>
      </w:r>
      <w:r w:rsidR="001C19F3">
        <w:rPr>
          <w:rFonts w:asciiTheme="majorHAnsi" w:hAnsiTheme="majorHAnsi" w:cstheme="majorHAnsi"/>
          <w:b/>
          <w:sz w:val="28"/>
        </w:rPr>
        <w:t>er's</w:t>
      </w:r>
      <w:r w:rsidR="00CF1D1B">
        <w:rPr>
          <w:rFonts w:asciiTheme="majorHAnsi" w:hAnsiTheme="majorHAnsi" w:cstheme="majorHAnsi"/>
          <w:b/>
          <w:sz w:val="28"/>
        </w:rPr>
        <w:t xml:space="preserve"> </w:t>
      </w:r>
      <w:r w:rsidRPr="00D71999">
        <w:rPr>
          <w:rFonts w:asciiTheme="majorHAnsi" w:hAnsiTheme="majorHAnsi" w:cstheme="majorHAnsi"/>
          <w:b/>
          <w:sz w:val="28"/>
        </w:rPr>
        <w:t>Guide to FRED</w:t>
      </w:r>
    </w:p>
    <w:p w14:paraId="010A59BD" w14:textId="77777777" w:rsidR="001412D8" w:rsidRDefault="001412D8" w:rsidP="003617D6">
      <w:pPr>
        <w:pStyle w:val="Title"/>
        <w:jc w:val="center"/>
        <w:rPr>
          <w:b/>
          <w:sz w:val="24"/>
          <w:szCs w:val="28"/>
        </w:rPr>
      </w:pPr>
    </w:p>
    <w:p w14:paraId="66DA4074" w14:textId="216D8169" w:rsidR="00447A57" w:rsidRPr="00D02FC1" w:rsidRDefault="001412D8" w:rsidP="003617D6">
      <w:pPr>
        <w:pStyle w:val="Title"/>
        <w:jc w:val="center"/>
        <w:rPr>
          <w:b/>
          <w:sz w:val="24"/>
          <w:szCs w:val="28"/>
        </w:rPr>
      </w:pPr>
      <w:r>
        <w:rPr>
          <w:b/>
          <w:sz w:val="24"/>
          <w:szCs w:val="28"/>
        </w:rPr>
        <w:t xml:space="preserve">by </w:t>
      </w:r>
      <w:r w:rsidR="00447A57" w:rsidRPr="00D02FC1">
        <w:rPr>
          <w:b/>
          <w:sz w:val="24"/>
          <w:szCs w:val="28"/>
        </w:rPr>
        <w:t>John Grefenstette</w:t>
      </w:r>
      <w:r w:rsidR="00DD5BB6" w:rsidRPr="00D02FC1">
        <w:rPr>
          <w:b/>
          <w:sz w:val="24"/>
          <w:szCs w:val="28"/>
        </w:rPr>
        <w:t xml:space="preserve"> and Donald Burke</w:t>
      </w:r>
    </w:p>
    <w:p w14:paraId="5DE78E7C" w14:textId="46B93A61" w:rsidR="00447A57" w:rsidRPr="00D02FC1" w:rsidRDefault="00C3139F" w:rsidP="003617D6">
      <w:pPr>
        <w:pStyle w:val="Title"/>
        <w:jc w:val="center"/>
        <w:rPr>
          <w:b/>
          <w:sz w:val="24"/>
          <w:szCs w:val="28"/>
        </w:rPr>
      </w:pPr>
      <w:r w:rsidRPr="00D02FC1">
        <w:rPr>
          <w:b/>
          <w:sz w:val="24"/>
          <w:szCs w:val="28"/>
        </w:rPr>
        <w:t>[D</w:t>
      </w:r>
      <w:r w:rsidR="007D0193" w:rsidRPr="00D02FC1">
        <w:rPr>
          <w:b/>
          <w:sz w:val="24"/>
          <w:szCs w:val="28"/>
        </w:rPr>
        <w:t xml:space="preserve">raft </w:t>
      </w:r>
      <w:r w:rsidR="00151AB3">
        <w:rPr>
          <w:b/>
          <w:sz w:val="24"/>
          <w:szCs w:val="28"/>
        </w:rPr>
        <w:t>–</w:t>
      </w:r>
      <w:r w:rsidRPr="00D02FC1">
        <w:rPr>
          <w:b/>
          <w:sz w:val="24"/>
          <w:szCs w:val="28"/>
        </w:rPr>
        <w:t xml:space="preserve"> </w:t>
      </w:r>
      <w:r w:rsidR="000D754C">
        <w:rPr>
          <w:b/>
          <w:sz w:val="24"/>
          <w:szCs w:val="28"/>
        </w:rPr>
        <w:t>12</w:t>
      </w:r>
      <w:r w:rsidR="00E15C49">
        <w:rPr>
          <w:b/>
          <w:sz w:val="24"/>
          <w:szCs w:val="28"/>
        </w:rPr>
        <w:t xml:space="preserve"> </w:t>
      </w:r>
      <w:r w:rsidR="002909C3">
        <w:rPr>
          <w:b/>
          <w:sz w:val="24"/>
          <w:szCs w:val="28"/>
        </w:rPr>
        <w:t>Dec</w:t>
      </w:r>
      <w:r w:rsidR="005911BB" w:rsidRPr="00D02FC1">
        <w:rPr>
          <w:b/>
          <w:sz w:val="24"/>
          <w:szCs w:val="28"/>
        </w:rPr>
        <w:t xml:space="preserve"> 2019</w:t>
      </w:r>
      <w:r w:rsidRPr="00D02FC1">
        <w:rPr>
          <w:b/>
          <w:sz w:val="24"/>
          <w:szCs w:val="28"/>
        </w:rPr>
        <w:t xml:space="preserve"> – Do Not Distribute]</w:t>
      </w:r>
    </w:p>
    <w:p w14:paraId="17521DEA" w14:textId="77777777" w:rsidR="00447A57" w:rsidRPr="003617D6" w:rsidRDefault="00447A57" w:rsidP="003617D6"/>
    <w:p w14:paraId="264879C4" w14:textId="2CB622A4" w:rsidR="00A33399" w:rsidRPr="003617D6" w:rsidRDefault="00A33399" w:rsidP="003617D6"/>
    <w:sdt>
      <w:sdtPr>
        <w:rPr>
          <w:rFonts w:ascii="Times New Roman" w:eastAsia="Times New Roman" w:hAnsi="Times New Roman" w:cs="Times New Roman"/>
          <w:b w:val="0"/>
          <w:bCs w:val="0"/>
          <w:color w:val="auto"/>
          <w:sz w:val="24"/>
          <w:szCs w:val="24"/>
        </w:rPr>
        <w:id w:val="-2067562460"/>
        <w:docPartObj>
          <w:docPartGallery w:val="Table of Contents"/>
          <w:docPartUnique/>
        </w:docPartObj>
      </w:sdtPr>
      <w:sdtEndPr>
        <w:rPr>
          <w:rFonts w:asciiTheme="minorHAnsi" w:hAnsiTheme="minorHAnsi"/>
          <w:noProof/>
          <w:sz w:val="22"/>
        </w:rPr>
      </w:sdtEndPr>
      <w:sdtContent>
        <w:p w14:paraId="5F4E1E81" w14:textId="25A8921A" w:rsidR="00A21448" w:rsidRDefault="00A21448" w:rsidP="003617D6">
          <w:pPr>
            <w:pStyle w:val="TOCHeading"/>
          </w:pPr>
          <w:r>
            <w:t>Table of Con</w:t>
          </w:r>
          <w:bookmarkStart w:id="0" w:name="_GoBack"/>
          <w:bookmarkEnd w:id="0"/>
          <w:r>
            <w:t>tents</w:t>
          </w:r>
        </w:p>
        <w:p w14:paraId="29BB190C" w14:textId="0DAE129E" w:rsidR="007553E2" w:rsidRDefault="00A21448">
          <w:pPr>
            <w:pStyle w:val="TOC1"/>
            <w:tabs>
              <w:tab w:val="right" w:leader="dot" w:pos="9638"/>
            </w:tabs>
            <w:rPr>
              <w:rFonts w:eastAsiaTheme="minorEastAsia" w:cstheme="minorBidi"/>
              <w:b w:val="0"/>
              <w:bCs w:val="0"/>
              <w:noProof/>
              <w:sz w:val="24"/>
              <w:szCs w:val="24"/>
            </w:rPr>
          </w:pPr>
          <w:r w:rsidRPr="003617D6">
            <w:rPr>
              <w:sz w:val="22"/>
              <w:szCs w:val="22"/>
            </w:rPr>
            <w:fldChar w:fldCharType="begin"/>
          </w:r>
          <w:r w:rsidRPr="003617D6">
            <w:rPr>
              <w:sz w:val="22"/>
              <w:szCs w:val="22"/>
            </w:rPr>
            <w:instrText xml:space="preserve"> TOC \o "1-3" \h \z \u </w:instrText>
          </w:r>
          <w:r w:rsidRPr="003617D6">
            <w:rPr>
              <w:sz w:val="22"/>
              <w:szCs w:val="22"/>
            </w:rPr>
            <w:fldChar w:fldCharType="separate"/>
          </w:r>
          <w:hyperlink w:anchor="_Toc27037313" w:history="1">
            <w:r w:rsidR="007553E2" w:rsidRPr="00580AFF">
              <w:rPr>
                <w:rStyle w:val="Hyperlink"/>
                <w:noProof/>
              </w:rPr>
              <w:t>Chapter 1: Overview of Agent Based Modeling</w:t>
            </w:r>
            <w:r w:rsidR="007553E2">
              <w:rPr>
                <w:noProof/>
                <w:webHidden/>
              </w:rPr>
              <w:tab/>
            </w:r>
            <w:r w:rsidR="007553E2">
              <w:rPr>
                <w:noProof/>
                <w:webHidden/>
              </w:rPr>
              <w:fldChar w:fldCharType="begin"/>
            </w:r>
            <w:r w:rsidR="007553E2">
              <w:rPr>
                <w:noProof/>
                <w:webHidden/>
              </w:rPr>
              <w:instrText xml:space="preserve"> PAGEREF _Toc27037313 \h </w:instrText>
            </w:r>
            <w:r w:rsidR="007553E2">
              <w:rPr>
                <w:noProof/>
                <w:webHidden/>
              </w:rPr>
            </w:r>
            <w:r w:rsidR="007553E2">
              <w:rPr>
                <w:noProof/>
                <w:webHidden/>
              </w:rPr>
              <w:fldChar w:fldCharType="separate"/>
            </w:r>
            <w:r w:rsidR="007553E2">
              <w:rPr>
                <w:noProof/>
                <w:webHidden/>
              </w:rPr>
              <w:t>1</w:t>
            </w:r>
            <w:r w:rsidR="007553E2">
              <w:rPr>
                <w:noProof/>
                <w:webHidden/>
              </w:rPr>
              <w:fldChar w:fldCharType="end"/>
            </w:r>
          </w:hyperlink>
        </w:p>
        <w:p w14:paraId="09BCA8B2" w14:textId="1F0CDE24" w:rsidR="007553E2" w:rsidRDefault="007553E2">
          <w:pPr>
            <w:pStyle w:val="TOC2"/>
            <w:tabs>
              <w:tab w:val="right" w:leader="dot" w:pos="9638"/>
            </w:tabs>
            <w:rPr>
              <w:rFonts w:eastAsiaTheme="minorEastAsia" w:cstheme="minorBidi"/>
              <w:i w:val="0"/>
              <w:iCs w:val="0"/>
              <w:noProof/>
              <w:sz w:val="24"/>
              <w:szCs w:val="24"/>
            </w:rPr>
          </w:pPr>
          <w:hyperlink w:anchor="_Toc27037314" w:history="1">
            <w:r w:rsidRPr="00580AFF">
              <w:rPr>
                <w:rStyle w:val="Hyperlink"/>
                <w:noProof/>
              </w:rPr>
              <w:t>What is FRED?</w:t>
            </w:r>
            <w:r>
              <w:rPr>
                <w:noProof/>
                <w:webHidden/>
              </w:rPr>
              <w:tab/>
            </w:r>
            <w:r>
              <w:rPr>
                <w:noProof/>
                <w:webHidden/>
              </w:rPr>
              <w:fldChar w:fldCharType="begin"/>
            </w:r>
            <w:r>
              <w:rPr>
                <w:noProof/>
                <w:webHidden/>
              </w:rPr>
              <w:instrText xml:space="preserve"> PAGEREF _Toc27037314 \h </w:instrText>
            </w:r>
            <w:r>
              <w:rPr>
                <w:noProof/>
                <w:webHidden/>
              </w:rPr>
            </w:r>
            <w:r>
              <w:rPr>
                <w:noProof/>
                <w:webHidden/>
              </w:rPr>
              <w:fldChar w:fldCharType="separate"/>
            </w:r>
            <w:r>
              <w:rPr>
                <w:noProof/>
                <w:webHidden/>
              </w:rPr>
              <w:t>1</w:t>
            </w:r>
            <w:r>
              <w:rPr>
                <w:noProof/>
                <w:webHidden/>
              </w:rPr>
              <w:fldChar w:fldCharType="end"/>
            </w:r>
          </w:hyperlink>
        </w:p>
        <w:p w14:paraId="25A06525" w14:textId="7E888E07" w:rsidR="007553E2" w:rsidRDefault="007553E2">
          <w:pPr>
            <w:pStyle w:val="TOC2"/>
            <w:tabs>
              <w:tab w:val="right" w:leader="dot" w:pos="9638"/>
            </w:tabs>
            <w:rPr>
              <w:rFonts w:eastAsiaTheme="minorEastAsia" w:cstheme="minorBidi"/>
              <w:i w:val="0"/>
              <w:iCs w:val="0"/>
              <w:noProof/>
              <w:sz w:val="24"/>
              <w:szCs w:val="24"/>
            </w:rPr>
          </w:pPr>
          <w:hyperlink w:anchor="_Toc27037315" w:history="1">
            <w:r w:rsidRPr="00580AFF">
              <w:rPr>
                <w:rStyle w:val="Hyperlink"/>
                <w:noProof/>
              </w:rPr>
              <w:t>Agent-based Models</w:t>
            </w:r>
            <w:r>
              <w:rPr>
                <w:noProof/>
                <w:webHidden/>
              </w:rPr>
              <w:tab/>
            </w:r>
            <w:r>
              <w:rPr>
                <w:noProof/>
                <w:webHidden/>
              </w:rPr>
              <w:fldChar w:fldCharType="begin"/>
            </w:r>
            <w:r>
              <w:rPr>
                <w:noProof/>
                <w:webHidden/>
              </w:rPr>
              <w:instrText xml:space="preserve"> PAGEREF _Toc27037315 \h </w:instrText>
            </w:r>
            <w:r>
              <w:rPr>
                <w:noProof/>
                <w:webHidden/>
              </w:rPr>
            </w:r>
            <w:r>
              <w:rPr>
                <w:noProof/>
                <w:webHidden/>
              </w:rPr>
              <w:fldChar w:fldCharType="separate"/>
            </w:r>
            <w:r>
              <w:rPr>
                <w:noProof/>
                <w:webHidden/>
              </w:rPr>
              <w:t>1</w:t>
            </w:r>
            <w:r>
              <w:rPr>
                <w:noProof/>
                <w:webHidden/>
              </w:rPr>
              <w:fldChar w:fldCharType="end"/>
            </w:r>
          </w:hyperlink>
        </w:p>
        <w:p w14:paraId="155503ED" w14:textId="2EDA658C" w:rsidR="007553E2" w:rsidRDefault="007553E2">
          <w:pPr>
            <w:pStyle w:val="TOC2"/>
            <w:tabs>
              <w:tab w:val="right" w:leader="dot" w:pos="9638"/>
            </w:tabs>
            <w:rPr>
              <w:rFonts w:eastAsiaTheme="minorEastAsia" w:cstheme="minorBidi"/>
              <w:i w:val="0"/>
              <w:iCs w:val="0"/>
              <w:noProof/>
              <w:sz w:val="24"/>
              <w:szCs w:val="24"/>
            </w:rPr>
          </w:pPr>
          <w:hyperlink w:anchor="_Toc27037316" w:history="1">
            <w:r w:rsidRPr="00580AFF">
              <w:rPr>
                <w:rStyle w:val="Hyperlink"/>
                <w:noProof/>
              </w:rPr>
              <w:t>Foundational Concepts in FRED</w:t>
            </w:r>
            <w:r>
              <w:rPr>
                <w:noProof/>
                <w:webHidden/>
              </w:rPr>
              <w:tab/>
            </w:r>
            <w:r>
              <w:rPr>
                <w:noProof/>
                <w:webHidden/>
              </w:rPr>
              <w:fldChar w:fldCharType="begin"/>
            </w:r>
            <w:r>
              <w:rPr>
                <w:noProof/>
                <w:webHidden/>
              </w:rPr>
              <w:instrText xml:space="preserve"> PAGEREF _Toc27037316 \h </w:instrText>
            </w:r>
            <w:r>
              <w:rPr>
                <w:noProof/>
                <w:webHidden/>
              </w:rPr>
            </w:r>
            <w:r>
              <w:rPr>
                <w:noProof/>
                <w:webHidden/>
              </w:rPr>
              <w:fldChar w:fldCharType="separate"/>
            </w:r>
            <w:r>
              <w:rPr>
                <w:noProof/>
                <w:webHidden/>
              </w:rPr>
              <w:t>1</w:t>
            </w:r>
            <w:r>
              <w:rPr>
                <w:noProof/>
                <w:webHidden/>
              </w:rPr>
              <w:fldChar w:fldCharType="end"/>
            </w:r>
          </w:hyperlink>
        </w:p>
        <w:p w14:paraId="79845982" w14:textId="47AA1D1D" w:rsidR="007553E2" w:rsidRDefault="007553E2">
          <w:pPr>
            <w:pStyle w:val="TOC2"/>
            <w:tabs>
              <w:tab w:val="right" w:leader="dot" w:pos="9638"/>
            </w:tabs>
            <w:rPr>
              <w:rFonts w:eastAsiaTheme="minorEastAsia" w:cstheme="minorBidi"/>
              <w:i w:val="0"/>
              <w:iCs w:val="0"/>
              <w:noProof/>
              <w:sz w:val="24"/>
              <w:szCs w:val="24"/>
            </w:rPr>
          </w:pPr>
          <w:hyperlink w:anchor="_Toc27037317" w:history="1">
            <w:r w:rsidRPr="00580AFF">
              <w:rPr>
                <w:rStyle w:val="Hyperlink"/>
                <w:noProof/>
              </w:rPr>
              <w:t>The FRED Simulation Cycle</w:t>
            </w:r>
            <w:r>
              <w:rPr>
                <w:noProof/>
                <w:webHidden/>
              </w:rPr>
              <w:tab/>
            </w:r>
            <w:r>
              <w:rPr>
                <w:noProof/>
                <w:webHidden/>
              </w:rPr>
              <w:fldChar w:fldCharType="begin"/>
            </w:r>
            <w:r>
              <w:rPr>
                <w:noProof/>
                <w:webHidden/>
              </w:rPr>
              <w:instrText xml:space="preserve"> PAGEREF _Toc27037317 \h </w:instrText>
            </w:r>
            <w:r>
              <w:rPr>
                <w:noProof/>
                <w:webHidden/>
              </w:rPr>
            </w:r>
            <w:r>
              <w:rPr>
                <w:noProof/>
                <w:webHidden/>
              </w:rPr>
              <w:fldChar w:fldCharType="separate"/>
            </w:r>
            <w:r>
              <w:rPr>
                <w:noProof/>
                <w:webHidden/>
              </w:rPr>
              <w:t>2</w:t>
            </w:r>
            <w:r>
              <w:rPr>
                <w:noProof/>
                <w:webHidden/>
              </w:rPr>
              <w:fldChar w:fldCharType="end"/>
            </w:r>
          </w:hyperlink>
        </w:p>
        <w:p w14:paraId="656ADC31" w14:textId="23CD4119" w:rsidR="007553E2" w:rsidRDefault="007553E2">
          <w:pPr>
            <w:pStyle w:val="TOC2"/>
            <w:tabs>
              <w:tab w:val="right" w:leader="dot" w:pos="9638"/>
            </w:tabs>
            <w:rPr>
              <w:rFonts w:eastAsiaTheme="minorEastAsia" w:cstheme="minorBidi"/>
              <w:i w:val="0"/>
              <w:iCs w:val="0"/>
              <w:noProof/>
              <w:sz w:val="24"/>
              <w:szCs w:val="24"/>
            </w:rPr>
          </w:pPr>
          <w:hyperlink w:anchor="_Toc27037318" w:history="1">
            <w:r w:rsidRPr="00580AFF">
              <w:rPr>
                <w:rStyle w:val="Hyperlink"/>
                <w:noProof/>
              </w:rPr>
              <w:t>The Modeling Process</w:t>
            </w:r>
            <w:r>
              <w:rPr>
                <w:noProof/>
                <w:webHidden/>
              </w:rPr>
              <w:tab/>
            </w:r>
            <w:r>
              <w:rPr>
                <w:noProof/>
                <w:webHidden/>
              </w:rPr>
              <w:fldChar w:fldCharType="begin"/>
            </w:r>
            <w:r>
              <w:rPr>
                <w:noProof/>
                <w:webHidden/>
              </w:rPr>
              <w:instrText xml:space="preserve"> PAGEREF _Toc27037318 \h </w:instrText>
            </w:r>
            <w:r>
              <w:rPr>
                <w:noProof/>
                <w:webHidden/>
              </w:rPr>
            </w:r>
            <w:r>
              <w:rPr>
                <w:noProof/>
                <w:webHidden/>
              </w:rPr>
              <w:fldChar w:fldCharType="separate"/>
            </w:r>
            <w:r>
              <w:rPr>
                <w:noProof/>
                <w:webHidden/>
              </w:rPr>
              <w:t>3</w:t>
            </w:r>
            <w:r>
              <w:rPr>
                <w:noProof/>
                <w:webHidden/>
              </w:rPr>
              <w:fldChar w:fldCharType="end"/>
            </w:r>
          </w:hyperlink>
        </w:p>
        <w:p w14:paraId="4F8E2954" w14:textId="1A15376E" w:rsidR="007553E2" w:rsidRDefault="007553E2">
          <w:pPr>
            <w:pStyle w:val="TOC3"/>
            <w:tabs>
              <w:tab w:val="right" w:leader="dot" w:pos="9638"/>
            </w:tabs>
            <w:rPr>
              <w:rFonts w:eastAsiaTheme="minorEastAsia" w:cstheme="minorBidi"/>
              <w:noProof/>
              <w:sz w:val="24"/>
              <w:szCs w:val="24"/>
            </w:rPr>
          </w:pPr>
          <w:hyperlink w:anchor="_Toc27037319" w:history="1">
            <w:r w:rsidRPr="00580AFF">
              <w:rPr>
                <w:rStyle w:val="Hyperlink"/>
                <w:noProof/>
              </w:rPr>
              <w:t>Focus on the purpose of a model</w:t>
            </w:r>
            <w:r>
              <w:rPr>
                <w:noProof/>
                <w:webHidden/>
              </w:rPr>
              <w:tab/>
            </w:r>
            <w:r>
              <w:rPr>
                <w:noProof/>
                <w:webHidden/>
              </w:rPr>
              <w:fldChar w:fldCharType="begin"/>
            </w:r>
            <w:r>
              <w:rPr>
                <w:noProof/>
                <w:webHidden/>
              </w:rPr>
              <w:instrText xml:space="preserve"> PAGEREF _Toc27037319 \h </w:instrText>
            </w:r>
            <w:r>
              <w:rPr>
                <w:noProof/>
                <w:webHidden/>
              </w:rPr>
            </w:r>
            <w:r>
              <w:rPr>
                <w:noProof/>
                <w:webHidden/>
              </w:rPr>
              <w:fldChar w:fldCharType="separate"/>
            </w:r>
            <w:r>
              <w:rPr>
                <w:noProof/>
                <w:webHidden/>
              </w:rPr>
              <w:t>3</w:t>
            </w:r>
            <w:r>
              <w:rPr>
                <w:noProof/>
                <w:webHidden/>
              </w:rPr>
              <w:fldChar w:fldCharType="end"/>
            </w:r>
          </w:hyperlink>
        </w:p>
        <w:p w14:paraId="1BD45A14" w14:textId="03EF353E" w:rsidR="007553E2" w:rsidRDefault="007553E2">
          <w:pPr>
            <w:pStyle w:val="TOC3"/>
            <w:tabs>
              <w:tab w:val="right" w:leader="dot" w:pos="9638"/>
            </w:tabs>
            <w:rPr>
              <w:rFonts w:eastAsiaTheme="minorEastAsia" w:cstheme="minorBidi"/>
              <w:noProof/>
              <w:sz w:val="24"/>
              <w:szCs w:val="24"/>
            </w:rPr>
          </w:pPr>
          <w:hyperlink w:anchor="_Toc27037320" w:history="1">
            <w:r w:rsidRPr="00580AFF">
              <w:rPr>
                <w:rStyle w:val="Hyperlink"/>
                <w:noProof/>
              </w:rPr>
              <w:t>Intrinsic, endogeneous and exogeneous features of the model</w:t>
            </w:r>
            <w:r>
              <w:rPr>
                <w:noProof/>
                <w:webHidden/>
              </w:rPr>
              <w:tab/>
            </w:r>
            <w:r>
              <w:rPr>
                <w:noProof/>
                <w:webHidden/>
              </w:rPr>
              <w:fldChar w:fldCharType="begin"/>
            </w:r>
            <w:r>
              <w:rPr>
                <w:noProof/>
                <w:webHidden/>
              </w:rPr>
              <w:instrText xml:space="preserve"> PAGEREF _Toc27037320 \h </w:instrText>
            </w:r>
            <w:r>
              <w:rPr>
                <w:noProof/>
                <w:webHidden/>
              </w:rPr>
            </w:r>
            <w:r>
              <w:rPr>
                <w:noProof/>
                <w:webHidden/>
              </w:rPr>
              <w:fldChar w:fldCharType="separate"/>
            </w:r>
            <w:r>
              <w:rPr>
                <w:noProof/>
                <w:webHidden/>
              </w:rPr>
              <w:t>3</w:t>
            </w:r>
            <w:r>
              <w:rPr>
                <w:noProof/>
                <w:webHidden/>
              </w:rPr>
              <w:fldChar w:fldCharType="end"/>
            </w:r>
          </w:hyperlink>
        </w:p>
        <w:p w14:paraId="3C906D95" w14:textId="7AF6EA97" w:rsidR="007553E2" w:rsidRDefault="007553E2">
          <w:pPr>
            <w:pStyle w:val="TOC3"/>
            <w:tabs>
              <w:tab w:val="right" w:leader="dot" w:pos="9638"/>
            </w:tabs>
            <w:rPr>
              <w:rFonts w:eastAsiaTheme="minorEastAsia" w:cstheme="minorBidi"/>
              <w:noProof/>
              <w:sz w:val="24"/>
              <w:szCs w:val="24"/>
            </w:rPr>
          </w:pPr>
          <w:hyperlink w:anchor="_Toc27037321" w:history="1">
            <w:r w:rsidRPr="00580AFF">
              <w:rPr>
                <w:rStyle w:val="Hyperlink"/>
                <w:noProof/>
              </w:rPr>
              <w:t>Sources of data</w:t>
            </w:r>
            <w:r>
              <w:rPr>
                <w:noProof/>
                <w:webHidden/>
              </w:rPr>
              <w:tab/>
            </w:r>
            <w:r>
              <w:rPr>
                <w:noProof/>
                <w:webHidden/>
              </w:rPr>
              <w:fldChar w:fldCharType="begin"/>
            </w:r>
            <w:r>
              <w:rPr>
                <w:noProof/>
                <w:webHidden/>
              </w:rPr>
              <w:instrText xml:space="preserve"> PAGEREF _Toc27037321 \h </w:instrText>
            </w:r>
            <w:r>
              <w:rPr>
                <w:noProof/>
                <w:webHidden/>
              </w:rPr>
            </w:r>
            <w:r>
              <w:rPr>
                <w:noProof/>
                <w:webHidden/>
              </w:rPr>
              <w:fldChar w:fldCharType="separate"/>
            </w:r>
            <w:r>
              <w:rPr>
                <w:noProof/>
                <w:webHidden/>
              </w:rPr>
              <w:t>3</w:t>
            </w:r>
            <w:r>
              <w:rPr>
                <w:noProof/>
                <w:webHidden/>
              </w:rPr>
              <w:fldChar w:fldCharType="end"/>
            </w:r>
          </w:hyperlink>
        </w:p>
        <w:p w14:paraId="0BC8CF70" w14:textId="003FD40F" w:rsidR="007553E2" w:rsidRDefault="007553E2">
          <w:pPr>
            <w:pStyle w:val="TOC3"/>
            <w:tabs>
              <w:tab w:val="right" w:leader="dot" w:pos="9638"/>
            </w:tabs>
            <w:rPr>
              <w:rFonts w:eastAsiaTheme="minorEastAsia" w:cstheme="minorBidi"/>
              <w:noProof/>
              <w:sz w:val="24"/>
              <w:szCs w:val="24"/>
            </w:rPr>
          </w:pPr>
          <w:hyperlink w:anchor="_Toc27037322" w:history="1">
            <w:r w:rsidRPr="00580AFF">
              <w:rPr>
                <w:rStyle w:val="Hyperlink"/>
                <w:noProof/>
              </w:rPr>
              <w:t>Building a conceptual model</w:t>
            </w:r>
            <w:r>
              <w:rPr>
                <w:noProof/>
                <w:webHidden/>
              </w:rPr>
              <w:tab/>
            </w:r>
            <w:r>
              <w:rPr>
                <w:noProof/>
                <w:webHidden/>
              </w:rPr>
              <w:fldChar w:fldCharType="begin"/>
            </w:r>
            <w:r>
              <w:rPr>
                <w:noProof/>
                <w:webHidden/>
              </w:rPr>
              <w:instrText xml:space="preserve"> PAGEREF _Toc27037322 \h </w:instrText>
            </w:r>
            <w:r>
              <w:rPr>
                <w:noProof/>
                <w:webHidden/>
              </w:rPr>
            </w:r>
            <w:r>
              <w:rPr>
                <w:noProof/>
                <w:webHidden/>
              </w:rPr>
              <w:fldChar w:fldCharType="separate"/>
            </w:r>
            <w:r>
              <w:rPr>
                <w:noProof/>
                <w:webHidden/>
              </w:rPr>
              <w:t>3</w:t>
            </w:r>
            <w:r>
              <w:rPr>
                <w:noProof/>
                <w:webHidden/>
              </w:rPr>
              <w:fldChar w:fldCharType="end"/>
            </w:r>
          </w:hyperlink>
        </w:p>
        <w:p w14:paraId="31CABB27" w14:textId="12694ABB" w:rsidR="007553E2" w:rsidRDefault="007553E2">
          <w:pPr>
            <w:pStyle w:val="TOC3"/>
            <w:tabs>
              <w:tab w:val="right" w:leader="dot" w:pos="9638"/>
            </w:tabs>
            <w:rPr>
              <w:rFonts w:eastAsiaTheme="minorEastAsia" w:cstheme="minorBidi"/>
              <w:noProof/>
              <w:sz w:val="24"/>
              <w:szCs w:val="24"/>
            </w:rPr>
          </w:pPr>
          <w:hyperlink w:anchor="_Toc27037323" w:history="1">
            <w:r w:rsidRPr="00580AFF">
              <w:rPr>
                <w:rStyle w:val="Hyperlink"/>
                <w:noProof/>
              </w:rPr>
              <w:t>Implementing the model in FRED</w:t>
            </w:r>
            <w:r>
              <w:rPr>
                <w:noProof/>
                <w:webHidden/>
              </w:rPr>
              <w:tab/>
            </w:r>
            <w:r>
              <w:rPr>
                <w:noProof/>
                <w:webHidden/>
              </w:rPr>
              <w:fldChar w:fldCharType="begin"/>
            </w:r>
            <w:r>
              <w:rPr>
                <w:noProof/>
                <w:webHidden/>
              </w:rPr>
              <w:instrText xml:space="preserve"> PAGEREF _Toc27037323 \h </w:instrText>
            </w:r>
            <w:r>
              <w:rPr>
                <w:noProof/>
                <w:webHidden/>
              </w:rPr>
            </w:r>
            <w:r>
              <w:rPr>
                <w:noProof/>
                <w:webHidden/>
              </w:rPr>
              <w:fldChar w:fldCharType="separate"/>
            </w:r>
            <w:r>
              <w:rPr>
                <w:noProof/>
                <w:webHidden/>
              </w:rPr>
              <w:t>3</w:t>
            </w:r>
            <w:r>
              <w:rPr>
                <w:noProof/>
                <w:webHidden/>
              </w:rPr>
              <w:fldChar w:fldCharType="end"/>
            </w:r>
          </w:hyperlink>
        </w:p>
        <w:p w14:paraId="497A9B3D" w14:textId="0B74AD29" w:rsidR="007553E2" w:rsidRDefault="007553E2">
          <w:pPr>
            <w:pStyle w:val="TOC3"/>
            <w:tabs>
              <w:tab w:val="right" w:leader="dot" w:pos="9638"/>
            </w:tabs>
            <w:rPr>
              <w:rFonts w:eastAsiaTheme="minorEastAsia" w:cstheme="minorBidi"/>
              <w:noProof/>
              <w:sz w:val="24"/>
              <w:szCs w:val="24"/>
            </w:rPr>
          </w:pPr>
          <w:hyperlink w:anchor="_Toc27037324" w:history="1">
            <w:r w:rsidRPr="00580AFF">
              <w:rPr>
                <w:rStyle w:val="Hyperlink"/>
                <w:noProof/>
              </w:rPr>
              <w:t>Model verification</w:t>
            </w:r>
            <w:r>
              <w:rPr>
                <w:noProof/>
                <w:webHidden/>
              </w:rPr>
              <w:tab/>
            </w:r>
            <w:r>
              <w:rPr>
                <w:noProof/>
                <w:webHidden/>
              </w:rPr>
              <w:fldChar w:fldCharType="begin"/>
            </w:r>
            <w:r>
              <w:rPr>
                <w:noProof/>
                <w:webHidden/>
              </w:rPr>
              <w:instrText xml:space="preserve"> PAGEREF _Toc27037324 \h </w:instrText>
            </w:r>
            <w:r>
              <w:rPr>
                <w:noProof/>
                <w:webHidden/>
              </w:rPr>
            </w:r>
            <w:r>
              <w:rPr>
                <w:noProof/>
                <w:webHidden/>
              </w:rPr>
              <w:fldChar w:fldCharType="separate"/>
            </w:r>
            <w:r>
              <w:rPr>
                <w:noProof/>
                <w:webHidden/>
              </w:rPr>
              <w:t>3</w:t>
            </w:r>
            <w:r>
              <w:rPr>
                <w:noProof/>
                <w:webHidden/>
              </w:rPr>
              <w:fldChar w:fldCharType="end"/>
            </w:r>
          </w:hyperlink>
        </w:p>
        <w:p w14:paraId="7FA2455A" w14:textId="149F0904" w:rsidR="007553E2" w:rsidRDefault="007553E2">
          <w:pPr>
            <w:pStyle w:val="TOC3"/>
            <w:tabs>
              <w:tab w:val="right" w:leader="dot" w:pos="9638"/>
            </w:tabs>
            <w:rPr>
              <w:rFonts w:eastAsiaTheme="minorEastAsia" w:cstheme="minorBidi"/>
              <w:noProof/>
              <w:sz w:val="24"/>
              <w:szCs w:val="24"/>
            </w:rPr>
          </w:pPr>
          <w:hyperlink w:anchor="_Toc27037325" w:history="1">
            <w:r w:rsidRPr="00580AFF">
              <w:rPr>
                <w:rStyle w:val="Hyperlink"/>
                <w:noProof/>
              </w:rPr>
              <w:t>Calibration</w:t>
            </w:r>
            <w:r>
              <w:rPr>
                <w:noProof/>
                <w:webHidden/>
              </w:rPr>
              <w:tab/>
            </w:r>
            <w:r>
              <w:rPr>
                <w:noProof/>
                <w:webHidden/>
              </w:rPr>
              <w:fldChar w:fldCharType="begin"/>
            </w:r>
            <w:r>
              <w:rPr>
                <w:noProof/>
                <w:webHidden/>
              </w:rPr>
              <w:instrText xml:space="preserve"> PAGEREF _Toc27037325 \h </w:instrText>
            </w:r>
            <w:r>
              <w:rPr>
                <w:noProof/>
                <w:webHidden/>
              </w:rPr>
            </w:r>
            <w:r>
              <w:rPr>
                <w:noProof/>
                <w:webHidden/>
              </w:rPr>
              <w:fldChar w:fldCharType="separate"/>
            </w:r>
            <w:r>
              <w:rPr>
                <w:noProof/>
                <w:webHidden/>
              </w:rPr>
              <w:t>3</w:t>
            </w:r>
            <w:r>
              <w:rPr>
                <w:noProof/>
                <w:webHidden/>
              </w:rPr>
              <w:fldChar w:fldCharType="end"/>
            </w:r>
          </w:hyperlink>
        </w:p>
        <w:p w14:paraId="0F4B97DE" w14:textId="2B851C90" w:rsidR="007553E2" w:rsidRDefault="007553E2">
          <w:pPr>
            <w:pStyle w:val="TOC3"/>
            <w:tabs>
              <w:tab w:val="right" w:leader="dot" w:pos="9638"/>
            </w:tabs>
            <w:rPr>
              <w:rFonts w:eastAsiaTheme="minorEastAsia" w:cstheme="minorBidi"/>
              <w:noProof/>
              <w:sz w:val="24"/>
              <w:szCs w:val="24"/>
            </w:rPr>
          </w:pPr>
          <w:hyperlink w:anchor="_Toc27037326" w:history="1">
            <w:r w:rsidRPr="00580AFF">
              <w:rPr>
                <w:rStyle w:val="Hyperlink"/>
                <w:noProof/>
              </w:rPr>
              <w:t>Sensitivity analysis</w:t>
            </w:r>
            <w:r>
              <w:rPr>
                <w:noProof/>
                <w:webHidden/>
              </w:rPr>
              <w:tab/>
            </w:r>
            <w:r>
              <w:rPr>
                <w:noProof/>
                <w:webHidden/>
              </w:rPr>
              <w:fldChar w:fldCharType="begin"/>
            </w:r>
            <w:r>
              <w:rPr>
                <w:noProof/>
                <w:webHidden/>
              </w:rPr>
              <w:instrText xml:space="preserve"> PAGEREF _Toc27037326 \h </w:instrText>
            </w:r>
            <w:r>
              <w:rPr>
                <w:noProof/>
                <w:webHidden/>
              </w:rPr>
            </w:r>
            <w:r>
              <w:rPr>
                <w:noProof/>
                <w:webHidden/>
              </w:rPr>
              <w:fldChar w:fldCharType="separate"/>
            </w:r>
            <w:r>
              <w:rPr>
                <w:noProof/>
                <w:webHidden/>
              </w:rPr>
              <w:t>3</w:t>
            </w:r>
            <w:r>
              <w:rPr>
                <w:noProof/>
                <w:webHidden/>
              </w:rPr>
              <w:fldChar w:fldCharType="end"/>
            </w:r>
          </w:hyperlink>
        </w:p>
        <w:p w14:paraId="620DD106" w14:textId="28D997FD" w:rsidR="007553E2" w:rsidRDefault="007553E2">
          <w:pPr>
            <w:pStyle w:val="TOC3"/>
            <w:tabs>
              <w:tab w:val="right" w:leader="dot" w:pos="9638"/>
            </w:tabs>
            <w:rPr>
              <w:rFonts w:eastAsiaTheme="minorEastAsia" w:cstheme="minorBidi"/>
              <w:noProof/>
              <w:sz w:val="24"/>
              <w:szCs w:val="24"/>
            </w:rPr>
          </w:pPr>
          <w:hyperlink w:anchor="_Toc27037327" w:history="1">
            <w:r w:rsidRPr="00580AFF">
              <w:rPr>
                <w:rStyle w:val="Hyperlink"/>
                <w:noProof/>
              </w:rPr>
              <w:t>Uncertainty analysis</w:t>
            </w:r>
            <w:r>
              <w:rPr>
                <w:noProof/>
                <w:webHidden/>
              </w:rPr>
              <w:tab/>
            </w:r>
            <w:r>
              <w:rPr>
                <w:noProof/>
                <w:webHidden/>
              </w:rPr>
              <w:fldChar w:fldCharType="begin"/>
            </w:r>
            <w:r>
              <w:rPr>
                <w:noProof/>
                <w:webHidden/>
              </w:rPr>
              <w:instrText xml:space="preserve"> PAGEREF _Toc27037327 \h </w:instrText>
            </w:r>
            <w:r>
              <w:rPr>
                <w:noProof/>
                <w:webHidden/>
              </w:rPr>
            </w:r>
            <w:r>
              <w:rPr>
                <w:noProof/>
                <w:webHidden/>
              </w:rPr>
              <w:fldChar w:fldCharType="separate"/>
            </w:r>
            <w:r>
              <w:rPr>
                <w:noProof/>
                <w:webHidden/>
              </w:rPr>
              <w:t>3</w:t>
            </w:r>
            <w:r>
              <w:rPr>
                <w:noProof/>
                <w:webHidden/>
              </w:rPr>
              <w:fldChar w:fldCharType="end"/>
            </w:r>
          </w:hyperlink>
        </w:p>
        <w:p w14:paraId="4718C7EB" w14:textId="09CE5497" w:rsidR="007553E2" w:rsidRDefault="007553E2">
          <w:pPr>
            <w:pStyle w:val="TOC3"/>
            <w:tabs>
              <w:tab w:val="right" w:leader="dot" w:pos="9638"/>
            </w:tabs>
            <w:rPr>
              <w:rFonts w:eastAsiaTheme="minorEastAsia" w:cstheme="minorBidi"/>
              <w:noProof/>
              <w:sz w:val="24"/>
              <w:szCs w:val="24"/>
            </w:rPr>
          </w:pPr>
          <w:hyperlink w:anchor="_Toc27037328" w:history="1">
            <w:r w:rsidRPr="00580AFF">
              <w:rPr>
                <w:rStyle w:val="Hyperlink"/>
                <w:noProof/>
              </w:rPr>
              <w:t>Costs and benefits of agent-based models</w:t>
            </w:r>
            <w:r>
              <w:rPr>
                <w:noProof/>
                <w:webHidden/>
              </w:rPr>
              <w:tab/>
            </w:r>
            <w:r>
              <w:rPr>
                <w:noProof/>
                <w:webHidden/>
              </w:rPr>
              <w:fldChar w:fldCharType="begin"/>
            </w:r>
            <w:r>
              <w:rPr>
                <w:noProof/>
                <w:webHidden/>
              </w:rPr>
              <w:instrText xml:space="preserve"> PAGEREF _Toc27037328 \h </w:instrText>
            </w:r>
            <w:r>
              <w:rPr>
                <w:noProof/>
                <w:webHidden/>
              </w:rPr>
            </w:r>
            <w:r>
              <w:rPr>
                <w:noProof/>
                <w:webHidden/>
              </w:rPr>
              <w:fldChar w:fldCharType="separate"/>
            </w:r>
            <w:r>
              <w:rPr>
                <w:noProof/>
                <w:webHidden/>
              </w:rPr>
              <w:t>3</w:t>
            </w:r>
            <w:r>
              <w:rPr>
                <w:noProof/>
                <w:webHidden/>
              </w:rPr>
              <w:fldChar w:fldCharType="end"/>
            </w:r>
          </w:hyperlink>
        </w:p>
        <w:p w14:paraId="1CBA5C10" w14:textId="41FE2FBA" w:rsidR="007553E2" w:rsidRDefault="007553E2">
          <w:pPr>
            <w:pStyle w:val="TOC2"/>
            <w:tabs>
              <w:tab w:val="right" w:leader="dot" w:pos="9638"/>
            </w:tabs>
            <w:rPr>
              <w:rFonts w:eastAsiaTheme="minorEastAsia" w:cstheme="minorBidi"/>
              <w:i w:val="0"/>
              <w:iCs w:val="0"/>
              <w:noProof/>
              <w:sz w:val="24"/>
              <w:szCs w:val="24"/>
            </w:rPr>
          </w:pPr>
          <w:hyperlink w:anchor="_Toc27037329" w:history="1">
            <w:r w:rsidRPr="00580AFF">
              <w:rPr>
                <w:rStyle w:val="Hyperlink"/>
                <w:noProof/>
              </w:rPr>
              <w:t>Modeling with FRED</w:t>
            </w:r>
            <w:r>
              <w:rPr>
                <w:noProof/>
                <w:webHidden/>
              </w:rPr>
              <w:tab/>
            </w:r>
            <w:r>
              <w:rPr>
                <w:noProof/>
                <w:webHidden/>
              </w:rPr>
              <w:fldChar w:fldCharType="begin"/>
            </w:r>
            <w:r>
              <w:rPr>
                <w:noProof/>
                <w:webHidden/>
              </w:rPr>
              <w:instrText xml:space="preserve"> PAGEREF _Toc27037329 \h </w:instrText>
            </w:r>
            <w:r>
              <w:rPr>
                <w:noProof/>
                <w:webHidden/>
              </w:rPr>
            </w:r>
            <w:r>
              <w:rPr>
                <w:noProof/>
                <w:webHidden/>
              </w:rPr>
              <w:fldChar w:fldCharType="separate"/>
            </w:r>
            <w:r>
              <w:rPr>
                <w:noProof/>
                <w:webHidden/>
              </w:rPr>
              <w:t>3</w:t>
            </w:r>
            <w:r>
              <w:rPr>
                <w:noProof/>
                <w:webHidden/>
              </w:rPr>
              <w:fldChar w:fldCharType="end"/>
            </w:r>
          </w:hyperlink>
        </w:p>
        <w:p w14:paraId="346A958C" w14:textId="62DC73E7" w:rsidR="007553E2" w:rsidRDefault="007553E2">
          <w:pPr>
            <w:pStyle w:val="TOC2"/>
            <w:tabs>
              <w:tab w:val="right" w:leader="dot" w:pos="9638"/>
            </w:tabs>
            <w:rPr>
              <w:rFonts w:eastAsiaTheme="minorEastAsia" w:cstheme="minorBidi"/>
              <w:i w:val="0"/>
              <w:iCs w:val="0"/>
              <w:noProof/>
              <w:sz w:val="24"/>
              <w:szCs w:val="24"/>
            </w:rPr>
          </w:pPr>
          <w:hyperlink w:anchor="_Toc27037330" w:history="1">
            <w:r w:rsidRPr="00580AFF">
              <w:rPr>
                <w:rStyle w:val="Hyperlink"/>
                <w:noProof/>
              </w:rPr>
              <w:t>Design Goals of FRED</w:t>
            </w:r>
            <w:r>
              <w:rPr>
                <w:noProof/>
                <w:webHidden/>
              </w:rPr>
              <w:tab/>
            </w:r>
            <w:r>
              <w:rPr>
                <w:noProof/>
                <w:webHidden/>
              </w:rPr>
              <w:fldChar w:fldCharType="begin"/>
            </w:r>
            <w:r>
              <w:rPr>
                <w:noProof/>
                <w:webHidden/>
              </w:rPr>
              <w:instrText xml:space="preserve"> PAGEREF _Toc27037330 \h </w:instrText>
            </w:r>
            <w:r>
              <w:rPr>
                <w:noProof/>
                <w:webHidden/>
              </w:rPr>
            </w:r>
            <w:r>
              <w:rPr>
                <w:noProof/>
                <w:webHidden/>
              </w:rPr>
              <w:fldChar w:fldCharType="separate"/>
            </w:r>
            <w:r>
              <w:rPr>
                <w:noProof/>
                <w:webHidden/>
              </w:rPr>
              <w:t>4</w:t>
            </w:r>
            <w:r>
              <w:rPr>
                <w:noProof/>
                <w:webHidden/>
              </w:rPr>
              <w:fldChar w:fldCharType="end"/>
            </w:r>
          </w:hyperlink>
        </w:p>
        <w:p w14:paraId="77F7FD7D" w14:textId="4316F2D0" w:rsidR="007553E2" w:rsidRDefault="007553E2">
          <w:pPr>
            <w:pStyle w:val="TOC3"/>
            <w:tabs>
              <w:tab w:val="right" w:leader="dot" w:pos="9638"/>
            </w:tabs>
            <w:rPr>
              <w:rFonts w:eastAsiaTheme="minorEastAsia" w:cstheme="minorBidi"/>
              <w:noProof/>
              <w:sz w:val="24"/>
              <w:szCs w:val="24"/>
            </w:rPr>
          </w:pPr>
          <w:hyperlink w:anchor="_Toc27037331" w:history="1">
            <w:r w:rsidRPr="00580AFF">
              <w:rPr>
                <w:rStyle w:val="Hyperlink"/>
                <w:noProof/>
              </w:rPr>
              <w:t>Efficiency with Large Populations</w:t>
            </w:r>
            <w:r>
              <w:rPr>
                <w:noProof/>
                <w:webHidden/>
              </w:rPr>
              <w:tab/>
            </w:r>
            <w:r>
              <w:rPr>
                <w:noProof/>
                <w:webHidden/>
              </w:rPr>
              <w:fldChar w:fldCharType="begin"/>
            </w:r>
            <w:r>
              <w:rPr>
                <w:noProof/>
                <w:webHidden/>
              </w:rPr>
              <w:instrText xml:space="preserve"> PAGEREF _Toc27037331 \h </w:instrText>
            </w:r>
            <w:r>
              <w:rPr>
                <w:noProof/>
                <w:webHidden/>
              </w:rPr>
            </w:r>
            <w:r>
              <w:rPr>
                <w:noProof/>
                <w:webHidden/>
              </w:rPr>
              <w:fldChar w:fldCharType="separate"/>
            </w:r>
            <w:r>
              <w:rPr>
                <w:noProof/>
                <w:webHidden/>
              </w:rPr>
              <w:t>4</w:t>
            </w:r>
            <w:r>
              <w:rPr>
                <w:noProof/>
                <w:webHidden/>
              </w:rPr>
              <w:fldChar w:fldCharType="end"/>
            </w:r>
          </w:hyperlink>
        </w:p>
        <w:p w14:paraId="7FC4983F" w14:textId="6DA7DA49" w:rsidR="007553E2" w:rsidRDefault="007553E2">
          <w:pPr>
            <w:pStyle w:val="TOC3"/>
            <w:tabs>
              <w:tab w:val="right" w:leader="dot" w:pos="9638"/>
            </w:tabs>
            <w:rPr>
              <w:rFonts w:eastAsiaTheme="minorEastAsia" w:cstheme="minorBidi"/>
              <w:noProof/>
              <w:sz w:val="24"/>
              <w:szCs w:val="24"/>
            </w:rPr>
          </w:pPr>
          <w:hyperlink w:anchor="_Toc27037332" w:history="1">
            <w:r w:rsidRPr="00580AFF">
              <w:rPr>
                <w:rStyle w:val="Hyperlink"/>
                <w:noProof/>
              </w:rPr>
              <w:t>Realistic Population Models</w:t>
            </w:r>
            <w:r>
              <w:rPr>
                <w:noProof/>
                <w:webHidden/>
              </w:rPr>
              <w:tab/>
            </w:r>
            <w:r>
              <w:rPr>
                <w:noProof/>
                <w:webHidden/>
              </w:rPr>
              <w:fldChar w:fldCharType="begin"/>
            </w:r>
            <w:r>
              <w:rPr>
                <w:noProof/>
                <w:webHidden/>
              </w:rPr>
              <w:instrText xml:space="preserve"> PAGEREF _Toc27037332 \h </w:instrText>
            </w:r>
            <w:r>
              <w:rPr>
                <w:noProof/>
                <w:webHidden/>
              </w:rPr>
            </w:r>
            <w:r>
              <w:rPr>
                <w:noProof/>
                <w:webHidden/>
              </w:rPr>
              <w:fldChar w:fldCharType="separate"/>
            </w:r>
            <w:r>
              <w:rPr>
                <w:noProof/>
                <w:webHidden/>
              </w:rPr>
              <w:t>4</w:t>
            </w:r>
            <w:r>
              <w:rPr>
                <w:noProof/>
                <w:webHidden/>
              </w:rPr>
              <w:fldChar w:fldCharType="end"/>
            </w:r>
          </w:hyperlink>
        </w:p>
        <w:p w14:paraId="3411A232" w14:textId="60889B0A" w:rsidR="007553E2" w:rsidRDefault="007553E2">
          <w:pPr>
            <w:pStyle w:val="TOC3"/>
            <w:tabs>
              <w:tab w:val="right" w:leader="dot" w:pos="9638"/>
            </w:tabs>
            <w:rPr>
              <w:rFonts w:eastAsiaTheme="minorEastAsia" w:cstheme="minorBidi"/>
              <w:noProof/>
              <w:sz w:val="24"/>
              <w:szCs w:val="24"/>
            </w:rPr>
          </w:pPr>
          <w:hyperlink w:anchor="_Toc27037333" w:history="1">
            <w:r w:rsidRPr="00580AFF">
              <w:rPr>
                <w:rStyle w:val="Hyperlink"/>
                <w:noProof/>
              </w:rPr>
              <w:t>Track Conditions at Population Level</w:t>
            </w:r>
            <w:r>
              <w:rPr>
                <w:noProof/>
                <w:webHidden/>
              </w:rPr>
              <w:tab/>
            </w:r>
            <w:r>
              <w:rPr>
                <w:noProof/>
                <w:webHidden/>
              </w:rPr>
              <w:fldChar w:fldCharType="begin"/>
            </w:r>
            <w:r>
              <w:rPr>
                <w:noProof/>
                <w:webHidden/>
              </w:rPr>
              <w:instrText xml:space="preserve"> PAGEREF _Toc27037333 \h </w:instrText>
            </w:r>
            <w:r>
              <w:rPr>
                <w:noProof/>
                <w:webHidden/>
              </w:rPr>
            </w:r>
            <w:r>
              <w:rPr>
                <w:noProof/>
                <w:webHidden/>
              </w:rPr>
              <w:fldChar w:fldCharType="separate"/>
            </w:r>
            <w:r>
              <w:rPr>
                <w:noProof/>
                <w:webHidden/>
              </w:rPr>
              <w:t>4</w:t>
            </w:r>
            <w:r>
              <w:rPr>
                <w:noProof/>
                <w:webHidden/>
              </w:rPr>
              <w:fldChar w:fldCharType="end"/>
            </w:r>
          </w:hyperlink>
        </w:p>
        <w:p w14:paraId="23883501" w14:textId="2024E31D" w:rsidR="007553E2" w:rsidRDefault="007553E2">
          <w:pPr>
            <w:pStyle w:val="TOC3"/>
            <w:tabs>
              <w:tab w:val="right" w:leader="dot" w:pos="9638"/>
            </w:tabs>
            <w:rPr>
              <w:rFonts w:eastAsiaTheme="minorEastAsia" w:cstheme="minorBidi"/>
              <w:noProof/>
              <w:sz w:val="24"/>
              <w:szCs w:val="24"/>
            </w:rPr>
          </w:pPr>
          <w:hyperlink w:anchor="_Toc27037334" w:history="1">
            <w:r w:rsidRPr="00580AFF">
              <w:rPr>
                <w:rStyle w:val="Hyperlink"/>
                <w:noProof/>
              </w:rPr>
              <w:t>Limited Active Set of Individuals</w:t>
            </w:r>
            <w:r>
              <w:rPr>
                <w:noProof/>
                <w:webHidden/>
              </w:rPr>
              <w:tab/>
            </w:r>
            <w:r>
              <w:rPr>
                <w:noProof/>
                <w:webHidden/>
              </w:rPr>
              <w:fldChar w:fldCharType="begin"/>
            </w:r>
            <w:r>
              <w:rPr>
                <w:noProof/>
                <w:webHidden/>
              </w:rPr>
              <w:instrText xml:space="preserve"> PAGEREF _Toc27037334 \h </w:instrText>
            </w:r>
            <w:r>
              <w:rPr>
                <w:noProof/>
                <w:webHidden/>
              </w:rPr>
            </w:r>
            <w:r>
              <w:rPr>
                <w:noProof/>
                <w:webHidden/>
              </w:rPr>
              <w:fldChar w:fldCharType="separate"/>
            </w:r>
            <w:r>
              <w:rPr>
                <w:noProof/>
                <w:webHidden/>
              </w:rPr>
              <w:t>5</w:t>
            </w:r>
            <w:r>
              <w:rPr>
                <w:noProof/>
                <w:webHidden/>
              </w:rPr>
              <w:fldChar w:fldCharType="end"/>
            </w:r>
          </w:hyperlink>
        </w:p>
        <w:p w14:paraId="3B661CDD" w14:textId="135424E3" w:rsidR="007553E2" w:rsidRDefault="007553E2">
          <w:pPr>
            <w:pStyle w:val="TOC3"/>
            <w:tabs>
              <w:tab w:val="right" w:leader="dot" w:pos="9638"/>
            </w:tabs>
            <w:rPr>
              <w:rFonts w:eastAsiaTheme="minorEastAsia" w:cstheme="minorBidi"/>
              <w:noProof/>
              <w:sz w:val="24"/>
              <w:szCs w:val="24"/>
            </w:rPr>
          </w:pPr>
          <w:hyperlink w:anchor="_Toc27037335" w:history="1">
            <w:r w:rsidRPr="00580AFF">
              <w:rPr>
                <w:rStyle w:val="Hyperlink"/>
                <w:noProof/>
              </w:rPr>
              <w:t>Extensibility</w:t>
            </w:r>
            <w:r>
              <w:rPr>
                <w:noProof/>
                <w:webHidden/>
              </w:rPr>
              <w:tab/>
            </w:r>
            <w:r>
              <w:rPr>
                <w:noProof/>
                <w:webHidden/>
              </w:rPr>
              <w:fldChar w:fldCharType="begin"/>
            </w:r>
            <w:r>
              <w:rPr>
                <w:noProof/>
                <w:webHidden/>
              </w:rPr>
              <w:instrText xml:space="preserve"> PAGEREF _Toc27037335 \h </w:instrText>
            </w:r>
            <w:r>
              <w:rPr>
                <w:noProof/>
                <w:webHidden/>
              </w:rPr>
            </w:r>
            <w:r>
              <w:rPr>
                <w:noProof/>
                <w:webHidden/>
              </w:rPr>
              <w:fldChar w:fldCharType="separate"/>
            </w:r>
            <w:r>
              <w:rPr>
                <w:noProof/>
                <w:webHidden/>
              </w:rPr>
              <w:t>5</w:t>
            </w:r>
            <w:r>
              <w:rPr>
                <w:noProof/>
                <w:webHidden/>
              </w:rPr>
              <w:fldChar w:fldCharType="end"/>
            </w:r>
          </w:hyperlink>
        </w:p>
        <w:p w14:paraId="576E1849" w14:textId="6DF322ED" w:rsidR="007553E2" w:rsidRDefault="007553E2">
          <w:pPr>
            <w:pStyle w:val="TOC2"/>
            <w:tabs>
              <w:tab w:val="right" w:leader="dot" w:pos="9638"/>
            </w:tabs>
            <w:rPr>
              <w:rFonts w:eastAsiaTheme="minorEastAsia" w:cstheme="minorBidi"/>
              <w:i w:val="0"/>
              <w:iCs w:val="0"/>
              <w:noProof/>
              <w:sz w:val="24"/>
              <w:szCs w:val="24"/>
            </w:rPr>
          </w:pPr>
          <w:hyperlink w:anchor="_Toc27037336" w:history="1">
            <w:r w:rsidRPr="00580AFF">
              <w:rPr>
                <w:rStyle w:val="Hyperlink"/>
                <w:noProof/>
              </w:rPr>
              <w:t>Suitability of FRED</w:t>
            </w:r>
            <w:r>
              <w:rPr>
                <w:noProof/>
                <w:webHidden/>
              </w:rPr>
              <w:tab/>
            </w:r>
            <w:r>
              <w:rPr>
                <w:noProof/>
                <w:webHidden/>
              </w:rPr>
              <w:fldChar w:fldCharType="begin"/>
            </w:r>
            <w:r>
              <w:rPr>
                <w:noProof/>
                <w:webHidden/>
              </w:rPr>
              <w:instrText xml:space="preserve"> PAGEREF _Toc27037336 \h </w:instrText>
            </w:r>
            <w:r>
              <w:rPr>
                <w:noProof/>
                <w:webHidden/>
              </w:rPr>
            </w:r>
            <w:r>
              <w:rPr>
                <w:noProof/>
                <w:webHidden/>
              </w:rPr>
              <w:fldChar w:fldCharType="separate"/>
            </w:r>
            <w:r>
              <w:rPr>
                <w:noProof/>
                <w:webHidden/>
              </w:rPr>
              <w:t>5</w:t>
            </w:r>
            <w:r>
              <w:rPr>
                <w:noProof/>
                <w:webHidden/>
              </w:rPr>
              <w:fldChar w:fldCharType="end"/>
            </w:r>
          </w:hyperlink>
        </w:p>
        <w:p w14:paraId="35A685BB" w14:textId="7B4B5AD2" w:rsidR="007553E2" w:rsidRDefault="007553E2">
          <w:pPr>
            <w:pStyle w:val="TOC2"/>
            <w:tabs>
              <w:tab w:val="right" w:leader="dot" w:pos="9638"/>
            </w:tabs>
            <w:rPr>
              <w:rFonts w:eastAsiaTheme="minorEastAsia" w:cstheme="minorBidi"/>
              <w:i w:val="0"/>
              <w:iCs w:val="0"/>
              <w:noProof/>
              <w:sz w:val="24"/>
              <w:szCs w:val="24"/>
            </w:rPr>
          </w:pPr>
          <w:hyperlink w:anchor="_Toc27037337" w:history="1">
            <w:r w:rsidRPr="00580AFF">
              <w:rPr>
                <w:rStyle w:val="Hyperlink"/>
                <w:noProof/>
              </w:rPr>
              <w:t>FRED Versions</w:t>
            </w:r>
            <w:r>
              <w:rPr>
                <w:noProof/>
                <w:webHidden/>
              </w:rPr>
              <w:tab/>
            </w:r>
            <w:r>
              <w:rPr>
                <w:noProof/>
                <w:webHidden/>
              </w:rPr>
              <w:fldChar w:fldCharType="begin"/>
            </w:r>
            <w:r>
              <w:rPr>
                <w:noProof/>
                <w:webHidden/>
              </w:rPr>
              <w:instrText xml:space="preserve"> PAGEREF _Toc27037337 \h </w:instrText>
            </w:r>
            <w:r>
              <w:rPr>
                <w:noProof/>
                <w:webHidden/>
              </w:rPr>
            </w:r>
            <w:r>
              <w:rPr>
                <w:noProof/>
                <w:webHidden/>
              </w:rPr>
              <w:fldChar w:fldCharType="separate"/>
            </w:r>
            <w:r>
              <w:rPr>
                <w:noProof/>
                <w:webHidden/>
              </w:rPr>
              <w:t>5</w:t>
            </w:r>
            <w:r>
              <w:rPr>
                <w:noProof/>
                <w:webHidden/>
              </w:rPr>
              <w:fldChar w:fldCharType="end"/>
            </w:r>
          </w:hyperlink>
        </w:p>
        <w:p w14:paraId="50652F46" w14:textId="13D822AC" w:rsidR="007553E2" w:rsidRDefault="007553E2">
          <w:pPr>
            <w:pStyle w:val="TOC3"/>
            <w:tabs>
              <w:tab w:val="right" w:leader="dot" w:pos="9638"/>
            </w:tabs>
            <w:rPr>
              <w:rFonts w:eastAsiaTheme="minorEastAsia" w:cstheme="minorBidi"/>
              <w:noProof/>
              <w:sz w:val="24"/>
              <w:szCs w:val="24"/>
            </w:rPr>
          </w:pPr>
          <w:hyperlink w:anchor="_Toc27037338" w:history="1">
            <w:r w:rsidRPr="00580AFF">
              <w:rPr>
                <w:rStyle w:val="Hyperlink"/>
                <w:noProof/>
              </w:rPr>
              <w:t>Revision Notes</w:t>
            </w:r>
            <w:r>
              <w:rPr>
                <w:noProof/>
                <w:webHidden/>
              </w:rPr>
              <w:tab/>
            </w:r>
            <w:r>
              <w:rPr>
                <w:noProof/>
                <w:webHidden/>
              </w:rPr>
              <w:fldChar w:fldCharType="begin"/>
            </w:r>
            <w:r>
              <w:rPr>
                <w:noProof/>
                <w:webHidden/>
              </w:rPr>
              <w:instrText xml:space="preserve"> PAGEREF _Toc27037338 \h </w:instrText>
            </w:r>
            <w:r>
              <w:rPr>
                <w:noProof/>
                <w:webHidden/>
              </w:rPr>
            </w:r>
            <w:r>
              <w:rPr>
                <w:noProof/>
                <w:webHidden/>
              </w:rPr>
              <w:fldChar w:fldCharType="separate"/>
            </w:r>
            <w:r>
              <w:rPr>
                <w:noProof/>
                <w:webHidden/>
              </w:rPr>
              <w:t>6</w:t>
            </w:r>
            <w:r>
              <w:rPr>
                <w:noProof/>
                <w:webHidden/>
              </w:rPr>
              <w:fldChar w:fldCharType="end"/>
            </w:r>
          </w:hyperlink>
        </w:p>
        <w:p w14:paraId="54D37030" w14:textId="16D8A98A" w:rsidR="007553E2" w:rsidRDefault="007553E2">
          <w:pPr>
            <w:pStyle w:val="TOC1"/>
            <w:tabs>
              <w:tab w:val="right" w:leader="dot" w:pos="9638"/>
            </w:tabs>
            <w:rPr>
              <w:rFonts w:eastAsiaTheme="minorEastAsia" w:cstheme="minorBidi"/>
              <w:b w:val="0"/>
              <w:bCs w:val="0"/>
              <w:noProof/>
              <w:sz w:val="24"/>
              <w:szCs w:val="24"/>
            </w:rPr>
          </w:pPr>
          <w:hyperlink w:anchor="_Toc27037339" w:history="1">
            <w:r w:rsidRPr="00580AFF">
              <w:rPr>
                <w:rStyle w:val="Hyperlink"/>
                <w:noProof/>
              </w:rPr>
              <w:t>Chapter 2: Synthetic Populations</w:t>
            </w:r>
            <w:r>
              <w:rPr>
                <w:noProof/>
                <w:webHidden/>
              </w:rPr>
              <w:tab/>
            </w:r>
            <w:r>
              <w:rPr>
                <w:noProof/>
                <w:webHidden/>
              </w:rPr>
              <w:fldChar w:fldCharType="begin"/>
            </w:r>
            <w:r>
              <w:rPr>
                <w:noProof/>
                <w:webHidden/>
              </w:rPr>
              <w:instrText xml:space="preserve"> PAGEREF _Toc27037339 \h </w:instrText>
            </w:r>
            <w:r>
              <w:rPr>
                <w:noProof/>
                <w:webHidden/>
              </w:rPr>
            </w:r>
            <w:r>
              <w:rPr>
                <w:noProof/>
                <w:webHidden/>
              </w:rPr>
              <w:fldChar w:fldCharType="separate"/>
            </w:r>
            <w:r>
              <w:rPr>
                <w:noProof/>
                <w:webHidden/>
              </w:rPr>
              <w:t>10</w:t>
            </w:r>
            <w:r>
              <w:rPr>
                <w:noProof/>
                <w:webHidden/>
              </w:rPr>
              <w:fldChar w:fldCharType="end"/>
            </w:r>
          </w:hyperlink>
        </w:p>
        <w:p w14:paraId="4E83C085" w14:textId="7C30CBDB" w:rsidR="007553E2" w:rsidRDefault="007553E2">
          <w:pPr>
            <w:pStyle w:val="TOC2"/>
            <w:tabs>
              <w:tab w:val="right" w:leader="dot" w:pos="9638"/>
            </w:tabs>
            <w:rPr>
              <w:rFonts w:eastAsiaTheme="minorEastAsia" w:cstheme="minorBidi"/>
              <w:i w:val="0"/>
              <w:iCs w:val="0"/>
              <w:noProof/>
              <w:sz w:val="24"/>
              <w:szCs w:val="24"/>
            </w:rPr>
          </w:pPr>
          <w:hyperlink w:anchor="_Toc27037340" w:history="1">
            <w:r w:rsidRPr="00580AFF">
              <w:rPr>
                <w:rStyle w:val="Hyperlink"/>
                <w:noProof/>
              </w:rPr>
              <w:t>Definition</w:t>
            </w:r>
            <w:r>
              <w:rPr>
                <w:noProof/>
                <w:webHidden/>
              </w:rPr>
              <w:tab/>
            </w:r>
            <w:r>
              <w:rPr>
                <w:noProof/>
                <w:webHidden/>
              </w:rPr>
              <w:fldChar w:fldCharType="begin"/>
            </w:r>
            <w:r>
              <w:rPr>
                <w:noProof/>
                <w:webHidden/>
              </w:rPr>
              <w:instrText xml:space="preserve"> PAGEREF _Toc27037340 \h </w:instrText>
            </w:r>
            <w:r>
              <w:rPr>
                <w:noProof/>
                <w:webHidden/>
              </w:rPr>
            </w:r>
            <w:r>
              <w:rPr>
                <w:noProof/>
                <w:webHidden/>
              </w:rPr>
              <w:fldChar w:fldCharType="separate"/>
            </w:r>
            <w:r>
              <w:rPr>
                <w:noProof/>
                <w:webHidden/>
              </w:rPr>
              <w:t>10</w:t>
            </w:r>
            <w:r>
              <w:rPr>
                <w:noProof/>
                <w:webHidden/>
              </w:rPr>
              <w:fldChar w:fldCharType="end"/>
            </w:r>
          </w:hyperlink>
        </w:p>
        <w:p w14:paraId="2F7D9B6A" w14:textId="6834C4EC" w:rsidR="007553E2" w:rsidRDefault="007553E2">
          <w:pPr>
            <w:pStyle w:val="TOC2"/>
            <w:tabs>
              <w:tab w:val="right" w:leader="dot" w:pos="9638"/>
            </w:tabs>
            <w:rPr>
              <w:rFonts w:eastAsiaTheme="minorEastAsia" w:cstheme="minorBidi"/>
              <w:i w:val="0"/>
              <w:iCs w:val="0"/>
              <w:noProof/>
              <w:sz w:val="24"/>
              <w:szCs w:val="24"/>
            </w:rPr>
          </w:pPr>
          <w:hyperlink w:anchor="_Toc27037341" w:history="1">
            <w:r w:rsidRPr="00580AFF">
              <w:rPr>
                <w:rStyle w:val="Hyperlink"/>
                <w:noProof/>
              </w:rPr>
              <w:t>Data sources</w:t>
            </w:r>
            <w:r>
              <w:rPr>
                <w:noProof/>
                <w:webHidden/>
              </w:rPr>
              <w:tab/>
            </w:r>
            <w:r>
              <w:rPr>
                <w:noProof/>
                <w:webHidden/>
              </w:rPr>
              <w:fldChar w:fldCharType="begin"/>
            </w:r>
            <w:r>
              <w:rPr>
                <w:noProof/>
                <w:webHidden/>
              </w:rPr>
              <w:instrText xml:space="preserve"> PAGEREF _Toc27037341 \h </w:instrText>
            </w:r>
            <w:r>
              <w:rPr>
                <w:noProof/>
                <w:webHidden/>
              </w:rPr>
            </w:r>
            <w:r>
              <w:rPr>
                <w:noProof/>
                <w:webHidden/>
              </w:rPr>
              <w:fldChar w:fldCharType="separate"/>
            </w:r>
            <w:r>
              <w:rPr>
                <w:noProof/>
                <w:webHidden/>
              </w:rPr>
              <w:t>10</w:t>
            </w:r>
            <w:r>
              <w:rPr>
                <w:noProof/>
                <w:webHidden/>
              </w:rPr>
              <w:fldChar w:fldCharType="end"/>
            </w:r>
          </w:hyperlink>
        </w:p>
        <w:p w14:paraId="00BFF6F8" w14:textId="1CEA506B" w:rsidR="007553E2" w:rsidRDefault="007553E2">
          <w:pPr>
            <w:pStyle w:val="TOC2"/>
            <w:tabs>
              <w:tab w:val="right" w:leader="dot" w:pos="9638"/>
            </w:tabs>
            <w:rPr>
              <w:rFonts w:eastAsiaTheme="minorEastAsia" w:cstheme="minorBidi"/>
              <w:i w:val="0"/>
              <w:iCs w:val="0"/>
              <w:noProof/>
              <w:sz w:val="24"/>
              <w:szCs w:val="24"/>
            </w:rPr>
          </w:pPr>
          <w:hyperlink w:anchor="_Toc27037342" w:history="1">
            <w:r w:rsidRPr="00580AFF">
              <w:rPr>
                <w:rStyle w:val="Hyperlink"/>
                <w:noProof/>
              </w:rPr>
              <w:t>Process</w:t>
            </w:r>
            <w:r>
              <w:rPr>
                <w:noProof/>
                <w:webHidden/>
              </w:rPr>
              <w:tab/>
            </w:r>
            <w:r>
              <w:rPr>
                <w:noProof/>
                <w:webHidden/>
              </w:rPr>
              <w:fldChar w:fldCharType="begin"/>
            </w:r>
            <w:r>
              <w:rPr>
                <w:noProof/>
                <w:webHidden/>
              </w:rPr>
              <w:instrText xml:space="preserve"> PAGEREF _Toc27037342 \h </w:instrText>
            </w:r>
            <w:r>
              <w:rPr>
                <w:noProof/>
                <w:webHidden/>
              </w:rPr>
            </w:r>
            <w:r>
              <w:rPr>
                <w:noProof/>
                <w:webHidden/>
              </w:rPr>
              <w:fldChar w:fldCharType="separate"/>
            </w:r>
            <w:r>
              <w:rPr>
                <w:noProof/>
                <w:webHidden/>
              </w:rPr>
              <w:t>10</w:t>
            </w:r>
            <w:r>
              <w:rPr>
                <w:noProof/>
                <w:webHidden/>
              </w:rPr>
              <w:fldChar w:fldCharType="end"/>
            </w:r>
          </w:hyperlink>
        </w:p>
        <w:p w14:paraId="5F724A2E" w14:textId="08ED070C" w:rsidR="007553E2" w:rsidRDefault="007553E2">
          <w:pPr>
            <w:pStyle w:val="TOC2"/>
            <w:tabs>
              <w:tab w:val="right" w:leader="dot" w:pos="9638"/>
            </w:tabs>
            <w:rPr>
              <w:rFonts w:eastAsiaTheme="minorEastAsia" w:cstheme="minorBidi"/>
              <w:i w:val="0"/>
              <w:iCs w:val="0"/>
              <w:noProof/>
              <w:sz w:val="24"/>
              <w:szCs w:val="24"/>
            </w:rPr>
          </w:pPr>
          <w:hyperlink w:anchor="_Toc27037343" w:history="1">
            <w:r w:rsidRPr="00580AFF">
              <w:rPr>
                <w:rStyle w:val="Hyperlink"/>
                <w:noProof/>
              </w:rPr>
              <w:t>Projections of Future Demographics</w:t>
            </w:r>
            <w:r>
              <w:rPr>
                <w:noProof/>
                <w:webHidden/>
              </w:rPr>
              <w:tab/>
            </w:r>
            <w:r>
              <w:rPr>
                <w:noProof/>
                <w:webHidden/>
              </w:rPr>
              <w:fldChar w:fldCharType="begin"/>
            </w:r>
            <w:r>
              <w:rPr>
                <w:noProof/>
                <w:webHidden/>
              </w:rPr>
              <w:instrText xml:space="preserve"> PAGEREF _Toc27037343 \h </w:instrText>
            </w:r>
            <w:r>
              <w:rPr>
                <w:noProof/>
                <w:webHidden/>
              </w:rPr>
            </w:r>
            <w:r>
              <w:rPr>
                <w:noProof/>
                <w:webHidden/>
              </w:rPr>
              <w:fldChar w:fldCharType="separate"/>
            </w:r>
            <w:r>
              <w:rPr>
                <w:noProof/>
                <w:webHidden/>
              </w:rPr>
              <w:t>10</w:t>
            </w:r>
            <w:r>
              <w:rPr>
                <w:noProof/>
                <w:webHidden/>
              </w:rPr>
              <w:fldChar w:fldCharType="end"/>
            </w:r>
          </w:hyperlink>
        </w:p>
        <w:p w14:paraId="3E94A87E" w14:textId="174E08D3" w:rsidR="007553E2" w:rsidRDefault="007553E2">
          <w:pPr>
            <w:pStyle w:val="TOC1"/>
            <w:tabs>
              <w:tab w:val="right" w:leader="dot" w:pos="9638"/>
            </w:tabs>
            <w:rPr>
              <w:rFonts w:eastAsiaTheme="minorEastAsia" w:cstheme="minorBidi"/>
              <w:b w:val="0"/>
              <w:bCs w:val="0"/>
              <w:noProof/>
              <w:sz w:val="24"/>
              <w:szCs w:val="24"/>
            </w:rPr>
          </w:pPr>
          <w:hyperlink w:anchor="_Toc27037344" w:history="1">
            <w:r w:rsidRPr="00580AFF">
              <w:rPr>
                <w:rStyle w:val="Hyperlink"/>
                <w:noProof/>
              </w:rPr>
              <w:t>Chapter 3: Declarative Programming in FRED</w:t>
            </w:r>
            <w:r>
              <w:rPr>
                <w:noProof/>
                <w:webHidden/>
              </w:rPr>
              <w:tab/>
            </w:r>
            <w:r>
              <w:rPr>
                <w:noProof/>
                <w:webHidden/>
              </w:rPr>
              <w:fldChar w:fldCharType="begin"/>
            </w:r>
            <w:r>
              <w:rPr>
                <w:noProof/>
                <w:webHidden/>
              </w:rPr>
              <w:instrText xml:space="preserve"> PAGEREF _Toc27037344 \h </w:instrText>
            </w:r>
            <w:r>
              <w:rPr>
                <w:noProof/>
                <w:webHidden/>
              </w:rPr>
            </w:r>
            <w:r>
              <w:rPr>
                <w:noProof/>
                <w:webHidden/>
              </w:rPr>
              <w:fldChar w:fldCharType="separate"/>
            </w:r>
            <w:r>
              <w:rPr>
                <w:noProof/>
                <w:webHidden/>
              </w:rPr>
              <w:t>12</w:t>
            </w:r>
            <w:r>
              <w:rPr>
                <w:noProof/>
                <w:webHidden/>
              </w:rPr>
              <w:fldChar w:fldCharType="end"/>
            </w:r>
          </w:hyperlink>
        </w:p>
        <w:p w14:paraId="6810D0A6" w14:textId="1CC80FA6" w:rsidR="007553E2" w:rsidRDefault="007553E2">
          <w:pPr>
            <w:pStyle w:val="TOC2"/>
            <w:tabs>
              <w:tab w:val="right" w:leader="dot" w:pos="9638"/>
            </w:tabs>
            <w:rPr>
              <w:rFonts w:eastAsiaTheme="minorEastAsia" w:cstheme="minorBidi"/>
              <w:i w:val="0"/>
              <w:iCs w:val="0"/>
              <w:noProof/>
              <w:sz w:val="24"/>
              <w:szCs w:val="24"/>
            </w:rPr>
          </w:pPr>
          <w:hyperlink w:anchor="_Toc27037345" w:history="1">
            <w:r w:rsidRPr="00580AFF">
              <w:rPr>
                <w:rStyle w:val="Hyperlink"/>
                <w:noProof/>
              </w:rPr>
              <w:t>Running a FRED Program</w:t>
            </w:r>
            <w:r>
              <w:rPr>
                <w:noProof/>
                <w:webHidden/>
              </w:rPr>
              <w:tab/>
            </w:r>
            <w:r>
              <w:rPr>
                <w:noProof/>
                <w:webHidden/>
              </w:rPr>
              <w:fldChar w:fldCharType="begin"/>
            </w:r>
            <w:r>
              <w:rPr>
                <w:noProof/>
                <w:webHidden/>
              </w:rPr>
              <w:instrText xml:space="preserve"> PAGEREF _Toc27037345 \h </w:instrText>
            </w:r>
            <w:r>
              <w:rPr>
                <w:noProof/>
                <w:webHidden/>
              </w:rPr>
            </w:r>
            <w:r>
              <w:rPr>
                <w:noProof/>
                <w:webHidden/>
              </w:rPr>
              <w:fldChar w:fldCharType="separate"/>
            </w:r>
            <w:r>
              <w:rPr>
                <w:noProof/>
                <w:webHidden/>
              </w:rPr>
              <w:t>12</w:t>
            </w:r>
            <w:r>
              <w:rPr>
                <w:noProof/>
                <w:webHidden/>
              </w:rPr>
              <w:fldChar w:fldCharType="end"/>
            </w:r>
          </w:hyperlink>
        </w:p>
        <w:p w14:paraId="68215934" w14:textId="388641A7" w:rsidR="007553E2" w:rsidRDefault="007553E2">
          <w:pPr>
            <w:pStyle w:val="TOC2"/>
            <w:tabs>
              <w:tab w:val="right" w:leader="dot" w:pos="9638"/>
            </w:tabs>
            <w:rPr>
              <w:rFonts w:eastAsiaTheme="minorEastAsia" w:cstheme="minorBidi"/>
              <w:i w:val="0"/>
              <w:iCs w:val="0"/>
              <w:noProof/>
              <w:sz w:val="24"/>
              <w:szCs w:val="24"/>
            </w:rPr>
          </w:pPr>
          <w:hyperlink w:anchor="_Toc27037346" w:history="1">
            <w:r w:rsidRPr="00580AFF">
              <w:rPr>
                <w:rStyle w:val="Hyperlink"/>
                <w:noProof/>
              </w:rPr>
              <w:t>The Structure of a FRED Program</w:t>
            </w:r>
            <w:r>
              <w:rPr>
                <w:noProof/>
                <w:webHidden/>
              </w:rPr>
              <w:tab/>
            </w:r>
            <w:r>
              <w:rPr>
                <w:noProof/>
                <w:webHidden/>
              </w:rPr>
              <w:fldChar w:fldCharType="begin"/>
            </w:r>
            <w:r>
              <w:rPr>
                <w:noProof/>
                <w:webHidden/>
              </w:rPr>
              <w:instrText xml:space="preserve"> PAGEREF _Toc27037346 \h </w:instrText>
            </w:r>
            <w:r>
              <w:rPr>
                <w:noProof/>
                <w:webHidden/>
              </w:rPr>
            </w:r>
            <w:r>
              <w:rPr>
                <w:noProof/>
                <w:webHidden/>
              </w:rPr>
              <w:fldChar w:fldCharType="separate"/>
            </w:r>
            <w:r>
              <w:rPr>
                <w:noProof/>
                <w:webHidden/>
              </w:rPr>
              <w:t>13</w:t>
            </w:r>
            <w:r>
              <w:rPr>
                <w:noProof/>
                <w:webHidden/>
              </w:rPr>
              <w:fldChar w:fldCharType="end"/>
            </w:r>
          </w:hyperlink>
        </w:p>
        <w:p w14:paraId="6268051E" w14:textId="3CEDA60E" w:rsidR="007553E2" w:rsidRDefault="007553E2">
          <w:pPr>
            <w:pStyle w:val="TOC2"/>
            <w:tabs>
              <w:tab w:val="right" w:leader="dot" w:pos="9638"/>
            </w:tabs>
            <w:rPr>
              <w:rFonts w:eastAsiaTheme="minorEastAsia" w:cstheme="minorBidi"/>
              <w:i w:val="0"/>
              <w:iCs w:val="0"/>
              <w:noProof/>
              <w:sz w:val="24"/>
              <w:szCs w:val="24"/>
            </w:rPr>
          </w:pPr>
          <w:hyperlink w:anchor="_Toc27037347" w:history="1">
            <w:r w:rsidRPr="00580AFF">
              <w:rPr>
                <w:rStyle w:val="Hyperlink"/>
                <w:noProof/>
              </w:rPr>
              <w:t>Use Statements</w:t>
            </w:r>
            <w:r>
              <w:rPr>
                <w:noProof/>
                <w:webHidden/>
              </w:rPr>
              <w:tab/>
            </w:r>
            <w:r>
              <w:rPr>
                <w:noProof/>
                <w:webHidden/>
              </w:rPr>
              <w:fldChar w:fldCharType="begin"/>
            </w:r>
            <w:r>
              <w:rPr>
                <w:noProof/>
                <w:webHidden/>
              </w:rPr>
              <w:instrText xml:space="preserve"> PAGEREF _Toc27037347 \h </w:instrText>
            </w:r>
            <w:r>
              <w:rPr>
                <w:noProof/>
                <w:webHidden/>
              </w:rPr>
            </w:r>
            <w:r>
              <w:rPr>
                <w:noProof/>
                <w:webHidden/>
              </w:rPr>
              <w:fldChar w:fldCharType="separate"/>
            </w:r>
            <w:r>
              <w:rPr>
                <w:noProof/>
                <w:webHidden/>
              </w:rPr>
              <w:t>13</w:t>
            </w:r>
            <w:r>
              <w:rPr>
                <w:noProof/>
                <w:webHidden/>
              </w:rPr>
              <w:fldChar w:fldCharType="end"/>
            </w:r>
          </w:hyperlink>
        </w:p>
        <w:p w14:paraId="4B9938F3" w14:textId="1D33315F" w:rsidR="007553E2" w:rsidRDefault="007553E2">
          <w:pPr>
            <w:pStyle w:val="TOC2"/>
            <w:tabs>
              <w:tab w:val="right" w:leader="dot" w:pos="9638"/>
            </w:tabs>
            <w:rPr>
              <w:rFonts w:eastAsiaTheme="minorEastAsia" w:cstheme="minorBidi"/>
              <w:i w:val="0"/>
              <w:iCs w:val="0"/>
              <w:noProof/>
              <w:sz w:val="24"/>
              <w:szCs w:val="24"/>
            </w:rPr>
          </w:pPr>
          <w:hyperlink w:anchor="_Toc27037348" w:history="1">
            <w:r w:rsidRPr="00580AFF">
              <w:rPr>
                <w:rStyle w:val="Hyperlink"/>
                <w:noProof/>
              </w:rPr>
              <w:t>Include Statements</w:t>
            </w:r>
            <w:r>
              <w:rPr>
                <w:noProof/>
                <w:webHidden/>
              </w:rPr>
              <w:tab/>
            </w:r>
            <w:r>
              <w:rPr>
                <w:noProof/>
                <w:webHidden/>
              </w:rPr>
              <w:fldChar w:fldCharType="begin"/>
            </w:r>
            <w:r>
              <w:rPr>
                <w:noProof/>
                <w:webHidden/>
              </w:rPr>
              <w:instrText xml:space="preserve"> PAGEREF _Toc27037348 \h </w:instrText>
            </w:r>
            <w:r>
              <w:rPr>
                <w:noProof/>
                <w:webHidden/>
              </w:rPr>
            </w:r>
            <w:r>
              <w:rPr>
                <w:noProof/>
                <w:webHidden/>
              </w:rPr>
              <w:fldChar w:fldCharType="separate"/>
            </w:r>
            <w:r>
              <w:rPr>
                <w:noProof/>
                <w:webHidden/>
              </w:rPr>
              <w:t>13</w:t>
            </w:r>
            <w:r>
              <w:rPr>
                <w:noProof/>
                <w:webHidden/>
              </w:rPr>
              <w:fldChar w:fldCharType="end"/>
            </w:r>
          </w:hyperlink>
        </w:p>
        <w:p w14:paraId="502A8F14" w14:textId="019B68BC" w:rsidR="007553E2" w:rsidRDefault="007553E2">
          <w:pPr>
            <w:pStyle w:val="TOC2"/>
            <w:tabs>
              <w:tab w:val="right" w:leader="dot" w:pos="9638"/>
            </w:tabs>
            <w:rPr>
              <w:rFonts w:eastAsiaTheme="minorEastAsia" w:cstheme="minorBidi"/>
              <w:i w:val="0"/>
              <w:iCs w:val="0"/>
              <w:noProof/>
              <w:sz w:val="24"/>
              <w:szCs w:val="24"/>
            </w:rPr>
          </w:pPr>
          <w:hyperlink w:anchor="_Toc27037349" w:history="1">
            <w:r w:rsidRPr="00580AFF">
              <w:rPr>
                <w:rStyle w:val="Hyperlink"/>
                <w:noProof/>
              </w:rPr>
              <w:t>Property Statements</w:t>
            </w:r>
            <w:r>
              <w:rPr>
                <w:noProof/>
                <w:webHidden/>
              </w:rPr>
              <w:tab/>
            </w:r>
            <w:r>
              <w:rPr>
                <w:noProof/>
                <w:webHidden/>
              </w:rPr>
              <w:fldChar w:fldCharType="begin"/>
            </w:r>
            <w:r>
              <w:rPr>
                <w:noProof/>
                <w:webHidden/>
              </w:rPr>
              <w:instrText xml:space="preserve"> PAGEREF _Toc27037349 \h </w:instrText>
            </w:r>
            <w:r>
              <w:rPr>
                <w:noProof/>
                <w:webHidden/>
              </w:rPr>
            </w:r>
            <w:r>
              <w:rPr>
                <w:noProof/>
                <w:webHidden/>
              </w:rPr>
              <w:fldChar w:fldCharType="separate"/>
            </w:r>
            <w:r>
              <w:rPr>
                <w:noProof/>
                <w:webHidden/>
              </w:rPr>
              <w:t>14</w:t>
            </w:r>
            <w:r>
              <w:rPr>
                <w:noProof/>
                <w:webHidden/>
              </w:rPr>
              <w:fldChar w:fldCharType="end"/>
            </w:r>
          </w:hyperlink>
        </w:p>
        <w:p w14:paraId="0BBFD314" w14:textId="41503731" w:rsidR="007553E2" w:rsidRDefault="007553E2">
          <w:pPr>
            <w:pStyle w:val="TOC2"/>
            <w:tabs>
              <w:tab w:val="right" w:leader="dot" w:pos="9638"/>
            </w:tabs>
            <w:rPr>
              <w:rFonts w:eastAsiaTheme="minorEastAsia" w:cstheme="minorBidi"/>
              <w:i w:val="0"/>
              <w:iCs w:val="0"/>
              <w:noProof/>
              <w:sz w:val="24"/>
              <w:szCs w:val="24"/>
            </w:rPr>
          </w:pPr>
          <w:hyperlink w:anchor="_Toc27037350" w:history="1">
            <w:r w:rsidRPr="00580AFF">
              <w:rPr>
                <w:rStyle w:val="Hyperlink"/>
                <w:noProof/>
              </w:rPr>
              <w:t>Rule Statements</w:t>
            </w:r>
            <w:r>
              <w:rPr>
                <w:noProof/>
                <w:webHidden/>
              </w:rPr>
              <w:tab/>
            </w:r>
            <w:r>
              <w:rPr>
                <w:noProof/>
                <w:webHidden/>
              </w:rPr>
              <w:fldChar w:fldCharType="begin"/>
            </w:r>
            <w:r>
              <w:rPr>
                <w:noProof/>
                <w:webHidden/>
              </w:rPr>
              <w:instrText xml:space="preserve"> PAGEREF _Toc27037350 \h </w:instrText>
            </w:r>
            <w:r>
              <w:rPr>
                <w:noProof/>
                <w:webHidden/>
              </w:rPr>
            </w:r>
            <w:r>
              <w:rPr>
                <w:noProof/>
                <w:webHidden/>
              </w:rPr>
              <w:fldChar w:fldCharType="separate"/>
            </w:r>
            <w:r>
              <w:rPr>
                <w:noProof/>
                <w:webHidden/>
              </w:rPr>
              <w:t>14</w:t>
            </w:r>
            <w:r>
              <w:rPr>
                <w:noProof/>
                <w:webHidden/>
              </w:rPr>
              <w:fldChar w:fldCharType="end"/>
            </w:r>
          </w:hyperlink>
        </w:p>
        <w:p w14:paraId="59114D74" w14:textId="09B5BCF9" w:rsidR="007553E2" w:rsidRDefault="007553E2">
          <w:pPr>
            <w:pStyle w:val="TOC2"/>
            <w:tabs>
              <w:tab w:val="right" w:leader="dot" w:pos="9638"/>
            </w:tabs>
            <w:rPr>
              <w:rFonts w:eastAsiaTheme="minorEastAsia" w:cstheme="minorBidi"/>
              <w:i w:val="0"/>
              <w:iCs w:val="0"/>
              <w:noProof/>
              <w:sz w:val="24"/>
              <w:szCs w:val="24"/>
            </w:rPr>
          </w:pPr>
          <w:hyperlink w:anchor="_Toc27037351" w:history="1">
            <w:r w:rsidRPr="00580AFF">
              <w:rPr>
                <w:rStyle w:val="Hyperlink"/>
                <w:noProof/>
              </w:rPr>
              <w:t>Example: A Pandemic Influenza Model</w:t>
            </w:r>
            <w:r>
              <w:rPr>
                <w:noProof/>
                <w:webHidden/>
              </w:rPr>
              <w:tab/>
            </w:r>
            <w:r>
              <w:rPr>
                <w:noProof/>
                <w:webHidden/>
              </w:rPr>
              <w:fldChar w:fldCharType="begin"/>
            </w:r>
            <w:r>
              <w:rPr>
                <w:noProof/>
                <w:webHidden/>
              </w:rPr>
              <w:instrText xml:space="preserve"> PAGEREF _Toc27037351 \h </w:instrText>
            </w:r>
            <w:r>
              <w:rPr>
                <w:noProof/>
                <w:webHidden/>
              </w:rPr>
            </w:r>
            <w:r>
              <w:rPr>
                <w:noProof/>
                <w:webHidden/>
              </w:rPr>
              <w:fldChar w:fldCharType="separate"/>
            </w:r>
            <w:r>
              <w:rPr>
                <w:noProof/>
                <w:webHidden/>
              </w:rPr>
              <w:t>15</w:t>
            </w:r>
            <w:r>
              <w:rPr>
                <w:noProof/>
                <w:webHidden/>
              </w:rPr>
              <w:fldChar w:fldCharType="end"/>
            </w:r>
          </w:hyperlink>
        </w:p>
        <w:p w14:paraId="07D534E9" w14:textId="7E6E694B" w:rsidR="007553E2" w:rsidRDefault="007553E2">
          <w:pPr>
            <w:pStyle w:val="TOC1"/>
            <w:tabs>
              <w:tab w:val="right" w:leader="dot" w:pos="9638"/>
            </w:tabs>
            <w:rPr>
              <w:rFonts w:eastAsiaTheme="minorEastAsia" w:cstheme="minorBidi"/>
              <w:b w:val="0"/>
              <w:bCs w:val="0"/>
              <w:noProof/>
              <w:sz w:val="24"/>
              <w:szCs w:val="24"/>
            </w:rPr>
          </w:pPr>
          <w:hyperlink w:anchor="_Toc27037352" w:history="1">
            <w:r w:rsidRPr="00580AFF">
              <w:rPr>
                <w:rStyle w:val="Hyperlink"/>
                <w:noProof/>
              </w:rPr>
              <w:t>Chapter 4: Agents and Their Properties</w:t>
            </w:r>
            <w:r>
              <w:rPr>
                <w:noProof/>
                <w:webHidden/>
              </w:rPr>
              <w:tab/>
            </w:r>
            <w:r>
              <w:rPr>
                <w:noProof/>
                <w:webHidden/>
              </w:rPr>
              <w:fldChar w:fldCharType="begin"/>
            </w:r>
            <w:r>
              <w:rPr>
                <w:noProof/>
                <w:webHidden/>
              </w:rPr>
              <w:instrText xml:space="preserve"> PAGEREF _Toc27037352 \h </w:instrText>
            </w:r>
            <w:r>
              <w:rPr>
                <w:noProof/>
                <w:webHidden/>
              </w:rPr>
            </w:r>
            <w:r>
              <w:rPr>
                <w:noProof/>
                <w:webHidden/>
              </w:rPr>
              <w:fldChar w:fldCharType="separate"/>
            </w:r>
            <w:r>
              <w:rPr>
                <w:noProof/>
                <w:webHidden/>
              </w:rPr>
              <w:t>17</w:t>
            </w:r>
            <w:r>
              <w:rPr>
                <w:noProof/>
                <w:webHidden/>
              </w:rPr>
              <w:fldChar w:fldCharType="end"/>
            </w:r>
          </w:hyperlink>
        </w:p>
        <w:p w14:paraId="195B72FD" w14:textId="4CF38D45" w:rsidR="007553E2" w:rsidRDefault="007553E2">
          <w:pPr>
            <w:pStyle w:val="TOC2"/>
            <w:tabs>
              <w:tab w:val="right" w:leader="dot" w:pos="9638"/>
            </w:tabs>
            <w:rPr>
              <w:rFonts w:eastAsiaTheme="minorEastAsia" w:cstheme="minorBidi"/>
              <w:i w:val="0"/>
              <w:iCs w:val="0"/>
              <w:noProof/>
              <w:sz w:val="24"/>
              <w:szCs w:val="24"/>
            </w:rPr>
          </w:pPr>
          <w:hyperlink w:anchor="_Toc27037353" w:history="1">
            <w:r w:rsidRPr="00580AFF">
              <w:rPr>
                <w:rStyle w:val="Hyperlink"/>
                <w:noProof/>
              </w:rPr>
              <w:t>Conditions</w:t>
            </w:r>
            <w:r>
              <w:rPr>
                <w:noProof/>
                <w:webHidden/>
              </w:rPr>
              <w:tab/>
            </w:r>
            <w:r>
              <w:rPr>
                <w:noProof/>
                <w:webHidden/>
              </w:rPr>
              <w:fldChar w:fldCharType="begin"/>
            </w:r>
            <w:r>
              <w:rPr>
                <w:noProof/>
                <w:webHidden/>
              </w:rPr>
              <w:instrText xml:space="preserve"> PAGEREF _Toc27037353 \h </w:instrText>
            </w:r>
            <w:r>
              <w:rPr>
                <w:noProof/>
                <w:webHidden/>
              </w:rPr>
            </w:r>
            <w:r>
              <w:rPr>
                <w:noProof/>
                <w:webHidden/>
              </w:rPr>
              <w:fldChar w:fldCharType="separate"/>
            </w:r>
            <w:r>
              <w:rPr>
                <w:noProof/>
                <w:webHidden/>
              </w:rPr>
              <w:t>17</w:t>
            </w:r>
            <w:r>
              <w:rPr>
                <w:noProof/>
                <w:webHidden/>
              </w:rPr>
              <w:fldChar w:fldCharType="end"/>
            </w:r>
          </w:hyperlink>
        </w:p>
        <w:p w14:paraId="64570B0E" w14:textId="2B5505E9" w:rsidR="007553E2" w:rsidRDefault="007553E2">
          <w:pPr>
            <w:pStyle w:val="TOC2"/>
            <w:tabs>
              <w:tab w:val="right" w:leader="dot" w:pos="9638"/>
            </w:tabs>
            <w:rPr>
              <w:rFonts w:eastAsiaTheme="minorEastAsia" w:cstheme="minorBidi"/>
              <w:i w:val="0"/>
              <w:iCs w:val="0"/>
              <w:noProof/>
              <w:sz w:val="24"/>
              <w:szCs w:val="24"/>
            </w:rPr>
          </w:pPr>
          <w:hyperlink w:anchor="_Toc27037354" w:history="1">
            <w:r w:rsidRPr="00580AFF">
              <w:rPr>
                <w:rStyle w:val="Hyperlink"/>
                <w:rFonts w:cstheme="minorHAnsi"/>
                <w:noProof/>
              </w:rPr>
              <w:t>States</w:t>
            </w:r>
            <w:r>
              <w:rPr>
                <w:noProof/>
                <w:webHidden/>
              </w:rPr>
              <w:tab/>
            </w:r>
            <w:r>
              <w:rPr>
                <w:noProof/>
                <w:webHidden/>
              </w:rPr>
              <w:fldChar w:fldCharType="begin"/>
            </w:r>
            <w:r>
              <w:rPr>
                <w:noProof/>
                <w:webHidden/>
              </w:rPr>
              <w:instrText xml:space="preserve"> PAGEREF _Toc27037354 \h </w:instrText>
            </w:r>
            <w:r>
              <w:rPr>
                <w:noProof/>
                <w:webHidden/>
              </w:rPr>
            </w:r>
            <w:r>
              <w:rPr>
                <w:noProof/>
                <w:webHidden/>
              </w:rPr>
              <w:fldChar w:fldCharType="separate"/>
            </w:r>
            <w:r>
              <w:rPr>
                <w:noProof/>
                <w:webHidden/>
              </w:rPr>
              <w:t>18</w:t>
            </w:r>
            <w:r>
              <w:rPr>
                <w:noProof/>
                <w:webHidden/>
              </w:rPr>
              <w:fldChar w:fldCharType="end"/>
            </w:r>
          </w:hyperlink>
        </w:p>
        <w:p w14:paraId="7A500C4C" w14:textId="68206725" w:rsidR="007553E2" w:rsidRDefault="007553E2">
          <w:pPr>
            <w:pStyle w:val="TOC2"/>
            <w:tabs>
              <w:tab w:val="right" w:leader="dot" w:pos="9638"/>
            </w:tabs>
            <w:rPr>
              <w:rFonts w:eastAsiaTheme="minorEastAsia" w:cstheme="minorBidi"/>
              <w:i w:val="0"/>
              <w:iCs w:val="0"/>
              <w:noProof/>
              <w:sz w:val="24"/>
              <w:szCs w:val="24"/>
            </w:rPr>
          </w:pPr>
          <w:hyperlink w:anchor="_Toc27037355" w:history="1">
            <w:r w:rsidRPr="00580AFF">
              <w:rPr>
                <w:rStyle w:val="Hyperlink"/>
                <w:noProof/>
              </w:rPr>
              <w:t>Meta-Agents</w:t>
            </w:r>
            <w:r>
              <w:rPr>
                <w:noProof/>
                <w:webHidden/>
              </w:rPr>
              <w:tab/>
            </w:r>
            <w:r>
              <w:rPr>
                <w:noProof/>
                <w:webHidden/>
              </w:rPr>
              <w:fldChar w:fldCharType="begin"/>
            </w:r>
            <w:r>
              <w:rPr>
                <w:noProof/>
                <w:webHidden/>
              </w:rPr>
              <w:instrText xml:space="preserve"> PAGEREF _Toc27037355 \h </w:instrText>
            </w:r>
            <w:r>
              <w:rPr>
                <w:noProof/>
                <w:webHidden/>
              </w:rPr>
            </w:r>
            <w:r>
              <w:rPr>
                <w:noProof/>
                <w:webHidden/>
              </w:rPr>
              <w:fldChar w:fldCharType="separate"/>
            </w:r>
            <w:r>
              <w:rPr>
                <w:noProof/>
                <w:webHidden/>
              </w:rPr>
              <w:t>18</w:t>
            </w:r>
            <w:r>
              <w:rPr>
                <w:noProof/>
                <w:webHidden/>
              </w:rPr>
              <w:fldChar w:fldCharType="end"/>
            </w:r>
          </w:hyperlink>
        </w:p>
        <w:p w14:paraId="6BF4B53F" w14:textId="1F271169" w:rsidR="007553E2" w:rsidRDefault="007553E2">
          <w:pPr>
            <w:pStyle w:val="TOC3"/>
            <w:tabs>
              <w:tab w:val="right" w:leader="dot" w:pos="9638"/>
            </w:tabs>
            <w:rPr>
              <w:rFonts w:eastAsiaTheme="minorEastAsia" w:cstheme="minorBidi"/>
              <w:noProof/>
              <w:sz w:val="24"/>
              <w:szCs w:val="24"/>
            </w:rPr>
          </w:pPr>
          <w:hyperlink w:anchor="_Toc27037356" w:history="1">
            <w:r w:rsidRPr="00580AFF">
              <w:rPr>
                <w:rStyle w:val="Hyperlink"/>
                <w:rFonts w:eastAsiaTheme="minorHAnsi"/>
                <w:noProof/>
              </w:rPr>
              <w:t>The Import Agent</w:t>
            </w:r>
            <w:r>
              <w:rPr>
                <w:noProof/>
                <w:webHidden/>
              </w:rPr>
              <w:tab/>
            </w:r>
            <w:r>
              <w:rPr>
                <w:noProof/>
                <w:webHidden/>
              </w:rPr>
              <w:fldChar w:fldCharType="begin"/>
            </w:r>
            <w:r>
              <w:rPr>
                <w:noProof/>
                <w:webHidden/>
              </w:rPr>
              <w:instrText xml:space="preserve"> PAGEREF _Toc27037356 \h </w:instrText>
            </w:r>
            <w:r>
              <w:rPr>
                <w:noProof/>
                <w:webHidden/>
              </w:rPr>
            </w:r>
            <w:r>
              <w:rPr>
                <w:noProof/>
                <w:webHidden/>
              </w:rPr>
              <w:fldChar w:fldCharType="separate"/>
            </w:r>
            <w:r>
              <w:rPr>
                <w:noProof/>
                <w:webHidden/>
              </w:rPr>
              <w:t>18</w:t>
            </w:r>
            <w:r>
              <w:rPr>
                <w:noProof/>
                <w:webHidden/>
              </w:rPr>
              <w:fldChar w:fldCharType="end"/>
            </w:r>
          </w:hyperlink>
        </w:p>
        <w:p w14:paraId="25DA129F" w14:textId="0B4F4669" w:rsidR="007553E2" w:rsidRDefault="007553E2">
          <w:pPr>
            <w:pStyle w:val="TOC3"/>
            <w:tabs>
              <w:tab w:val="right" w:leader="dot" w:pos="9638"/>
            </w:tabs>
            <w:rPr>
              <w:rFonts w:eastAsiaTheme="minorEastAsia" w:cstheme="minorBidi"/>
              <w:noProof/>
              <w:sz w:val="24"/>
              <w:szCs w:val="24"/>
            </w:rPr>
          </w:pPr>
          <w:hyperlink w:anchor="_Toc27037357" w:history="1">
            <w:r w:rsidRPr="00580AFF">
              <w:rPr>
                <w:rStyle w:val="Hyperlink"/>
                <w:rFonts w:eastAsiaTheme="minorHAnsi"/>
                <w:noProof/>
              </w:rPr>
              <w:t>Administrators</w:t>
            </w:r>
            <w:r>
              <w:rPr>
                <w:noProof/>
                <w:webHidden/>
              </w:rPr>
              <w:tab/>
            </w:r>
            <w:r>
              <w:rPr>
                <w:noProof/>
                <w:webHidden/>
              </w:rPr>
              <w:fldChar w:fldCharType="begin"/>
            </w:r>
            <w:r>
              <w:rPr>
                <w:noProof/>
                <w:webHidden/>
              </w:rPr>
              <w:instrText xml:space="preserve"> PAGEREF _Toc27037357 \h </w:instrText>
            </w:r>
            <w:r>
              <w:rPr>
                <w:noProof/>
                <w:webHidden/>
              </w:rPr>
            </w:r>
            <w:r>
              <w:rPr>
                <w:noProof/>
                <w:webHidden/>
              </w:rPr>
              <w:fldChar w:fldCharType="separate"/>
            </w:r>
            <w:r>
              <w:rPr>
                <w:noProof/>
                <w:webHidden/>
              </w:rPr>
              <w:t>19</w:t>
            </w:r>
            <w:r>
              <w:rPr>
                <w:noProof/>
                <w:webHidden/>
              </w:rPr>
              <w:fldChar w:fldCharType="end"/>
            </w:r>
          </w:hyperlink>
        </w:p>
        <w:p w14:paraId="3A09246B" w14:textId="1BA77FBF" w:rsidR="007553E2" w:rsidRDefault="007553E2">
          <w:pPr>
            <w:pStyle w:val="TOC3"/>
            <w:tabs>
              <w:tab w:val="right" w:leader="dot" w:pos="9638"/>
            </w:tabs>
            <w:rPr>
              <w:rFonts w:eastAsiaTheme="minorEastAsia" w:cstheme="minorBidi"/>
              <w:noProof/>
              <w:sz w:val="24"/>
              <w:szCs w:val="24"/>
            </w:rPr>
          </w:pPr>
          <w:hyperlink w:anchor="_Toc27037358" w:history="1">
            <w:r w:rsidRPr="00580AFF">
              <w:rPr>
                <w:rStyle w:val="Hyperlink"/>
                <w:noProof/>
              </w:rPr>
              <w:t>Meta-Agents and State Spaces</w:t>
            </w:r>
            <w:r>
              <w:rPr>
                <w:noProof/>
                <w:webHidden/>
              </w:rPr>
              <w:tab/>
            </w:r>
            <w:r>
              <w:rPr>
                <w:noProof/>
                <w:webHidden/>
              </w:rPr>
              <w:fldChar w:fldCharType="begin"/>
            </w:r>
            <w:r>
              <w:rPr>
                <w:noProof/>
                <w:webHidden/>
              </w:rPr>
              <w:instrText xml:space="preserve"> PAGEREF _Toc27037358 \h </w:instrText>
            </w:r>
            <w:r>
              <w:rPr>
                <w:noProof/>
                <w:webHidden/>
              </w:rPr>
            </w:r>
            <w:r>
              <w:rPr>
                <w:noProof/>
                <w:webHidden/>
              </w:rPr>
              <w:fldChar w:fldCharType="separate"/>
            </w:r>
            <w:r>
              <w:rPr>
                <w:noProof/>
                <w:webHidden/>
              </w:rPr>
              <w:t>19</w:t>
            </w:r>
            <w:r>
              <w:rPr>
                <w:noProof/>
                <w:webHidden/>
              </w:rPr>
              <w:fldChar w:fldCharType="end"/>
            </w:r>
          </w:hyperlink>
        </w:p>
        <w:p w14:paraId="0BC701BA" w14:textId="4D3DEA04" w:rsidR="007553E2" w:rsidRDefault="007553E2">
          <w:pPr>
            <w:pStyle w:val="TOC2"/>
            <w:tabs>
              <w:tab w:val="right" w:leader="dot" w:pos="9638"/>
            </w:tabs>
            <w:rPr>
              <w:rFonts w:eastAsiaTheme="minorEastAsia" w:cstheme="minorBidi"/>
              <w:i w:val="0"/>
              <w:iCs w:val="0"/>
              <w:noProof/>
              <w:sz w:val="24"/>
              <w:szCs w:val="24"/>
            </w:rPr>
          </w:pPr>
          <w:hyperlink w:anchor="_Toc27037359" w:history="1">
            <w:r w:rsidRPr="00580AFF">
              <w:rPr>
                <w:rStyle w:val="Hyperlink"/>
                <w:noProof/>
              </w:rPr>
              <w:t>Variables</w:t>
            </w:r>
            <w:r>
              <w:rPr>
                <w:noProof/>
                <w:webHidden/>
              </w:rPr>
              <w:tab/>
            </w:r>
            <w:r>
              <w:rPr>
                <w:noProof/>
                <w:webHidden/>
              </w:rPr>
              <w:fldChar w:fldCharType="begin"/>
            </w:r>
            <w:r>
              <w:rPr>
                <w:noProof/>
                <w:webHidden/>
              </w:rPr>
              <w:instrText xml:space="preserve"> PAGEREF _Toc27037359 \h </w:instrText>
            </w:r>
            <w:r>
              <w:rPr>
                <w:noProof/>
                <w:webHidden/>
              </w:rPr>
            </w:r>
            <w:r>
              <w:rPr>
                <w:noProof/>
                <w:webHidden/>
              </w:rPr>
              <w:fldChar w:fldCharType="separate"/>
            </w:r>
            <w:r>
              <w:rPr>
                <w:noProof/>
                <w:webHidden/>
              </w:rPr>
              <w:t>20</w:t>
            </w:r>
            <w:r>
              <w:rPr>
                <w:noProof/>
                <w:webHidden/>
              </w:rPr>
              <w:fldChar w:fldCharType="end"/>
            </w:r>
          </w:hyperlink>
        </w:p>
        <w:p w14:paraId="6C9A02C7" w14:textId="2C1828FF" w:rsidR="007553E2" w:rsidRDefault="007553E2">
          <w:pPr>
            <w:pStyle w:val="TOC3"/>
            <w:tabs>
              <w:tab w:val="right" w:leader="dot" w:pos="9638"/>
            </w:tabs>
            <w:rPr>
              <w:rFonts w:eastAsiaTheme="minorEastAsia" w:cstheme="minorBidi"/>
              <w:noProof/>
              <w:sz w:val="24"/>
              <w:szCs w:val="24"/>
            </w:rPr>
          </w:pPr>
          <w:hyperlink w:anchor="_Toc27037360" w:history="1">
            <w:r w:rsidRPr="00580AFF">
              <w:rPr>
                <w:rStyle w:val="Hyperlink"/>
                <w:noProof/>
              </w:rPr>
              <w:t>Global Variables</w:t>
            </w:r>
            <w:r>
              <w:rPr>
                <w:noProof/>
                <w:webHidden/>
              </w:rPr>
              <w:tab/>
            </w:r>
            <w:r>
              <w:rPr>
                <w:noProof/>
                <w:webHidden/>
              </w:rPr>
              <w:fldChar w:fldCharType="begin"/>
            </w:r>
            <w:r>
              <w:rPr>
                <w:noProof/>
                <w:webHidden/>
              </w:rPr>
              <w:instrText xml:space="preserve"> PAGEREF _Toc27037360 \h </w:instrText>
            </w:r>
            <w:r>
              <w:rPr>
                <w:noProof/>
                <w:webHidden/>
              </w:rPr>
            </w:r>
            <w:r>
              <w:rPr>
                <w:noProof/>
                <w:webHidden/>
              </w:rPr>
              <w:fldChar w:fldCharType="separate"/>
            </w:r>
            <w:r>
              <w:rPr>
                <w:noProof/>
                <w:webHidden/>
              </w:rPr>
              <w:t>20</w:t>
            </w:r>
            <w:r>
              <w:rPr>
                <w:noProof/>
                <w:webHidden/>
              </w:rPr>
              <w:fldChar w:fldCharType="end"/>
            </w:r>
          </w:hyperlink>
        </w:p>
        <w:p w14:paraId="6B696DB3" w14:textId="6553BBA8" w:rsidR="007553E2" w:rsidRDefault="007553E2">
          <w:pPr>
            <w:pStyle w:val="TOC3"/>
            <w:tabs>
              <w:tab w:val="right" w:leader="dot" w:pos="9638"/>
            </w:tabs>
            <w:rPr>
              <w:rFonts w:eastAsiaTheme="minorEastAsia" w:cstheme="minorBidi"/>
              <w:noProof/>
              <w:sz w:val="24"/>
              <w:szCs w:val="24"/>
            </w:rPr>
          </w:pPr>
          <w:hyperlink w:anchor="_Toc27037361" w:history="1">
            <w:r w:rsidRPr="00580AFF">
              <w:rPr>
                <w:rStyle w:val="Hyperlink"/>
                <w:noProof/>
              </w:rPr>
              <w:t>Personal Variables</w:t>
            </w:r>
            <w:r>
              <w:rPr>
                <w:noProof/>
                <w:webHidden/>
              </w:rPr>
              <w:tab/>
            </w:r>
            <w:r>
              <w:rPr>
                <w:noProof/>
                <w:webHidden/>
              </w:rPr>
              <w:fldChar w:fldCharType="begin"/>
            </w:r>
            <w:r>
              <w:rPr>
                <w:noProof/>
                <w:webHidden/>
              </w:rPr>
              <w:instrText xml:space="preserve"> PAGEREF _Toc27037361 \h </w:instrText>
            </w:r>
            <w:r>
              <w:rPr>
                <w:noProof/>
                <w:webHidden/>
              </w:rPr>
            </w:r>
            <w:r>
              <w:rPr>
                <w:noProof/>
                <w:webHidden/>
              </w:rPr>
              <w:fldChar w:fldCharType="separate"/>
            </w:r>
            <w:r>
              <w:rPr>
                <w:noProof/>
                <w:webHidden/>
              </w:rPr>
              <w:t>20</w:t>
            </w:r>
            <w:r>
              <w:rPr>
                <w:noProof/>
                <w:webHidden/>
              </w:rPr>
              <w:fldChar w:fldCharType="end"/>
            </w:r>
          </w:hyperlink>
        </w:p>
        <w:p w14:paraId="46A24AF6" w14:textId="40FFD7B0" w:rsidR="007553E2" w:rsidRDefault="007553E2">
          <w:pPr>
            <w:pStyle w:val="TOC3"/>
            <w:tabs>
              <w:tab w:val="right" w:leader="dot" w:pos="9638"/>
            </w:tabs>
            <w:rPr>
              <w:rFonts w:eastAsiaTheme="minorEastAsia" w:cstheme="minorBidi"/>
              <w:noProof/>
              <w:sz w:val="24"/>
              <w:szCs w:val="24"/>
            </w:rPr>
          </w:pPr>
          <w:hyperlink w:anchor="_Toc27037362" w:history="1">
            <w:r w:rsidRPr="00580AFF">
              <w:rPr>
                <w:rStyle w:val="Hyperlink"/>
                <w:noProof/>
              </w:rPr>
              <w:t>Initializing Variables</w:t>
            </w:r>
            <w:r>
              <w:rPr>
                <w:noProof/>
                <w:webHidden/>
              </w:rPr>
              <w:tab/>
            </w:r>
            <w:r>
              <w:rPr>
                <w:noProof/>
                <w:webHidden/>
              </w:rPr>
              <w:fldChar w:fldCharType="begin"/>
            </w:r>
            <w:r>
              <w:rPr>
                <w:noProof/>
                <w:webHidden/>
              </w:rPr>
              <w:instrText xml:space="preserve"> PAGEREF _Toc27037362 \h </w:instrText>
            </w:r>
            <w:r>
              <w:rPr>
                <w:noProof/>
                <w:webHidden/>
              </w:rPr>
            </w:r>
            <w:r>
              <w:rPr>
                <w:noProof/>
                <w:webHidden/>
              </w:rPr>
              <w:fldChar w:fldCharType="separate"/>
            </w:r>
            <w:r>
              <w:rPr>
                <w:noProof/>
                <w:webHidden/>
              </w:rPr>
              <w:t>20</w:t>
            </w:r>
            <w:r>
              <w:rPr>
                <w:noProof/>
                <w:webHidden/>
              </w:rPr>
              <w:fldChar w:fldCharType="end"/>
            </w:r>
          </w:hyperlink>
        </w:p>
        <w:p w14:paraId="5B229E9A" w14:textId="25DA203A" w:rsidR="007553E2" w:rsidRDefault="007553E2">
          <w:pPr>
            <w:pStyle w:val="TOC2"/>
            <w:tabs>
              <w:tab w:val="right" w:leader="dot" w:pos="9638"/>
            </w:tabs>
            <w:rPr>
              <w:rFonts w:eastAsiaTheme="minorEastAsia" w:cstheme="minorBidi"/>
              <w:i w:val="0"/>
              <w:iCs w:val="0"/>
              <w:noProof/>
              <w:sz w:val="24"/>
              <w:szCs w:val="24"/>
            </w:rPr>
          </w:pPr>
          <w:hyperlink w:anchor="_Toc27037363" w:history="1">
            <w:r w:rsidRPr="00580AFF">
              <w:rPr>
                <w:rStyle w:val="Hyperlink"/>
                <w:noProof/>
              </w:rPr>
              <w:t>Factors</w:t>
            </w:r>
            <w:r>
              <w:rPr>
                <w:noProof/>
                <w:webHidden/>
              </w:rPr>
              <w:tab/>
            </w:r>
            <w:r>
              <w:rPr>
                <w:noProof/>
                <w:webHidden/>
              </w:rPr>
              <w:fldChar w:fldCharType="begin"/>
            </w:r>
            <w:r>
              <w:rPr>
                <w:noProof/>
                <w:webHidden/>
              </w:rPr>
              <w:instrText xml:space="preserve"> PAGEREF _Toc27037363 \h </w:instrText>
            </w:r>
            <w:r>
              <w:rPr>
                <w:noProof/>
                <w:webHidden/>
              </w:rPr>
            </w:r>
            <w:r>
              <w:rPr>
                <w:noProof/>
                <w:webHidden/>
              </w:rPr>
              <w:fldChar w:fldCharType="separate"/>
            </w:r>
            <w:r>
              <w:rPr>
                <w:noProof/>
                <w:webHidden/>
              </w:rPr>
              <w:t>21</w:t>
            </w:r>
            <w:r>
              <w:rPr>
                <w:noProof/>
                <w:webHidden/>
              </w:rPr>
              <w:fldChar w:fldCharType="end"/>
            </w:r>
          </w:hyperlink>
        </w:p>
        <w:p w14:paraId="5A2B4E9D" w14:textId="7D4A04F9" w:rsidR="007553E2" w:rsidRDefault="007553E2">
          <w:pPr>
            <w:pStyle w:val="TOC3"/>
            <w:tabs>
              <w:tab w:val="right" w:leader="dot" w:pos="9638"/>
            </w:tabs>
            <w:rPr>
              <w:rFonts w:eastAsiaTheme="minorEastAsia" w:cstheme="minorBidi"/>
              <w:noProof/>
              <w:sz w:val="24"/>
              <w:szCs w:val="24"/>
            </w:rPr>
          </w:pPr>
          <w:hyperlink w:anchor="_Toc27037364" w:history="1">
            <w:r w:rsidRPr="00580AFF">
              <w:rPr>
                <w:rStyle w:val="Hyperlink"/>
                <w:rFonts w:eastAsiaTheme="minorHAnsi"/>
                <w:noProof/>
              </w:rPr>
              <w:t>Factors drawn from a statistical distribution</w:t>
            </w:r>
            <w:r>
              <w:rPr>
                <w:noProof/>
                <w:webHidden/>
              </w:rPr>
              <w:tab/>
            </w:r>
            <w:r>
              <w:rPr>
                <w:noProof/>
                <w:webHidden/>
              </w:rPr>
              <w:fldChar w:fldCharType="begin"/>
            </w:r>
            <w:r>
              <w:rPr>
                <w:noProof/>
                <w:webHidden/>
              </w:rPr>
              <w:instrText xml:space="preserve"> PAGEREF _Toc27037364 \h </w:instrText>
            </w:r>
            <w:r>
              <w:rPr>
                <w:noProof/>
                <w:webHidden/>
              </w:rPr>
            </w:r>
            <w:r>
              <w:rPr>
                <w:noProof/>
                <w:webHidden/>
              </w:rPr>
              <w:fldChar w:fldCharType="separate"/>
            </w:r>
            <w:r>
              <w:rPr>
                <w:noProof/>
                <w:webHidden/>
              </w:rPr>
              <w:t>21</w:t>
            </w:r>
            <w:r>
              <w:rPr>
                <w:noProof/>
                <w:webHidden/>
              </w:rPr>
              <w:fldChar w:fldCharType="end"/>
            </w:r>
          </w:hyperlink>
        </w:p>
        <w:p w14:paraId="4A73C09D" w14:textId="21890BBE" w:rsidR="007553E2" w:rsidRDefault="007553E2">
          <w:pPr>
            <w:pStyle w:val="TOC3"/>
            <w:tabs>
              <w:tab w:val="right" w:leader="dot" w:pos="9638"/>
            </w:tabs>
            <w:rPr>
              <w:rFonts w:eastAsiaTheme="minorEastAsia" w:cstheme="minorBidi"/>
              <w:noProof/>
              <w:sz w:val="24"/>
              <w:szCs w:val="24"/>
            </w:rPr>
          </w:pPr>
          <w:hyperlink w:anchor="_Toc27037365" w:history="1">
            <w:r w:rsidRPr="00580AFF">
              <w:rPr>
                <w:rStyle w:val="Hyperlink"/>
                <w:rFonts w:eastAsiaTheme="minorHAnsi"/>
                <w:noProof/>
              </w:rPr>
              <w:t>Factors based on time and dates</w:t>
            </w:r>
            <w:r>
              <w:rPr>
                <w:noProof/>
                <w:webHidden/>
              </w:rPr>
              <w:tab/>
            </w:r>
            <w:r>
              <w:rPr>
                <w:noProof/>
                <w:webHidden/>
              </w:rPr>
              <w:fldChar w:fldCharType="begin"/>
            </w:r>
            <w:r>
              <w:rPr>
                <w:noProof/>
                <w:webHidden/>
              </w:rPr>
              <w:instrText xml:space="preserve"> PAGEREF _Toc27037365 \h </w:instrText>
            </w:r>
            <w:r>
              <w:rPr>
                <w:noProof/>
                <w:webHidden/>
              </w:rPr>
            </w:r>
            <w:r>
              <w:rPr>
                <w:noProof/>
                <w:webHidden/>
              </w:rPr>
              <w:fldChar w:fldCharType="separate"/>
            </w:r>
            <w:r>
              <w:rPr>
                <w:noProof/>
                <w:webHidden/>
              </w:rPr>
              <w:t>21</w:t>
            </w:r>
            <w:r>
              <w:rPr>
                <w:noProof/>
                <w:webHidden/>
              </w:rPr>
              <w:fldChar w:fldCharType="end"/>
            </w:r>
          </w:hyperlink>
        </w:p>
        <w:p w14:paraId="55B1303C" w14:textId="3F7CEDBB" w:rsidR="007553E2" w:rsidRDefault="007553E2">
          <w:pPr>
            <w:pStyle w:val="TOC3"/>
            <w:tabs>
              <w:tab w:val="right" w:leader="dot" w:pos="9638"/>
            </w:tabs>
            <w:rPr>
              <w:rFonts w:eastAsiaTheme="minorEastAsia" w:cstheme="minorBidi"/>
              <w:noProof/>
              <w:sz w:val="24"/>
              <w:szCs w:val="24"/>
            </w:rPr>
          </w:pPr>
          <w:hyperlink w:anchor="_Toc27037366" w:history="1">
            <w:r w:rsidRPr="00580AFF">
              <w:rPr>
                <w:rStyle w:val="Hyperlink"/>
                <w:rFonts w:eastAsiaTheme="minorHAnsi"/>
                <w:noProof/>
              </w:rPr>
              <w:t>Factors based on the agent's demographics</w:t>
            </w:r>
            <w:r>
              <w:rPr>
                <w:noProof/>
                <w:webHidden/>
              </w:rPr>
              <w:tab/>
            </w:r>
            <w:r>
              <w:rPr>
                <w:noProof/>
                <w:webHidden/>
              </w:rPr>
              <w:fldChar w:fldCharType="begin"/>
            </w:r>
            <w:r>
              <w:rPr>
                <w:noProof/>
                <w:webHidden/>
              </w:rPr>
              <w:instrText xml:space="preserve"> PAGEREF _Toc27037366 \h </w:instrText>
            </w:r>
            <w:r>
              <w:rPr>
                <w:noProof/>
                <w:webHidden/>
              </w:rPr>
            </w:r>
            <w:r>
              <w:rPr>
                <w:noProof/>
                <w:webHidden/>
              </w:rPr>
              <w:fldChar w:fldCharType="separate"/>
            </w:r>
            <w:r>
              <w:rPr>
                <w:noProof/>
                <w:webHidden/>
              </w:rPr>
              <w:t>21</w:t>
            </w:r>
            <w:r>
              <w:rPr>
                <w:noProof/>
                <w:webHidden/>
              </w:rPr>
              <w:fldChar w:fldCharType="end"/>
            </w:r>
          </w:hyperlink>
        </w:p>
        <w:p w14:paraId="0994488A" w14:textId="1B5FC1F6" w:rsidR="007553E2" w:rsidRDefault="007553E2">
          <w:pPr>
            <w:pStyle w:val="TOC3"/>
            <w:tabs>
              <w:tab w:val="right" w:leader="dot" w:pos="9638"/>
            </w:tabs>
            <w:rPr>
              <w:rFonts w:eastAsiaTheme="minorEastAsia" w:cstheme="minorBidi"/>
              <w:noProof/>
              <w:sz w:val="24"/>
              <w:szCs w:val="24"/>
            </w:rPr>
          </w:pPr>
          <w:hyperlink w:anchor="_Toc27037367" w:history="1">
            <w:r w:rsidRPr="00580AFF">
              <w:rPr>
                <w:rStyle w:val="Hyperlink"/>
                <w:rFonts w:eastAsiaTheme="minorHAnsi"/>
                <w:noProof/>
              </w:rPr>
              <w:t>Factors based on agent's own state</w:t>
            </w:r>
            <w:r>
              <w:rPr>
                <w:noProof/>
                <w:webHidden/>
              </w:rPr>
              <w:tab/>
            </w:r>
            <w:r>
              <w:rPr>
                <w:noProof/>
                <w:webHidden/>
              </w:rPr>
              <w:fldChar w:fldCharType="begin"/>
            </w:r>
            <w:r>
              <w:rPr>
                <w:noProof/>
                <w:webHidden/>
              </w:rPr>
              <w:instrText xml:space="preserve"> PAGEREF _Toc27037367 \h </w:instrText>
            </w:r>
            <w:r>
              <w:rPr>
                <w:noProof/>
                <w:webHidden/>
              </w:rPr>
            </w:r>
            <w:r>
              <w:rPr>
                <w:noProof/>
                <w:webHidden/>
              </w:rPr>
              <w:fldChar w:fldCharType="separate"/>
            </w:r>
            <w:r>
              <w:rPr>
                <w:noProof/>
                <w:webHidden/>
              </w:rPr>
              <w:t>22</w:t>
            </w:r>
            <w:r>
              <w:rPr>
                <w:noProof/>
                <w:webHidden/>
              </w:rPr>
              <w:fldChar w:fldCharType="end"/>
            </w:r>
          </w:hyperlink>
        </w:p>
        <w:p w14:paraId="18AF8856" w14:textId="25E082C1" w:rsidR="007553E2" w:rsidRDefault="007553E2">
          <w:pPr>
            <w:pStyle w:val="TOC3"/>
            <w:tabs>
              <w:tab w:val="right" w:leader="dot" w:pos="9638"/>
            </w:tabs>
            <w:rPr>
              <w:rFonts w:eastAsiaTheme="minorEastAsia" w:cstheme="minorBidi"/>
              <w:noProof/>
              <w:sz w:val="24"/>
              <w:szCs w:val="24"/>
            </w:rPr>
          </w:pPr>
          <w:hyperlink w:anchor="_Toc27037368" w:history="1">
            <w:r w:rsidRPr="00580AFF">
              <w:rPr>
                <w:rStyle w:val="Hyperlink"/>
                <w:rFonts w:eastAsiaTheme="minorHAnsi"/>
                <w:noProof/>
              </w:rPr>
              <w:t>Factors based on other agents</w:t>
            </w:r>
            <w:r>
              <w:rPr>
                <w:noProof/>
                <w:webHidden/>
              </w:rPr>
              <w:tab/>
            </w:r>
            <w:r>
              <w:rPr>
                <w:noProof/>
                <w:webHidden/>
              </w:rPr>
              <w:fldChar w:fldCharType="begin"/>
            </w:r>
            <w:r>
              <w:rPr>
                <w:noProof/>
                <w:webHidden/>
              </w:rPr>
              <w:instrText xml:space="preserve"> PAGEREF _Toc27037368 \h </w:instrText>
            </w:r>
            <w:r>
              <w:rPr>
                <w:noProof/>
                <w:webHidden/>
              </w:rPr>
            </w:r>
            <w:r>
              <w:rPr>
                <w:noProof/>
                <w:webHidden/>
              </w:rPr>
              <w:fldChar w:fldCharType="separate"/>
            </w:r>
            <w:r>
              <w:rPr>
                <w:noProof/>
                <w:webHidden/>
              </w:rPr>
              <w:t>22</w:t>
            </w:r>
            <w:r>
              <w:rPr>
                <w:noProof/>
                <w:webHidden/>
              </w:rPr>
              <w:fldChar w:fldCharType="end"/>
            </w:r>
          </w:hyperlink>
        </w:p>
        <w:p w14:paraId="210E198B" w14:textId="3BF742CD" w:rsidR="007553E2" w:rsidRDefault="007553E2">
          <w:pPr>
            <w:pStyle w:val="TOC3"/>
            <w:tabs>
              <w:tab w:val="right" w:leader="dot" w:pos="9638"/>
            </w:tabs>
            <w:rPr>
              <w:rFonts w:eastAsiaTheme="minorEastAsia" w:cstheme="minorBidi"/>
              <w:noProof/>
              <w:sz w:val="24"/>
              <w:szCs w:val="24"/>
            </w:rPr>
          </w:pPr>
          <w:hyperlink w:anchor="_Toc27037369" w:history="1">
            <w:r w:rsidRPr="00580AFF">
              <w:rPr>
                <w:rStyle w:val="Hyperlink"/>
                <w:rFonts w:eastAsiaTheme="minorHAnsi"/>
                <w:noProof/>
              </w:rPr>
              <w:t>Factors based on the agent's groups</w:t>
            </w:r>
            <w:r>
              <w:rPr>
                <w:noProof/>
                <w:webHidden/>
              </w:rPr>
              <w:tab/>
            </w:r>
            <w:r>
              <w:rPr>
                <w:noProof/>
                <w:webHidden/>
              </w:rPr>
              <w:fldChar w:fldCharType="begin"/>
            </w:r>
            <w:r>
              <w:rPr>
                <w:noProof/>
                <w:webHidden/>
              </w:rPr>
              <w:instrText xml:space="preserve"> PAGEREF _Toc27037369 \h </w:instrText>
            </w:r>
            <w:r>
              <w:rPr>
                <w:noProof/>
                <w:webHidden/>
              </w:rPr>
            </w:r>
            <w:r>
              <w:rPr>
                <w:noProof/>
                <w:webHidden/>
              </w:rPr>
              <w:fldChar w:fldCharType="separate"/>
            </w:r>
            <w:r>
              <w:rPr>
                <w:noProof/>
                <w:webHidden/>
              </w:rPr>
              <w:t>22</w:t>
            </w:r>
            <w:r>
              <w:rPr>
                <w:noProof/>
                <w:webHidden/>
              </w:rPr>
              <w:fldChar w:fldCharType="end"/>
            </w:r>
          </w:hyperlink>
        </w:p>
        <w:p w14:paraId="34F6BC38" w14:textId="41451423" w:rsidR="007553E2" w:rsidRDefault="007553E2">
          <w:pPr>
            <w:pStyle w:val="TOC3"/>
            <w:tabs>
              <w:tab w:val="right" w:leader="dot" w:pos="9638"/>
            </w:tabs>
            <w:rPr>
              <w:rFonts w:eastAsiaTheme="minorEastAsia" w:cstheme="minorBidi"/>
              <w:noProof/>
              <w:sz w:val="24"/>
              <w:szCs w:val="24"/>
            </w:rPr>
          </w:pPr>
          <w:hyperlink w:anchor="_Toc27037370" w:history="1">
            <w:r w:rsidRPr="00580AFF">
              <w:rPr>
                <w:rStyle w:val="Hyperlink"/>
                <w:rFonts w:eastAsiaTheme="minorHAnsi"/>
                <w:noProof/>
              </w:rPr>
              <w:t>Factors based on the agent's networks</w:t>
            </w:r>
            <w:r>
              <w:rPr>
                <w:noProof/>
                <w:webHidden/>
              </w:rPr>
              <w:tab/>
            </w:r>
            <w:r>
              <w:rPr>
                <w:noProof/>
                <w:webHidden/>
              </w:rPr>
              <w:fldChar w:fldCharType="begin"/>
            </w:r>
            <w:r>
              <w:rPr>
                <w:noProof/>
                <w:webHidden/>
              </w:rPr>
              <w:instrText xml:space="preserve"> PAGEREF _Toc27037370 \h </w:instrText>
            </w:r>
            <w:r>
              <w:rPr>
                <w:noProof/>
                <w:webHidden/>
              </w:rPr>
            </w:r>
            <w:r>
              <w:rPr>
                <w:noProof/>
                <w:webHidden/>
              </w:rPr>
              <w:fldChar w:fldCharType="separate"/>
            </w:r>
            <w:r>
              <w:rPr>
                <w:noProof/>
                <w:webHidden/>
              </w:rPr>
              <w:t>23</w:t>
            </w:r>
            <w:r>
              <w:rPr>
                <w:noProof/>
                <w:webHidden/>
              </w:rPr>
              <w:fldChar w:fldCharType="end"/>
            </w:r>
          </w:hyperlink>
        </w:p>
        <w:p w14:paraId="789F7832" w14:textId="67915ADA" w:rsidR="007553E2" w:rsidRDefault="007553E2">
          <w:pPr>
            <w:pStyle w:val="TOC2"/>
            <w:tabs>
              <w:tab w:val="right" w:leader="dot" w:pos="9638"/>
            </w:tabs>
            <w:rPr>
              <w:rFonts w:eastAsiaTheme="minorEastAsia" w:cstheme="minorBidi"/>
              <w:i w:val="0"/>
              <w:iCs w:val="0"/>
              <w:noProof/>
              <w:sz w:val="24"/>
              <w:szCs w:val="24"/>
            </w:rPr>
          </w:pPr>
          <w:hyperlink w:anchor="_Toc27037371" w:history="1">
            <w:r w:rsidRPr="00580AFF">
              <w:rPr>
                <w:rStyle w:val="Hyperlink"/>
                <w:rFonts w:eastAsiaTheme="minorHAnsi"/>
                <w:noProof/>
              </w:rPr>
              <w:t>Expressions</w:t>
            </w:r>
            <w:r>
              <w:rPr>
                <w:noProof/>
                <w:webHidden/>
              </w:rPr>
              <w:tab/>
            </w:r>
            <w:r>
              <w:rPr>
                <w:noProof/>
                <w:webHidden/>
              </w:rPr>
              <w:fldChar w:fldCharType="begin"/>
            </w:r>
            <w:r>
              <w:rPr>
                <w:noProof/>
                <w:webHidden/>
              </w:rPr>
              <w:instrText xml:space="preserve"> PAGEREF _Toc27037371 \h </w:instrText>
            </w:r>
            <w:r>
              <w:rPr>
                <w:noProof/>
                <w:webHidden/>
              </w:rPr>
            </w:r>
            <w:r>
              <w:rPr>
                <w:noProof/>
                <w:webHidden/>
              </w:rPr>
              <w:fldChar w:fldCharType="separate"/>
            </w:r>
            <w:r>
              <w:rPr>
                <w:noProof/>
                <w:webHidden/>
              </w:rPr>
              <w:t>24</w:t>
            </w:r>
            <w:r>
              <w:rPr>
                <w:noProof/>
                <w:webHidden/>
              </w:rPr>
              <w:fldChar w:fldCharType="end"/>
            </w:r>
          </w:hyperlink>
        </w:p>
        <w:p w14:paraId="18D31DC9" w14:textId="24792ACD" w:rsidR="007553E2" w:rsidRDefault="007553E2">
          <w:pPr>
            <w:pStyle w:val="TOC3"/>
            <w:tabs>
              <w:tab w:val="right" w:leader="dot" w:pos="9638"/>
            </w:tabs>
            <w:rPr>
              <w:rFonts w:eastAsiaTheme="minorEastAsia" w:cstheme="minorBidi"/>
              <w:noProof/>
              <w:sz w:val="24"/>
              <w:szCs w:val="24"/>
            </w:rPr>
          </w:pPr>
          <w:hyperlink w:anchor="_Toc27037372" w:history="1">
            <w:r w:rsidRPr="00580AFF">
              <w:rPr>
                <w:rStyle w:val="Hyperlink"/>
                <w:noProof/>
              </w:rPr>
              <w:t>List Variables and List-Valued Expressions</w:t>
            </w:r>
            <w:r>
              <w:rPr>
                <w:noProof/>
                <w:webHidden/>
              </w:rPr>
              <w:tab/>
            </w:r>
            <w:r>
              <w:rPr>
                <w:noProof/>
                <w:webHidden/>
              </w:rPr>
              <w:fldChar w:fldCharType="begin"/>
            </w:r>
            <w:r>
              <w:rPr>
                <w:noProof/>
                <w:webHidden/>
              </w:rPr>
              <w:instrText xml:space="preserve"> PAGEREF _Toc27037372 \h </w:instrText>
            </w:r>
            <w:r>
              <w:rPr>
                <w:noProof/>
                <w:webHidden/>
              </w:rPr>
            </w:r>
            <w:r>
              <w:rPr>
                <w:noProof/>
                <w:webHidden/>
              </w:rPr>
              <w:fldChar w:fldCharType="separate"/>
            </w:r>
            <w:r>
              <w:rPr>
                <w:noProof/>
                <w:webHidden/>
              </w:rPr>
              <w:t>25</w:t>
            </w:r>
            <w:r>
              <w:rPr>
                <w:noProof/>
                <w:webHidden/>
              </w:rPr>
              <w:fldChar w:fldCharType="end"/>
            </w:r>
          </w:hyperlink>
        </w:p>
        <w:p w14:paraId="762A792A" w14:textId="30A90C02" w:rsidR="007553E2" w:rsidRDefault="007553E2">
          <w:pPr>
            <w:pStyle w:val="TOC3"/>
            <w:tabs>
              <w:tab w:val="right" w:leader="dot" w:pos="9638"/>
            </w:tabs>
            <w:rPr>
              <w:rFonts w:eastAsiaTheme="minorEastAsia" w:cstheme="minorBidi"/>
              <w:noProof/>
              <w:sz w:val="24"/>
              <w:szCs w:val="24"/>
            </w:rPr>
          </w:pPr>
          <w:hyperlink w:anchor="_Toc27037373" w:history="1">
            <w:r w:rsidRPr="00580AFF">
              <w:rPr>
                <w:rStyle w:val="Hyperlink"/>
                <w:noProof/>
              </w:rPr>
              <w:t>Functions within Expressions</w:t>
            </w:r>
            <w:r>
              <w:rPr>
                <w:noProof/>
                <w:webHidden/>
              </w:rPr>
              <w:tab/>
            </w:r>
            <w:r>
              <w:rPr>
                <w:noProof/>
                <w:webHidden/>
              </w:rPr>
              <w:fldChar w:fldCharType="begin"/>
            </w:r>
            <w:r>
              <w:rPr>
                <w:noProof/>
                <w:webHidden/>
              </w:rPr>
              <w:instrText xml:space="preserve"> PAGEREF _Toc27037373 \h </w:instrText>
            </w:r>
            <w:r>
              <w:rPr>
                <w:noProof/>
                <w:webHidden/>
              </w:rPr>
            </w:r>
            <w:r>
              <w:rPr>
                <w:noProof/>
                <w:webHidden/>
              </w:rPr>
              <w:fldChar w:fldCharType="separate"/>
            </w:r>
            <w:r>
              <w:rPr>
                <w:noProof/>
                <w:webHidden/>
              </w:rPr>
              <w:t>26</w:t>
            </w:r>
            <w:r>
              <w:rPr>
                <w:noProof/>
                <w:webHidden/>
              </w:rPr>
              <w:fldChar w:fldCharType="end"/>
            </w:r>
          </w:hyperlink>
        </w:p>
        <w:p w14:paraId="56773598" w14:textId="5DAE8F17" w:rsidR="007553E2" w:rsidRDefault="007553E2">
          <w:pPr>
            <w:pStyle w:val="TOC2"/>
            <w:tabs>
              <w:tab w:val="right" w:leader="dot" w:pos="9638"/>
            </w:tabs>
            <w:rPr>
              <w:rFonts w:eastAsiaTheme="minorEastAsia" w:cstheme="minorBidi"/>
              <w:i w:val="0"/>
              <w:iCs w:val="0"/>
              <w:noProof/>
              <w:sz w:val="24"/>
              <w:szCs w:val="24"/>
            </w:rPr>
          </w:pPr>
          <w:hyperlink w:anchor="_Toc27037374" w:history="1">
            <w:r w:rsidRPr="00580AFF">
              <w:rPr>
                <w:rStyle w:val="Hyperlink"/>
                <w:noProof/>
              </w:rPr>
              <w:t>Predicates</w:t>
            </w:r>
            <w:r>
              <w:rPr>
                <w:noProof/>
                <w:webHidden/>
              </w:rPr>
              <w:tab/>
            </w:r>
            <w:r>
              <w:rPr>
                <w:noProof/>
                <w:webHidden/>
              </w:rPr>
              <w:fldChar w:fldCharType="begin"/>
            </w:r>
            <w:r>
              <w:rPr>
                <w:noProof/>
                <w:webHidden/>
              </w:rPr>
              <w:instrText xml:space="preserve"> PAGEREF _Toc27037374 \h </w:instrText>
            </w:r>
            <w:r>
              <w:rPr>
                <w:noProof/>
                <w:webHidden/>
              </w:rPr>
            </w:r>
            <w:r>
              <w:rPr>
                <w:noProof/>
                <w:webHidden/>
              </w:rPr>
              <w:fldChar w:fldCharType="separate"/>
            </w:r>
            <w:r>
              <w:rPr>
                <w:noProof/>
                <w:webHidden/>
              </w:rPr>
              <w:t>29</w:t>
            </w:r>
            <w:r>
              <w:rPr>
                <w:noProof/>
                <w:webHidden/>
              </w:rPr>
              <w:fldChar w:fldCharType="end"/>
            </w:r>
          </w:hyperlink>
        </w:p>
        <w:p w14:paraId="364FF371" w14:textId="01592286" w:rsidR="007553E2" w:rsidRDefault="007553E2">
          <w:pPr>
            <w:pStyle w:val="TOC3"/>
            <w:tabs>
              <w:tab w:val="right" w:leader="dot" w:pos="9638"/>
            </w:tabs>
            <w:rPr>
              <w:rFonts w:eastAsiaTheme="minorEastAsia" w:cstheme="minorBidi"/>
              <w:noProof/>
              <w:sz w:val="24"/>
              <w:szCs w:val="24"/>
            </w:rPr>
          </w:pPr>
          <w:hyperlink w:anchor="_Toc27037375" w:history="1">
            <w:r w:rsidRPr="00580AFF">
              <w:rPr>
                <w:rStyle w:val="Hyperlink"/>
                <w:noProof/>
              </w:rPr>
              <w:t>Comparisons</w:t>
            </w:r>
            <w:r>
              <w:rPr>
                <w:noProof/>
                <w:webHidden/>
              </w:rPr>
              <w:tab/>
            </w:r>
            <w:r>
              <w:rPr>
                <w:noProof/>
                <w:webHidden/>
              </w:rPr>
              <w:fldChar w:fldCharType="begin"/>
            </w:r>
            <w:r>
              <w:rPr>
                <w:noProof/>
                <w:webHidden/>
              </w:rPr>
              <w:instrText xml:space="preserve"> PAGEREF _Toc27037375 \h </w:instrText>
            </w:r>
            <w:r>
              <w:rPr>
                <w:noProof/>
                <w:webHidden/>
              </w:rPr>
            </w:r>
            <w:r>
              <w:rPr>
                <w:noProof/>
                <w:webHidden/>
              </w:rPr>
              <w:fldChar w:fldCharType="separate"/>
            </w:r>
            <w:r>
              <w:rPr>
                <w:noProof/>
                <w:webHidden/>
              </w:rPr>
              <w:t>29</w:t>
            </w:r>
            <w:r>
              <w:rPr>
                <w:noProof/>
                <w:webHidden/>
              </w:rPr>
              <w:fldChar w:fldCharType="end"/>
            </w:r>
          </w:hyperlink>
        </w:p>
        <w:p w14:paraId="343B0D1E" w14:textId="589D41DB" w:rsidR="007553E2" w:rsidRDefault="007553E2">
          <w:pPr>
            <w:pStyle w:val="TOC3"/>
            <w:tabs>
              <w:tab w:val="right" w:leader="dot" w:pos="9638"/>
            </w:tabs>
            <w:rPr>
              <w:rFonts w:eastAsiaTheme="minorEastAsia" w:cstheme="minorBidi"/>
              <w:noProof/>
              <w:sz w:val="24"/>
              <w:szCs w:val="24"/>
            </w:rPr>
          </w:pPr>
          <w:hyperlink w:anchor="_Toc27037376" w:history="1">
            <w:r w:rsidRPr="00580AFF">
              <w:rPr>
                <w:rStyle w:val="Hyperlink"/>
                <w:rFonts w:eastAsiaTheme="minorHAnsi"/>
                <w:noProof/>
              </w:rPr>
              <w:t>Meta-Agent Predicates</w:t>
            </w:r>
            <w:r>
              <w:rPr>
                <w:noProof/>
                <w:webHidden/>
              </w:rPr>
              <w:tab/>
            </w:r>
            <w:r>
              <w:rPr>
                <w:noProof/>
                <w:webHidden/>
              </w:rPr>
              <w:fldChar w:fldCharType="begin"/>
            </w:r>
            <w:r>
              <w:rPr>
                <w:noProof/>
                <w:webHidden/>
              </w:rPr>
              <w:instrText xml:space="preserve"> PAGEREF _Toc27037376 \h </w:instrText>
            </w:r>
            <w:r>
              <w:rPr>
                <w:noProof/>
                <w:webHidden/>
              </w:rPr>
            </w:r>
            <w:r>
              <w:rPr>
                <w:noProof/>
                <w:webHidden/>
              </w:rPr>
              <w:fldChar w:fldCharType="separate"/>
            </w:r>
            <w:r>
              <w:rPr>
                <w:noProof/>
                <w:webHidden/>
              </w:rPr>
              <w:t>29</w:t>
            </w:r>
            <w:r>
              <w:rPr>
                <w:noProof/>
                <w:webHidden/>
              </w:rPr>
              <w:fldChar w:fldCharType="end"/>
            </w:r>
          </w:hyperlink>
        </w:p>
        <w:p w14:paraId="58731449" w14:textId="26CC382B" w:rsidR="007553E2" w:rsidRDefault="007553E2">
          <w:pPr>
            <w:pStyle w:val="TOC3"/>
            <w:tabs>
              <w:tab w:val="right" w:leader="dot" w:pos="9638"/>
            </w:tabs>
            <w:rPr>
              <w:rFonts w:eastAsiaTheme="minorEastAsia" w:cstheme="minorBidi"/>
              <w:noProof/>
              <w:sz w:val="24"/>
              <w:szCs w:val="24"/>
            </w:rPr>
          </w:pPr>
          <w:hyperlink w:anchor="_Toc27037377" w:history="1">
            <w:r w:rsidRPr="00580AFF">
              <w:rPr>
                <w:rStyle w:val="Hyperlink"/>
                <w:rFonts w:eastAsiaTheme="minorHAnsi"/>
                <w:noProof/>
              </w:rPr>
              <w:t>Place Predicates</w:t>
            </w:r>
            <w:r>
              <w:rPr>
                <w:noProof/>
                <w:webHidden/>
              </w:rPr>
              <w:tab/>
            </w:r>
            <w:r>
              <w:rPr>
                <w:noProof/>
                <w:webHidden/>
              </w:rPr>
              <w:fldChar w:fldCharType="begin"/>
            </w:r>
            <w:r>
              <w:rPr>
                <w:noProof/>
                <w:webHidden/>
              </w:rPr>
              <w:instrText xml:space="preserve"> PAGEREF _Toc27037377 \h </w:instrText>
            </w:r>
            <w:r>
              <w:rPr>
                <w:noProof/>
                <w:webHidden/>
              </w:rPr>
            </w:r>
            <w:r>
              <w:rPr>
                <w:noProof/>
                <w:webHidden/>
              </w:rPr>
              <w:fldChar w:fldCharType="separate"/>
            </w:r>
            <w:r>
              <w:rPr>
                <w:noProof/>
                <w:webHidden/>
              </w:rPr>
              <w:t>29</w:t>
            </w:r>
            <w:r>
              <w:rPr>
                <w:noProof/>
                <w:webHidden/>
              </w:rPr>
              <w:fldChar w:fldCharType="end"/>
            </w:r>
          </w:hyperlink>
        </w:p>
        <w:p w14:paraId="51DE0CEF" w14:textId="55A18BD0" w:rsidR="007553E2" w:rsidRDefault="007553E2">
          <w:pPr>
            <w:pStyle w:val="TOC3"/>
            <w:tabs>
              <w:tab w:val="right" w:leader="dot" w:pos="9638"/>
            </w:tabs>
            <w:rPr>
              <w:rFonts w:eastAsiaTheme="minorEastAsia" w:cstheme="minorBidi"/>
              <w:noProof/>
              <w:sz w:val="24"/>
              <w:szCs w:val="24"/>
            </w:rPr>
          </w:pPr>
          <w:hyperlink w:anchor="_Toc27037378" w:history="1">
            <w:r w:rsidRPr="00580AFF">
              <w:rPr>
                <w:rStyle w:val="Hyperlink"/>
                <w:rFonts w:eastAsiaTheme="minorHAnsi"/>
                <w:noProof/>
              </w:rPr>
              <w:t>Date Predicates</w:t>
            </w:r>
            <w:r>
              <w:rPr>
                <w:noProof/>
                <w:webHidden/>
              </w:rPr>
              <w:tab/>
            </w:r>
            <w:r>
              <w:rPr>
                <w:noProof/>
                <w:webHidden/>
              </w:rPr>
              <w:fldChar w:fldCharType="begin"/>
            </w:r>
            <w:r>
              <w:rPr>
                <w:noProof/>
                <w:webHidden/>
              </w:rPr>
              <w:instrText xml:space="preserve"> PAGEREF _Toc27037378 \h </w:instrText>
            </w:r>
            <w:r>
              <w:rPr>
                <w:noProof/>
                <w:webHidden/>
              </w:rPr>
            </w:r>
            <w:r>
              <w:rPr>
                <w:noProof/>
                <w:webHidden/>
              </w:rPr>
              <w:fldChar w:fldCharType="separate"/>
            </w:r>
            <w:r>
              <w:rPr>
                <w:noProof/>
                <w:webHidden/>
              </w:rPr>
              <w:t>30</w:t>
            </w:r>
            <w:r>
              <w:rPr>
                <w:noProof/>
                <w:webHidden/>
              </w:rPr>
              <w:fldChar w:fldCharType="end"/>
            </w:r>
          </w:hyperlink>
        </w:p>
        <w:p w14:paraId="4EA3138D" w14:textId="4091B0A3" w:rsidR="007553E2" w:rsidRDefault="007553E2">
          <w:pPr>
            <w:pStyle w:val="TOC3"/>
            <w:tabs>
              <w:tab w:val="right" w:leader="dot" w:pos="9638"/>
            </w:tabs>
            <w:rPr>
              <w:rFonts w:eastAsiaTheme="minorEastAsia" w:cstheme="minorBidi"/>
              <w:noProof/>
              <w:sz w:val="24"/>
              <w:szCs w:val="24"/>
            </w:rPr>
          </w:pPr>
          <w:hyperlink w:anchor="_Toc27037379" w:history="1">
            <w:r w:rsidRPr="00580AFF">
              <w:rPr>
                <w:rStyle w:val="Hyperlink"/>
                <w:rFonts w:eastAsiaTheme="minorHAnsi"/>
                <w:noProof/>
              </w:rPr>
              <w:t>Exposure Predicates</w:t>
            </w:r>
            <w:r>
              <w:rPr>
                <w:noProof/>
                <w:webHidden/>
              </w:rPr>
              <w:tab/>
            </w:r>
            <w:r>
              <w:rPr>
                <w:noProof/>
                <w:webHidden/>
              </w:rPr>
              <w:fldChar w:fldCharType="begin"/>
            </w:r>
            <w:r>
              <w:rPr>
                <w:noProof/>
                <w:webHidden/>
              </w:rPr>
              <w:instrText xml:space="preserve"> PAGEREF _Toc27037379 \h </w:instrText>
            </w:r>
            <w:r>
              <w:rPr>
                <w:noProof/>
                <w:webHidden/>
              </w:rPr>
            </w:r>
            <w:r>
              <w:rPr>
                <w:noProof/>
                <w:webHidden/>
              </w:rPr>
              <w:fldChar w:fldCharType="separate"/>
            </w:r>
            <w:r>
              <w:rPr>
                <w:noProof/>
                <w:webHidden/>
              </w:rPr>
              <w:t>30</w:t>
            </w:r>
            <w:r>
              <w:rPr>
                <w:noProof/>
                <w:webHidden/>
              </w:rPr>
              <w:fldChar w:fldCharType="end"/>
            </w:r>
          </w:hyperlink>
        </w:p>
        <w:p w14:paraId="6131E32F" w14:textId="6219DB4C" w:rsidR="007553E2" w:rsidRDefault="007553E2">
          <w:pPr>
            <w:pStyle w:val="TOC3"/>
            <w:tabs>
              <w:tab w:val="right" w:leader="dot" w:pos="9638"/>
            </w:tabs>
            <w:rPr>
              <w:rFonts w:eastAsiaTheme="minorEastAsia" w:cstheme="minorBidi"/>
              <w:noProof/>
              <w:sz w:val="24"/>
              <w:szCs w:val="24"/>
            </w:rPr>
          </w:pPr>
          <w:hyperlink w:anchor="_Toc27037380" w:history="1">
            <w:r w:rsidRPr="00580AFF">
              <w:rPr>
                <w:rStyle w:val="Hyperlink"/>
                <w:rFonts w:eastAsiaTheme="minorHAnsi"/>
                <w:noProof/>
              </w:rPr>
              <w:t>Symbolic Values in Predicates</w:t>
            </w:r>
            <w:r>
              <w:rPr>
                <w:noProof/>
                <w:webHidden/>
              </w:rPr>
              <w:tab/>
            </w:r>
            <w:r>
              <w:rPr>
                <w:noProof/>
                <w:webHidden/>
              </w:rPr>
              <w:fldChar w:fldCharType="begin"/>
            </w:r>
            <w:r>
              <w:rPr>
                <w:noProof/>
                <w:webHidden/>
              </w:rPr>
              <w:instrText xml:space="preserve"> PAGEREF _Toc27037380 \h </w:instrText>
            </w:r>
            <w:r>
              <w:rPr>
                <w:noProof/>
                <w:webHidden/>
              </w:rPr>
            </w:r>
            <w:r>
              <w:rPr>
                <w:noProof/>
                <w:webHidden/>
              </w:rPr>
              <w:fldChar w:fldCharType="separate"/>
            </w:r>
            <w:r>
              <w:rPr>
                <w:noProof/>
                <w:webHidden/>
              </w:rPr>
              <w:t>30</w:t>
            </w:r>
            <w:r>
              <w:rPr>
                <w:noProof/>
                <w:webHidden/>
              </w:rPr>
              <w:fldChar w:fldCharType="end"/>
            </w:r>
          </w:hyperlink>
        </w:p>
        <w:p w14:paraId="51E56F8B" w14:textId="30DA6664" w:rsidR="007553E2" w:rsidRDefault="007553E2">
          <w:pPr>
            <w:pStyle w:val="TOC3"/>
            <w:tabs>
              <w:tab w:val="right" w:leader="dot" w:pos="9638"/>
            </w:tabs>
            <w:rPr>
              <w:rFonts w:eastAsiaTheme="minorEastAsia" w:cstheme="minorBidi"/>
              <w:noProof/>
              <w:sz w:val="24"/>
              <w:szCs w:val="24"/>
            </w:rPr>
          </w:pPr>
          <w:hyperlink w:anchor="_Toc27037381" w:history="1">
            <w:r w:rsidRPr="00580AFF">
              <w:rPr>
                <w:rStyle w:val="Hyperlink"/>
                <w:noProof/>
              </w:rPr>
              <w:t>Negating Predicates</w:t>
            </w:r>
            <w:r>
              <w:rPr>
                <w:noProof/>
                <w:webHidden/>
              </w:rPr>
              <w:tab/>
            </w:r>
            <w:r>
              <w:rPr>
                <w:noProof/>
                <w:webHidden/>
              </w:rPr>
              <w:fldChar w:fldCharType="begin"/>
            </w:r>
            <w:r>
              <w:rPr>
                <w:noProof/>
                <w:webHidden/>
              </w:rPr>
              <w:instrText xml:space="preserve"> PAGEREF _Toc27037381 \h </w:instrText>
            </w:r>
            <w:r>
              <w:rPr>
                <w:noProof/>
                <w:webHidden/>
              </w:rPr>
            </w:r>
            <w:r>
              <w:rPr>
                <w:noProof/>
                <w:webHidden/>
              </w:rPr>
              <w:fldChar w:fldCharType="separate"/>
            </w:r>
            <w:r>
              <w:rPr>
                <w:noProof/>
                <w:webHidden/>
              </w:rPr>
              <w:t>30</w:t>
            </w:r>
            <w:r>
              <w:rPr>
                <w:noProof/>
                <w:webHidden/>
              </w:rPr>
              <w:fldChar w:fldCharType="end"/>
            </w:r>
          </w:hyperlink>
        </w:p>
        <w:p w14:paraId="69F50FCB" w14:textId="634474E0" w:rsidR="007553E2" w:rsidRDefault="007553E2">
          <w:pPr>
            <w:pStyle w:val="TOC1"/>
            <w:tabs>
              <w:tab w:val="right" w:leader="dot" w:pos="9638"/>
            </w:tabs>
            <w:rPr>
              <w:rFonts w:eastAsiaTheme="minorEastAsia" w:cstheme="minorBidi"/>
              <w:b w:val="0"/>
              <w:bCs w:val="0"/>
              <w:noProof/>
              <w:sz w:val="24"/>
              <w:szCs w:val="24"/>
            </w:rPr>
          </w:pPr>
          <w:hyperlink w:anchor="_Toc27037382" w:history="1">
            <w:r w:rsidRPr="00580AFF">
              <w:rPr>
                <w:rStyle w:val="Hyperlink"/>
                <w:noProof/>
              </w:rPr>
              <w:t>Chapter 5: Rules</w:t>
            </w:r>
            <w:r>
              <w:rPr>
                <w:noProof/>
                <w:webHidden/>
              </w:rPr>
              <w:tab/>
            </w:r>
            <w:r>
              <w:rPr>
                <w:noProof/>
                <w:webHidden/>
              </w:rPr>
              <w:fldChar w:fldCharType="begin"/>
            </w:r>
            <w:r>
              <w:rPr>
                <w:noProof/>
                <w:webHidden/>
              </w:rPr>
              <w:instrText xml:space="preserve"> PAGEREF _Toc27037382 \h </w:instrText>
            </w:r>
            <w:r>
              <w:rPr>
                <w:noProof/>
                <w:webHidden/>
              </w:rPr>
            </w:r>
            <w:r>
              <w:rPr>
                <w:noProof/>
                <w:webHidden/>
              </w:rPr>
              <w:fldChar w:fldCharType="separate"/>
            </w:r>
            <w:r>
              <w:rPr>
                <w:noProof/>
                <w:webHidden/>
              </w:rPr>
              <w:t>31</w:t>
            </w:r>
            <w:r>
              <w:rPr>
                <w:noProof/>
                <w:webHidden/>
              </w:rPr>
              <w:fldChar w:fldCharType="end"/>
            </w:r>
          </w:hyperlink>
        </w:p>
        <w:p w14:paraId="796BD8F3" w14:textId="37A1FB5F" w:rsidR="007553E2" w:rsidRDefault="007553E2">
          <w:pPr>
            <w:pStyle w:val="TOC2"/>
            <w:tabs>
              <w:tab w:val="right" w:leader="dot" w:pos="9638"/>
            </w:tabs>
            <w:rPr>
              <w:rFonts w:eastAsiaTheme="minorEastAsia" w:cstheme="minorBidi"/>
              <w:i w:val="0"/>
              <w:iCs w:val="0"/>
              <w:noProof/>
              <w:sz w:val="24"/>
              <w:szCs w:val="24"/>
            </w:rPr>
          </w:pPr>
          <w:hyperlink w:anchor="_Toc27037383" w:history="1">
            <w:r w:rsidRPr="00580AFF">
              <w:rPr>
                <w:rStyle w:val="Hyperlink"/>
                <w:noProof/>
              </w:rPr>
              <w:t>Action Rules</w:t>
            </w:r>
            <w:r>
              <w:rPr>
                <w:noProof/>
                <w:webHidden/>
              </w:rPr>
              <w:tab/>
            </w:r>
            <w:r>
              <w:rPr>
                <w:noProof/>
                <w:webHidden/>
              </w:rPr>
              <w:fldChar w:fldCharType="begin"/>
            </w:r>
            <w:r>
              <w:rPr>
                <w:noProof/>
                <w:webHidden/>
              </w:rPr>
              <w:instrText xml:space="preserve"> PAGEREF _Toc27037383 \h </w:instrText>
            </w:r>
            <w:r>
              <w:rPr>
                <w:noProof/>
                <w:webHidden/>
              </w:rPr>
            </w:r>
            <w:r>
              <w:rPr>
                <w:noProof/>
                <w:webHidden/>
              </w:rPr>
              <w:fldChar w:fldCharType="separate"/>
            </w:r>
            <w:r>
              <w:rPr>
                <w:noProof/>
                <w:webHidden/>
              </w:rPr>
              <w:t>31</w:t>
            </w:r>
            <w:r>
              <w:rPr>
                <w:noProof/>
                <w:webHidden/>
              </w:rPr>
              <w:fldChar w:fldCharType="end"/>
            </w:r>
          </w:hyperlink>
        </w:p>
        <w:p w14:paraId="396EEC4C" w14:textId="11993F29" w:rsidR="007553E2" w:rsidRDefault="007553E2">
          <w:pPr>
            <w:pStyle w:val="TOC3"/>
            <w:tabs>
              <w:tab w:val="right" w:leader="dot" w:pos="9638"/>
            </w:tabs>
            <w:rPr>
              <w:rFonts w:eastAsiaTheme="minorEastAsia" w:cstheme="minorBidi"/>
              <w:noProof/>
              <w:sz w:val="24"/>
              <w:szCs w:val="24"/>
            </w:rPr>
          </w:pPr>
          <w:hyperlink w:anchor="_Toc27037384" w:history="1">
            <w:r w:rsidRPr="00580AFF">
              <w:rPr>
                <w:rStyle w:val="Hyperlink"/>
                <w:noProof/>
              </w:rPr>
              <w:t>Demographics Actions</w:t>
            </w:r>
            <w:r>
              <w:rPr>
                <w:noProof/>
                <w:webHidden/>
              </w:rPr>
              <w:tab/>
            </w:r>
            <w:r>
              <w:rPr>
                <w:noProof/>
                <w:webHidden/>
              </w:rPr>
              <w:fldChar w:fldCharType="begin"/>
            </w:r>
            <w:r>
              <w:rPr>
                <w:noProof/>
                <w:webHidden/>
              </w:rPr>
              <w:instrText xml:space="preserve"> PAGEREF _Toc27037384 \h </w:instrText>
            </w:r>
            <w:r>
              <w:rPr>
                <w:noProof/>
                <w:webHidden/>
              </w:rPr>
            </w:r>
            <w:r>
              <w:rPr>
                <w:noProof/>
                <w:webHidden/>
              </w:rPr>
              <w:fldChar w:fldCharType="separate"/>
            </w:r>
            <w:r>
              <w:rPr>
                <w:noProof/>
                <w:webHidden/>
              </w:rPr>
              <w:t>32</w:t>
            </w:r>
            <w:r>
              <w:rPr>
                <w:noProof/>
                <w:webHidden/>
              </w:rPr>
              <w:fldChar w:fldCharType="end"/>
            </w:r>
          </w:hyperlink>
        </w:p>
        <w:p w14:paraId="6F6BE990" w14:textId="43D0BA14" w:rsidR="007553E2" w:rsidRDefault="007553E2">
          <w:pPr>
            <w:pStyle w:val="TOC3"/>
            <w:tabs>
              <w:tab w:val="right" w:leader="dot" w:pos="9638"/>
            </w:tabs>
            <w:rPr>
              <w:rFonts w:eastAsiaTheme="minorEastAsia" w:cstheme="minorBidi"/>
              <w:noProof/>
              <w:sz w:val="24"/>
              <w:szCs w:val="24"/>
            </w:rPr>
          </w:pPr>
          <w:hyperlink w:anchor="_Toc27037385" w:history="1">
            <w:r w:rsidRPr="00580AFF">
              <w:rPr>
                <w:rStyle w:val="Hyperlink"/>
                <w:rFonts w:eastAsiaTheme="minorHAnsi"/>
                <w:noProof/>
              </w:rPr>
              <w:t>Actions Affecting an Agent's Groups</w:t>
            </w:r>
            <w:r>
              <w:rPr>
                <w:noProof/>
                <w:webHidden/>
              </w:rPr>
              <w:tab/>
            </w:r>
            <w:r>
              <w:rPr>
                <w:noProof/>
                <w:webHidden/>
              </w:rPr>
              <w:fldChar w:fldCharType="begin"/>
            </w:r>
            <w:r>
              <w:rPr>
                <w:noProof/>
                <w:webHidden/>
              </w:rPr>
              <w:instrText xml:space="preserve"> PAGEREF _Toc27037385 \h </w:instrText>
            </w:r>
            <w:r>
              <w:rPr>
                <w:noProof/>
                <w:webHidden/>
              </w:rPr>
            </w:r>
            <w:r>
              <w:rPr>
                <w:noProof/>
                <w:webHidden/>
              </w:rPr>
              <w:fldChar w:fldCharType="separate"/>
            </w:r>
            <w:r>
              <w:rPr>
                <w:noProof/>
                <w:webHidden/>
              </w:rPr>
              <w:t>32</w:t>
            </w:r>
            <w:r>
              <w:rPr>
                <w:noProof/>
                <w:webHidden/>
              </w:rPr>
              <w:fldChar w:fldCharType="end"/>
            </w:r>
          </w:hyperlink>
        </w:p>
        <w:p w14:paraId="19EC1DDE" w14:textId="3E1F5336" w:rsidR="007553E2" w:rsidRDefault="007553E2">
          <w:pPr>
            <w:pStyle w:val="TOC3"/>
            <w:tabs>
              <w:tab w:val="right" w:leader="dot" w:pos="9638"/>
            </w:tabs>
            <w:rPr>
              <w:rFonts w:eastAsiaTheme="minorEastAsia" w:cstheme="minorBidi"/>
              <w:noProof/>
              <w:sz w:val="24"/>
              <w:szCs w:val="24"/>
            </w:rPr>
          </w:pPr>
          <w:hyperlink w:anchor="_Toc27037386" w:history="1">
            <w:r w:rsidRPr="00580AFF">
              <w:rPr>
                <w:rStyle w:val="Hyperlink"/>
                <w:rFonts w:eastAsiaTheme="minorHAnsi"/>
                <w:noProof/>
              </w:rPr>
              <w:t>Actions that Change an Agent's State</w:t>
            </w:r>
            <w:r>
              <w:rPr>
                <w:noProof/>
                <w:webHidden/>
              </w:rPr>
              <w:tab/>
            </w:r>
            <w:r>
              <w:rPr>
                <w:noProof/>
                <w:webHidden/>
              </w:rPr>
              <w:fldChar w:fldCharType="begin"/>
            </w:r>
            <w:r>
              <w:rPr>
                <w:noProof/>
                <w:webHidden/>
              </w:rPr>
              <w:instrText xml:space="preserve"> PAGEREF _Toc27037386 \h </w:instrText>
            </w:r>
            <w:r>
              <w:rPr>
                <w:noProof/>
                <w:webHidden/>
              </w:rPr>
            </w:r>
            <w:r>
              <w:rPr>
                <w:noProof/>
                <w:webHidden/>
              </w:rPr>
              <w:fldChar w:fldCharType="separate"/>
            </w:r>
            <w:r>
              <w:rPr>
                <w:noProof/>
                <w:webHidden/>
              </w:rPr>
              <w:t>33</w:t>
            </w:r>
            <w:r>
              <w:rPr>
                <w:noProof/>
                <w:webHidden/>
              </w:rPr>
              <w:fldChar w:fldCharType="end"/>
            </w:r>
          </w:hyperlink>
        </w:p>
        <w:p w14:paraId="12429E80" w14:textId="7C5695CA" w:rsidR="007553E2" w:rsidRDefault="007553E2">
          <w:pPr>
            <w:pStyle w:val="TOC3"/>
            <w:tabs>
              <w:tab w:val="right" w:leader="dot" w:pos="9638"/>
            </w:tabs>
            <w:rPr>
              <w:rFonts w:eastAsiaTheme="minorEastAsia" w:cstheme="minorBidi"/>
              <w:noProof/>
              <w:sz w:val="24"/>
              <w:szCs w:val="24"/>
            </w:rPr>
          </w:pPr>
          <w:hyperlink w:anchor="_Toc27037387" w:history="1">
            <w:r w:rsidRPr="00580AFF">
              <w:rPr>
                <w:rStyle w:val="Hyperlink"/>
                <w:noProof/>
              </w:rPr>
              <w:t>Actions that Change an Agent's Variables</w:t>
            </w:r>
            <w:r>
              <w:rPr>
                <w:noProof/>
                <w:webHidden/>
              </w:rPr>
              <w:tab/>
            </w:r>
            <w:r>
              <w:rPr>
                <w:noProof/>
                <w:webHidden/>
              </w:rPr>
              <w:fldChar w:fldCharType="begin"/>
            </w:r>
            <w:r>
              <w:rPr>
                <w:noProof/>
                <w:webHidden/>
              </w:rPr>
              <w:instrText xml:space="preserve"> PAGEREF _Toc27037387 \h </w:instrText>
            </w:r>
            <w:r>
              <w:rPr>
                <w:noProof/>
                <w:webHidden/>
              </w:rPr>
            </w:r>
            <w:r>
              <w:rPr>
                <w:noProof/>
                <w:webHidden/>
              </w:rPr>
              <w:fldChar w:fldCharType="separate"/>
            </w:r>
            <w:r>
              <w:rPr>
                <w:noProof/>
                <w:webHidden/>
              </w:rPr>
              <w:t>33</w:t>
            </w:r>
            <w:r>
              <w:rPr>
                <w:noProof/>
                <w:webHidden/>
              </w:rPr>
              <w:fldChar w:fldCharType="end"/>
            </w:r>
          </w:hyperlink>
        </w:p>
        <w:p w14:paraId="20C7479A" w14:textId="6E4AB091" w:rsidR="007553E2" w:rsidRDefault="007553E2">
          <w:pPr>
            <w:pStyle w:val="TOC3"/>
            <w:tabs>
              <w:tab w:val="right" w:leader="dot" w:pos="9638"/>
            </w:tabs>
            <w:rPr>
              <w:rFonts w:eastAsiaTheme="minorEastAsia" w:cstheme="minorBidi"/>
              <w:noProof/>
              <w:sz w:val="24"/>
              <w:szCs w:val="24"/>
            </w:rPr>
          </w:pPr>
          <w:hyperlink w:anchor="_Toc27037388" w:history="1">
            <w:r w:rsidRPr="00580AFF">
              <w:rPr>
                <w:rStyle w:val="Hyperlink"/>
                <w:noProof/>
              </w:rPr>
              <w:t>Actions that Produce Outputs</w:t>
            </w:r>
            <w:r>
              <w:rPr>
                <w:noProof/>
                <w:webHidden/>
              </w:rPr>
              <w:tab/>
            </w:r>
            <w:r>
              <w:rPr>
                <w:noProof/>
                <w:webHidden/>
              </w:rPr>
              <w:fldChar w:fldCharType="begin"/>
            </w:r>
            <w:r>
              <w:rPr>
                <w:noProof/>
                <w:webHidden/>
              </w:rPr>
              <w:instrText xml:space="preserve"> PAGEREF _Toc27037388 \h </w:instrText>
            </w:r>
            <w:r>
              <w:rPr>
                <w:noProof/>
                <w:webHidden/>
              </w:rPr>
            </w:r>
            <w:r>
              <w:rPr>
                <w:noProof/>
                <w:webHidden/>
              </w:rPr>
              <w:fldChar w:fldCharType="separate"/>
            </w:r>
            <w:r>
              <w:rPr>
                <w:noProof/>
                <w:webHidden/>
              </w:rPr>
              <w:t>34</w:t>
            </w:r>
            <w:r>
              <w:rPr>
                <w:noProof/>
                <w:webHidden/>
              </w:rPr>
              <w:fldChar w:fldCharType="end"/>
            </w:r>
          </w:hyperlink>
        </w:p>
        <w:p w14:paraId="1812B424" w14:textId="7FE9DCC1" w:rsidR="007553E2" w:rsidRDefault="007553E2">
          <w:pPr>
            <w:pStyle w:val="TOC2"/>
            <w:tabs>
              <w:tab w:val="right" w:leader="dot" w:pos="9638"/>
            </w:tabs>
            <w:rPr>
              <w:rFonts w:eastAsiaTheme="minorEastAsia" w:cstheme="minorBidi"/>
              <w:i w:val="0"/>
              <w:iCs w:val="0"/>
              <w:noProof/>
              <w:sz w:val="24"/>
              <w:szCs w:val="24"/>
            </w:rPr>
          </w:pPr>
          <w:hyperlink w:anchor="_Toc27037389" w:history="1">
            <w:r w:rsidRPr="00580AFF">
              <w:rPr>
                <w:rStyle w:val="Hyperlink"/>
                <w:noProof/>
              </w:rPr>
              <w:t>Administrative Actions</w:t>
            </w:r>
            <w:r>
              <w:rPr>
                <w:noProof/>
                <w:webHidden/>
              </w:rPr>
              <w:tab/>
            </w:r>
            <w:r>
              <w:rPr>
                <w:noProof/>
                <w:webHidden/>
              </w:rPr>
              <w:fldChar w:fldCharType="begin"/>
            </w:r>
            <w:r>
              <w:rPr>
                <w:noProof/>
                <w:webHidden/>
              </w:rPr>
              <w:instrText xml:space="preserve"> PAGEREF _Toc27037389 \h </w:instrText>
            </w:r>
            <w:r>
              <w:rPr>
                <w:noProof/>
                <w:webHidden/>
              </w:rPr>
            </w:r>
            <w:r>
              <w:rPr>
                <w:noProof/>
                <w:webHidden/>
              </w:rPr>
              <w:fldChar w:fldCharType="separate"/>
            </w:r>
            <w:r>
              <w:rPr>
                <w:noProof/>
                <w:webHidden/>
              </w:rPr>
              <w:t>34</w:t>
            </w:r>
            <w:r>
              <w:rPr>
                <w:noProof/>
                <w:webHidden/>
              </w:rPr>
              <w:fldChar w:fldCharType="end"/>
            </w:r>
          </w:hyperlink>
        </w:p>
        <w:p w14:paraId="209590B6" w14:textId="6938FD24" w:rsidR="007553E2" w:rsidRDefault="007553E2">
          <w:pPr>
            <w:pStyle w:val="TOC2"/>
            <w:tabs>
              <w:tab w:val="right" w:leader="dot" w:pos="9638"/>
            </w:tabs>
            <w:rPr>
              <w:rFonts w:eastAsiaTheme="minorEastAsia" w:cstheme="minorBidi"/>
              <w:i w:val="0"/>
              <w:iCs w:val="0"/>
              <w:noProof/>
              <w:sz w:val="24"/>
              <w:szCs w:val="24"/>
            </w:rPr>
          </w:pPr>
          <w:hyperlink w:anchor="_Toc27037390" w:history="1">
            <w:r w:rsidRPr="00580AFF">
              <w:rPr>
                <w:rStyle w:val="Hyperlink"/>
                <w:noProof/>
              </w:rPr>
              <w:t>Import Actions</w:t>
            </w:r>
            <w:r>
              <w:rPr>
                <w:noProof/>
                <w:webHidden/>
              </w:rPr>
              <w:tab/>
            </w:r>
            <w:r>
              <w:rPr>
                <w:noProof/>
                <w:webHidden/>
              </w:rPr>
              <w:fldChar w:fldCharType="begin"/>
            </w:r>
            <w:r>
              <w:rPr>
                <w:noProof/>
                <w:webHidden/>
              </w:rPr>
              <w:instrText xml:space="preserve"> PAGEREF _Toc27037390 \h </w:instrText>
            </w:r>
            <w:r>
              <w:rPr>
                <w:noProof/>
                <w:webHidden/>
              </w:rPr>
            </w:r>
            <w:r>
              <w:rPr>
                <w:noProof/>
                <w:webHidden/>
              </w:rPr>
              <w:fldChar w:fldCharType="separate"/>
            </w:r>
            <w:r>
              <w:rPr>
                <w:noProof/>
                <w:webHidden/>
              </w:rPr>
              <w:t>34</w:t>
            </w:r>
            <w:r>
              <w:rPr>
                <w:noProof/>
                <w:webHidden/>
              </w:rPr>
              <w:fldChar w:fldCharType="end"/>
            </w:r>
          </w:hyperlink>
        </w:p>
        <w:p w14:paraId="24DD6279" w14:textId="3BC4CABE" w:rsidR="007553E2" w:rsidRDefault="007553E2">
          <w:pPr>
            <w:pStyle w:val="TOC2"/>
            <w:tabs>
              <w:tab w:val="right" w:leader="dot" w:pos="9638"/>
            </w:tabs>
            <w:rPr>
              <w:rFonts w:eastAsiaTheme="minorEastAsia" w:cstheme="minorBidi"/>
              <w:i w:val="0"/>
              <w:iCs w:val="0"/>
              <w:noProof/>
              <w:sz w:val="24"/>
              <w:szCs w:val="24"/>
            </w:rPr>
          </w:pPr>
          <w:hyperlink w:anchor="_Toc27037391" w:history="1">
            <w:r w:rsidRPr="00580AFF">
              <w:rPr>
                <w:rStyle w:val="Hyperlink"/>
                <w:noProof/>
              </w:rPr>
              <w:t>Wait Rules</w:t>
            </w:r>
            <w:r>
              <w:rPr>
                <w:noProof/>
                <w:webHidden/>
              </w:rPr>
              <w:tab/>
            </w:r>
            <w:r>
              <w:rPr>
                <w:noProof/>
                <w:webHidden/>
              </w:rPr>
              <w:fldChar w:fldCharType="begin"/>
            </w:r>
            <w:r>
              <w:rPr>
                <w:noProof/>
                <w:webHidden/>
              </w:rPr>
              <w:instrText xml:space="preserve"> PAGEREF _Toc27037391 \h </w:instrText>
            </w:r>
            <w:r>
              <w:rPr>
                <w:noProof/>
                <w:webHidden/>
              </w:rPr>
            </w:r>
            <w:r>
              <w:rPr>
                <w:noProof/>
                <w:webHidden/>
              </w:rPr>
              <w:fldChar w:fldCharType="separate"/>
            </w:r>
            <w:r>
              <w:rPr>
                <w:noProof/>
                <w:webHidden/>
              </w:rPr>
              <w:t>35</w:t>
            </w:r>
            <w:r>
              <w:rPr>
                <w:noProof/>
                <w:webHidden/>
              </w:rPr>
              <w:fldChar w:fldCharType="end"/>
            </w:r>
          </w:hyperlink>
        </w:p>
        <w:p w14:paraId="5C1772F4" w14:textId="66A8FE8A" w:rsidR="007553E2" w:rsidRDefault="007553E2">
          <w:pPr>
            <w:pStyle w:val="TOC3"/>
            <w:tabs>
              <w:tab w:val="right" w:leader="dot" w:pos="9638"/>
            </w:tabs>
            <w:rPr>
              <w:rFonts w:eastAsiaTheme="minorEastAsia" w:cstheme="minorBidi"/>
              <w:noProof/>
              <w:sz w:val="24"/>
              <w:szCs w:val="24"/>
            </w:rPr>
          </w:pPr>
          <w:hyperlink w:anchor="_Toc27037392" w:history="1">
            <w:r w:rsidRPr="00580AFF">
              <w:rPr>
                <w:rStyle w:val="Hyperlink"/>
                <w:noProof/>
              </w:rPr>
              <w:t>Useful Distributions for State Durations</w:t>
            </w:r>
            <w:r>
              <w:rPr>
                <w:noProof/>
                <w:webHidden/>
              </w:rPr>
              <w:tab/>
            </w:r>
            <w:r>
              <w:rPr>
                <w:noProof/>
                <w:webHidden/>
              </w:rPr>
              <w:fldChar w:fldCharType="begin"/>
            </w:r>
            <w:r>
              <w:rPr>
                <w:noProof/>
                <w:webHidden/>
              </w:rPr>
              <w:instrText xml:space="preserve"> PAGEREF _Toc27037392 \h </w:instrText>
            </w:r>
            <w:r>
              <w:rPr>
                <w:noProof/>
                <w:webHidden/>
              </w:rPr>
            </w:r>
            <w:r>
              <w:rPr>
                <w:noProof/>
                <w:webHidden/>
              </w:rPr>
              <w:fldChar w:fldCharType="separate"/>
            </w:r>
            <w:r>
              <w:rPr>
                <w:noProof/>
                <w:webHidden/>
              </w:rPr>
              <w:t>36</w:t>
            </w:r>
            <w:r>
              <w:rPr>
                <w:noProof/>
                <w:webHidden/>
              </w:rPr>
              <w:fldChar w:fldCharType="end"/>
            </w:r>
          </w:hyperlink>
        </w:p>
        <w:p w14:paraId="0AA1E0EC" w14:textId="05BD1931" w:rsidR="007553E2" w:rsidRDefault="007553E2">
          <w:pPr>
            <w:pStyle w:val="TOC2"/>
            <w:tabs>
              <w:tab w:val="right" w:leader="dot" w:pos="9638"/>
            </w:tabs>
            <w:rPr>
              <w:rFonts w:eastAsiaTheme="minorEastAsia" w:cstheme="minorBidi"/>
              <w:i w:val="0"/>
              <w:iCs w:val="0"/>
              <w:noProof/>
              <w:sz w:val="24"/>
              <w:szCs w:val="24"/>
            </w:rPr>
          </w:pPr>
          <w:hyperlink w:anchor="_Toc27037393" w:history="1">
            <w:r w:rsidRPr="00580AFF">
              <w:rPr>
                <w:rStyle w:val="Hyperlink"/>
                <w:noProof/>
              </w:rPr>
              <w:t>Transition Rules</w:t>
            </w:r>
            <w:r>
              <w:rPr>
                <w:noProof/>
                <w:webHidden/>
              </w:rPr>
              <w:tab/>
            </w:r>
            <w:r>
              <w:rPr>
                <w:noProof/>
                <w:webHidden/>
              </w:rPr>
              <w:fldChar w:fldCharType="begin"/>
            </w:r>
            <w:r>
              <w:rPr>
                <w:noProof/>
                <w:webHidden/>
              </w:rPr>
              <w:instrText xml:space="preserve"> PAGEREF _Toc27037393 \h </w:instrText>
            </w:r>
            <w:r>
              <w:rPr>
                <w:noProof/>
                <w:webHidden/>
              </w:rPr>
            </w:r>
            <w:r>
              <w:rPr>
                <w:noProof/>
                <w:webHidden/>
              </w:rPr>
              <w:fldChar w:fldCharType="separate"/>
            </w:r>
            <w:r>
              <w:rPr>
                <w:noProof/>
                <w:webHidden/>
              </w:rPr>
              <w:t>37</w:t>
            </w:r>
            <w:r>
              <w:rPr>
                <w:noProof/>
                <w:webHidden/>
              </w:rPr>
              <w:fldChar w:fldCharType="end"/>
            </w:r>
          </w:hyperlink>
        </w:p>
        <w:p w14:paraId="7F3E6EE2" w14:textId="2ECA6745" w:rsidR="007553E2" w:rsidRDefault="007553E2">
          <w:pPr>
            <w:pStyle w:val="TOC3"/>
            <w:tabs>
              <w:tab w:val="right" w:leader="dot" w:pos="9638"/>
            </w:tabs>
            <w:rPr>
              <w:rFonts w:eastAsiaTheme="minorEastAsia" w:cstheme="minorBidi"/>
              <w:noProof/>
              <w:sz w:val="24"/>
              <w:szCs w:val="24"/>
            </w:rPr>
          </w:pPr>
          <w:hyperlink w:anchor="_Toc27037394" w:history="1">
            <w:r w:rsidRPr="00580AFF">
              <w:rPr>
                <w:rStyle w:val="Hyperlink"/>
                <w:noProof/>
              </w:rPr>
              <w:t>Event-Driven Rules</w:t>
            </w:r>
            <w:r>
              <w:rPr>
                <w:noProof/>
                <w:webHidden/>
              </w:rPr>
              <w:tab/>
            </w:r>
            <w:r>
              <w:rPr>
                <w:noProof/>
                <w:webHidden/>
              </w:rPr>
              <w:fldChar w:fldCharType="begin"/>
            </w:r>
            <w:r>
              <w:rPr>
                <w:noProof/>
                <w:webHidden/>
              </w:rPr>
              <w:instrText xml:space="preserve"> PAGEREF _Toc27037394 \h </w:instrText>
            </w:r>
            <w:r>
              <w:rPr>
                <w:noProof/>
                <w:webHidden/>
              </w:rPr>
            </w:r>
            <w:r>
              <w:rPr>
                <w:noProof/>
                <w:webHidden/>
              </w:rPr>
              <w:fldChar w:fldCharType="separate"/>
            </w:r>
            <w:r>
              <w:rPr>
                <w:noProof/>
                <w:webHidden/>
              </w:rPr>
              <w:t>37</w:t>
            </w:r>
            <w:r>
              <w:rPr>
                <w:noProof/>
                <w:webHidden/>
              </w:rPr>
              <w:fldChar w:fldCharType="end"/>
            </w:r>
          </w:hyperlink>
        </w:p>
        <w:p w14:paraId="1930DA4D" w14:textId="3E628DA4" w:rsidR="007553E2" w:rsidRDefault="007553E2">
          <w:pPr>
            <w:pStyle w:val="TOC3"/>
            <w:tabs>
              <w:tab w:val="right" w:leader="dot" w:pos="9638"/>
            </w:tabs>
            <w:rPr>
              <w:rFonts w:eastAsiaTheme="minorEastAsia" w:cstheme="minorBidi"/>
              <w:noProof/>
              <w:sz w:val="24"/>
              <w:szCs w:val="24"/>
            </w:rPr>
          </w:pPr>
          <w:hyperlink w:anchor="_Toc27037395" w:history="1">
            <w:r w:rsidRPr="00580AFF">
              <w:rPr>
                <w:rStyle w:val="Hyperlink"/>
                <w:noProof/>
              </w:rPr>
              <w:t>Probabilistic Rules</w:t>
            </w:r>
            <w:r>
              <w:rPr>
                <w:noProof/>
                <w:webHidden/>
              </w:rPr>
              <w:tab/>
            </w:r>
            <w:r>
              <w:rPr>
                <w:noProof/>
                <w:webHidden/>
              </w:rPr>
              <w:fldChar w:fldCharType="begin"/>
            </w:r>
            <w:r>
              <w:rPr>
                <w:noProof/>
                <w:webHidden/>
              </w:rPr>
              <w:instrText xml:space="preserve"> PAGEREF _Toc27037395 \h </w:instrText>
            </w:r>
            <w:r>
              <w:rPr>
                <w:noProof/>
                <w:webHidden/>
              </w:rPr>
            </w:r>
            <w:r>
              <w:rPr>
                <w:noProof/>
                <w:webHidden/>
              </w:rPr>
              <w:fldChar w:fldCharType="separate"/>
            </w:r>
            <w:r>
              <w:rPr>
                <w:noProof/>
                <w:webHidden/>
              </w:rPr>
              <w:t>37</w:t>
            </w:r>
            <w:r>
              <w:rPr>
                <w:noProof/>
                <w:webHidden/>
              </w:rPr>
              <w:fldChar w:fldCharType="end"/>
            </w:r>
          </w:hyperlink>
        </w:p>
        <w:p w14:paraId="02337BBE" w14:textId="30200FF6" w:rsidR="007553E2" w:rsidRDefault="007553E2">
          <w:pPr>
            <w:pStyle w:val="TOC3"/>
            <w:tabs>
              <w:tab w:val="right" w:leader="dot" w:pos="9638"/>
            </w:tabs>
            <w:rPr>
              <w:rFonts w:eastAsiaTheme="minorEastAsia" w:cstheme="minorBidi"/>
              <w:noProof/>
              <w:sz w:val="24"/>
              <w:szCs w:val="24"/>
            </w:rPr>
          </w:pPr>
          <w:hyperlink w:anchor="_Toc27037396" w:history="1">
            <w:r w:rsidRPr="00580AFF">
              <w:rPr>
                <w:rStyle w:val="Hyperlink"/>
                <w:noProof/>
              </w:rPr>
              <w:t>Default Next State Rules</w:t>
            </w:r>
            <w:r>
              <w:rPr>
                <w:noProof/>
                <w:webHidden/>
              </w:rPr>
              <w:tab/>
            </w:r>
            <w:r>
              <w:rPr>
                <w:noProof/>
                <w:webHidden/>
              </w:rPr>
              <w:fldChar w:fldCharType="begin"/>
            </w:r>
            <w:r>
              <w:rPr>
                <w:noProof/>
                <w:webHidden/>
              </w:rPr>
              <w:instrText xml:space="preserve"> PAGEREF _Toc27037396 \h </w:instrText>
            </w:r>
            <w:r>
              <w:rPr>
                <w:noProof/>
                <w:webHidden/>
              </w:rPr>
            </w:r>
            <w:r>
              <w:rPr>
                <w:noProof/>
                <w:webHidden/>
              </w:rPr>
              <w:fldChar w:fldCharType="separate"/>
            </w:r>
            <w:r>
              <w:rPr>
                <w:noProof/>
                <w:webHidden/>
              </w:rPr>
              <w:t>38</w:t>
            </w:r>
            <w:r>
              <w:rPr>
                <w:noProof/>
                <w:webHidden/>
              </w:rPr>
              <w:fldChar w:fldCharType="end"/>
            </w:r>
          </w:hyperlink>
        </w:p>
        <w:p w14:paraId="0C1ECB3E" w14:textId="1AD2D136" w:rsidR="007553E2" w:rsidRDefault="007553E2">
          <w:pPr>
            <w:pStyle w:val="TOC1"/>
            <w:tabs>
              <w:tab w:val="right" w:leader="dot" w:pos="9638"/>
            </w:tabs>
            <w:rPr>
              <w:rFonts w:eastAsiaTheme="minorEastAsia" w:cstheme="minorBidi"/>
              <w:b w:val="0"/>
              <w:bCs w:val="0"/>
              <w:noProof/>
              <w:sz w:val="24"/>
              <w:szCs w:val="24"/>
            </w:rPr>
          </w:pPr>
          <w:hyperlink w:anchor="_Toc27037397" w:history="1">
            <w:r w:rsidRPr="00580AFF">
              <w:rPr>
                <w:rStyle w:val="Hyperlink"/>
                <w:noProof/>
              </w:rPr>
              <w:t>Chapter 6: State Transitions</w:t>
            </w:r>
            <w:r>
              <w:rPr>
                <w:noProof/>
                <w:webHidden/>
              </w:rPr>
              <w:tab/>
            </w:r>
            <w:r>
              <w:rPr>
                <w:noProof/>
                <w:webHidden/>
              </w:rPr>
              <w:fldChar w:fldCharType="begin"/>
            </w:r>
            <w:r>
              <w:rPr>
                <w:noProof/>
                <w:webHidden/>
              </w:rPr>
              <w:instrText xml:space="preserve"> PAGEREF _Toc27037397 \h </w:instrText>
            </w:r>
            <w:r>
              <w:rPr>
                <w:noProof/>
                <w:webHidden/>
              </w:rPr>
            </w:r>
            <w:r>
              <w:rPr>
                <w:noProof/>
                <w:webHidden/>
              </w:rPr>
              <w:fldChar w:fldCharType="separate"/>
            </w:r>
            <w:r>
              <w:rPr>
                <w:noProof/>
                <w:webHidden/>
              </w:rPr>
              <w:t>39</w:t>
            </w:r>
            <w:r>
              <w:rPr>
                <w:noProof/>
                <w:webHidden/>
              </w:rPr>
              <w:fldChar w:fldCharType="end"/>
            </w:r>
          </w:hyperlink>
        </w:p>
        <w:p w14:paraId="1467CB3E" w14:textId="4AD98059" w:rsidR="007553E2" w:rsidRDefault="007553E2">
          <w:pPr>
            <w:pStyle w:val="TOC2"/>
            <w:tabs>
              <w:tab w:val="right" w:leader="dot" w:pos="9638"/>
            </w:tabs>
            <w:rPr>
              <w:rFonts w:eastAsiaTheme="minorEastAsia" w:cstheme="minorBidi"/>
              <w:i w:val="0"/>
              <w:iCs w:val="0"/>
              <w:noProof/>
              <w:sz w:val="24"/>
              <w:szCs w:val="24"/>
            </w:rPr>
          </w:pPr>
          <w:hyperlink w:anchor="_Toc27037398" w:history="1">
            <w:r w:rsidRPr="00580AFF">
              <w:rPr>
                <w:rStyle w:val="Hyperlink"/>
                <w:noProof/>
              </w:rPr>
              <w:t>Probabilistic Rules</w:t>
            </w:r>
            <w:r>
              <w:rPr>
                <w:noProof/>
                <w:webHidden/>
              </w:rPr>
              <w:tab/>
            </w:r>
            <w:r>
              <w:rPr>
                <w:noProof/>
                <w:webHidden/>
              </w:rPr>
              <w:fldChar w:fldCharType="begin"/>
            </w:r>
            <w:r>
              <w:rPr>
                <w:noProof/>
                <w:webHidden/>
              </w:rPr>
              <w:instrText xml:space="preserve"> PAGEREF _Toc27037398 \h </w:instrText>
            </w:r>
            <w:r>
              <w:rPr>
                <w:noProof/>
                <w:webHidden/>
              </w:rPr>
            </w:r>
            <w:r>
              <w:rPr>
                <w:noProof/>
                <w:webHidden/>
              </w:rPr>
              <w:fldChar w:fldCharType="separate"/>
            </w:r>
            <w:r>
              <w:rPr>
                <w:noProof/>
                <w:webHidden/>
              </w:rPr>
              <w:t>39</w:t>
            </w:r>
            <w:r>
              <w:rPr>
                <w:noProof/>
                <w:webHidden/>
              </w:rPr>
              <w:fldChar w:fldCharType="end"/>
            </w:r>
          </w:hyperlink>
        </w:p>
        <w:p w14:paraId="6CECB917" w14:textId="58DDB689" w:rsidR="007553E2" w:rsidRDefault="007553E2">
          <w:pPr>
            <w:pStyle w:val="TOC2"/>
            <w:tabs>
              <w:tab w:val="right" w:leader="dot" w:pos="9638"/>
            </w:tabs>
            <w:rPr>
              <w:rFonts w:eastAsiaTheme="minorEastAsia" w:cstheme="minorBidi"/>
              <w:i w:val="0"/>
              <w:iCs w:val="0"/>
              <w:noProof/>
              <w:sz w:val="24"/>
              <w:szCs w:val="24"/>
            </w:rPr>
          </w:pPr>
          <w:hyperlink w:anchor="_Toc27037399" w:history="1">
            <w:r w:rsidRPr="00580AFF">
              <w:rPr>
                <w:rStyle w:val="Hyperlink"/>
                <w:noProof/>
              </w:rPr>
              <w:t>Default Next State Rule and Normalization</w:t>
            </w:r>
            <w:r>
              <w:rPr>
                <w:noProof/>
                <w:webHidden/>
              </w:rPr>
              <w:tab/>
            </w:r>
            <w:r>
              <w:rPr>
                <w:noProof/>
                <w:webHidden/>
              </w:rPr>
              <w:fldChar w:fldCharType="begin"/>
            </w:r>
            <w:r>
              <w:rPr>
                <w:noProof/>
                <w:webHidden/>
              </w:rPr>
              <w:instrText xml:space="preserve"> PAGEREF _Toc27037399 \h </w:instrText>
            </w:r>
            <w:r>
              <w:rPr>
                <w:noProof/>
                <w:webHidden/>
              </w:rPr>
            </w:r>
            <w:r>
              <w:rPr>
                <w:noProof/>
                <w:webHidden/>
              </w:rPr>
              <w:fldChar w:fldCharType="separate"/>
            </w:r>
            <w:r>
              <w:rPr>
                <w:noProof/>
                <w:webHidden/>
              </w:rPr>
              <w:t>40</w:t>
            </w:r>
            <w:r>
              <w:rPr>
                <w:noProof/>
                <w:webHidden/>
              </w:rPr>
              <w:fldChar w:fldCharType="end"/>
            </w:r>
          </w:hyperlink>
        </w:p>
        <w:p w14:paraId="5085A56C" w14:textId="5CEBD374" w:rsidR="007553E2" w:rsidRDefault="007553E2">
          <w:pPr>
            <w:pStyle w:val="TOC2"/>
            <w:tabs>
              <w:tab w:val="right" w:leader="dot" w:pos="9638"/>
            </w:tabs>
            <w:rPr>
              <w:rFonts w:eastAsiaTheme="minorEastAsia" w:cstheme="minorBidi"/>
              <w:i w:val="0"/>
              <w:iCs w:val="0"/>
              <w:noProof/>
              <w:sz w:val="24"/>
              <w:szCs w:val="24"/>
            </w:rPr>
          </w:pPr>
          <w:hyperlink w:anchor="_Toc27037400" w:history="1">
            <w:r w:rsidRPr="00580AFF">
              <w:rPr>
                <w:rStyle w:val="Hyperlink"/>
                <w:noProof/>
              </w:rPr>
              <w:t>Example: Using Rules to Represent Health Risks</w:t>
            </w:r>
            <w:r>
              <w:rPr>
                <w:noProof/>
                <w:webHidden/>
              </w:rPr>
              <w:tab/>
            </w:r>
            <w:r>
              <w:rPr>
                <w:noProof/>
                <w:webHidden/>
              </w:rPr>
              <w:fldChar w:fldCharType="begin"/>
            </w:r>
            <w:r>
              <w:rPr>
                <w:noProof/>
                <w:webHidden/>
              </w:rPr>
              <w:instrText xml:space="preserve"> PAGEREF _Toc27037400 \h </w:instrText>
            </w:r>
            <w:r>
              <w:rPr>
                <w:noProof/>
                <w:webHidden/>
              </w:rPr>
            </w:r>
            <w:r>
              <w:rPr>
                <w:noProof/>
                <w:webHidden/>
              </w:rPr>
              <w:fldChar w:fldCharType="separate"/>
            </w:r>
            <w:r>
              <w:rPr>
                <w:noProof/>
                <w:webHidden/>
              </w:rPr>
              <w:t>40</w:t>
            </w:r>
            <w:r>
              <w:rPr>
                <w:noProof/>
                <w:webHidden/>
              </w:rPr>
              <w:fldChar w:fldCharType="end"/>
            </w:r>
          </w:hyperlink>
        </w:p>
        <w:p w14:paraId="3227FE6C" w14:textId="63EB76C6" w:rsidR="007553E2" w:rsidRDefault="007553E2">
          <w:pPr>
            <w:pStyle w:val="TOC1"/>
            <w:tabs>
              <w:tab w:val="right" w:leader="dot" w:pos="9638"/>
            </w:tabs>
            <w:rPr>
              <w:rFonts w:eastAsiaTheme="minorEastAsia" w:cstheme="minorBidi"/>
              <w:b w:val="0"/>
              <w:bCs w:val="0"/>
              <w:noProof/>
              <w:sz w:val="24"/>
              <w:szCs w:val="24"/>
            </w:rPr>
          </w:pPr>
          <w:hyperlink w:anchor="_Toc27037401" w:history="1">
            <w:r w:rsidRPr="00580AFF">
              <w:rPr>
                <w:rStyle w:val="Hyperlink"/>
                <w:noProof/>
              </w:rPr>
              <w:t>Chapter 7: Mixing Groups</w:t>
            </w:r>
            <w:r>
              <w:rPr>
                <w:noProof/>
                <w:webHidden/>
              </w:rPr>
              <w:tab/>
            </w:r>
            <w:r>
              <w:rPr>
                <w:noProof/>
                <w:webHidden/>
              </w:rPr>
              <w:fldChar w:fldCharType="begin"/>
            </w:r>
            <w:r>
              <w:rPr>
                <w:noProof/>
                <w:webHidden/>
              </w:rPr>
              <w:instrText xml:space="preserve"> PAGEREF _Toc27037401 \h </w:instrText>
            </w:r>
            <w:r>
              <w:rPr>
                <w:noProof/>
                <w:webHidden/>
              </w:rPr>
            </w:r>
            <w:r>
              <w:rPr>
                <w:noProof/>
                <w:webHidden/>
              </w:rPr>
              <w:fldChar w:fldCharType="separate"/>
            </w:r>
            <w:r>
              <w:rPr>
                <w:noProof/>
                <w:webHidden/>
              </w:rPr>
              <w:t>43</w:t>
            </w:r>
            <w:r>
              <w:rPr>
                <w:noProof/>
                <w:webHidden/>
              </w:rPr>
              <w:fldChar w:fldCharType="end"/>
            </w:r>
          </w:hyperlink>
        </w:p>
        <w:p w14:paraId="43583513" w14:textId="0BB11A38" w:rsidR="007553E2" w:rsidRDefault="007553E2">
          <w:pPr>
            <w:pStyle w:val="TOC2"/>
            <w:tabs>
              <w:tab w:val="right" w:leader="dot" w:pos="9638"/>
            </w:tabs>
            <w:rPr>
              <w:rFonts w:eastAsiaTheme="minorEastAsia" w:cstheme="minorBidi"/>
              <w:i w:val="0"/>
              <w:iCs w:val="0"/>
              <w:noProof/>
              <w:sz w:val="24"/>
              <w:szCs w:val="24"/>
            </w:rPr>
          </w:pPr>
          <w:hyperlink w:anchor="_Toc27037402" w:history="1">
            <w:r w:rsidRPr="00580AFF">
              <w:rPr>
                <w:rStyle w:val="Hyperlink"/>
                <w:noProof/>
              </w:rPr>
              <w:t>Group Schedules</w:t>
            </w:r>
            <w:r>
              <w:rPr>
                <w:noProof/>
                <w:webHidden/>
              </w:rPr>
              <w:tab/>
            </w:r>
            <w:r>
              <w:rPr>
                <w:noProof/>
                <w:webHidden/>
              </w:rPr>
              <w:fldChar w:fldCharType="begin"/>
            </w:r>
            <w:r>
              <w:rPr>
                <w:noProof/>
                <w:webHidden/>
              </w:rPr>
              <w:instrText xml:space="preserve"> PAGEREF _Toc27037402 \h </w:instrText>
            </w:r>
            <w:r>
              <w:rPr>
                <w:noProof/>
                <w:webHidden/>
              </w:rPr>
            </w:r>
            <w:r>
              <w:rPr>
                <w:noProof/>
                <w:webHidden/>
              </w:rPr>
              <w:fldChar w:fldCharType="separate"/>
            </w:r>
            <w:r>
              <w:rPr>
                <w:noProof/>
                <w:webHidden/>
              </w:rPr>
              <w:t>43</w:t>
            </w:r>
            <w:r>
              <w:rPr>
                <w:noProof/>
                <w:webHidden/>
              </w:rPr>
              <w:fldChar w:fldCharType="end"/>
            </w:r>
          </w:hyperlink>
        </w:p>
        <w:p w14:paraId="29F8EA74" w14:textId="58D0188E" w:rsidR="007553E2" w:rsidRDefault="007553E2">
          <w:pPr>
            <w:pStyle w:val="TOC2"/>
            <w:tabs>
              <w:tab w:val="right" w:leader="dot" w:pos="9638"/>
            </w:tabs>
            <w:rPr>
              <w:rFonts w:eastAsiaTheme="minorEastAsia" w:cstheme="minorBidi"/>
              <w:i w:val="0"/>
              <w:iCs w:val="0"/>
              <w:noProof/>
              <w:sz w:val="24"/>
              <w:szCs w:val="24"/>
            </w:rPr>
          </w:pPr>
          <w:hyperlink w:anchor="_Toc27037403" w:history="1">
            <w:r w:rsidRPr="00580AFF">
              <w:rPr>
                <w:rStyle w:val="Hyperlink"/>
                <w:noProof/>
              </w:rPr>
              <w:t>Places</w:t>
            </w:r>
            <w:r>
              <w:rPr>
                <w:noProof/>
                <w:webHidden/>
              </w:rPr>
              <w:tab/>
            </w:r>
            <w:r>
              <w:rPr>
                <w:noProof/>
                <w:webHidden/>
              </w:rPr>
              <w:fldChar w:fldCharType="begin"/>
            </w:r>
            <w:r>
              <w:rPr>
                <w:noProof/>
                <w:webHidden/>
              </w:rPr>
              <w:instrText xml:space="preserve"> PAGEREF _Toc27037403 \h </w:instrText>
            </w:r>
            <w:r>
              <w:rPr>
                <w:noProof/>
                <w:webHidden/>
              </w:rPr>
            </w:r>
            <w:r>
              <w:rPr>
                <w:noProof/>
                <w:webHidden/>
              </w:rPr>
              <w:fldChar w:fldCharType="separate"/>
            </w:r>
            <w:r>
              <w:rPr>
                <w:noProof/>
                <w:webHidden/>
              </w:rPr>
              <w:t>45</w:t>
            </w:r>
            <w:r>
              <w:rPr>
                <w:noProof/>
                <w:webHidden/>
              </w:rPr>
              <w:fldChar w:fldCharType="end"/>
            </w:r>
          </w:hyperlink>
        </w:p>
        <w:p w14:paraId="4D4721BB" w14:textId="3383D0D3" w:rsidR="007553E2" w:rsidRDefault="007553E2">
          <w:pPr>
            <w:pStyle w:val="TOC3"/>
            <w:tabs>
              <w:tab w:val="right" w:leader="dot" w:pos="9638"/>
            </w:tabs>
            <w:rPr>
              <w:rFonts w:eastAsiaTheme="minorEastAsia" w:cstheme="minorBidi"/>
              <w:noProof/>
              <w:sz w:val="24"/>
              <w:szCs w:val="24"/>
            </w:rPr>
          </w:pPr>
          <w:hyperlink w:anchor="_Toc27037404" w:history="1">
            <w:r w:rsidRPr="00580AFF">
              <w:rPr>
                <w:rStyle w:val="Hyperlink"/>
                <w:noProof/>
              </w:rPr>
              <w:t>User-Defined Place Types</w:t>
            </w:r>
            <w:r>
              <w:rPr>
                <w:noProof/>
                <w:webHidden/>
              </w:rPr>
              <w:tab/>
            </w:r>
            <w:r>
              <w:rPr>
                <w:noProof/>
                <w:webHidden/>
              </w:rPr>
              <w:fldChar w:fldCharType="begin"/>
            </w:r>
            <w:r>
              <w:rPr>
                <w:noProof/>
                <w:webHidden/>
              </w:rPr>
              <w:instrText xml:space="preserve"> PAGEREF _Toc27037404 \h </w:instrText>
            </w:r>
            <w:r>
              <w:rPr>
                <w:noProof/>
                <w:webHidden/>
              </w:rPr>
            </w:r>
            <w:r>
              <w:rPr>
                <w:noProof/>
                <w:webHidden/>
              </w:rPr>
              <w:fldChar w:fldCharType="separate"/>
            </w:r>
            <w:r>
              <w:rPr>
                <w:noProof/>
                <w:webHidden/>
              </w:rPr>
              <w:t>45</w:t>
            </w:r>
            <w:r>
              <w:rPr>
                <w:noProof/>
                <w:webHidden/>
              </w:rPr>
              <w:fldChar w:fldCharType="end"/>
            </w:r>
          </w:hyperlink>
        </w:p>
        <w:p w14:paraId="3CE5E89D" w14:textId="57D5525C" w:rsidR="007553E2" w:rsidRDefault="007553E2">
          <w:pPr>
            <w:pStyle w:val="TOC3"/>
            <w:tabs>
              <w:tab w:val="right" w:leader="dot" w:pos="9638"/>
            </w:tabs>
            <w:rPr>
              <w:rFonts w:eastAsiaTheme="minorEastAsia" w:cstheme="minorBidi"/>
              <w:noProof/>
              <w:sz w:val="24"/>
              <w:szCs w:val="24"/>
            </w:rPr>
          </w:pPr>
          <w:hyperlink w:anchor="_Toc27037405" w:history="1">
            <w:r w:rsidRPr="00580AFF">
              <w:rPr>
                <w:rStyle w:val="Hyperlink"/>
                <w:noProof/>
              </w:rPr>
              <w:t>Partitions</w:t>
            </w:r>
            <w:r>
              <w:rPr>
                <w:noProof/>
                <w:webHidden/>
              </w:rPr>
              <w:tab/>
            </w:r>
            <w:r>
              <w:rPr>
                <w:noProof/>
                <w:webHidden/>
              </w:rPr>
              <w:fldChar w:fldCharType="begin"/>
            </w:r>
            <w:r>
              <w:rPr>
                <w:noProof/>
                <w:webHidden/>
              </w:rPr>
              <w:instrText xml:space="preserve"> PAGEREF _Toc27037405 \h </w:instrText>
            </w:r>
            <w:r>
              <w:rPr>
                <w:noProof/>
                <w:webHidden/>
              </w:rPr>
            </w:r>
            <w:r>
              <w:rPr>
                <w:noProof/>
                <w:webHidden/>
              </w:rPr>
              <w:fldChar w:fldCharType="separate"/>
            </w:r>
            <w:r>
              <w:rPr>
                <w:noProof/>
                <w:webHidden/>
              </w:rPr>
              <w:t>47</w:t>
            </w:r>
            <w:r>
              <w:rPr>
                <w:noProof/>
                <w:webHidden/>
              </w:rPr>
              <w:fldChar w:fldCharType="end"/>
            </w:r>
          </w:hyperlink>
        </w:p>
        <w:p w14:paraId="5B19952B" w14:textId="75792EDA" w:rsidR="007553E2" w:rsidRDefault="007553E2">
          <w:pPr>
            <w:pStyle w:val="TOC3"/>
            <w:tabs>
              <w:tab w:val="right" w:leader="dot" w:pos="9638"/>
            </w:tabs>
            <w:rPr>
              <w:rFonts w:eastAsiaTheme="minorEastAsia" w:cstheme="minorBidi"/>
              <w:noProof/>
              <w:sz w:val="24"/>
              <w:szCs w:val="24"/>
            </w:rPr>
          </w:pPr>
          <w:hyperlink w:anchor="_Toc27037406" w:history="1">
            <w:r w:rsidRPr="00580AFF">
              <w:rPr>
                <w:rStyle w:val="Hyperlink"/>
                <w:noProof/>
              </w:rPr>
              <w:t>Inviting agents to a place</w:t>
            </w:r>
            <w:r>
              <w:rPr>
                <w:noProof/>
                <w:webHidden/>
              </w:rPr>
              <w:tab/>
            </w:r>
            <w:r>
              <w:rPr>
                <w:noProof/>
                <w:webHidden/>
              </w:rPr>
              <w:fldChar w:fldCharType="begin"/>
            </w:r>
            <w:r>
              <w:rPr>
                <w:noProof/>
                <w:webHidden/>
              </w:rPr>
              <w:instrText xml:space="preserve"> PAGEREF _Toc27037406 \h </w:instrText>
            </w:r>
            <w:r>
              <w:rPr>
                <w:noProof/>
                <w:webHidden/>
              </w:rPr>
            </w:r>
            <w:r>
              <w:rPr>
                <w:noProof/>
                <w:webHidden/>
              </w:rPr>
              <w:fldChar w:fldCharType="separate"/>
            </w:r>
            <w:r>
              <w:rPr>
                <w:noProof/>
                <w:webHidden/>
              </w:rPr>
              <w:t>48</w:t>
            </w:r>
            <w:r>
              <w:rPr>
                <w:noProof/>
                <w:webHidden/>
              </w:rPr>
              <w:fldChar w:fldCharType="end"/>
            </w:r>
          </w:hyperlink>
        </w:p>
        <w:p w14:paraId="7F7C6D0E" w14:textId="412EFB55" w:rsidR="007553E2" w:rsidRDefault="007553E2">
          <w:pPr>
            <w:pStyle w:val="TOC2"/>
            <w:tabs>
              <w:tab w:val="right" w:leader="dot" w:pos="9638"/>
            </w:tabs>
            <w:rPr>
              <w:rFonts w:eastAsiaTheme="minorEastAsia" w:cstheme="minorBidi"/>
              <w:i w:val="0"/>
              <w:iCs w:val="0"/>
              <w:noProof/>
              <w:sz w:val="24"/>
              <w:szCs w:val="24"/>
            </w:rPr>
          </w:pPr>
          <w:hyperlink w:anchor="_Toc27037407" w:history="1">
            <w:r w:rsidRPr="00580AFF">
              <w:rPr>
                <w:rStyle w:val="Hyperlink"/>
                <w:noProof/>
              </w:rPr>
              <w:t>Networks</w:t>
            </w:r>
            <w:r>
              <w:rPr>
                <w:noProof/>
                <w:webHidden/>
              </w:rPr>
              <w:tab/>
            </w:r>
            <w:r>
              <w:rPr>
                <w:noProof/>
                <w:webHidden/>
              </w:rPr>
              <w:fldChar w:fldCharType="begin"/>
            </w:r>
            <w:r>
              <w:rPr>
                <w:noProof/>
                <w:webHidden/>
              </w:rPr>
              <w:instrText xml:space="preserve"> PAGEREF _Toc27037407 \h </w:instrText>
            </w:r>
            <w:r>
              <w:rPr>
                <w:noProof/>
                <w:webHidden/>
              </w:rPr>
            </w:r>
            <w:r>
              <w:rPr>
                <w:noProof/>
                <w:webHidden/>
              </w:rPr>
              <w:fldChar w:fldCharType="separate"/>
            </w:r>
            <w:r>
              <w:rPr>
                <w:noProof/>
                <w:webHidden/>
              </w:rPr>
              <w:t>48</w:t>
            </w:r>
            <w:r>
              <w:rPr>
                <w:noProof/>
                <w:webHidden/>
              </w:rPr>
              <w:fldChar w:fldCharType="end"/>
            </w:r>
          </w:hyperlink>
        </w:p>
        <w:p w14:paraId="6370BB81" w14:textId="25D3E611" w:rsidR="007553E2" w:rsidRDefault="007553E2">
          <w:pPr>
            <w:pStyle w:val="TOC3"/>
            <w:tabs>
              <w:tab w:val="right" w:leader="dot" w:pos="9638"/>
            </w:tabs>
            <w:rPr>
              <w:rFonts w:eastAsiaTheme="minorEastAsia" w:cstheme="minorBidi"/>
              <w:noProof/>
              <w:sz w:val="24"/>
              <w:szCs w:val="24"/>
            </w:rPr>
          </w:pPr>
          <w:hyperlink w:anchor="_Toc27037408" w:history="1">
            <w:r w:rsidRPr="00580AFF">
              <w:rPr>
                <w:rStyle w:val="Hyperlink"/>
                <w:rFonts w:eastAsiaTheme="minorHAnsi"/>
                <w:noProof/>
              </w:rPr>
              <w:t>Joining a Network</w:t>
            </w:r>
            <w:r>
              <w:rPr>
                <w:noProof/>
                <w:webHidden/>
              </w:rPr>
              <w:tab/>
            </w:r>
            <w:r>
              <w:rPr>
                <w:noProof/>
                <w:webHidden/>
              </w:rPr>
              <w:fldChar w:fldCharType="begin"/>
            </w:r>
            <w:r>
              <w:rPr>
                <w:noProof/>
                <w:webHidden/>
              </w:rPr>
              <w:instrText xml:space="preserve"> PAGEREF _Toc27037408 \h </w:instrText>
            </w:r>
            <w:r>
              <w:rPr>
                <w:noProof/>
                <w:webHidden/>
              </w:rPr>
            </w:r>
            <w:r>
              <w:rPr>
                <w:noProof/>
                <w:webHidden/>
              </w:rPr>
              <w:fldChar w:fldCharType="separate"/>
            </w:r>
            <w:r>
              <w:rPr>
                <w:noProof/>
                <w:webHidden/>
              </w:rPr>
              <w:t>49</w:t>
            </w:r>
            <w:r>
              <w:rPr>
                <w:noProof/>
                <w:webHidden/>
              </w:rPr>
              <w:fldChar w:fldCharType="end"/>
            </w:r>
          </w:hyperlink>
        </w:p>
        <w:p w14:paraId="76D622CB" w14:textId="52CDDC2D" w:rsidR="007553E2" w:rsidRDefault="007553E2">
          <w:pPr>
            <w:pStyle w:val="TOC3"/>
            <w:tabs>
              <w:tab w:val="right" w:leader="dot" w:pos="9638"/>
            </w:tabs>
            <w:rPr>
              <w:rFonts w:eastAsiaTheme="minorEastAsia" w:cstheme="minorBidi"/>
              <w:noProof/>
              <w:sz w:val="24"/>
              <w:szCs w:val="24"/>
            </w:rPr>
          </w:pPr>
          <w:hyperlink w:anchor="_Toc27037409" w:history="1">
            <w:r w:rsidRPr="00580AFF">
              <w:rPr>
                <w:rStyle w:val="Hyperlink"/>
                <w:rFonts w:eastAsiaTheme="minorHAnsi"/>
                <w:noProof/>
              </w:rPr>
              <w:t>Adding Edges</w:t>
            </w:r>
            <w:r>
              <w:rPr>
                <w:noProof/>
                <w:webHidden/>
              </w:rPr>
              <w:tab/>
            </w:r>
            <w:r>
              <w:rPr>
                <w:noProof/>
                <w:webHidden/>
              </w:rPr>
              <w:fldChar w:fldCharType="begin"/>
            </w:r>
            <w:r>
              <w:rPr>
                <w:noProof/>
                <w:webHidden/>
              </w:rPr>
              <w:instrText xml:space="preserve"> PAGEREF _Toc27037409 \h </w:instrText>
            </w:r>
            <w:r>
              <w:rPr>
                <w:noProof/>
                <w:webHidden/>
              </w:rPr>
            </w:r>
            <w:r>
              <w:rPr>
                <w:noProof/>
                <w:webHidden/>
              </w:rPr>
              <w:fldChar w:fldCharType="separate"/>
            </w:r>
            <w:r>
              <w:rPr>
                <w:noProof/>
                <w:webHidden/>
              </w:rPr>
              <w:t>49</w:t>
            </w:r>
            <w:r>
              <w:rPr>
                <w:noProof/>
                <w:webHidden/>
              </w:rPr>
              <w:fldChar w:fldCharType="end"/>
            </w:r>
          </w:hyperlink>
        </w:p>
        <w:p w14:paraId="1001CB46" w14:textId="2F382887" w:rsidR="007553E2" w:rsidRDefault="007553E2">
          <w:pPr>
            <w:pStyle w:val="TOC3"/>
            <w:tabs>
              <w:tab w:val="right" w:leader="dot" w:pos="9638"/>
            </w:tabs>
            <w:rPr>
              <w:rFonts w:eastAsiaTheme="minorEastAsia" w:cstheme="minorBidi"/>
              <w:noProof/>
              <w:sz w:val="24"/>
              <w:szCs w:val="24"/>
            </w:rPr>
          </w:pPr>
          <w:hyperlink w:anchor="_Toc27037410" w:history="1">
            <w:r w:rsidRPr="00580AFF">
              <w:rPr>
                <w:rStyle w:val="Hyperlink"/>
                <w:rFonts w:eastAsiaTheme="minorHAnsi"/>
                <w:noProof/>
              </w:rPr>
              <w:t>Deleting Edges</w:t>
            </w:r>
            <w:r>
              <w:rPr>
                <w:noProof/>
                <w:webHidden/>
              </w:rPr>
              <w:tab/>
            </w:r>
            <w:r>
              <w:rPr>
                <w:noProof/>
                <w:webHidden/>
              </w:rPr>
              <w:fldChar w:fldCharType="begin"/>
            </w:r>
            <w:r>
              <w:rPr>
                <w:noProof/>
                <w:webHidden/>
              </w:rPr>
              <w:instrText xml:space="preserve"> PAGEREF _Toc27037410 \h </w:instrText>
            </w:r>
            <w:r>
              <w:rPr>
                <w:noProof/>
                <w:webHidden/>
              </w:rPr>
            </w:r>
            <w:r>
              <w:rPr>
                <w:noProof/>
                <w:webHidden/>
              </w:rPr>
              <w:fldChar w:fldCharType="separate"/>
            </w:r>
            <w:r>
              <w:rPr>
                <w:noProof/>
                <w:webHidden/>
              </w:rPr>
              <w:t>49</w:t>
            </w:r>
            <w:r>
              <w:rPr>
                <w:noProof/>
                <w:webHidden/>
              </w:rPr>
              <w:fldChar w:fldCharType="end"/>
            </w:r>
          </w:hyperlink>
        </w:p>
        <w:p w14:paraId="2FDFE3EB" w14:textId="4B514812" w:rsidR="007553E2" w:rsidRDefault="007553E2">
          <w:pPr>
            <w:pStyle w:val="TOC3"/>
            <w:tabs>
              <w:tab w:val="right" w:leader="dot" w:pos="9638"/>
            </w:tabs>
            <w:rPr>
              <w:rFonts w:eastAsiaTheme="minorEastAsia" w:cstheme="minorBidi"/>
              <w:noProof/>
              <w:sz w:val="24"/>
              <w:szCs w:val="24"/>
            </w:rPr>
          </w:pPr>
          <w:hyperlink w:anchor="_Toc27037411" w:history="1">
            <w:r w:rsidRPr="00580AFF">
              <w:rPr>
                <w:rStyle w:val="Hyperlink"/>
                <w:noProof/>
              </w:rPr>
              <w:t>Quitting a Network</w:t>
            </w:r>
            <w:r>
              <w:rPr>
                <w:noProof/>
                <w:webHidden/>
              </w:rPr>
              <w:tab/>
            </w:r>
            <w:r>
              <w:rPr>
                <w:noProof/>
                <w:webHidden/>
              </w:rPr>
              <w:fldChar w:fldCharType="begin"/>
            </w:r>
            <w:r>
              <w:rPr>
                <w:noProof/>
                <w:webHidden/>
              </w:rPr>
              <w:instrText xml:space="preserve"> PAGEREF _Toc27037411 \h </w:instrText>
            </w:r>
            <w:r>
              <w:rPr>
                <w:noProof/>
                <w:webHidden/>
              </w:rPr>
            </w:r>
            <w:r>
              <w:rPr>
                <w:noProof/>
                <w:webHidden/>
              </w:rPr>
              <w:fldChar w:fldCharType="separate"/>
            </w:r>
            <w:r>
              <w:rPr>
                <w:noProof/>
                <w:webHidden/>
              </w:rPr>
              <w:t>50</w:t>
            </w:r>
            <w:r>
              <w:rPr>
                <w:noProof/>
                <w:webHidden/>
              </w:rPr>
              <w:fldChar w:fldCharType="end"/>
            </w:r>
          </w:hyperlink>
        </w:p>
        <w:p w14:paraId="3B377DA5" w14:textId="5A74223E" w:rsidR="007553E2" w:rsidRDefault="007553E2">
          <w:pPr>
            <w:pStyle w:val="TOC3"/>
            <w:tabs>
              <w:tab w:val="right" w:leader="dot" w:pos="9638"/>
            </w:tabs>
            <w:rPr>
              <w:rFonts w:eastAsiaTheme="minorEastAsia" w:cstheme="minorBidi"/>
              <w:noProof/>
              <w:sz w:val="24"/>
              <w:szCs w:val="24"/>
            </w:rPr>
          </w:pPr>
          <w:hyperlink w:anchor="_Toc27037412" w:history="1">
            <w:r w:rsidRPr="00580AFF">
              <w:rPr>
                <w:rStyle w:val="Hyperlink"/>
                <w:noProof/>
              </w:rPr>
              <w:t>An Agent's Degree in a Network</w:t>
            </w:r>
            <w:r>
              <w:rPr>
                <w:noProof/>
                <w:webHidden/>
              </w:rPr>
              <w:tab/>
            </w:r>
            <w:r>
              <w:rPr>
                <w:noProof/>
                <w:webHidden/>
              </w:rPr>
              <w:fldChar w:fldCharType="begin"/>
            </w:r>
            <w:r>
              <w:rPr>
                <w:noProof/>
                <w:webHidden/>
              </w:rPr>
              <w:instrText xml:space="preserve"> PAGEREF _Toc27037412 \h </w:instrText>
            </w:r>
            <w:r>
              <w:rPr>
                <w:noProof/>
                <w:webHidden/>
              </w:rPr>
            </w:r>
            <w:r>
              <w:rPr>
                <w:noProof/>
                <w:webHidden/>
              </w:rPr>
              <w:fldChar w:fldCharType="separate"/>
            </w:r>
            <w:r>
              <w:rPr>
                <w:noProof/>
                <w:webHidden/>
              </w:rPr>
              <w:t>51</w:t>
            </w:r>
            <w:r>
              <w:rPr>
                <w:noProof/>
                <w:webHidden/>
              </w:rPr>
              <w:fldChar w:fldCharType="end"/>
            </w:r>
          </w:hyperlink>
        </w:p>
        <w:p w14:paraId="5ADC0386" w14:textId="1EA642BB" w:rsidR="007553E2" w:rsidRDefault="007553E2">
          <w:pPr>
            <w:pStyle w:val="TOC2"/>
            <w:tabs>
              <w:tab w:val="right" w:leader="dot" w:pos="9638"/>
            </w:tabs>
            <w:rPr>
              <w:rFonts w:eastAsiaTheme="minorEastAsia" w:cstheme="minorBidi"/>
              <w:i w:val="0"/>
              <w:iCs w:val="0"/>
              <w:noProof/>
              <w:sz w:val="24"/>
              <w:szCs w:val="24"/>
            </w:rPr>
          </w:pPr>
          <w:hyperlink w:anchor="_Toc27037413" w:history="1">
            <w:r w:rsidRPr="00580AFF">
              <w:rPr>
                <w:rStyle w:val="Hyperlink"/>
                <w:noProof/>
              </w:rPr>
              <w:t>Transmission in Groups</w:t>
            </w:r>
            <w:r>
              <w:rPr>
                <w:noProof/>
                <w:webHidden/>
              </w:rPr>
              <w:tab/>
            </w:r>
            <w:r>
              <w:rPr>
                <w:noProof/>
                <w:webHidden/>
              </w:rPr>
              <w:fldChar w:fldCharType="begin"/>
            </w:r>
            <w:r>
              <w:rPr>
                <w:noProof/>
                <w:webHidden/>
              </w:rPr>
              <w:instrText xml:space="preserve"> PAGEREF _Toc27037413 \h </w:instrText>
            </w:r>
            <w:r>
              <w:rPr>
                <w:noProof/>
                <w:webHidden/>
              </w:rPr>
            </w:r>
            <w:r>
              <w:rPr>
                <w:noProof/>
                <w:webHidden/>
              </w:rPr>
              <w:fldChar w:fldCharType="separate"/>
            </w:r>
            <w:r>
              <w:rPr>
                <w:noProof/>
                <w:webHidden/>
              </w:rPr>
              <w:t>51</w:t>
            </w:r>
            <w:r>
              <w:rPr>
                <w:noProof/>
                <w:webHidden/>
              </w:rPr>
              <w:fldChar w:fldCharType="end"/>
            </w:r>
          </w:hyperlink>
        </w:p>
        <w:p w14:paraId="45800AB0" w14:textId="1F3A4D66" w:rsidR="007553E2" w:rsidRDefault="007553E2">
          <w:pPr>
            <w:pStyle w:val="TOC3"/>
            <w:tabs>
              <w:tab w:val="right" w:leader="dot" w:pos="9638"/>
            </w:tabs>
            <w:rPr>
              <w:rFonts w:eastAsiaTheme="minorEastAsia" w:cstheme="minorBidi"/>
              <w:noProof/>
              <w:sz w:val="24"/>
              <w:szCs w:val="24"/>
            </w:rPr>
          </w:pPr>
          <w:hyperlink w:anchor="_Toc27037414" w:history="1">
            <w:r w:rsidRPr="00580AFF">
              <w:rPr>
                <w:rStyle w:val="Hyperlink"/>
                <w:noProof/>
              </w:rPr>
              <w:t>Contact Rates in Places</w:t>
            </w:r>
            <w:r>
              <w:rPr>
                <w:noProof/>
                <w:webHidden/>
              </w:rPr>
              <w:tab/>
            </w:r>
            <w:r>
              <w:rPr>
                <w:noProof/>
                <w:webHidden/>
              </w:rPr>
              <w:fldChar w:fldCharType="begin"/>
            </w:r>
            <w:r>
              <w:rPr>
                <w:noProof/>
                <w:webHidden/>
              </w:rPr>
              <w:instrText xml:space="preserve"> PAGEREF _Toc27037414 \h </w:instrText>
            </w:r>
            <w:r>
              <w:rPr>
                <w:noProof/>
                <w:webHidden/>
              </w:rPr>
            </w:r>
            <w:r>
              <w:rPr>
                <w:noProof/>
                <w:webHidden/>
              </w:rPr>
              <w:fldChar w:fldCharType="separate"/>
            </w:r>
            <w:r>
              <w:rPr>
                <w:noProof/>
                <w:webHidden/>
              </w:rPr>
              <w:t>51</w:t>
            </w:r>
            <w:r>
              <w:rPr>
                <w:noProof/>
                <w:webHidden/>
              </w:rPr>
              <w:fldChar w:fldCharType="end"/>
            </w:r>
          </w:hyperlink>
        </w:p>
        <w:p w14:paraId="5C26E810" w14:textId="246FD10B" w:rsidR="007553E2" w:rsidRDefault="007553E2">
          <w:pPr>
            <w:pStyle w:val="TOC3"/>
            <w:tabs>
              <w:tab w:val="right" w:leader="dot" w:pos="9638"/>
            </w:tabs>
            <w:rPr>
              <w:rFonts w:eastAsiaTheme="minorEastAsia" w:cstheme="minorBidi"/>
              <w:noProof/>
              <w:sz w:val="24"/>
              <w:szCs w:val="24"/>
            </w:rPr>
          </w:pPr>
          <w:hyperlink w:anchor="_Toc27037415" w:history="1">
            <w:r w:rsidRPr="00580AFF">
              <w:rPr>
                <w:rStyle w:val="Hyperlink"/>
                <w:noProof/>
              </w:rPr>
              <w:t>Contact Rates in Networks</w:t>
            </w:r>
            <w:r>
              <w:rPr>
                <w:noProof/>
                <w:webHidden/>
              </w:rPr>
              <w:tab/>
            </w:r>
            <w:r>
              <w:rPr>
                <w:noProof/>
                <w:webHidden/>
              </w:rPr>
              <w:fldChar w:fldCharType="begin"/>
            </w:r>
            <w:r>
              <w:rPr>
                <w:noProof/>
                <w:webHidden/>
              </w:rPr>
              <w:instrText xml:space="preserve"> PAGEREF _Toc27037415 \h </w:instrText>
            </w:r>
            <w:r>
              <w:rPr>
                <w:noProof/>
                <w:webHidden/>
              </w:rPr>
            </w:r>
            <w:r>
              <w:rPr>
                <w:noProof/>
                <w:webHidden/>
              </w:rPr>
              <w:fldChar w:fldCharType="separate"/>
            </w:r>
            <w:r>
              <w:rPr>
                <w:noProof/>
                <w:webHidden/>
              </w:rPr>
              <w:t>51</w:t>
            </w:r>
            <w:r>
              <w:rPr>
                <w:noProof/>
                <w:webHidden/>
              </w:rPr>
              <w:fldChar w:fldCharType="end"/>
            </w:r>
          </w:hyperlink>
        </w:p>
        <w:p w14:paraId="5BA19DC1" w14:textId="009426B4" w:rsidR="007553E2" w:rsidRDefault="007553E2">
          <w:pPr>
            <w:pStyle w:val="TOC1"/>
            <w:tabs>
              <w:tab w:val="right" w:leader="dot" w:pos="9638"/>
            </w:tabs>
            <w:rPr>
              <w:rFonts w:eastAsiaTheme="minorEastAsia" w:cstheme="minorBidi"/>
              <w:b w:val="0"/>
              <w:bCs w:val="0"/>
              <w:noProof/>
              <w:sz w:val="24"/>
              <w:szCs w:val="24"/>
            </w:rPr>
          </w:pPr>
          <w:hyperlink w:anchor="_Toc27037416" w:history="1">
            <w:r w:rsidRPr="00580AFF">
              <w:rPr>
                <w:rStyle w:val="Hyperlink"/>
                <w:noProof/>
              </w:rPr>
              <w:t>Chapter 8: Transmission</w:t>
            </w:r>
            <w:r>
              <w:rPr>
                <w:noProof/>
                <w:webHidden/>
              </w:rPr>
              <w:tab/>
            </w:r>
            <w:r>
              <w:rPr>
                <w:noProof/>
                <w:webHidden/>
              </w:rPr>
              <w:fldChar w:fldCharType="begin"/>
            </w:r>
            <w:r>
              <w:rPr>
                <w:noProof/>
                <w:webHidden/>
              </w:rPr>
              <w:instrText xml:space="preserve"> PAGEREF _Toc27037416 \h </w:instrText>
            </w:r>
            <w:r>
              <w:rPr>
                <w:noProof/>
                <w:webHidden/>
              </w:rPr>
            </w:r>
            <w:r>
              <w:rPr>
                <w:noProof/>
                <w:webHidden/>
              </w:rPr>
              <w:fldChar w:fldCharType="separate"/>
            </w:r>
            <w:r>
              <w:rPr>
                <w:noProof/>
                <w:webHidden/>
              </w:rPr>
              <w:t>53</w:t>
            </w:r>
            <w:r>
              <w:rPr>
                <w:noProof/>
                <w:webHidden/>
              </w:rPr>
              <w:fldChar w:fldCharType="end"/>
            </w:r>
          </w:hyperlink>
        </w:p>
        <w:p w14:paraId="622DDD30" w14:textId="536E7609" w:rsidR="007553E2" w:rsidRDefault="007553E2">
          <w:pPr>
            <w:pStyle w:val="TOC2"/>
            <w:tabs>
              <w:tab w:val="right" w:leader="dot" w:pos="9638"/>
            </w:tabs>
            <w:rPr>
              <w:rFonts w:eastAsiaTheme="minorEastAsia" w:cstheme="minorBidi"/>
              <w:i w:val="0"/>
              <w:iCs w:val="0"/>
              <w:noProof/>
              <w:sz w:val="24"/>
              <w:szCs w:val="24"/>
            </w:rPr>
          </w:pPr>
          <w:hyperlink w:anchor="_Toc27037417" w:history="1">
            <w:r w:rsidRPr="00580AFF">
              <w:rPr>
                <w:rStyle w:val="Hyperlink"/>
                <w:noProof/>
              </w:rPr>
              <w:t>Transmissibility</w:t>
            </w:r>
            <w:r>
              <w:rPr>
                <w:noProof/>
                <w:webHidden/>
              </w:rPr>
              <w:tab/>
            </w:r>
            <w:r>
              <w:rPr>
                <w:noProof/>
                <w:webHidden/>
              </w:rPr>
              <w:fldChar w:fldCharType="begin"/>
            </w:r>
            <w:r>
              <w:rPr>
                <w:noProof/>
                <w:webHidden/>
              </w:rPr>
              <w:instrText xml:space="preserve"> PAGEREF _Toc27037417 \h </w:instrText>
            </w:r>
            <w:r>
              <w:rPr>
                <w:noProof/>
                <w:webHidden/>
              </w:rPr>
            </w:r>
            <w:r>
              <w:rPr>
                <w:noProof/>
                <w:webHidden/>
              </w:rPr>
              <w:fldChar w:fldCharType="separate"/>
            </w:r>
            <w:r>
              <w:rPr>
                <w:noProof/>
                <w:webHidden/>
              </w:rPr>
              <w:t>53</w:t>
            </w:r>
            <w:r>
              <w:rPr>
                <w:noProof/>
                <w:webHidden/>
              </w:rPr>
              <w:fldChar w:fldCharType="end"/>
            </w:r>
          </w:hyperlink>
        </w:p>
        <w:p w14:paraId="148B5FBE" w14:textId="2B0A20B2" w:rsidR="007553E2" w:rsidRDefault="007553E2">
          <w:pPr>
            <w:pStyle w:val="TOC3"/>
            <w:tabs>
              <w:tab w:val="right" w:leader="dot" w:pos="9638"/>
            </w:tabs>
            <w:rPr>
              <w:rFonts w:eastAsiaTheme="minorEastAsia" w:cstheme="minorBidi"/>
              <w:noProof/>
              <w:sz w:val="24"/>
              <w:szCs w:val="24"/>
            </w:rPr>
          </w:pPr>
          <w:hyperlink w:anchor="_Toc27037418" w:history="1">
            <w:r w:rsidRPr="00580AFF">
              <w:rPr>
                <w:rStyle w:val="Hyperlink"/>
                <w:noProof/>
              </w:rPr>
              <w:t>The Transmissibility of a Condition</w:t>
            </w:r>
            <w:r>
              <w:rPr>
                <w:noProof/>
                <w:webHidden/>
              </w:rPr>
              <w:tab/>
            </w:r>
            <w:r>
              <w:rPr>
                <w:noProof/>
                <w:webHidden/>
              </w:rPr>
              <w:fldChar w:fldCharType="begin"/>
            </w:r>
            <w:r>
              <w:rPr>
                <w:noProof/>
                <w:webHidden/>
              </w:rPr>
              <w:instrText xml:space="preserve"> PAGEREF _Toc27037418 \h </w:instrText>
            </w:r>
            <w:r>
              <w:rPr>
                <w:noProof/>
                <w:webHidden/>
              </w:rPr>
            </w:r>
            <w:r>
              <w:rPr>
                <w:noProof/>
                <w:webHidden/>
              </w:rPr>
              <w:fldChar w:fldCharType="separate"/>
            </w:r>
            <w:r>
              <w:rPr>
                <w:noProof/>
                <w:webHidden/>
              </w:rPr>
              <w:t>53</w:t>
            </w:r>
            <w:r>
              <w:rPr>
                <w:noProof/>
                <w:webHidden/>
              </w:rPr>
              <w:fldChar w:fldCharType="end"/>
            </w:r>
          </w:hyperlink>
        </w:p>
        <w:p w14:paraId="41E4C5AE" w14:textId="46A3438D" w:rsidR="007553E2" w:rsidRDefault="007553E2">
          <w:pPr>
            <w:pStyle w:val="TOC3"/>
            <w:tabs>
              <w:tab w:val="right" w:leader="dot" w:pos="9638"/>
            </w:tabs>
            <w:rPr>
              <w:rFonts w:eastAsiaTheme="minorEastAsia" w:cstheme="minorBidi"/>
              <w:noProof/>
              <w:sz w:val="24"/>
              <w:szCs w:val="24"/>
            </w:rPr>
          </w:pPr>
          <w:hyperlink w:anchor="_Toc27037419" w:history="1">
            <w:r w:rsidRPr="00580AFF">
              <w:rPr>
                <w:rStyle w:val="Hyperlink"/>
                <w:noProof/>
              </w:rPr>
              <w:t>The Transmissibility of an Agent</w:t>
            </w:r>
            <w:r>
              <w:rPr>
                <w:noProof/>
                <w:webHidden/>
              </w:rPr>
              <w:tab/>
            </w:r>
            <w:r>
              <w:rPr>
                <w:noProof/>
                <w:webHidden/>
              </w:rPr>
              <w:fldChar w:fldCharType="begin"/>
            </w:r>
            <w:r>
              <w:rPr>
                <w:noProof/>
                <w:webHidden/>
              </w:rPr>
              <w:instrText xml:space="preserve"> PAGEREF _Toc27037419 \h </w:instrText>
            </w:r>
            <w:r>
              <w:rPr>
                <w:noProof/>
                <w:webHidden/>
              </w:rPr>
            </w:r>
            <w:r>
              <w:rPr>
                <w:noProof/>
                <w:webHidden/>
              </w:rPr>
              <w:fldChar w:fldCharType="separate"/>
            </w:r>
            <w:r>
              <w:rPr>
                <w:noProof/>
                <w:webHidden/>
              </w:rPr>
              <w:t>54</w:t>
            </w:r>
            <w:r>
              <w:rPr>
                <w:noProof/>
                <w:webHidden/>
              </w:rPr>
              <w:fldChar w:fldCharType="end"/>
            </w:r>
          </w:hyperlink>
        </w:p>
        <w:p w14:paraId="00806CE5" w14:textId="29257BD6" w:rsidR="007553E2" w:rsidRDefault="007553E2">
          <w:pPr>
            <w:pStyle w:val="TOC2"/>
            <w:tabs>
              <w:tab w:val="right" w:leader="dot" w:pos="9638"/>
            </w:tabs>
            <w:rPr>
              <w:rFonts w:eastAsiaTheme="minorEastAsia" w:cstheme="minorBidi"/>
              <w:i w:val="0"/>
              <w:iCs w:val="0"/>
              <w:noProof/>
              <w:sz w:val="24"/>
              <w:szCs w:val="24"/>
            </w:rPr>
          </w:pPr>
          <w:hyperlink w:anchor="_Toc27037420" w:history="1">
            <w:r w:rsidRPr="00580AFF">
              <w:rPr>
                <w:rStyle w:val="Hyperlink"/>
                <w:noProof/>
              </w:rPr>
              <w:t>Transmission by the Import Agent</w:t>
            </w:r>
            <w:r>
              <w:rPr>
                <w:noProof/>
                <w:webHidden/>
              </w:rPr>
              <w:tab/>
            </w:r>
            <w:r>
              <w:rPr>
                <w:noProof/>
                <w:webHidden/>
              </w:rPr>
              <w:fldChar w:fldCharType="begin"/>
            </w:r>
            <w:r>
              <w:rPr>
                <w:noProof/>
                <w:webHidden/>
              </w:rPr>
              <w:instrText xml:space="preserve"> PAGEREF _Toc27037420 \h </w:instrText>
            </w:r>
            <w:r>
              <w:rPr>
                <w:noProof/>
                <w:webHidden/>
              </w:rPr>
            </w:r>
            <w:r>
              <w:rPr>
                <w:noProof/>
                <w:webHidden/>
              </w:rPr>
              <w:fldChar w:fldCharType="separate"/>
            </w:r>
            <w:r>
              <w:rPr>
                <w:noProof/>
                <w:webHidden/>
              </w:rPr>
              <w:t>54</w:t>
            </w:r>
            <w:r>
              <w:rPr>
                <w:noProof/>
                <w:webHidden/>
              </w:rPr>
              <w:fldChar w:fldCharType="end"/>
            </w:r>
          </w:hyperlink>
        </w:p>
        <w:p w14:paraId="59DE4802" w14:textId="4AEED68F" w:rsidR="007553E2" w:rsidRDefault="007553E2">
          <w:pPr>
            <w:pStyle w:val="TOC2"/>
            <w:tabs>
              <w:tab w:val="right" w:leader="dot" w:pos="9638"/>
            </w:tabs>
            <w:rPr>
              <w:rFonts w:eastAsiaTheme="minorEastAsia" w:cstheme="minorBidi"/>
              <w:i w:val="0"/>
              <w:iCs w:val="0"/>
              <w:noProof/>
              <w:sz w:val="24"/>
              <w:szCs w:val="24"/>
            </w:rPr>
          </w:pPr>
          <w:hyperlink w:anchor="_Toc27037421" w:history="1">
            <w:r w:rsidRPr="00580AFF">
              <w:rPr>
                <w:rStyle w:val="Hyperlink"/>
                <w:noProof/>
              </w:rPr>
              <w:t>Transmission in Places</w:t>
            </w:r>
            <w:r>
              <w:rPr>
                <w:noProof/>
                <w:webHidden/>
              </w:rPr>
              <w:tab/>
            </w:r>
            <w:r>
              <w:rPr>
                <w:noProof/>
                <w:webHidden/>
              </w:rPr>
              <w:fldChar w:fldCharType="begin"/>
            </w:r>
            <w:r>
              <w:rPr>
                <w:noProof/>
                <w:webHidden/>
              </w:rPr>
              <w:instrText xml:space="preserve"> PAGEREF _Toc27037421 \h </w:instrText>
            </w:r>
            <w:r>
              <w:rPr>
                <w:noProof/>
                <w:webHidden/>
              </w:rPr>
            </w:r>
            <w:r>
              <w:rPr>
                <w:noProof/>
                <w:webHidden/>
              </w:rPr>
              <w:fldChar w:fldCharType="separate"/>
            </w:r>
            <w:r>
              <w:rPr>
                <w:noProof/>
                <w:webHidden/>
              </w:rPr>
              <w:t>56</w:t>
            </w:r>
            <w:r>
              <w:rPr>
                <w:noProof/>
                <w:webHidden/>
              </w:rPr>
              <w:fldChar w:fldCharType="end"/>
            </w:r>
          </w:hyperlink>
        </w:p>
        <w:p w14:paraId="3F7D651F" w14:textId="2A3CFA6D" w:rsidR="007553E2" w:rsidRDefault="007553E2">
          <w:pPr>
            <w:pStyle w:val="TOC2"/>
            <w:tabs>
              <w:tab w:val="right" w:leader="dot" w:pos="9638"/>
            </w:tabs>
            <w:rPr>
              <w:rFonts w:eastAsiaTheme="minorEastAsia" w:cstheme="minorBidi"/>
              <w:i w:val="0"/>
              <w:iCs w:val="0"/>
              <w:noProof/>
              <w:sz w:val="24"/>
              <w:szCs w:val="24"/>
            </w:rPr>
          </w:pPr>
          <w:hyperlink w:anchor="_Toc27037422" w:history="1">
            <w:r w:rsidRPr="00580AFF">
              <w:rPr>
                <w:rStyle w:val="Hyperlink"/>
                <w:noProof/>
              </w:rPr>
              <w:t>Transmission in Networks</w:t>
            </w:r>
            <w:r>
              <w:rPr>
                <w:noProof/>
                <w:webHidden/>
              </w:rPr>
              <w:tab/>
            </w:r>
            <w:r>
              <w:rPr>
                <w:noProof/>
                <w:webHidden/>
              </w:rPr>
              <w:fldChar w:fldCharType="begin"/>
            </w:r>
            <w:r>
              <w:rPr>
                <w:noProof/>
                <w:webHidden/>
              </w:rPr>
              <w:instrText xml:space="preserve"> PAGEREF _Toc27037422 \h </w:instrText>
            </w:r>
            <w:r>
              <w:rPr>
                <w:noProof/>
                <w:webHidden/>
              </w:rPr>
            </w:r>
            <w:r>
              <w:rPr>
                <w:noProof/>
                <w:webHidden/>
              </w:rPr>
              <w:fldChar w:fldCharType="separate"/>
            </w:r>
            <w:r>
              <w:rPr>
                <w:noProof/>
                <w:webHidden/>
              </w:rPr>
              <w:t>58</w:t>
            </w:r>
            <w:r>
              <w:rPr>
                <w:noProof/>
                <w:webHidden/>
              </w:rPr>
              <w:fldChar w:fldCharType="end"/>
            </w:r>
          </w:hyperlink>
        </w:p>
        <w:p w14:paraId="489D26E2" w14:textId="38B4502C" w:rsidR="007553E2" w:rsidRDefault="007553E2">
          <w:pPr>
            <w:pStyle w:val="TOC2"/>
            <w:tabs>
              <w:tab w:val="right" w:leader="dot" w:pos="9638"/>
            </w:tabs>
            <w:rPr>
              <w:rFonts w:eastAsiaTheme="minorEastAsia" w:cstheme="minorBidi"/>
              <w:i w:val="0"/>
              <w:iCs w:val="0"/>
              <w:noProof/>
              <w:sz w:val="24"/>
              <w:szCs w:val="24"/>
            </w:rPr>
          </w:pPr>
          <w:hyperlink w:anchor="_Toc27037423" w:history="1">
            <w:r w:rsidRPr="00580AFF">
              <w:rPr>
                <w:rStyle w:val="Hyperlink"/>
                <w:noProof/>
              </w:rPr>
              <w:t>Transmission of Places</w:t>
            </w:r>
            <w:r>
              <w:rPr>
                <w:noProof/>
                <w:webHidden/>
              </w:rPr>
              <w:tab/>
            </w:r>
            <w:r>
              <w:rPr>
                <w:noProof/>
                <w:webHidden/>
              </w:rPr>
              <w:fldChar w:fldCharType="begin"/>
            </w:r>
            <w:r>
              <w:rPr>
                <w:noProof/>
                <w:webHidden/>
              </w:rPr>
              <w:instrText xml:space="preserve"> PAGEREF _Toc27037423 \h </w:instrText>
            </w:r>
            <w:r>
              <w:rPr>
                <w:noProof/>
                <w:webHidden/>
              </w:rPr>
            </w:r>
            <w:r>
              <w:rPr>
                <w:noProof/>
                <w:webHidden/>
              </w:rPr>
              <w:fldChar w:fldCharType="separate"/>
            </w:r>
            <w:r>
              <w:rPr>
                <w:noProof/>
                <w:webHidden/>
              </w:rPr>
              <w:t>59</w:t>
            </w:r>
            <w:r>
              <w:rPr>
                <w:noProof/>
                <w:webHidden/>
              </w:rPr>
              <w:fldChar w:fldCharType="end"/>
            </w:r>
          </w:hyperlink>
        </w:p>
        <w:p w14:paraId="4FE99706" w14:textId="1CAABB8D" w:rsidR="007553E2" w:rsidRDefault="007553E2">
          <w:pPr>
            <w:pStyle w:val="TOC2"/>
            <w:tabs>
              <w:tab w:val="right" w:leader="dot" w:pos="9638"/>
            </w:tabs>
            <w:rPr>
              <w:rFonts w:eastAsiaTheme="minorEastAsia" w:cstheme="minorBidi"/>
              <w:i w:val="0"/>
              <w:iCs w:val="0"/>
              <w:noProof/>
              <w:sz w:val="24"/>
              <w:szCs w:val="24"/>
            </w:rPr>
          </w:pPr>
          <w:hyperlink w:anchor="_Toc27037424" w:history="1">
            <w:r w:rsidRPr="00580AFF">
              <w:rPr>
                <w:rStyle w:val="Hyperlink"/>
                <w:noProof/>
              </w:rPr>
              <w:t>Cross-Condition Transmission</w:t>
            </w:r>
            <w:r>
              <w:rPr>
                <w:noProof/>
                <w:webHidden/>
              </w:rPr>
              <w:tab/>
            </w:r>
            <w:r>
              <w:rPr>
                <w:noProof/>
                <w:webHidden/>
              </w:rPr>
              <w:fldChar w:fldCharType="begin"/>
            </w:r>
            <w:r>
              <w:rPr>
                <w:noProof/>
                <w:webHidden/>
              </w:rPr>
              <w:instrText xml:space="preserve"> PAGEREF _Toc27037424 \h </w:instrText>
            </w:r>
            <w:r>
              <w:rPr>
                <w:noProof/>
                <w:webHidden/>
              </w:rPr>
            </w:r>
            <w:r>
              <w:rPr>
                <w:noProof/>
                <w:webHidden/>
              </w:rPr>
              <w:fldChar w:fldCharType="separate"/>
            </w:r>
            <w:r>
              <w:rPr>
                <w:noProof/>
                <w:webHidden/>
              </w:rPr>
              <w:t>60</w:t>
            </w:r>
            <w:r>
              <w:rPr>
                <w:noProof/>
                <w:webHidden/>
              </w:rPr>
              <w:fldChar w:fldCharType="end"/>
            </w:r>
          </w:hyperlink>
        </w:p>
        <w:p w14:paraId="4F53A2BC" w14:textId="01D9DD01" w:rsidR="007553E2" w:rsidRDefault="007553E2">
          <w:pPr>
            <w:pStyle w:val="TOC1"/>
            <w:tabs>
              <w:tab w:val="right" w:leader="dot" w:pos="9638"/>
            </w:tabs>
            <w:rPr>
              <w:rFonts w:eastAsiaTheme="minorEastAsia" w:cstheme="minorBidi"/>
              <w:b w:val="0"/>
              <w:bCs w:val="0"/>
              <w:noProof/>
              <w:sz w:val="24"/>
              <w:szCs w:val="24"/>
            </w:rPr>
          </w:pPr>
          <w:hyperlink w:anchor="_Toc27037425" w:history="1">
            <w:r w:rsidRPr="00580AFF">
              <w:rPr>
                <w:rStyle w:val="Hyperlink"/>
                <w:noProof/>
              </w:rPr>
              <w:t>Chapter 9: FRED Output</w:t>
            </w:r>
            <w:r>
              <w:rPr>
                <w:noProof/>
                <w:webHidden/>
              </w:rPr>
              <w:tab/>
            </w:r>
            <w:r>
              <w:rPr>
                <w:noProof/>
                <w:webHidden/>
              </w:rPr>
              <w:fldChar w:fldCharType="begin"/>
            </w:r>
            <w:r>
              <w:rPr>
                <w:noProof/>
                <w:webHidden/>
              </w:rPr>
              <w:instrText xml:space="preserve"> PAGEREF _Toc27037425 \h </w:instrText>
            </w:r>
            <w:r>
              <w:rPr>
                <w:noProof/>
                <w:webHidden/>
              </w:rPr>
            </w:r>
            <w:r>
              <w:rPr>
                <w:noProof/>
                <w:webHidden/>
              </w:rPr>
              <w:fldChar w:fldCharType="separate"/>
            </w:r>
            <w:r>
              <w:rPr>
                <w:noProof/>
                <w:webHidden/>
              </w:rPr>
              <w:t>62</w:t>
            </w:r>
            <w:r>
              <w:rPr>
                <w:noProof/>
                <w:webHidden/>
              </w:rPr>
              <w:fldChar w:fldCharType="end"/>
            </w:r>
          </w:hyperlink>
        </w:p>
        <w:p w14:paraId="5696F32B" w14:textId="0C89CB02" w:rsidR="007553E2" w:rsidRDefault="007553E2">
          <w:pPr>
            <w:pStyle w:val="TOC2"/>
            <w:tabs>
              <w:tab w:val="right" w:leader="dot" w:pos="9638"/>
            </w:tabs>
            <w:rPr>
              <w:rFonts w:eastAsiaTheme="minorEastAsia" w:cstheme="minorBidi"/>
              <w:i w:val="0"/>
              <w:iCs w:val="0"/>
              <w:noProof/>
              <w:sz w:val="24"/>
              <w:szCs w:val="24"/>
            </w:rPr>
          </w:pPr>
          <w:hyperlink w:anchor="_Toc27037426" w:history="1">
            <w:r w:rsidRPr="00580AFF">
              <w:rPr>
                <w:rStyle w:val="Hyperlink"/>
                <w:noProof/>
              </w:rPr>
              <w:t>Output Files</w:t>
            </w:r>
            <w:r>
              <w:rPr>
                <w:noProof/>
                <w:webHidden/>
              </w:rPr>
              <w:tab/>
            </w:r>
            <w:r>
              <w:rPr>
                <w:noProof/>
                <w:webHidden/>
              </w:rPr>
              <w:fldChar w:fldCharType="begin"/>
            </w:r>
            <w:r>
              <w:rPr>
                <w:noProof/>
                <w:webHidden/>
              </w:rPr>
              <w:instrText xml:space="preserve"> PAGEREF _Toc27037426 \h </w:instrText>
            </w:r>
            <w:r>
              <w:rPr>
                <w:noProof/>
                <w:webHidden/>
              </w:rPr>
            </w:r>
            <w:r>
              <w:rPr>
                <w:noProof/>
                <w:webHidden/>
              </w:rPr>
              <w:fldChar w:fldCharType="separate"/>
            </w:r>
            <w:r>
              <w:rPr>
                <w:noProof/>
                <w:webHidden/>
              </w:rPr>
              <w:t>62</w:t>
            </w:r>
            <w:r>
              <w:rPr>
                <w:noProof/>
                <w:webHidden/>
              </w:rPr>
              <w:fldChar w:fldCharType="end"/>
            </w:r>
          </w:hyperlink>
        </w:p>
        <w:p w14:paraId="77FB8F89" w14:textId="1917234C" w:rsidR="007553E2" w:rsidRDefault="007553E2">
          <w:pPr>
            <w:pStyle w:val="TOC2"/>
            <w:tabs>
              <w:tab w:val="right" w:leader="dot" w:pos="9638"/>
            </w:tabs>
            <w:rPr>
              <w:rFonts w:eastAsiaTheme="minorEastAsia" w:cstheme="minorBidi"/>
              <w:i w:val="0"/>
              <w:iCs w:val="0"/>
              <w:noProof/>
              <w:sz w:val="24"/>
              <w:szCs w:val="24"/>
            </w:rPr>
          </w:pPr>
          <w:hyperlink w:anchor="_Toc27037427" w:history="1">
            <w:r w:rsidRPr="00580AFF">
              <w:rPr>
                <w:rStyle w:val="Hyperlink"/>
                <w:noProof/>
              </w:rPr>
              <w:t>Time Series Output</w:t>
            </w:r>
            <w:r>
              <w:rPr>
                <w:noProof/>
                <w:webHidden/>
              </w:rPr>
              <w:tab/>
            </w:r>
            <w:r>
              <w:rPr>
                <w:noProof/>
                <w:webHidden/>
              </w:rPr>
              <w:fldChar w:fldCharType="begin"/>
            </w:r>
            <w:r>
              <w:rPr>
                <w:noProof/>
                <w:webHidden/>
              </w:rPr>
              <w:instrText xml:space="preserve"> PAGEREF _Toc27037427 \h </w:instrText>
            </w:r>
            <w:r>
              <w:rPr>
                <w:noProof/>
                <w:webHidden/>
              </w:rPr>
            </w:r>
            <w:r>
              <w:rPr>
                <w:noProof/>
                <w:webHidden/>
              </w:rPr>
              <w:fldChar w:fldCharType="separate"/>
            </w:r>
            <w:r>
              <w:rPr>
                <w:noProof/>
                <w:webHidden/>
              </w:rPr>
              <w:t>62</w:t>
            </w:r>
            <w:r>
              <w:rPr>
                <w:noProof/>
                <w:webHidden/>
              </w:rPr>
              <w:fldChar w:fldCharType="end"/>
            </w:r>
          </w:hyperlink>
        </w:p>
        <w:p w14:paraId="08BE6F96" w14:textId="746C65A7" w:rsidR="007553E2" w:rsidRDefault="007553E2">
          <w:pPr>
            <w:pStyle w:val="TOC2"/>
            <w:tabs>
              <w:tab w:val="right" w:leader="dot" w:pos="9638"/>
            </w:tabs>
            <w:rPr>
              <w:rFonts w:eastAsiaTheme="minorEastAsia" w:cstheme="minorBidi"/>
              <w:i w:val="0"/>
              <w:iCs w:val="0"/>
              <w:noProof/>
              <w:sz w:val="24"/>
              <w:szCs w:val="24"/>
            </w:rPr>
          </w:pPr>
          <w:hyperlink w:anchor="_Toc27037428" w:history="1">
            <w:r w:rsidRPr="00580AFF">
              <w:rPr>
                <w:rStyle w:val="Hyperlink"/>
                <w:noProof/>
              </w:rPr>
              <w:t>Health Records File</w:t>
            </w:r>
            <w:r>
              <w:rPr>
                <w:noProof/>
                <w:webHidden/>
              </w:rPr>
              <w:tab/>
            </w:r>
            <w:r>
              <w:rPr>
                <w:noProof/>
                <w:webHidden/>
              </w:rPr>
              <w:fldChar w:fldCharType="begin"/>
            </w:r>
            <w:r>
              <w:rPr>
                <w:noProof/>
                <w:webHidden/>
              </w:rPr>
              <w:instrText xml:space="preserve"> PAGEREF _Toc27037428 \h </w:instrText>
            </w:r>
            <w:r>
              <w:rPr>
                <w:noProof/>
                <w:webHidden/>
              </w:rPr>
            </w:r>
            <w:r>
              <w:rPr>
                <w:noProof/>
                <w:webHidden/>
              </w:rPr>
              <w:fldChar w:fldCharType="separate"/>
            </w:r>
            <w:r>
              <w:rPr>
                <w:noProof/>
                <w:webHidden/>
              </w:rPr>
              <w:t>64</w:t>
            </w:r>
            <w:r>
              <w:rPr>
                <w:noProof/>
                <w:webHidden/>
              </w:rPr>
              <w:fldChar w:fldCharType="end"/>
            </w:r>
          </w:hyperlink>
        </w:p>
        <w:p w14:paraId="0CCB87DD" w14:textId="5AFF3459" w:rsidR="007553E2" w:rsidRDefault="007553E2">
          <w:pPr>
            <w:pStyle w:val="TOC2"/>
            <w:tabs>
              <w:tab w:val="right" w:leader="dot" w:pos="9638"/>
            </w:tabs>
            <w:rPr>
              <w:rFonts w:eastAsiaTheme="minorEastAsia" w:cstheme="minorBidi"/>
              <w:i w:val="0"/>
              <w:iCs w:val="0"/>
              <w:noProof/>
              <w:sz w:val="24"/>
              <w:szCs w:val="24"/>
            </w:rPr>
          </w:pPr>
          <w:hyperlink w:anchor="_Toc27037429" w:history="1">
            <w:r w:rsidRPr="00580AFF">
              <w:rPr>
                <w:rStyle w:val="Hyperlink"/>
                <w:noProof/>
              </w:rPr>
              <w:t>Individual REPORT Files</w:t>
            </w:r>
            <w:r>
              <w:rPr>
                <w:noProof/>
                <w:webHidden/>
              </w:rPr>
              <w:tab/>
            </w:r>
            <w:r>
              <w:rPr>
                <w:noProof/>
                <w:webHidden/>
              </w:rPr>
              <w:fldChar w:fldCharType="begin"/>
            </w:r>
            <w:r>
              <w:rPr>
                <w:noProof/>
                <w:webHidden/>
              </w:rPr>
              <w:instrText xml:space="preserve"> PAGEREF _Toc27037429 \h </w:instrText>
            </w:r>
            <w:r>
              <w:rPr>
                <w:noProof/>
                <w:webHidden/>
              </w:rPr>
            </w:r>
            <w:r>
              <w:rPr>
                <w:noProof/>
                <w:webHidden/>
              </w:rPr>
              <w:fldChar w:fldCharType="separate"/>
            </w:r>
            <w:r>
              <w:rPr>
                <w:noProof/>
                <w:webHidden/>
              </w:rPr>
              <w:t>67</w:t>
            </w:r>
            <w:r>
              <w:rPr>
                <w:noProof/>
                <w:webHidden/>
              </w:rPr>
              <w:fldChar w:fldCharType="end"/>
            </w:r>
          </w:hyperlink>
        </w:p>
        <w:p w14:paraId="7727EFDD" w14:textId="02CC17D1" w:rsidR="007553E2" w:rsidRDefault="007553E2">
          <w:pPr>
            <w:pStyle w:val="TOC2"/>
            <w:tabs>
              <w:tab w:val="right" w:leader="dot" w:pos="9638"/>
            </w:tabs>
            <w:rPr>
              <w:rFonts w:eastAsiaTheme="minorEastAsia" w:cstheme="minorBidi"/>
              <w:i w:val="0"/>
              <w:iCs w:val="0"/>
              <w:noProof/>
              <w:sz w:val="24"/>
              <w:szCs w:val="24"/>
            </w:rPr>
          </w:pPr>
          <w:hyperlink w:anchor="_Toc27037430" w:history="1">
            <w:r w:rsidRPr="00580AFF">
              <w:rPr>
                <w:rStyle w:val="Hyperlink"/>
                <w:noProof/>
              </w:rPr>
              <w:t>Network Files</w:t>
            </w:r>
            <w:r>
              <w:rPr>
                <w:noProof/>
                <w:webHidden/>
              </w:rPr>
              <w:tab/>
            </w:r>
            <w:r>
              <w:rPr>
                <w:noProof/>
                <w:webHidden/>
              </w:rPr>
              <w:fldChar w:fldCharType="begin"/>
            </w:r>
            <w:r>
              <w:rPr>
                <w:noProof/>
                <w:webHidden/>
              </w:rPr>
              <w:instrText xml:space="preserve"> PAGEREF _Toc27037430 \h </w:instrText>
            </w:r>
            <w:r>
              <w:rPr>
                <w:noProof/>
                <w:webHidden/>
              </w:rPr>
            </w:r>
            <w:r>
              <w:rPr>
                <w:noProof/>
                <w:webHidden/>
              </w:rPr>
              <w:fldChar w:fldCharType="separate"/>
            </w:r>
            <w:r>
              <w:rPr>
                <w:noProof/>
                <w:webHidden/>
              </w:rPr>
              <w:t>67</w:t>
            </w:r>
            <w:r>
              <w:rPr>
                <w:noProof/>
                <w:webHidden/>
              </w:rPr>
              <w:fldChar w:fldCharType="end"/>
            </w:r>
          </w:hyperlink>
        </w:p>
        <w:p w14:paraId="5229F588" w14:textId="4D4283AA" w:rsidR="007553E2" w:rsidRDefault="007553E2">
          <w:pPr>
            <w:pStyle w:val="TOC3"/>
            <w:tabs>
              <w:tab w:val="right" w:leader="dot" w:pos="9638"/>
            </w:tabs>
            <w:rPr>
              <w:rFonts w:eastAsiaTheme="minorEastAsia" w:cstheme="minorBidi"/>
              <w:noProof/>
              <w:sz w:val="24"/>
              <w:szCs w:val="24"/>
            </w:rPr>
          </w:pPr>
          <w:hyperlink w:anchor="_Toc27037431" w:history="1">
            <w:r w:rsidRPr="00580AFF">
              <w:rPr>
                <w:rStyle w:val="Hyperlink"/>
                <w:noProof/>
              </w:rPr>
              <w:t>Gelphi for Network Display and Analysis</w:t>
            </w:r>
            <w:r>
              <w:rPr>
                <w:noProof/>
                <w:webHidden/>
              </w:rPr>
              <w:tab/>
            </w:r>
            <w:r>
              <w:rPr>
                <w:noProof/>
                <w:webHidden/>
              </w:rPr>
              <w:fldChar w:fldCharType="begin"/>
            </w:r>
            <w:r>
              <w:rPr>
                <w:noProof/>
                <w:webHidden/>
              </w:rPr>
              <w:instrText xml:space="preserve"> PAGEREF _Toc27037431 \h </w:instrText>
            </w:r>
            <w:r>
              <w:rPr>
                <w:noProof/>
                <w:webHidden/>
              </w:rPr>
            </w:r>
            <w:r>
              <w:rPr>
                <w:noProof/>
                <w:webHidden/>
              </w:rPr>
              <w:fldChar w:fldCharType="separate"/>
            </w:r>
            <w:r>
              <w:rPr>
                <w:noProof/>
                <w:webHidden/>
              </w:rPr>
              <w:t>70</w:t>
            </w:r>
            <w:r>
              <w:rPr>
                <w:noProof/>
                <w:webHidden/>
              </w:rPr>
              <w:fldChar w:fldCharType="end"/>
            </w:r>
          </w:hyperlink>
        </w:p>
        <w:p w14:paraId="2EBD532D" w14:textId="72C0C254" w:rsidR="007553E2" w:rsidRDefault="007553E2">
          <w:pPr>
            <w:pStyle w:val="TOC2"/>
            <w:tabs>
              <w:tab w:val="right" w:leader="dot" w:pos="9638"/>
            </w:tabs>
            <w:rPr>
              <w:rFonts w:eastAsiaTheme="minorEastAsia" w:cstheme="minorBidi"/>
              <w:i w:val="0"/>
              <w:iCs w:val="0"/>
              <w:noProof/>
              <w:sz w:val="24"/>
              <w:szCs w:val="24"/>
            </w:rPr>
          </w:pPr>
          <w:hyperlink w:anchor="_Toc27037432" w:history="1">
            <w:r w:rsidRPr="00580AFF">
              <w:rPr>
                <w:rStyle w:val="Hyperlink"/>
                <w:noProof/>
              </w:rPr>
              <w:t>The LOG File</w:t>
            </w:r>
            <w:r>
              <w:rPr>
                <w:noProof/>
                <w:webHidden/>
              </w:rPr>
              <w:tab/>
            </w:r>
            <w:r>
              <w:rPr>
                <w:noProof/>
                <w:webHidden/>
              </w:rPr>
              <w:fldChar w:fldCharType="begin"/>
            </w:r>
            <w:r>
              <w:rPr>
                <w:noProof/>
                <w:webHidden/>
              </w:rPr>
              <w:instrText xml:space="preserve"> PAGEREF _Toc27037432 \h </w:instrText>
            </w:r>
            <w:r>
              <w:rPr>
                <w:noProof/>
                <w:webHidden/>
              </w:rPr>
            </w:r>
            <w:r>
              <w:rPr>
                <w:noProof/>
                <w:webHidden/>
              </w:rPr>
              <w:fldChar w:fldCharType="separate"/>
            </w:r>
            <w:r>
              <w:rPr>
                <w:noProof/>
                <w:webHidden/>
              </w:rPr>
              <w:t>70</w:t>
            </w:r>
            <w:r>
              <w:rPr>
                <w:noProof/>
                <w:webHidden/>
              </w:rPr>
              <w:fldChar w:fldCharType="end"/>
            </w:r>
          </w:hyperlink>
        </w:p>
        <w:p w14:paraId="302CA6FC" w14:textId="1A803C41" w:rsidR="007553E2" w:rsidRDefault="007553E2">
          <w:pPr>
            <w:pStyle w:val="TOC2"/>
            <w:tabs>
              <w:tab w:val="right" w:leader="dot" w:pos="9638"/>
            </w:tabs>
            <w:rPr>
              <w:rFonts w:eastAsiaTheme="minorEastAsia" w:cstheme="minorBidi"/>
              <w:i w:val="0"/>
              <w:iCs w:val="0"/>
              <w:noProof/>
              <w:sz w:val="24"/>
              <w:szCs w:val="24"/>
            </w:rPr>
          </w:pPr>
          <w:hyperlink w:anchor="_Toc27037433" w:history="1">
            <w:r w:rsidRPr="00580AFF">
              <w:rPr>
                <w:rStyle w:val="Hyperlink"/>
                <w:noProof/>
              </w:rPr>
              <w:t>Errors and Warnings</w:t>
            </w:r>
            <w:r>
              <w:rPr>
                <w:noProof/>
                <w:webHidden/>
              </w:rPr>
              <w:tab/>
            </w:r>
            <w:r>
              <w:rPr>
                <w:noProof/>
                <w:webHidden/>
              </w:rPr>
              <w:fldChar w:fldCharType="begin"/>
            </w:r>
            <w:r>
              <w:rPr>
                <w:noProof/>
                <w:webHidden/>
              </w:rPr>
              <w:instrText xml:space="preserve"> PAGEREF _Toc27037433 \h </w:instrText>
            </w:r>
            <w:r>
              <w:rPr>
                <w:noProof/>
                <w:webHidden/>
              </w:rPr>
            </w:r>
            <w:r>
              <w:rPr>
                <w:noProof/>
                <w:webHidden/>
              </w:rPr>
              <w:fldChar w:fldCharType="separate"/>
            </w:r>
            <w:r>
              <w:rPr>
                <w:noProof/>
                <w:webHidden/>
              </w:rPr>
              <w:t>71</w:t>
            </w:r>
            <w:r>
              <w:rPr>
                <w:noProof/>
                <w:webHidden/>
              </w:rPr>
              <w:fldChar w:fldCharType="end"/>
            </w:r>
          </w:hyperlink>
        </w:p>
        <w:p w14:paraId="3C0EEFE2" w14:textId="09DE53A1" w:rsidR="007553E2" w:rsidRDefault="007553E2">
          <w:pPr>
            <w:pStyle w:val="TOC2"/>
            <w:tabs>
              <w:tab w:val="right" w:leader="dot" w:pos="9638"/>
            </w:tabs>
            <w:rPr>
              <w:rFonts w:eastAsiaTheme="minorEastAsia" w:cstheme="minorBidi"/>
              <w:i w:val="0"/>
              <w:iCs w:val="0"/>
              <w:noProof/>
              <w:sz w:val="24"/>
              <w:szCs w:val="24"/>
            </w:rPr>
          </w:pPr>
          <w:hyperlink w:anchor="_Toc27037434" w:history="1">
            <w:r w:rsidRPr="00580AFF">
              <w:rPr>
                <w:rStyle w:val="Hyperlink"/>
                <w:noProof/>
              </w:rPr>
              <w:t>Plotting and Visualization</w:t>
            </w:r>
            <w:r>
              <w:rPr>
                <w:noProof/>
                <w:webHidden/>
              </w:rPr>
              <w:tab/>
            </w:r>
            <w:r>
              <w:rPr>
                <w:noProof/>
                <w:webHidden/>
              </w:rPr>
              <w:fldChar w:fldCharType="begin"/>
            </w:r>
            <w:r>
              <w:rPr>
                <w:noProof/>
                <w:webHidden/>
              </w:rPr>
              <w:instrText xml:space="preserve"> PAGEREF _Toc27037434 \h </w:instrText>
            </w:r>
            <w:r>
              <w:rPr>
                <w:noProof/>
                <w:webHidden/>
              </w:rPr>
            </w:r>
            <w:r>
              <w:rPr>
                <w:noProof/>
                <w:webHidden/>
              </w:rPr>
              <w:fldChar w:fldCharType="separate"/>
            </w:r>
            <w:r>
              <w:rPr>
                <w:noProof/>
                <w:webHidden/>
              </w:rPr>
              <w:t>71</w:t>
            </w:r>
            <w:r>
              <w:rPr>
                <w:noProof/>
                <w:webHidden/>
              </w:rPr>
              <w:fldChar w:fldCharType="end"/>
            </w:r>
          </w:hyperlink>
        </w:p>
        <w:p w14:paraId="24157EE1" w14:textId="289A4F1E" w:rsidR="007553E2" w:rsidRDefault="007553E2">
          <w:pPr>
            <w:pStyle w:val="TOC3"/>
            <w:tabs>
              <w:tab w:val="right" w:leader="dot" w:pos="9638"/>
            </w:tabs>
            <w:rPr>
              <w:rFonts w:eastAsiaTheme="minorEastAsia" w:cstheme="minorBidi"/>
              <w:noProof/>
              <w:sz w:val="24"/>
              <w:szCs w:val="24"/>
            </w:rPr>
          </w:pPr>
          <w:hyperlink w:anchor="_Toc27037435" w:history="1">
            <w:r w:rsidRPr="00580AFF">
              <w:rPr>
                <w:rStyle w:val="Hyperlink"/>
                <w:rFonts w:cstheme="minorHAnsi"/>
                <w:noProof/>
              </w:rPr>
              <w:t>Dormant States</w:t>
            </w:r>
            <w:r>
              <w:rPr>
                <w:noProof/>
                <w:webHidden/>
              </w:rPr>
              <w:tab/>
            </w:r>
            <w:r>
              <w:rPr>
                <w:noProof/>
                <w:webHidden/>
              </w:rPr>
              <w:fldChar w:fldCharType="begin"/>
            </w:r>
            <w:r>
              <w:rPr>
                <w:noProof/>
                <w:webHidden/>
              </w:rPr>
              <w:instrText xml:space="preserve"> PAGEREF _Toc27037435 \h </w:instrText>
            </w:r>
            <w:r>
              <w:rPr>
                <w:noProof/>
                <w:webHidden/>
              </w:rPr>
            </w:r>
            <w:r>
              <w:rPr>
                <w:noProof/>
                <w:webHidden/>
              </w:rPr>
              <w:fldChar w:fldCharType="separate"/>
            </w:r>
            <w:r>
              <w:rPr>
                <w:noProof/>
                <w:webHidden/>
              </w:rPr>
              <w:t>71</w:t>
            </w:r>
            <w:r>
              <w:rPr>
                <w:noProof/>
                <w:webHidden/>
              </w:rPr>
              <w:fldChar w:fldCharType="end"/>
            </w:r>
          </w:hyperlink>
        </w:p>
        <w:p w14:paraId="67B1460B" w14:textId="1E5523D9" w:rsidR="007553E2" w:rsidRDefault="007553E2">
          <w:pPr>
            <w:pStyle w:val="TOC1"/>
            <w:tabs>
              <w:tab w:val="right" w:leader="dot" w:pos="9638"/>
            </w:tabs>
            <w:rPr>
              <w:rFonts w:eastAsiaTheme="minorEastAsia" w:cstheme="minorBidi"/>
              <w:b w:val="0"/>
              <w:bCs w:val="0"/>
              <w:noProof/>
              <w:sz w:val="24"/>
              <w:szCs w:val="24"/>
            </w:rPr>
          </w:pPr>
          <w:hyperlink w:anchor="_Toc27037436" w:history="1">
            <w:r w:rsidRPr="00580AFF">
              <w:rPr>
                <w:rStyle w:val="Hyperlink"/>
                <w:noProof/>
              </w:rPr>
              <w:t>Chapter 10: FRED Simulation Information Management System</w:t>
            </w:r>
            <w:r>
              <w:rPr>
                <w:noProof/>
                <w:webHidden/>
              </w:rPr>
              <w:tab/>
            </w:r>
            <w:r>
              <w:rPr>
                <w:noProof/>
                <w:webHidden/>
              </w:rPr>
              <w:fldChar w:fldCharType="begin"/>
            </w:r>
            <w:r>
              <w:rPr>
                <w:noProof/>
                <w:webHidden/>
              </w:rPr>
              <w:instrText xml:space="preserve"> PAGEREF _Toc27037436 \h </w:instrText>
            </w:r>
            <w:r>
              <w:rPr>
                <w:noProof/>
                <w:webHidden/>
              </w:rPr>
            </w:r>
            <w:r>
              <w:rPr>
                <w:noProof/>
                <w:webHidden/>
              </w:rPr>
              <w:fldChar w:fldCharType="separate"/>
            </w:r>
            <w:r>
              <w:rPr>
                <w:noProof/>
                <w:webHidden/>
              </w:rPr>
              <w:t>72</w:t>
            </w:r>
            <w:r>
              <w:rPr>
                <w:noProof/>
                <w:webHidden/>
              </w:rPr>
              <w:fldChar w:fldCharType="end"/>
            </w:r>
          </w:hyperlink>
        </w:p>
        <w:p w14:paraId="16D8F8B4" w14:textId="60BB2635" w:rsidR="007553E2" w:rsidRDefault="007553E2">
          <w:pPr>
            <w:pStyle w:val="TOC2"/>
            <w:tabs>
              <w:tab w:val="right" w:leader="dot" w:pos="9638"/>
            </w:tabs>
            <w:rPr>
              <w:rFonts w:eastAsiaTheme="minorEastAsia" w:cstheme="minorBidi"/>
              <w:i w:val="0"/>
              <w:iCs w:val="0"/>
              <w:noProof/>
              <w:sz w:val="24"/>
              <w:szCs w:val="24"/>
            </w:rPr>
          </w:pPr>
          <w:hyperlink w:anchor="_Toc27037437" w:history="1">
            <w:r w:rsidRPr="00580AFF">
              <w:rPr>
                <w:rStyle w:val="Hyperlink"/>
                <w:noProof/>
              </w:rPr>
              <w:t>Running FRED directly</w:t>
            </w:r>
            <w:r>
              <w:rPr>
                <w:noProof/>
                <w:webHidden/>
              </w:rPr>
              <w:tab/>
            </w:r>
            <w:r>
              <w:rPr>
                <w:noProof/>
                <w:webHidden/>
              </w:rPr>
              <w:fldChar w:fldCharType="begin"/>
            </w:r>
            <w:r>
              <w:rPr>
                <w:noProof/>
                <w:webHidden/>
              </w:rPr>
              <w:instrText xml:space="preserve"> PAGEREF _Toc27037437 \h </w:instrText>
            </w:r>
            <w:r>
              <w:rPr>
                <w:noProof/>
                <w:webHidden/>
              </w:rPr>
            </w:r>
            <w:r>
              <w:rPr>
                <w:noProof/>
                <w:webHidden/>
              </w:rPr>
              <w:fldChar w:fldCharType="separate"/>
            </w:r>
            <w:r>
              <w:rPr>
                <w:noProof/>
                <w:webHidden/>
              </w:rPr>
              <w:t>72</w:t>
            </w:r>
            <w:r>
              <w:rPr>
                <w:noProof/>
                <w:webHidden/>
              </w:rPr>
              <w:fldChar w:fldCharType="end"/>
            </w:r>
          </w:hyperlink>
        </w:p>
        <w:p w14:paraId="1CC9C9AA" w14:textId="31E4C200" w:rsidR="007553E2" w:rsidRDefault="007553E2">
          <w:pPr>
            <w:pStyle w:val="TOC3"/>
            <w:tabs>
              <w:tab w:val="right" w:leader="dot" w:pos="9638"/>
            </w:tabs>
            <w:rPr>
              <w:rFonts w:eastAsiaTheme="minorEastAsia" w:cstheme="minorBidi"/>
              <w:noProof/>
              <w:sz w:val="24"/>
              <w:szCs w:val="24"/>
            </w:rPr>
          </w:pPr>
          <w:hyperlink w:anchor="_Toc27037438" w:history="1">
            <w:r w:rsidRPr="00580AFF">
              <w:rPr>
                <w:rStyle w:val="Hyperlink"/>
                <w:noProof/>
              </w:rPr>
              <w:t>Example: running FRED</w:t>
            </w:r>
            <w:r>
              <w:rPr>
                <w:noProof/>
                <w:webHidden/>
              </w:rPr>
              <w:tab/>
            </w:r>
            <w:r>
              <w:rPr>
                <w:noProof/>
                <w:webHidden/>
              </w:rPr>
              <w:fldChar w:fldCharType="begin"/>
            </w:r>
            <w:r>
              <w:rPr>
                <w:noProof/>
                <w:webHidden/>
              </w:rPr>
              <w:instrText xml:space="preserve"> PAGEREF _Toc27037438 \h </w:instrText>
            </w:r>
            <w:r>
              <w:rPr>
                <w:noProof/>
                <w:webHidden/>
              </w:rPr>
            </w:r>
            <w:r>
              <w:rPr>
                <w:noProof/>
                <w:webHidden/>
              </w:rPr>
              <w:fldChar w:fldCharType="separate"/>
            </w:r>
            <w:r>
              <w:rPr>
                <w:noProof/>
                <w:webHidden/>
              </w:rPr>
              <w:t>72</w:t>
            </w:r>
            <w:r>
              <w:rPr>
                <w:noProof/>
                <w:webHidden/>
              </w:rPr>
              <w:fldChar w:fldCharType="end"/>
            </w:r>
          </w:hyperlink>
        </w:p>
        <w:p w14:paraId="044A420C" w14:textId="2710C71A" w:rsidR="007553E2" w:rsidRDefault="007553E2">
          <w:pPr>
            <w:pStyle w:val="TOC2"/>
            <w:tabs>
              <w:tab w:val="right" w:leader="dot" w:pos="9638"/>
            </w:tabs>
            <w:rPr>
              <w:rFonts w:eastAsiaTheme="minorEastAsia" w:cstheme="minorBidi"/>
              <w:i w:val="0"/>
              <w:iCs w:val="0"/>
              <w:noProof/>
              <w:sz w:val="24"/>
              <w:szCs w:val="24"/>
            </w:rPr>
          </w:pPr>
          <w:hyperlink w:anchor="_Toc27037439" w:history="1">
            <w:r w:rsidRPr="00580AFF">
              <w:rPr>
                <w:rStyle w:val="Hyperlink"/>
                <w:noProof/>
              </w:rPr>
              <w:t>FRED command line options</w:t>
            </w:r>
            <w:r>
              <w:rPr>
                <w:noProof/>
                <w:webHidden/>
              </w:rPr>
              <w:tab/>
            </w:r>
            <w:r>
              <w:rPr>
                <w:noProof/>
                <w:webHidden/>
              </w:rPr>
              <w:fldChar w:fldCharType="begin"/>
            </w:r>
            <w:r>
              <w:rPr>
                <w:noProof/>
                <w:webHidden/>
              </w:rPr>
              <w:instrText xml:space="preserve"> PAGEREF _Toc27037439 \h </w:instrText>
            </w:r>
            <w:r>
              <w:rPr>
                <w:noProof/>
                <w:webHidden/>
              </w:rPr>
            </w:r>
            <w:r>
              <w:rPr>
                <w:noProof/>
                <w:webHidden/>
              </w:rPr>
              <w:fldChar w:fldCharType="separate"/>
            </w:r>
            <w:r>
              <w:rPr>
                <w:noProof/>
                <w:webHidden/>
              </w:rPr>
              <w:t>73</w:t>
            </w:r>
            <w:r>
              <w:rPr>
                <w:noProof/>
                <w:webHidden/>
              </w:rPr>
              <w:fldChar w:fldCharType="end"/>
            </w:r>
          </w:hyperlink>
        </w:p>
        <w:p w14:paraId="2FD47E2F" w14:textId="3851B854" w:rsidR="007553E2" w:rsidRDefault="007553E2">
          <w:pPr>
            <w:pStyle w:val="TOC2"/>
            <w:tabs>
              <w:tab w:val="right" w:leader="dot" w:pos="9638"/>
            </w:tabs>
            <w:rPr>
              <w:rFonts w:eastAsiaTheme="minorEastAsia" w:cstheme="minorBidi"/>
              <w:i w:val="0"/>
              <w:iCs w:val="0"/>
              <w:noProof/>
              <w:sz w:val="24"/>
              <w:szCs w:val="24"/>
            </w:rPr>
          </w:pPr>
          <w:hyperlink w:anchor="_Toc27037440" w:history="1">
            <w:r w:rsidRPr="00580AFF">
              <w:rPr>
                <w:rStyle w:val="Hyperlink"/>
                <w:noProof/>
              </w:rPr>
              <w:t>The FRED Compiler</w:t>
            </w:r>
            <w:r>
              <w:rPr>
                <w:noProof/>
                <w:webHidden/>
              </w:rPr>
              <w:tab/>
            </w:r>
            <w:r>
              <w:rPr>
                <w:noProof/>
                <w:webHidden/>
              </w:rPr>
              <w:fldChar w:fldCharType="begin"/>
            </w:r>
            <w:r>
              <w:rPr>
                <w:noProof/>
                <w:webHidden/>
              </w:rPr>
              <w:instrText xml:space="preserve"> PAGEREF _Toc27037440 \h </w:instrText>
            </w:r>
            <w:r>
              <w:rPr>
                <w:noProof/>
                <w:webHidden/>
              </w:rPr>
            </w:r>
            <w:r>
              <w:rPr>
                <w:noProof/>
                <w:webHidden/>
              </w:rPr>
              <w:fldChar w:fldCharType="separate"/>
            </w:r>
            <w:r>
              <w:rPr>
                <w:noProof/>
                <w:webHidden/>
              </w:rPr>
              <w:t>73</w:t>
            </w:r>
            <w:r>
              <w:rPr>
                <w:noProof/>
                <w:webHidden/>
              </w:rPr>
              <w:fldChar w:fldCharType="end"/>
            </w:r>
          </w:hyperlink>
        </w:p>
        <w:p w14:paraId="05F990EB" w14:textId="363D67AF" w:rsidR="007553E2" w:rsidRDefault="007553E2">
          <w:pPr>
            <w:pStyle w:val="TOC2"/>
            <w:tabs>
              <w:tab w:val="right" w:leader="dot" w:pos="9638"/>
            </w:tabs>
            <w:rPr>
              <w:rFonts w:eastAsiaTheme="minorEastAsia" w:cstheme="minorBidi"/>
              <w:i w:val="0"/>
              <w:iCs w:val="0"/>
              <w:noProof/>
              <w:sz w:val="24"/>
              <w:szCs w:val="24"/>
            </w:rPr>
          </w:pPr>
          <w:hyperlink w:anchor="_Toc27037441" w:history="1">
            <w:r w:rsidRPr="00580AFF">
              <w:rPr>
                <w:rStyle w:val="Hyperlink"/>
                <w:noProof/>
              </w:rPr>
              <w:t>FRED commands</w:t>
            </w:r>
            <w:r>
              <w:rPr>
                <w:noProof/>
                <w:webHidden/>
              </w:rPr>
              <w:tab/>
            </w:r>
            <w:r>
              <w:rPr>
                <w:noProof/>
                <w:webHidden/>
              </w:rPr>
              <w:fldChar w:fldCharType="begin"/>
            </w:r>
            <w:r>
              <w:rPr>
                <w:noProof/>
                <w:webHidden/>
              </w:rPr>
              <w:instrText xml:space="preserve"> PAGEREF _Toc27037441 \h </w:instrText>
            </w:r>
            <w:r>
              <w:rPr>
                <w:noProof/>
                <w:webHidden/>
              </w:rPr>
            </w:r>
            <w:r>
              <w:rPr>
                <w:noProof/>
                <w:webHidden/>
              </w:rPr>
              <w:fldChar w:fldCharType="separate"/>
            </w:r>
            <w:r>
              <w:rPr>
                <w:noProof/>
                <w:webHidden/>
              </w:rPr>
              <w:t>74</w:t>
            </w:r>
            <w:r>
              <w:rPr>
                <w:noProof/>
                <w:webHidden/>
              </w:rPr>
              <w:fldChar w:fldCharType="end"/>
            </w:r>
          </w:hyperlink>
        </w:p>
        <w:p w14:paraId="5239318E" w14:textId="1F7217E8" w:rsidR="007553E2" w:rsidRDefault="007553E2">
          <w:pPr>
            <w:pStyle w:val="TOC2"/>
            <w:tabs>
              <w:tab w:val="right" w:leader="dot" w:pos="9638"/>
            </w:tabs>
            <w:rPr>
              <w:rFonts w:eastAsiaTheme="minorEastAsia" w:cstheme="minorBidi"/>
              <w:i w:val="0"/>
              <w:iCs w:val="0"/>
              <w:noProof/>
              <w:sz w:val="24"/>
              <w:szCs w:val="24"/>
            </w:rPr>
          </w:pPr>
          <w:hyperlink w:anchor="_Toc27037442" w:history="1">
            <w:r w:rsidRPr="00580AFF">
              <w:rPr>
                <w:rStyle w:val="Hyperlink"/>
                <w:noProof/>
              </w:rPr>
              <w:t>Job Control</w:t>
            </w:r>
            <w:r>
              <w:rPr>
                <w:noProof/>
                <w:webHidden/>
              </w:rPr>
              <w:tab/>
            </w:r>
            <w:r>
              <w:rPr>
                <w:noProof/>
                <w:webHidden/>
              </w:rPr>
              <w:fldChar w:fldCharType="begin"/>
            </w:r>
            <w:r>
              <w:rPr>
                <w:noProof/>
                <w:webHidden/>
              </w:rPr>
              <w:instrText xml:space="preserve"> PAGEREF _Toc27037442 \h </w:instrText>
            </w:r>
            <w:r>
              <w:rPr>
                <w:noProof/>
                <w:webHidden/>
              </w:rPr>
            </w:r>
            <w:r>
              <w:rPr>
                <w:noProof/>
                <w:webHidden/>
              </w:rPr>
              <w:fldChar w:fldCharType="separate"/>
            </w:r>
            <w:r>
              <w:rPr>
                <w:noProof/>
                <w:webHidden/>
              </w:rPr>
              <w:t>76</w:t>
            </w:r>
            <w:r>
              <w:rPr>
                <w:noProof/>
                <w:webHidden/>
              </w:rPr>
              <w:fldChar w:fldCharType="end"/>
            </w:r>
          </w:hyperlink>
        </w:p>
        <w:p w14:paraId="772EF88A" w14:textId="15E614C9" w:rsidR="007553E2" w:rsidRDefault="007553E2">
          <w:pPr>
            <w:pStyle w:val="TOC1"/>
            <w:tabs>
              <w:tab w:val="right" w:leader="dot" w:pos="9638"/>
            </w:tabs>
            <w:rPr>
              <w:rFonts w:eastAsiaTheme="minorEastAsia" w:cstheme="minorBidi"/>
              <w:b w:val="0"/>
              <w:bCs w:val="0"/>
              <w:noProof/>
              <w:sz w:val="24"/>
              <w:szCs w:val="24"/>
            </w:rPr>
          </w:pPr>
          <w:hyperlink w:anchor="_Toc27037443" w:history="1">
            <w:r w:rsidRPr="00580AFF">
              <w:rPr>
                <w:rStyle w:val="Hyperlink"/>
                <w:noProof/>
              </w:rPr>
              <w:t>Chapter 11: FRED Web Interface</w:t>
            </w:r>
            <w:r>
              <w:rPr>
                <w:noProof/>
                <w:webHidden/>
              </w:rPr>
              <w:tab/>
            </w:r>
            <w:r>
              <w:rPr>
                <w:noProof/>
                <w:webHidden/>
              </w:rPr>
              <w:fldChar w:fldCharType="begin"/>
            </w:r>
            <w:r>
              <w:rPr>
                <w:noProof/>
                <w:webHidden/>
              </w:rPr>
              <w:instrText xml:space="preserve"> PAGEREF _Toc27037443 \h </w:instrText>
            </w:r>
            <w:r>
              <w:rPr>
                <w:noProof/>
                <w:webHidden/>
              </w:rPr>
            </w:r>
            <w:r>
              <w:rPr>
                <w:noProof/>
                <w:webHidden/>
              </w:rPr>
              <w:fldChar w:fldCharType="separate"/>
            </w:r>
            <w:r>
              <w:rPr>
                <w:noProof/>
                <w:webHidden/>
              </w:rPr>
              <w:t>79</w:t>
            </w:r>
            <w:r>
              <w:rPr>
                <w:noProof/>
                <w:webHidden/>
              </w:rPr>
              <w:fldChar w:fldCharType="end"/>
            </w:r>
          </w:hyperlink>
        </w:p>
        <w:p w14:paraId="6001ABCF" w14:textId="1DF50671" w:rsidR="007553E2" w:rsidRDefault="007553E2">
          <w:pPr>
            <w:pStyle w:val="TOC1"/>
            <w:tabs>
              <w:tab w:val="right" w:leader="dot" w:pos="9638"/>
            </w:tabs>
            <w:rPr>
              <w:rFonts w:eastAsiaTheme="minorEastAsia" w:cstheme="minorBidi"/>
              <w:b w:val="0"/>
              <w:bCs w:val="0"/>
              <w:noProof/>
              <w:sz w:val="24"/>
              <w:szCs w:val="24"/>
            </w:rPr>
          </w:pPr>
          <w:hyperlink w:anchor="_Toc27037444" w:history="1">
            <w:r w:rsidRPr="00580AFF">
              <w:rPr>
                <w:rStyle w:val="Hyperlink"/>
                <w:noProof/>
              </w:rPr>
              <w:t>Chapter 12: The FRED Library</w:t>
            </w:r>
            <w:r>
              <w:rPr>
                <w:noProof/>
                <w:webHidden/>
              </w:rPr>
              <w:tab/>
            </w:r>
            <w:r>
              <w:rPr>
                <w:noProof/>
                <w:webHidden/>
              </w:rPr>
              <w:fldChar w:fldCharType="begin"/>
            </w:r>
            <w:r>
              <w:rPr>
                <w:noProof/>
                <w:webHidden/>
              </w:rPr>
              <w:instrText xml:space="preserve"> PAGEREF _Toc27037444 \h </w:instrText>
            </w:r>
            <w:r>
              <w:rPr>
                <w:noProof/>
                <w:webHidden/>
              </w:rPr>
            </w:r>
            <w:r>
              <w:rPr>
                <w:noProof/>
                <w:webHidden/>
              </w:rPr>
              <w:fldChar w:fldCharType="separate"/>
            </w:r>
            <w:r>
              <w:rPr>
                <w:noProof/>
                <w:webHidden/>
              </w:rPr>
              <w:t>80</w:t>
            </w:r>
            <w:r>
              <w:rPr>
                <w:noProof/>
                <w:webHidden/>
              </w:rPr>
              <w:fldChar w:fldCharType="end"/>
            </w:r>
          </w:hyperlink>
        </w:p>
        <w:p w14:paraId="3B2910C5" w14:textId="5B838211" w:rsidR="007553E2" w:rsidRDefault="007553E2">
          <w:pPr>
            <w:pStyle w:val="TOC2"/>
            <w:tabs>
              <w:tab w:val="right" w:leader="dot" w:pos="9638"/>
            </w:tabs>
            <w:rPr>
              <w:rFonts w:eastAsiaTheme="minorEastAsia" w:cstheme="minorBidi"/>
              <w:i w:val="0"/>
              <w:iCs w:val="0"/>
              <w:noProof/>
              <w:sz w:val="24"/>
              <w:szCs w:val="24"/>
            </w:rPr>
          </w:pPr>
          <w:hyperlink w:anchor="_Toc27037445" w:history="1">
            <w:r w:rsidRPr="00580AFF">
              <w:rPr>
                <w:rStyle w:val="Hyperlink"/>
                <w:noProof/>
              </w:rPr>
              <w:t>Learning about the FRED Library</w:t>
            </w:r>
            <w:r>
              <w:rPr>
                <w:noProof/>
                <w:webHidden/>
              </w:rPr>
              <w:tab/>
            </w:r>
            <w:r>
              <w:rPr>
                <w:noProof/>
                <w:webHidden/>
              </w:rPr>
              <w:fldChar w:fldCharType="begin"/>
            </w:r>
            <w:r>
              <w:rPr>
                <w:noProof/>
                <w:webHidden/>
              </w:rPr>
              <w:instrText xml:space="preserve"> PAGEREF _Toc27037445 \h </w:instrText>
            </w:r>
            <w:r>
              <w:rPr>
                <w:noProof/>
                <w:webHidden/>
              </w:rPr>
            </w:r>
            <w:r>
              <w:rPr>
                <w:noProof/>
                <w:webHidden/>
              </w:rPr>
              <w:fldChar w:fldCharType="separate"/>
            </w:r>
            <w:r>
              <w:rPr>
                <w:noProof/>
                <w:webHidden/>
              </w:rPr>
              <w:t>80</w:t>
            </w:r>
            <w:r>
              <w:rPr>
                <w:noProof/>
                <w:webHidden/>
              </w:rPr>
              <w:fldChar w:fldCharType="end"/>
            </w:r>
          </w:hyperlink>
        </w:p>
        <w:p w14:paraId="317536F9" w14:textId="563E8E49" w:rsidR="007553E2" w:rsidRDefault="007553E2">
          <w:pPr>
            <w:pStyle w:val="TOC2"/>
            <w:tabs>
              <w:tab w:val="right" w:leader="dot" w:pos="9638"/>
            </w:tabs>
            <w:rPr>
              <w:rFonts w:eastAsiaTheme="minorEastAsia" w:cstheme="minorBidi"/>
              <w:i w:val="0"/>
              <w:iCs w:val="0"/>
              <w:noProof/>
              <w:sz w:val="24"/>
              <w:szCs w:val="24"/>
            </w:rPr>
          </w:pPr>
          <w:hyperlink w:anchor="_Toc27037446" w:history="1">
            <w:r w:rsidRPr="00580AFF">
              <w:rPr>
                <w:rStyle w:val="Hyperlink"/>
                <w:noProof/>
              </w:rPr>
              <w:t>Using a FRED Library</w:t>
            </w:r>
            <w:r>
              <w:rPr>
                <w:noProof/>
                <w:webHidden/>
              </w:rPr>
              <w:tab/>
            </w:r>
            <w:r>
              <w:rPr>
                <w:noProof/>
                <w:webHidden/>
              </w:rPr>
              <w:fldChar w:fldCharType="begin"/>
            </w:r>
            <w:r>
              <w:rPr>
                <w:noProof/>
                <w:webHidden/>
              </w:rPr>
              <w:instrText xml:space="preserve"> PAGEREF _Toc27037446 \h </w:instrText>
            </w:r>
            <w:r>
              <w:rPr>
                <w:noProof/>
                <w:webHidden/>
              </w:rPr>
            </w:r>
            <w:r>
              <w:rPr>
                <w:noProof/>
                <w:webHidden/>
              </w:rPr>
              <w:fldChar w:fldCharType="separate"/>
            </w:r>
            <w:r>
              <w:rPr>
                <w:noProof/>
                <w:webHidden/>
              </w:rPr>
              <w:t>82</w:t>
            </w:r>
            <w:r>
              <w:rPr>
                <w:noProof/>
                <w:webHidden/>
              </w:rPr>
              <w:fldChar w:fldCharType="end"/>
            </w:r>
          </w:hyperlink>
        </w:p>
        <w:p w14:paraId="78CACD63" w14:textId="7B356B7C" w:rsidR="007553E2" w:rsidRDefault="007553E2">
          <w:pPr>
            <w:pStyle w:val="TOC2"/>
            <w:tabs>
              <w:tab w:val="right" w:leader="dot" w:pos="9638"/>
            </w:tabs>
            <w:rPr>
              <w:rFonts w:eastAsiaTheme="minorEastAsia" w:cstheme="minorBidi"/>
              <w:i w:val="0"/>
              <w:iCs w:val="0"/>
              <w:noProof/>
              <w:sz w:val="24"/>
              <w:szCs w:val="24"/>
            </w:rPr>
          </w:pPr>
          <w:hyperlink w:anchor="_Toc27037447" w:history="1">
            <w:r w:rsidRPr="00580AFF">
              <w:rPr>
                <w:rStyle w:val="Hyperlink"/>
                <w:noProof/>
              </w:rPr>
              <w:t>Conditions Defined in Modules</w:t>
            </w:r>
            <w:r>
              <w:rPr>
                <w:noProof/>
                <w:webHidden/>
              </w:rPr>
              <w:tab/>
            </w:r>
            <w:r>
              <w:rPr>
                <w:noProof/>
                <w:webHidden/>
              </w:rPr>
              <w:fldChar w:fldCharType="begin"/>
            </w:r>
            <w:r>
              <w:rPr>
                <w:noProof/>
                <w:webHidden/>
              </w:rPr>
              <w:instrText xml:space="preserve"> PAGEREF _Toc27037447 \h </w:instrText>
            </w:r>
            <w:r>
              <w:rPr>
                <w:noProof/>
                <w:webHidden/>
              </w:rPr>
            </w:r>
            <w:r>
              <w:rPr>
                <w:noProof/>
                <w:webHidden/>
              </w:rPr>
              <w:fldChar w:fldCharType="separate"/>
            </w:r>
            <w:r>
              <w:rPr>
                <w:noProof/>
                <w:webHidden/>
              </w:rPr>
              <w:t>83</w:t>
            </w:r>
            <w:r>
              <w:rPr>
                <w:noProof/>
                <w:webHidden/>
              </w:rPr>
              <w:fldChar w:fldCharType="end"/>
            </w:r>
          </w:hyperlink>
        </w:p>
        <w:p w14:paraId="1736547D" w14:textId="4CDB2185" w:rsidR="007553E2" w:rsidRDefault="007553E2">
          <w:pPr>
            <w:pStyle w:val="TOC2"/>
            <w:tabs>
              <w:tab w:val="right" w:leader="dot" w:pos="9638"/>
            </w:tabs>
            <w:rPr>
              <w:rFonts w:eastAsiaTheme="minorEastAsia" w:cstheme="minorBidi"/>
              <w:i w:val="0"/>
              <w:iCs w:val="0"/>
              <w:noProof/>
              <w:sz w:val="24"/>
              <w:szCs w:val="24"/>
            </w:rPr>
          </w:pPr>
          <w:hyperlink w:anchor="_Toc27037448" w:history="1">
            <w:r w:rsidRPr="00580AFF">
              <w:rPr>
                <w:rStyle w:val="Hyperlink"/>
                <w:noProof/>
              </w:rPr>
              <w:t>The FRED Community</w:t>
            </w:r>
            <w:r>
              <w:rPr>
                <w:noProof/>
                <w:webHidden/>
              </w:rPr>
              <w:tab/>
            </w:r>
            <w:r>
              <w:rPr>
                <w:noProof/>
                <w:webHidden/>
              </w:rPr>
              <w:fldChar w:fldCharType="begin"/>
            </w:r>
            <w:r>
              <w:rPr>
                <w:noProof/>
                <w:webHidden/>
              </w:rPr>
              <w:instrText xml:space="preserve"> PAGEREF _Toc27037448 \h </w:instrText>
            </w:r>
            <w:r>
              <w:rPr>
                <w:noProof/>
                <w:webHidden/>
              </w:rPr>
            </w:r>
            <w:r>
              <w:rPr>
                <w:noProof/>
                <w:webHidden/>
              </w:rPr>
              <w:fldChar w:fldCharType="separate"/>
            </w:r>
            <w:r>
              <w:rPr>
                <w:noProof/>
                <w:webHidden/>
              </w:rPr>
              <w:t>83</w:t>
            </w:r>
            <w:r>
              <w:rPr>
                <w:noProof/>
                <w:webHidden/>
              </w:rPr>
              <w:fldChar w:fldCharType="end"/>
            </w:r>
          </w:hyperlink>
        </w:p>
        <w:p w14:paraId="1A540D43" w14:textId="602F0419" w:rsidR="007553E2" w:rsidRDefault="007553E2">
          <w:pPr>
            <w:pStyle w:val="TOC1"/>
            <w:tabs>
              <w:tab w:val="right" w:leader="dot" w:pos="9638"/>
            </w:tabs>
            <w:rPr>
              <w:rFonts w:eastAsiaTheme="minorEastAsia" w:cstheme="minorBidi"/>
              <w:b w:val="0"/>
              <w:bCs w:val="0"/>
              <w:noProof/>
              <w:sz w:val="24"/>
              <w:szCs w:val="24"/>
            </w:rPr>
          </w:pPr>
          <w:hyperlink w:anchor="_Toc27037449" w:history="1">
            <w:r w:rsidRPr="00580AFF">
              <w:rPr>
                <w:rStyle w:val="Hyperlink"/>
                <w:noProof/>
              </w:rPr>
              <w:t>Chapter 13: Programming Tips</w:t>
            </w:r>
            <w:r>
              <w:rPr>
                <w:noProof/>
                <w:webHidden/>
              </w:rPr>
              <w:tab/>
            </w:r>
            <w:r>
              <w:rPr>
                <w:noProof/>
                <w:webHidden/>
              </w:rPr>
              <w:fldChar w:fldCharType="begin"/>
            </w:r>
            <w:r>
              <w:rPr>
                <w:noProof/>
                <w:webHidden/>
              </w:rPr>
              <w:instrText xml:space="preserve"> PAGEREF _Toc27037449 \h </w:instrText>
            </w:r>
            <w:r>
              <w:rPr>
                <w:noProof/>
                <w:webHidden/>
              </w:rPr>
            </w:r>
            <w:r>
              <w:rPr>
                <w:noProof/>
                <w:webHidden/>
              </w:rPr>
              <w:fldChar w:fldCharType="separate"/>
            </w:r>
            <w:r>
              <w:rPr>
                <w:noProof/>
                <w:webHidden/>
              </w:rPr>
              <w:t>84</w:t>
            </w:r>
            <w:r>
              <w:rPr>
                <w:noProof/>
                <w:webHidden/>
              </w:rPr>
              <w:fldChar w:fldCharType="end"/>
            </w:r>
          </w:hyperlink>
        </w:p>
        <w:p w14:paraId="258D929E" w14:textId="0898941B" w:rsidR="007553E2" w:rsidRDefault="007553E2">
          <w:pPr>
            <w:pStyle w:val="TOC2"/>
            <w:tabs>
              <w:tab w:val="right" w:leader="dot" w:pos="9638"/>
            </w:tabs>
            <w:rPr>
              <w:rFonts w:eastAsiaTheme="minorEastAsia" w:cstheme="minorBidi"/>
              <w:i w:val="0"/>
              <w:iCs w:val="0"/>
              <w:noProof/>
              <w:sz w:val="24"/>
              <w:szCs w:val="24"/>
            </w:rPr>
          </w:pPr>
          <w:hyperlink w:anchor="_Toc27037450" w:history="1">
            <w:r w:rsidRPr="00580AFF">
              <w:rPr>
                <w:rStyle w:val="Hyperlink"/>
                <w:noProof/>
              </w:rPr>
              <w:t>Initializing Global Variables</w:t>
            </w:r>
            <w:r>
              <w:rPr>
                <w:noProof/>
                <w:webHidden/>
              </w:rPr>
              <w:tab/>
            </w:r>
            <w:r>
              <w:rPr>
                <w:noProof/>
                <w:webHidden/>
              </w:rPr>
              <w:fldChar w:fldCharType="begin"/>
            </w:r>
            <w:r>
              <w:rPr>
                <w:noProof/>
                <w:webHidden/>
              </w:rPr>
              <w:instrText xml:space="preserve"> PAGEREF _Toc27037450 \h </w:instrText>
            </w:r>
            <w:r>
              <w:rPr>
                <w:noProof/>
                <w:webHidden/>
              </w:rPr>
            </w:r>
            <w:r>
              <w:rPr>
                <w:noProof/>
                <w:webHidden/>
              </w:rPr>
              <w:fldChar w:fldCharType="separate"/>
            </w:r>
            <w:r>
              <w:rPr>
                <w:noProof/>
                <w:webHidden/>
              </w:rPr>
              <w:t>84</w:t>
            </w:r>
            <w:r>
              <w:rPr>
                <w:noProof/>
                <w:webHidden/>
              </w:rPr>
              <w:fldChar w:fldCharType="end"/>
            </w:r>
          </w:hyperlink>
        </w:p>
        <w:p w14:paraId="433E719E" w14:textId="5D854E35" w:rsidR="007553E2" w:rsidRDefault="007553E2">
          <w:pPr>
            <w:pStyle w:val="TOC2"/>
            <w:tabs>
              <w:tab w:val="right" w:leader="dot" w:pos="9638"/>
            </w:tabs>
            <w:rPr>
              <w:rFonts w:eastAsiaTheme="minorEastAsia" w:cstheme="minorBidi"/>
              <w:i w:val="0"/>
              <w:iCs w:val="0"/>
              <w:noProof/>
              <w:sz w:val="24"/>
              <w:szCs w:val="24"/>
            </w:rPr>
          </w:pPr>
          <w:hyperlink w:anchor="_Toc27037451" w:history="1">
            <w:r w:rsidRPr="00580AFF">
              <w:rPr>
                <w:rStyle w:val="Hyperlink"/>
                <w:noProof/>
              </w:rPr>
              <w:t>Using Group-Related Variables</w:t>
            </w:r>
            <w:r>
              <w:rPr>
                <w:noProof/>
                <w:webHidden/>
              </w:rPr>
              <w:tab/>
            </w:r>
            <w:r>
              <w:rPr>
                <w:noProof/>
                <w:webHidden/>
              </w:rPr>
              <w:fldChar w:fldCharType="begin"/>
            </w:r>
            <w:r>
              <w:rPr>
                <w:noProof/>
                <w:webHidden/>
              </w:rPr>
              <w:instrText xml:space="preserve"> PAGEREF _Toc27037451 \h </w:instrText>
            </w:r>
            <w:r>
              <w:rPr>
                <w:noProof/>
                <w:webHidden/>
              </w:rPr>
            </w:r>
            <w:r>
              <w:rPr>
                <w:noProof/>
                <w:webHidden/>
              </w:rPr>
              <w:fldChar w:fldCharType="separate"/>
            </w:r>
            <w:r>
              <w:rPr>
                <w:noProof/>
                <w:webHidden/>
              </w:rPr>
              <w:t>85</w:t>
            </w:r>
            <w:r>
              <w:rPr>
                <w:noProof/>
                <w:webHidden/>
              </w:rPr>
              <w:fldChar w:fldCharType="end"/>
            </w:r>
          </w:hyperlink>
        </w:p>
        <w:p w14:paraId="4D999968" w14:textId="68DFBC1B" w:rsidR="007553E2" w:rsidRDefault="007553E2">
          <w:pPr>
            <w:pStyle w:val="TOC2"/>
            <w:tabs>
              <w:tab w:val="right" w:leader="dot" w:pos="9638"/>
            </w:tabs>
            <w:rPr>
              <w:rFonts w:eastAsiaTheme="minorEastAsia" w:cstheme="minorBidi"/>
              <w:i w:val="0"/>
              <w:iCs w:val="0"/>
              <w:noProof/>
              <w:sz w:val="24"/>
              <w:szCs w:val="24"/>
            </w:rPr>
          </w:pPr>
          <w:hyperlink w:anchor="_Toc27037452" w:history="1">
            <w:r w:rsidRPr="00580AFF">
              <w:rPr>
                <w:rStyle w:val="Hyperlink"/>
                <w:noProof/>
              </w:rPr>
              <w:t>Writing Loops</w:t>
            </w:r>
            <w:r>
              <w:rPr>
                <w:noProof/>
                <w:webHidden/>
              </w:rPr>
              <w:tab/>
            </w:r>
            <w:r>
              <w:rPr>
                <w:noProof/>
                <w:webHidden/>
              </w:rPr>
              <w:fldChar w:fldCharType="begin"/>
            </w:r>
            <w:r>
              <w:rPr>
                <w:noProof/>
                <w:webHidden/>
              </w:rPr>
              <w:instrText xml:space="preserve"> PAGEREF _Toc27037452 \h </w:instrText>
            </w:r>
            <w:r>
              <w:rPr>
                <w:noProof/>
                <w:webHidden/>
              </w:rPr>
            </w:r>
            <w:r>
              <w:rPr>
                <w:noProof/>
                <w:webHidden/>
              </w:rPr>
              <w:fldChar w:fldCharType="separate"/>
            </w:r>
            <w:r>
              <w:rPr>
                <w:noProof/>
                <w:webHidden/>
              </w:rPr>
              <w:t>86</w:t>
            </w:r>
            <w:r>
              <w:rPr>
                <w:noProof/>
                <w:webHidden/>
              </w:rPr>
              <w:fldChar w:fldCharType="end"/>
            </w:r>
          </w:hyperlink>
        </w:p>
        <w:p w14:paraId="189F10E9" w14:textId="2498B7A3" w:rsidR="007553E2" w:rsidRDefault="007553E2">
          <w:pPr>
            <w:pStyle w:val="TOC2"/>
            <w:tabs>
              <w:tab w:val="right" w:leader="dot" w:pos="9638"/>
            </w:tabs>
            <w:rPr>
              <w:rFonts w:eastAsiaTheme="minorEastAsia" w:cstheme="minorBidi"/>
              <w:i w:val="0"/>
              <w:iCs w:val="0"/>
              <w:noProof/>
              <w:sz w:val="24"/>
              <w:szCs w:val="24"/>
            </w:rPr>
          </w:pPr>
          <w:hyperlink w:anchor="_Toc27037453" w:history="1">
            <w:r w:rsidRPr="00580AFF">
              <w:rPr>
                <w:rStyle w:val="Hyperlink"/>
                <w:noProof/>
              </w:rPr>
              <w:t>S-E-I-R Model</w:t>
            </w:r>
            <w:r>
              <w:rPr>
                <w:noProof/>
                <w:webHidden/>
              </w:rPr>
              <w:tab/>
            </w:r>
            <w:r>
              <w:rPr>
                <w:noProof/>
                <w:webHidden/>
              </w:rPr>
              <w:fldChar w:fldCharType="begin"/>
            </w:r>
            <w:r>
              <w:rPr>
                <w:noProof/>
                <w:webHidden/>
              </w:rPr>
              <w:instrText xml:space="preserve"> PAGEREF _Toc27037453 \h </w:instrText>
            </w:r>
            <w:r>
              <w:rPr>
                <w:noProof/>
                <w:webHidden/>
              </w:rPr>
            </w:r>
            <w:r>
              <w:rPr>
                <w:noProof/>
                <w:webHidden/>
              </w:rPr>
              <w:fldChar w:fldCharType="separate"/>
            </w:r>
            <w:r>
              <w:rPr>
                <w:noProof/>
                <w:webHidden/>
              </w:rPr>
              <w:t>89</w:t>
            </w:r>
            <w:r>
              <w:rPr>
                <w:noProof/>
                <w:webHidden/>
              </w:rPr>
              <w:fldChar w:fldCharType="end"/>
            </w:r>
          </w:hyperlink>
        </w:p>
        <w:p w14:paraId="2958843A" w14:textId="71EB82B6" w:rsidR="007553E2" w:rsidRDefault="007553E2">
          <w:pPr>
            <w:pStyle w:val="TOC2"/>
            <w:tabs>
              <w:tab w:val="right" w:leader="dot" w:pos="9638"/>
            </w:tabs>
            <w:rPr>
              <w:rFonts w:eastAsiaTheme="minorEastAsia" w:cstheme="minorBidi"/>
              <w:i w:val="0"/>
              <w:iCs w:val="0"/>
              <w:noProof/>
              <w:sz w:val="24"/>
              <w:szCs w:val="24"/>
            </w:rPr>
          </w:pPr>
          <w:hyperlink w:anchor="_Toc27037454" w:history="1">
            <w:r w:rsidRPr="00580AFF">
              <w:rPr>
                <w:rStyle w:val="Hyperlink"/>
                <w:noProof/>
              </w:rPr>
              <w:t>Changes in Personal Behavior Based on Symptoms</w:t>
            </w:r>
            <w:r>
              <w:rPr>
                <w:noProof/>
                <w:webHidden/>
              </w:rPr>
              <w:tab/>
            </w:r>
            <w:r>
              <w:rPr>
                <w:noProof/>
                <w:webHidden/>
              </w:rPr>
              <w:fldChar w:fldCharType="begin"/>
            </w:r>
            <w:r>
              <w:rPr>
                <w:noProof/>
                <w:webHidden/>
              </w:rPr>
              <w:instrText xml:space="preserve"> PAGEREF _Toc27037454 \h </w:instrText>
            </w:r>
            <w:r>
              <w:rPr>
                <w:noProof/>
                <w:webHidden/>
              </w:rPr>
            </w:r>
            <w:r>
              <w:rPr>
                <w:noProof/>
                <w:webHidden/>
              </w:rPr>
              <w:fldChar w:fldCharType="separate"/>
            </w:r>
            <w:r>
              <w:rPr>
                <w:noProof/>
                <w:webHidden/>
              </w:rPr>
              <w:t>91</w:t>
            </w:r>
            <w:r>
              <w:rPr>
                <w:noProof/>
                <w:webHidden/>
              </w:rPr>
              <w:fldChar w:fldCharType="end"/>
            </w:r>
          </w:hyperlink>
        </w:p>
        <w:p w14:paraId="43D566C8" w14:textId="5148AAC7" w:rsidR="007553E2" w:rsidRDefault="007553E2">
          <w:pPr>
            <w:pStyle w:val="TOC2"/>
            <w:tabs>
              <w:tab w:val="right" w:leader="dot" w:pos="9638"/>
            </w:tabs>
            <w:rPr>
              <w:rFonts w:eastAsiaTheme="minorEastAsia" w:cstheme="minorBidi"/>
              <w:i w:val="0"/>
              <w:iCs w:val="0"/>
              <w:noProof/>
              <w:sz w:val="24"/>
              <w:szCs w:val="24"/>
            </w:rPr>
          </w:pPr>
          <w:hyperlink w:anchor="_Toc27037455" w:history="1">
            <w:r w:rsidRPr="00580AFF">
              <w:rPr>
                <w:rStyle w:val="Hyperlink"/>
                <w:noProof/>
              </w:rPr>
              <w:t>School Closure by Admin Agents</w:t>
            </w:r>
            <w:r>
              <w:rPr>
                <w:noProof/>
                <w:webHidden/>
              </w:rPr>
              <w:tab/>
            </w:r>
            <w:r>
              <w:rPr>
                <w:noProof/>
                <w:webHidden/>
              </w:rPr>
              <w:fldChar w:fldCharType="begin"/>
            </w:r>
            <w:r>
              <w:rPr>
                <w:noProof/>
                <w:webHidden/>
              </w:rPr>
              <w:instrText xml:space="preserve"> PAGEREF _Toc27037455 \h </w:instrText>
            </w:r>
            <w:r>
              <w:rPr>
                <w:noProof/>
                <w:webHidden/>
              </w:rPr>
            </w:r>
            <w:r>
              <w:rPr>
                <w:noProof/>
                <w:webHidden/>
              </w:rPr>
              <w:fldChar w:fldCharType="separate"/>
            </w:r>
            <w:r>
              <w:rPr>
                <w:noProof/>
                <w:webHidden/>
              </w:rPr>
              <w:t>92</w:t>
            </w:r>
            <w:r>
              <w:rPr>
                <w:noProof/>
                <w:webHidden/>
              </w:rPr>
              <w:fldChar w:fldCharType="end"/>
            </w:r>
          </w:hyperlink>
        </w:p>
        <w:p w14:paraId="6CD4EBF5" w14:textId="0FCBD3B3" w:rsidR="007553E2" w:rsidRDefault="007553E2">
          <w:pPr>
            <w:pStyle w:val="TOC2"/>
            <w:tabs>
              <w:tab w:val="right" w:leader="dot" w:pos="9638"/>
            </w:tabs>
            <w:rPr>
              <w:rFonts w:eastAsiaTheme="minorEastAsia" w:cstheme="minorBidi"/>
              <w:i w:val="0"/>
              <w:iCs w:val="0"/>
              <w:noProof/>
              <w:sz w:val="24"/>
              <w:szCs w:val="24"/>
            </w:rPr>
          </w:pPr>
          <w:hyperlink w:anchor="_Toc27037456" w:history="1">
            <w:r w:rsidRPr="00580AFF">
              <w:rPr>
                <w:rStyle w:val="Hyperlink"/>
                <w:noProof/>
              </w:rPr>
              <w:t>School Closure of Individual Schools Trggered by an Epidemic</w:t>
            </w:r>
            <w:r>
              <w:rPr>
                <w:noProof/>
                <w:webHidden/>
              </w:rPr>
              <w:tab/>
            </w:r>
            <w:r>
              <w:rPr>
                <w:noProof/>
                <w:webHidden/>
              </w:rPr>
              <w:fldChar w:fldCharType="begin"/>
            </w:r>
            <w:r>
              <w:rPr>
                <w:noProof/>
                <w:webHidden/>
              </w:rPr>
              <w:instrText xml:space="preserve"> PAGEREF _Toc27037456 \h </w:instrText>
            </w:r>
            <w:r>
              <w:rPr>
                <w:noProof/>
                <w:webHidden/>
              </w:rPr>
            </w:r>
            <w:r>
              <w:rPr>
                <w:noProof/>
                <w:webHidden/>
              </w:rPr>
              <w:fldChar w:fldCharType="separate"/>
            </w:r>
            <w:r>
              <w:rPr>
                <w:noProof/>
                <w:webHidden/>
              </w:rPr>
              <w:t>95</w:t>
            </w:r>
            <w:r>
              <w:rPr>
                <w:noProof/>
                <w:webHidden/>
              </w:rPr>
              <w:fldChar w:fldCharType="end"/>
            </w:r>
          </w:hyperlink>
        </w:p>
        <w:p w14:paraId="3F6D0606" w14:textId="18B2246B" w:rsidR="007553E2" w:rsidRDefault="007553E2">
          <w:pPr>
            <w:pStyle w:val="TOC2"/>
            <w:tabs>
              <w:tab w:val="right" w:leader="dot" w:pos="9638"/>
            </w:tabs>
            <w:rPr>
              <w:rFonts w:eastAsiaTheme="minorEastAsia" w:cstheme="minorBidi"/>
              <w:i w:val="0"/>
              <w:iCs w:val="0"/>
              <w:noProof/>
              <w:sz w:val="24"/>
              <w:szCs w:val="24"/>
            </w:rPr>
          </w:pPr>
          <w:hyperlink w:anchor="_Toc27037457" w:history="1">
            <w:r w:rsidRPr="00580AFF">
              <w:rPr>
                <w:rStyle w:val="Hyperlink"/>
                <w:noProof/>
              </w:rPr>
              <w:t>Seasonality by Month</w:t>
            </w:r>
            <w:r>
              <w:rPr>
                <w:noProof/>
                <w:webHidden/>
              </w:rPr>
              <w:tab/>
            </w:r>
            <w:r>
              <w:rPr>
                <w:noProof/>
                <w:webHidden/>
              </w:rPr>
              <w:fldChar w:fldCharType="begin"/>
            </w:r>
            <w:r>
              <w:rPr>
                <w:noProof/>
                <w:webHidden/>
              </w:rPr>
              <w:instrText xml:space="preserve"> PAGEREF _Toc27037457 \h </w:instrText>
            </w:r>
            <w:r>
              <w:rPr>
                <w:noProof/>
                <w:webHidden/>
              </w:rPr>
            </w:r>
            <w:r>
              <w:rPr>
                <w:noProof/>
                <w:webHidden/>
              </w:rPr>
              <w:fldChar w:fldCharType="separate"/>
            </w:r>
            <w:r>
              <w:rPr>
                <w:noProof/>
                <w:webHidden/>
              </w:rPr>
              <w:t>96</w:t>
            </w:r>
            <w:r>
              <w:rPr>
                <w:noProof/>
                <w:webHidden/>
              </w:rPr>
              <w:fldChar w:fldCharType="end"/>
            </w:r>
          </w:hyperlink>
        </w:p>
        <w:p w14:paraId="548CDCEF" w14:textId="1AF1CD06" w:rsidR="007553E2" w:rsidRDefault="007553E2">
          <w:pPr>
            <w:pStyle w:val="TOC2"/>
            <w:tabs>
              <w:tab w:val="right" w:leader="dot" w:pos="9638"/>
            </w:tabs>
            <w:rPr>
              <w:rFonts w:eastAsiaTheme="minorEastAsia" w:cstheme="minorBidi"/>
              <w:i w:val="0"/>
              <w:iCs w:val="0"/>
              <w:noProof/>
              <w:sz w:val="24"/>
              <w:szCs w:val="24"/>
            </w:rPr>
          </w:pPr>
          <w:hyperlink w:anchor="_Toc27037458" w:history="1">
            <w:r w:rsidRPr="00580AFF">
              <w:rPr>
                <w:rStyle w:val="Hyperlink"/>
                <w:noProof/>
              </w:rPr>
              <w:t>Seasonality by Day of Year</w:t>
            </w:r>
            <w:r>
              <w:rPr>
                <w:noProof/>
                <w:webHidden/>
              </w:rPr>
              <w:tab/>
            </w:r>
            <w:r>
              <w:rPr>
                <w:noProof/>
                <w:webHidden/>
              </w:rPr>
              <w:fldChar w:fldCharType="begin"/>
            </w:r>
            <w:r>
              <w:rPr>
                <w:noProof/>
                <w:webHidden/>
              </w:rPr>
              <w:instrText xml:space="preserve"> PAGEREF _Toc27037458 \h </w:instrText>
            </w:r>
            <w:r>
              <w:rPr>
                <w:noProof/>
                <w:webHidden/>
              </w:rPr>
            </w:r>
            <w:r>
              <w:rPr>
                <w:noProof/>
                <w:webHidden/>
              </w:rPr>
              <w:fldChar w:fldCharType="separate"/>
            </w:r>
            <w:r>
              <w:rPr>
                <w:noProof/>
                <w:webHidden/>
              </w:rPr>
              <w:t>97</w:t>
            </w:r>
            <w:r>
              <w:rPr>
                <w:noProof/>
                <w:webHidden/>
              </w:rPr>
              <w:fldChar w:fldCharType="end"/>
            </w:r>
          </w:hyperlink>
        </w:p>
        <w:p w14:paraId="3B04A4FA" w14:textId="785D2A13" w:rsidR="007553E2" w:rsidRDefault="007553E2">
          <w:pPr>
            <w:pStyle w:val="TOC2"/>
            <w:tabs>
              <w:tab w:val="right" w:leader="dot" w:pos="9638"/>
            </w:tabs>
            <w:rPr>
              <w:rFonts w:eastAsiaTheme="minorEastAsia" w:cstheme="minorBidi"/>
              <w:i w:val="0"/>
              <w:iCs w:val="0"/>
              <w:noProof/>
              <w:sz w:val="24"/>
              <w:szCs w:val="24"/>
            </w:rPr>
          </w:pPr>
          <w:hyperlink w:anchor="_Toc27037459" w:history="1">
            <w:r w:rsidRPr="00580AFF">
              <w:rPr>
                <w:rStyle w:val="Hyperlink"/>
                <w:noProof/>
              </w:rPr>
              <w:t>Using Elevation Data</w:t>
            </w:r>
            <w:r>
              <w:rPr>
                <w:noProof/>
                <w:webHidden/>
              </w:rPr>
              <w:tab/>
            </w:r>
            <w:r>
              <w:rPr>
                <w:noProof/>
                <w:webHidden/>
              </w:rPr>
              <w:fldChar w:fldCharType="begin"/>
            </w:r>
            <w:r>
              <w:rPr>
                <w:noProof/>
                <w:webHidden/>
              </w:rPr>
              <w:instrText xml:space="preserve"> PAGEREF _Toc27037459 \h </w:instrText>
            </w:r>
            <w:r>
              <w:rPr>
                <w:noProof/>
                <w:webHidden/>
              </w:rPr>
            </w:r>
            <w:r>
              <w:rPr>
                <w:noProof/>
                <w:webHidden/>
              </w:rPr>
              <w:fldChar w:fldCharType="separate"/>
            </w:r>
            <w:r>
              <w:rPr>
                <w:noProof/>
                <w:webHidden/>
              </w:rPr>
              <w:t>99</w:t>
            </w:r>
            <w:r>
              <w:rPr>
                <w:noProof/>
                <w:webHidden/>
              </w:rPr>
              <w:fldChar w:fldCharType="end"/>
            </w:r>
          </w:hyperlink>
        </w:p>
        <w:p w14:paraId="3C39D0BB" w14:textId="05BD78CD" w:rsidR="007553E2" w:rsidRDefault="007553E2">
          <w:pPr>
            <w:pStyle w:val="TOC2"/>
            <w:tabs>
              <w:tab w:val="right" w:leader="dot" w:pos="9638"/>
            </w:tabs>
            <w:rPr>
              <w:rFonts w:eastAsiaTheme="minorEastAsia" w:cstheme="minorBidi"/>
              <w:i w:val="0"/>
              <w:iCs w:val="0"/>
              <w:noProof/>
              <w:sz w:val="24"/>
              <w:szCs w:val="24"/>
            </w:rPr>
          </w:pPr>
          <w:hyperlink w:anchor="_Toc27037460" w:history="1">
            <w:r w:rsidRPr="00580AFF">
              <w:rPr>
                <w:rStyle w:val="Hyperlink"/>
                <w:noProof/>
              </w:rPr>
              <w:t>Surveys: Taking a Sample of the Population</w:t>
            </w:r>
            <w:r>
              <w:rPr>
                <w:noProof/>
                <w:webHidden/>
              </w:rPr>
              <w:tab/>
            </w:r>
            <w:r>
              <w:rPr>
                <w:noProof/>
                <w:webHidden/>
              </w:rPr>
              <w:fldChar w:fldCharType="begin"/>
            </w:r>
            <w:r>
              <w:rPr>
                <w:noProof/>
                <w:webHidden/>
              </w:rPr>
              <w:instrText xml:space="preserve"> PAGEREF _Toc27037460 \h </w:instrText>
            </w:r>
            <w:r>
              <w:rPr>
                <w:noProof/>
                <w:webHidden/>
              </w:rPr>
            </w:r>
            <w:r>
              <w:rPr>
                <w:noProof/>
                <w:webHidden/>
              </w:rPr>
              <w:fldChar w:fldCharType="separate"/>
            </w:r>
            <w:r>
              <w:rPr>
                <w:noProof/>
                <w:webHidden/>
              </w:rPr>
              <w:t>101</w:t>
            </w:r>
            <w:r>
              <w:rPr>
                <w:noProof/>
                <w:webHidden/>
              </w:rPr>
              <w:fldChar w:fldCharType="end"/>
            </w:r>
          </w:hyperlink>
        </w:p>
        <w:p w14:paraId="11095B78" w14:textId="6F57C200" w:rsidR="007553E2" w:rsidRDefault="007553E2">
          <w:pPr>
            <w:pStyle w:val="TOC2"/>
            <w:tabs>
              <w:tab w:val="right" w:leader="dot" w:pos="9638"/>
            </w:tabs>
            <w:rPr>
              <w:rFonts w:eastAsiaTheme="minorEastAsia" w:cstheme="minorBidi"/>
              <w:i w:val="0"/>
              <w:iCs w:val="0"/>
              <w:noProof/>
              <w:sz w:val="24"/>
              <w:szCs w:val="24"/>
            </w:rPr>
          </w:pPr>
          <w:hyperlink w:anchor="_Toc27037461" w:history="1">
            <w:r w:rsidRPr="00580AFF">
              <w:rPr>
                <w:rStyle w:val="Hyperlink"/>
                <w:noProof/>
              </w:rPr>
              <w:t>Selecting the Closest Place</w:t>
            </w:r>
            <w:r>
              <w:rPr>
                <w:noProof/>
                <w:webHidden/>
              </w:rPr>
              <w:tab/>
            </w:r>
            <w:r>
              <w:rPr>
                <w:noProof/>
                <w:webHidden/>
              </w:rPr>
              <w:fldChar w:fldCharType="begin"/>
            </w:r>
            <w:r>
              <w:rPr>
                <w:noProof/>
                <w:webHidden/>
              </w:rPr>
              <w:instrText xml:space="preserve"> PAGEREF _Toc27037461 \h </w:instrText>
            </w:r>
            <w:r>
              <w:rPr>
                <w:noProof/>
                <w:webHidden/>
              </w:rPr>
            </w:r>
            <w:r>
              <w:rPr>
                <w:noProof/>
                <w:webHidden/>
              </w:rPr>
              <w:fldChar w:fldCharType="separate"/>
            </w:r>
            <w:r>
              <w:rPr>
                <w:noProof/>
                <w:webHidden/>
              </w:rPr>
              <w:t>102</w:t>
            </w:r>
            <w:r>
              <w:rPr>
                <w:noProof/>
                <w:webHidden/>
              </w:rPr>
              <w:fldChar w:fldCharType="end"/>
            </w:r>
          </w:hyperlink>
        </w:p>
        <w:p w14:paraId="2F06D3A6" w14:textId="5AB1AA89" w:rsidR="007553E2" w:rsidRDefault="007553E2">
          <w:pPr>
            <w:pStyle w:val="TOC2"/>
            <w:tabs>
              <w:tab w:val="right" w:leader="dot" w:pos="9638"/>
            </w:tabs>
            <w:rPr>
              <w:rFonts w:eastAsiaTheme="minorEastAsia" w:cstheme="minorBidi"/>
              <w:i w:val="0"/>
              <w:iCs w:val="0"/>
              <w:noProof/>
              <w:sz w:val="24"/>
              <w:szCs w:val="24"/>
            </w:rPr>
          </w:pPr>
          <w:hyperlink w:anchor="_Toc27037462" w:history="1">
            <w:r w:rsidRPr="00580AFF">
              <w:rPr>
                <w:rStyle w:val="Hyperlink"/>
                <w:noProof/>
              </w:rPr>
              <w:t>Mapping a Catchment Area</w:t>
            </w:r>
            <w:r>
              <w:rPr>
                <w:noProof/>
                <w:webHidden/>
              </w:rPr>
              <w:tab/>
            </w:r>
            <w:r>
              <w:rPr>
                <w:noProof/>
                <w:webHidden/>
              </w:rPr>
              <w:fldChar w:fldCharType="begin"/>
            </w:r>
            <w:r>
              <w:rPr>
                <w:noProof/>
                <w:webHidden/>
              </w:rPr>
              <w:instrText xml:space="preserve"> PAGEREF _Toc27037462 \h </w:instrText>
            </w:r>
            <w:r>
              <w:rPr>
                <w:noProof/>
                <w:webHidden/>
              </w:rPr>
            </w:r>
            <w:r>
              <w:rPr>
                <w:noProof/>
                <w:webHidden/>
              </w:rPr>
              <w:fldChar w:fldCharType="separate"/>
            </w:r>
            <w:r>
              <w:rPr>
                <w:noProof/>
                <w:webHidden/>
              </w:rPr>
              <w:t>104</w:t>
            </w:r>
            <w:r>
              <w:rPr>
                <w:noProof/>
                <w:webHidden/>
              </w:rPr>
              <w:fldChar w:fldCharType="end"/>
            </w:r>
          </w:hyperlink>
        </w:p>
        <w:p w14:paraId="33F264F7" w14:textId="45EFB08B" w:rsidR="007553E2" w:rsidRDefault="007553E2">
          <w:pPr>
            <w:pStyle w:val="TOC1"/>
            <w:tabs>
              <w:tab w:val="right" w:leader="dot" w:pos="9638"/>
            </w:tabs>
            <w:rPr>
              <w:rFonts w:eastAsiaTheme="minorEastAsia" w:cstheme="minorBidi"/>
              <w:b w:val="0"/>
              <w:bCs w:val="0"/>
              <w:noProof/>
              <w:sz w:val="24"/>
              <w:szCs w:val="24"/>
            </w:rPr>
          </w:pPr>
          <w:hyperlink w:anchor="_Toc27037463" w:history="1">
            <w:r w:rsidRPr="00580AFF">
              <w:rPr>
                <w:rStyle w:val="Hyperlink"/>
                <w:noProof/>
              </w:rPr>
              <w:t>Chapter 14: Applications</w:t>
            </w:r>
            <w:r>
              <w:rPr>
                <w:noProof/>
                <w:webHidden/>
              </w:rPr>
              <w:tab/>
            </w:r>
            <w:r>
              <w:rPr>
                <w:noProof/>
                <w:webHidden/>
              </w:rPr>
              <w:fldChar w:fldCharType="begin"/>
            </w:r>
            <w:r>
              <w:rPr>
                <w:noProof/>
                <w:webHidden/>
              </w:rPr>
              <w:instrText xml:space="preserve"> PAGEREF _Toc27037463 \h </w:instrText>
            </w:r>
            <w:r>
              <w:rPr>
                <w:noProof/>
                <w:webHidden/>
              </w:rPr>
            </w:r>
            <w:r>
              <w:rPr>
                <w:noProof/>
                <w:webHidden/>
              </w:rPr>
              <w:fldChar w:fldCharType="separate"/>
            </w:r>
            <w:r>
              <w:rPr>
                <w:noProof/>
                <w:webHidden/>
              </w:rPr>
              <w:t>108</w:t>
            </w:r>
            <w:r>
              <w:rPr>
                <w:noProof/>
                <w:webHidden/>
              </w:rPr>
              <w:fldChar w:fldCharType="end"/>
            </w:r>
          </w:hyperlink>
        </w:p>
        <w:p w14:paraId="75183384" w14:textId="00E43863" w:rsidR="007553E2" w:rsidRDefault="007553E2">
          <w:pPr>
            <w:pStyle w:val="TOC2"/>
            <w:tabs>
              <w:tab w:val="right" w:leader="dot" w:pos="9638"/>
            </w:tabs>
            <w:rPr>
              <w:rFonts w:eastAsiaTheme="minorEastAsia" w:cstheme="minorBidi"/>
              <w:i w:val="0"/>
              <w:iCs w:val="0"/>
              <w:noProof/>
              <w:sz w:val="24"/>
              <w:szCs w:val="24"/>
            </w:rPr>
          </w:pPr>
          <w:hyperlink w:anchor="_Toc27037464" w:history="1">
            <w:r w:rsidRPr="00580AFF">
              <w:rPr>
                <w:rStyle w:val="Hyperlink"/>
                <w:noProof/>
              </w:rPr>
              <w:t>Pandemic Influenza</w:t>
            </w:r>
            <w:r>
              <w:rPr>
                <w:noProof/>
                <w:webHidden/>
              </w:rPr>
              <w:tab/>
            </w:r>
            <w:r>
              <w:rPr>
                <w:noProof/>
                <w:webHidden/>
              </w:rPr>
              <w:fldChar w:fldCharType="begin"/>
            </w:r>
            <w:r>
              <w:rPr>
                <w:noProof/>
                <w:webHidden/>
              </w:rPr>
              <w:instrText xml:space="preserve"> PAGEREF _Toc27037464 \h </w:instrText>
            </w:r>
            <w:r>
              <w:rPr>
                <w:noProof/>
                <w:webHidden/>
              </w:rPr>
            </w:r>
            <w:r>
              <w:rPr>
                <w:noProof/>
                <w:webHidden/>
              </w:rPr>
              <w:fldChar w:fldCharType="separate"/>
            </w:r>
            <w:r>
              <w:rPr>
                <w:noProof/>
                <w:webHidden/>
              </w:rPr>
              <w:t>108</w:t>
            </w:r>
            <w:r>
              <w:rPr>
                <w:noProof/>
                <w:webHidden/>
              </w:rPr>
              <w:fldChar w:fldCharType="end"/>
            </w:r>
          </w:hyperlink>
        </w:p>
        <w:p w14:paraId="3C7D3C59" w14:textId="4A9AE9F1" w:rsidR="007553E2" w:rsidRDefault="007553E2">
          <w:pPr>
            <w:pStyle w:val="TOC1"/>
            <w:tabs>
              <w:tab w:val="right" w:leader="dot" w:pos="9638"/>
            </w:tabs>
            <w:rPr>
              <w:rFonts w:eastAsiaTheme="minorEastAsia" w:cstheme="minorBidi"/>
              <w:b w:val="0"/>
              <w:bCs w:val="0"/>
              <w:noProof/>
              <w:sz w:val="24"/>
              <w:szCs w:val="24"/>
            </w:rPr>
          </w:pPr>
          <w:hyperlink w:anchor="_Toc27037465" w:history="1">
            <w:r w:rsidRPr="00580AFF">
              <w:rPr>
                <w:rStyle w:val="Hyperlink"/>
                <w:noProof/>
              </w:rPr>
              <w:t>Chapter 15: Calibration</w:t>
            </w:r>
            <w:r>
              <w:rPr>
                <w:noProof/>
                <w:webHidden/>
              </w:rPr>
              <w:tab/>
            </w:r>
            <w:r>
              <w:rPr>
                <w:noProof/>
                <w:webHidden/>
              </w:rPr>
              <w:fldChar w:fldCharType="begin"/>
            </w:r>
            <w:r>
              <w:rPr>
                <w:noProof/>
                <w:webHidden/>
              </w:rPr>
              <w:instrText xml:space="preserve"> PAGEREF _Toc27037465 \h </w:instrText>
            </w:r>
            <w:r>
              <w:rPr>
                <w:noProof/>
                <w:webHidden/>
              </w:rPr>
            </w:r>
            <w:r>
              <w:rPr>
                <w:noProof/>
                <w:webHidden/>
              </w:rPr>
              <w:fldChar w:fldCharType="separate"/>
            </w:r>
            <w:r>
              <w:rPr>
                <w:noProof/>
                <w:webHidden/>
              </w:rPr>
              <w:t>111</w:t>
            </w:r>
            <w:r>
              <w:rPr>
                <w:noProof/>
                <w:webHidden/>
              </w:rPr>
              <w:fldChar w:fldCharType="end"/>
            </w:r>
          </w:hyperlink>
        </w:p>
        <w:p w14:paraId="2B8103AA" w14:textId="4CA15540" w:rsidR="007553E2" w:rsidRDefault="007553E2">
          <w:pPr>
            <w:pStyle w:val="TOC2"/>
            <w:tabs>
              <w:tab w:val="right" w:leader="dot" w:pos="9638"/>
            </w:tabs>
            <w:rPr>
              <w:rFonts w:eastAsiaTheme="minorEastAsia" w:cstheme="minorBidi"/>
              <w:i w:val="0"/>
              <w:iCs w:val="0"/>
              <w:noProof/>
              <w:sz w:val="24"/>
              <w:szCs w:val="24"/>
            </w:rPr>
          </w:pPr>
          <w:hyperlink w:anchor="_Toc27037466" w:history="1">
            <w:r w:rsidRPr="00580AFF">
              <w:rPr>
                <w:rStyle w:val="Hyperlink"/>
                <w:noProof/>
              </w:rPr>
              <w:t>THE FRED Contact Matrix</w:t>
            </w:r>
            <w:r>
              <w:rPr>
                <w:noProof/>
                <w:webHidden/>
              </w:rPr>
              <w:tab/>
            </w:r>
            <w:r>
              <w:rPr>
                <w:noProof/>
                <w:webHidden/>
              </w:rPr>
              <w:fldChar w:fldCharType="begin"/>
            </w:r>
            <w:r>
              <w:rPr>
                <w:noProof/>
                <w:webHidden/>
              </w:rPr>
              <w:instrText xml:space="preserve"> PAGEREF _Toc27037466 \h </w:instrText>
            </w:r>
            <w:r>
              <w:rPr>
                <w:noProof/>
                <w:webHidden/>
              </w:rPr>
            </w:r>
            <w:r>
              <w:rPr>
                <w:noProof/>
                <w:webHidden/>
              </w:rPr>
              <w:fldChar w:fldCharType="separate"/>
            </w:r>
            <w:r>
              <w:rPr>
                <w:noProof/>
                <w:webHidden/>
              </w:rPr>
              <w:t>111</w:t>
            </w:r>
            <w:r>
              <w:rPr>
                <w:noProof/>
                <w:webHidden/>
              </w:rPr>
              <w:fldChar w:fldCharType="end"/>
            </w:r>
          </w:hyperlink>
        </w:p>
        <w:p w14:paraId="0F7668BA" w14:textId="2019FE07" w:rsidR="007553E2" w:rsidRDefault="007553E2">
          <w:pPr>
            <w:pStyle w:val="TOC1"/>
            <w:tabs>
              <w:tab w:val="right" w:leader="dot" w:pos="9638"/>
            </w:tabs>
            <w:rPr>
              <w:rFonts w:eastAsiaTheme="minorEastAsia" w:cstheme="minorBidi"/>
              <w:b w:val="0"/>
              <w:bCs w:val="0"/>
              <w:noProof/>
              <w:sz w:val="24"/>
              <w:szCs w:val="24"/>
            </w:rPr>
          </w:pPr>
          <w:hyperlink w:anchor="_Toc27037467" w:history="1">
            <w:r w:rsidRPr="00580AFF">
              <w:rPr>
                <w:rStyle w:val="Hyperlink"/>
                <w:noProof/>
              </w:rPr>
              <w:t>Acknowledgments</w:t>
            </w:r>
            <w:r>
              <w:rPr>
                <w:noProof/>
                <w:webHidden/>
              </w:rPr>
              <w:tab/>
            </w:r>
            <w:r>
              <w:rPr>
                <w:noProof/>
                <w:webHidden/>
              </w:rPr>
              <w:fldChar w:fldCharType="begin"/>
            </w:r>
            <w:r>
              <w:rPr>
                <w:noProof/>
                <w:webHidden/>
              </w:rPr>
              <w:instrText xml:space="preserve"> PAGEREF _Toc27037467 \h </w:instrText>
            </w:r>
            <w:r>
              <w:rPr>
                <w:noProof/>
                <w:webHidden/>
              </w:rPr>
            </w:r>
            <w:r>
              <w:rPr>
                <w:noProof/>
                <w:webHidden/>
              </w:rPr>
              <w:fldChar w:fldCharType="separate"/>
            </w:r>
            <w:r>
              <w:rPr>
                <w:noProof/>
                <w:webHidden/>
              </w:rPr>
              <w:t>112</w:t>
            </w:r>
            <w:r>
              <w:rPr>
                <w:noProof/>
                <w:webHidden/>
              </w:rPr>
              <w:fldChar w:fldCharType="end"/>
            </w:r>
          </w:hyperlink>
        </w:p>
        <w:p w14:paraId="4C9C647D" w14:textId="778180D3" w:rsidR="007553E2" w:rsidRDefault="007553E2">
          <w:pPr>
            <w:pStyle w:val="TOC1"/>
            <w:tabs>
              <w:tab w:val="right" w:leader="dot" w:pos="9638"/>
            </w:tabs>
            <w:rPr>
              <w:rFonts w:eastAsiaTheme="minorEastAsia" w:cstheme="minorBidi"/>
              <w:b w:val="0"/>
              <w:bCs w:val="0"/>
              <w:noProof/>
              <w:sz w:val="24"/>
              <w:szCs w:val="24"/>
            </w:rPr>
          </w:pPr>
          <w:hyperlink w:anchor="_Toc27037468" w:history="1">
            <w:r w:rsidRPr="00580AFF">
              <w:rPr>
                <w:rStyle w:val="Hyperlink"/>
                <w:rFonts w:eastAsiaTheme="minorHAnsi"/>
                <w:noProof/>
              </w:rPr>
              <w:t>Appendix A: The Structure of the FRED SImulation Engine</w:t>
            </w:r>
            <w:r>
              <w:rPr>
                <w:noProof/>
                <w:webHidden/>
              </w:rPr>
              <w:tab/>
            </w:r>
            <w:r>
              <w:rPr>
                <w:noProof/>
                <w:webHidden/>
              </w:rPr>
              <w:fldChar w:fldCharType="begin"/>
            </w:r>
            <w:r>
              <w:rPr>
                <w:noProof/>
                <w:webHidden/>
              </w:rPr>
              <w:instrText xml:space="preserve"> PAGEREF _Toc27037468 \h </w:instrText>
            </w:r>
            <w:r>
              <w:rPr>
                <w:noProof/>
                <w:webHidden/>
              </w:rPr>
            </w:r>
            <w:r>
              <w:rPr>
                <w:noProof/>
                <w:webHidden/>
              </w:rPr>
              <w:fldChar w:fldCharType="separate"/>
            </w:r>
            <w:r>
              <w:rPr>
                <w:noProof/>
                <w:webHidden/>
              </w:rPr>
              <w:t>113</w:t>
            </w:r>
            <w:r>
              <w:rPr>
                <w:noProof/>
                <w:webHidden/>
              </w:rPr>
              <w:fldChar w:fldCharType="end"/>
            </w:r>
          </w:hyperlink>
        </w:p>
        <w:p w14:paraId="26C7DCBD" w14:textId="00A100E4" w:rsidR="007553E2" w:rsidRDefault="007553E2">
          <w:pPr>
            <w:pStyle w:val="TOC2"/>
            <w:tabs>
              <w:tab w:val="right" w:leader="dot" w:pos="9638"/>
            </w:tabs>
            <w:rPr>
              <w:rFonts w:eastAsiaTheme="minorEastAsia" w:cstheme="minorBidi"/>
              <w:i w:val="0"/>
              <w:iCs w:val="0"/>
              <w:noProof/>
              <w:sz w:val="24"/>
              <w:szCs w:val="24"/>
            </w:rPr>
          </w:pPr>
          <w:hyperlink w:anchor="_Toc27037469" w:history="1">
            <w:r w:rsidRPr="00580AFF">
              <w:rPr>
                <w:rStyle w:val="Hyperlink"/>
                <w:rFonts w:eastAsiaTheme="minorHAnsi"/>
                <w:noProof/>
              </w:rPr>
              <w:t>Core Module</w:t>
            </w:r>
            <w:r>
              <w:rPr>
                <w:noProof/>
                <w:webHidden/>
              </w:rPr>
              <w:tab/>
            </w:r>
            <w:r>
              <w:rPr>
                <w:noProof/>
                <w:webHidden/>
              </w:rPr>
              <w:fldChar w:fldCharType="begin"/>
            </w:r>
            <w:r>
              <w:rPr>
                <w:noProof/>
                <w:webHidden/>
              </w:rPr>
              <w:instrText xml:space="preserve"> PAGEREF _Toc27037469 \h </w:instrText>
            </w:r>
            <w:r>
              <w:rPr>
                <w:noProof/>
                <w:webHidden/>
              </w:rPr>
            </w:r>
            <w:r>
              <w:rPr>
                <w:noProof/>
                <w:webHidden/>
              </w:rPr>
              <w:fldChar w:fldCharType="separate"/>
            </w:r>
            <w:r>
              <w:rPr>
                <w:noProof/>
                <w:webHidden/>
              </w:rPr>
              <w:t>113</w:t>
            </w:r>
            <w:r>
              <w:rPr>
                <w:noProof/>
                <w:webHidden/>
              </w:rPr>
              <w:fldChar w:fldCharType="end"/>
            </w:r>
          </w:hyperlink>
        </w:p>
        <w:p w14:paraId="5C6C0385" w14:textId="21790D78" w:rsidR="007553E2" w:rsidRDefault="007553E2">
          <w:pPr>
            <w:pStyle w:val="TOC3"/>
            <w:tabs>
              <w:tab w:val="right" w:leader="dot" w:pos="9638"/>
            </w:tabs>
            <w:rPr>
              <w:rFonts w:eastAsiaTheme="minorEastAsia" w:cstheme="minorBidi"/>
              <w:noProof/>
              <w:sz w:val="24"/>
              <w:szCs w:val="24"/>
            </w:rPr>
          </w:pPr>
          <w:hyperlink w:anchor="_Toc27037470" w:history="1">
            <w:r w:rsidRPr="00580AFF">
              <w:rPr>
                <w:rStyle w:val="Hyperlink"/>
                <w:rFonts w:eastAsiaTheme="minorHAnsi"/>
                <w:noProof/>
              </w:rPr>
              <w:t>Fred</w:t>
            </w:r>
            <w:r>
              <w:rPr>
                <w:noProof/>
                <w:webHidden/>
              </w:rPr>
              <w:tab/>
            </w:r>
            <w:r>
              <w:rPr>
                <w:noProof/>
                <w:webHidden/>
              </w:rPr>
              <w:fldChar w:fldCharType="begin"/>
            </w:r>
            <w:r>
              <w:rPr>
                <w:noProof/>
                <w:webHidden/>
              </w:rPr>
              <w:instrText xml:space="preserve"> PAGEREF _Toc27037470 \h </w:instrText>
            </w:r>
            <w:r>
              <w:rPr>
                <w:noProof/>
                <w:webHidden/>
              </w:rPr>
            </w:r>
            <w:r>
              <w:rPr>
                <w:noProof/>
                <w:webHidden/>
              </w:rPr>
              <w:fldChar w:fldCharType="separate"/>
            </w:r>
            <w:r>
              <w:rPr>
                <w:noProof/>
                <w:webHidden/>
              </w:rPr>
              <w:t>113</w:t>
            </w:r>
            <w:r>
              <w:rPr>
                <w:noProof/>
                <w:webHidden/>
              </w:rPr>
              <w:fldChar w:fldCharType="end"/>
            </w:r>
          </w:hyperlink>
        </w:p>
        <w:p w14:paraId="36CFDC62" w14:textId="527BE957" w:rsidR="007553E2" w:rsidRDefault="007553E2">
          <w:pPr>
            <w:pStyle w:val="TOC3"/>
            <w:tabs>
              <w:tab w:val="right" w:leader="dot" w:pos="9638"/>
            </w:tabs>
            <w:rPr>
              <w:rFonts w:eastAsiaTheme="minorEastAsia" w:cstheme="minorBidi"/>
              <w:noProof/>
              <w:sz w:val="24"/>
              <w:szCs w:val="24"/>
            </w:rPr>
          </w:pPr>
          <w:hyperlink w:anchor="_Toc27037471" w:history="1">
            <w:r w:rsidRPr="00580AFF">
              <w:rPr>
                <w:rStyle w:val="Hyperlink"/>
                <w:rFonts w:eastAsiaTheme="minorHAnsi"/>
                <w:noProof/>
              </w:rPr>
              <w:t>Global</w:t>
            </w:r>
            <w:r>
              <w:rPr>
                <w:noProof/>
                <w:webHidden/>
              </w:rPr>
              <w:tab/>
            </w:r>
            <w:r>
              <w:rPr>
                <w:noProof/>
                <w:webHidden/>
              </w:rPr>
              <w:fldChar w:fldCharType="begin"/>
            </w:r>
            <w:r>
              <w:rPr>
                <w:noProof/>
                <w:webHidden/>
              </w:rPr>
              <w:instrText xml:space="preserve"> PAGEREF _Toc27037471 \h </w:instrText>
            </w:r>
            <w:r>
              <w:rPr>
                <w:noProof/>
                <w:webHidden/>
              </w:rPr>
            </w:r>
            <w:r>
              <w:rPr>
                <w:noProof/>
                <w:webHidden/>
              </w:rPr>
              <w:fldChar w:fldCharType="separate"/>
            </w:r>
            <w:r>
              <w:rPr>
                <w:noProof/>
                <w:webHidden/>
              </w:rPr>
              <w:t>113</w:t>
            </w:r>
            <w:r>
              <w:rPr>
                <w:noProof/>
                <w:webHidden/>
              </w:rPr>
              <w:fldChar w:fldCharType="end"/>
            </w:r>
          </w:hyperlink>
        </w:p>
        <w:p w14:paraId="5F4677FD" w14:textId="2493BB18" w:rsidR="007553E2" w:rsidRDefault="007553E2">
          <w:pPr>
            <w:pStyle w:val="TOC3"/>
            <w:tabs>
              <w:tab w:val="right" w:leader="dot" w:pos="9638"/>
            </w:tabs>
            <w:rPr>
              <w:rFonts w:eastAsiaTheme="minorEastAsia" w:cstheme="minorBidi"/>
              <w:noProof/>
              <w:sz w:val="24"/>
              <w:szCs w:val="24"/>
            </w:rPr>
          </w:pPr>
          <w:hyperlink w:anchor="_Toc27037472" w:history="1">
            <w:r w:rsidRPr="00580AFF">
              <w:rPr>
                <w:rStyle w:val="Hyperlink"/>
                <w:rFonts w:eastAsiaTheme="minorHAnsi"/>
                <w:noProof/>
              </w:rPr>
              <w:t>Age_Report</w:t>
            </w:r>
            <w:r>
              <w:rPr>
                <w:noProof/>
                <w:webHidden/>
              </w:rPr>
              <w:tab/>
            </w:r>
            <w:r>
              <w:rPr>
                <w:noProof/>
                <w:webHidden/>
              </w:rPr>
              <w:fldChar w:fldCharType="begin"/>
            </w:r>
            <w:r>
              <w:rPr>
                <w:noProof/>
                <w:webHidden/>
              </w:rPr>
              <w:instrText xml:space="preserve"> PAGEREF _Toc27037472 \h </w:instrText>
            </w:r>
            <w:r>
              <w:rPr>
                <w:noProof/>
                <w:webHidden/>
              </w:rPr>
            </w:r>
            <w:r>
              <w:rPr>
                <w:noProof/>
                <w:webHidden/>
              </w:rPr>
              <w:fldChar w:fldCharType="separate"/>
            </w:r>
            <w:r>
              <w:rPr>
                <w:noProof/>
                <w:webHidden/>
              </w:rPr>
              <w:t>113</w:t>
            </w:r>
            <w:r>
              <w:rPr>
                <w:noProof/>
                <w:webHidden/>
              </w:rPr>
              <w:fldChar w:fldCharType="end"/>
            </w:r>
          </w:hyperlink>
        </w:p>
        <w:p w14:paraId="2D75FD54" w14:textId="37FE2C03" w:rsidR="007553E2" w:rsidRDefault="007553E2">
          <w:pPr>
            <w:pStyle w:val="TOC3"/>
            <w:tabs>
              <w:tab w:val="right" w:leader="dot" w:pos="9638"/>
            </w:tabs>
            <w:rPr>
              <w:rFonts w:eastAsiaTheme="minorEastAsia" w:cstheme="minorBidi"/>
              <w:noProof/>
              <w:sz w:val="24"/>
              <w:szCs w:val="24"/>
            </w:rPr>
          </w:pPr>
          <w:hyperlink w:anchor="_Toc27037473" w:history="1">
            <w:r w:rsidRPr="00580AFF">
              <w:rPr>
                <w:rStyle w:val="Hyperlink"/>
                <w:rFonts w:eastAsiaTheme="minorHAnsi"/>
                <w:noProof/>
              </w:rPr>
              <w:t>Utils</w:t>
            </w:r>
            <w:r>
              <w:rPr>
                <w:noProof/>
                <w:webHidden/>
              </w:rPr>
              <w:tab/>
            </w:r>
            <w:r>
              <w:rPr>
                <w:noProof/>
                <w:webHidden/>
              </w:rPr>
              <w:fldChar w:fldCharType="begin"/>
            </w:r>
            <w:r>
              <w:rPr>
                <w:noProof/>
                <w:webHidden/>
              </w:rPr>
              <w:instrText xml:space="preserve"> PAGEREF _Toc27037473 \h </w:instrText>
            </w:r>
            <w:r>
              <w:rPr>
                <w:noProof/>
                <w:webHidden/>
              </w:rPr>
            </w:r>
            <w:r>
              <w:rPr>
                <w:noProof/>
                <w:webHidden/>
              </w:rPr>
              <w:fldChar w:fldCharType="separate"/>
            </w:r>
            <w:r>
              <w:rPr>
                <w:noProof/>
                <w:webHidden/>
              </w:rPr>
              <w:t>113</w:t>
            </w:r>
            <w:r>
              <w:rPr>
                <w:noProof/>
                <w:webHidden/>
              </w:rPr>
              <w:fldChar w:fldCharType="end"/>
            </w:r>
          </w:hyperlink>
        </w:p>
        <w:p w14:paraId="22843FE2" w14:textId="57AF6968" w:rsidR="007553E2" w:rsidRDefault="007553E2">
          <w:pPr>
            <w:pStyle w:val="TOC3"/>
            <w:tabs>
              <w:tab w:val="right" w:leader="dot" w:pos="9638"/>
            </w:tabs>
            <w:rPr>
              <w:rFonts w:eastAsiaTheme="minorEastAsia" w:cstheme="minorBidi"/>
              <w:noProof/>
              <w:sz w:val="24"/>
              <w:szCs w:val="24"/>
            </w:rPr>
          </w:pPr>
          <w:hyperlink w:anchor="_Toc27037474" w:history="1">
            <w:r w:rsidRPr="00580AFF">
              <w:rPr>
                <w:rStyle w:val="Hyperlink"/>
                <w:rFonts w:eastAsiaTheme="minorHAnsi"/>
                <w:noProof/>
              </w:rPr>
              <w:t>Date</w:t>
            </w:r>
            <w:r>
              <w:rPr>
                <w:noProof/>
                <w:webHidden/>
              </w:rPr>
              <w:tab/>
            </w:r>
            <w:r>
              <w:rPr>
                <w:noProof/>
                <w:webHidden/>
              </w:rPr>
              <w:fldChar w:fldCharType="begin"/>
            </w:r>
            <w:r>
              <w:rPr>
                <w:noProof/>
                <w:webHidden/>
              </w:rPr>
              <w:instrText xml:space="preserve"> PAGEREF _Toc27037474 \h </w:instrText>
            </w:r>
            <w:r>
              <w:rPr>
                <w:noProof/>
                <w:webHidden/>
              </w:rPr>
            </w:r>
            <w:r>
              <w:rPr>
                <w:noProof/>
                <w:webHidden/>
              </w:rPr>
              <w:fldChar w:fldCharType="separate"/>
            </w:r>
            <w:r>
              <w:rPr>
                <w:noProof/>
                <w:webHidden/>
              </w:rPr>
              <w:t>113</w:t>
            </w:r>
            <w:r>
              <w:rPr>
                <w:noProof/>
                <w:webHidden/>
              </w:rPr>
              <w:fldChar w:fldCharType="end"/>
            </w:r>
          </w:hyperlink>
        </w:p>
        <w:p w14:paraId="469375B3" w14:textId="4D271FA0" w:rsidR="007553E2" w:rsidRDefault="007553E2">
          <w:pPr>
            <w:pStyle w:val="TOC3"/>
            <w:tabs>
              <w:tab w:val="right" w:leader="dot" w:pos="9638"/>
            </w:tabs>
            <w:rPr>
              <w:rFonts w:eastAsiaTheme="minorEastAsia" w:cstheme="minorBidi"/>
              <w:noProof/>
              <w:sz w:val="24"/>
              <w:szCs w:val="24"/>
            </w:rPr>
          </w:pPr>
          <w:hyperlink w:anchor="_Toc27037475" w:history="1">
            <w:r w:rsidRPr="00580AFF">
              <w:rPr>
                <w:rStyle w:val="Hyperlink"/>
                <w:rFonts w:eastAsiaTheme="minorHAnsi"/>
                <w:noProof/>
              </w:rPr>
              <w:t>Events</w:t>
            </w:r>
            <w:r>
              <w:rPr>
                <w:noProof/>
                <w:webHidden/>
              </w:rPr>
              <w:tab/>
            </w:r>
            <w:r>
              <w:rPr>
                <w:noProof/>
                <w:webHidden/>
              </w:rPr>
              <w:fldChar w:fldCharType="begin"/>
            </w:r>
            <w:r>
              <w:rPr>
                <w:noProof/>
                <w:webHidden/>
              </w:rPr>
              <w:instrText xml:space="preserve"> PAGEREF _Toc27037475 \h </w:instrText>
            </w:r>
            <w:r>
              <w:rPr>
                <w:noProof/>
                <w:webHidden/>
              </w:rPr>
            </w:r>
            <w:r>
              <w:rPr>
                <w:noProof/>
                <w:webHidden/>
              </w:rPr>
              <w:fldChar w:fldCharType="separate"/>
            </w:r>
            <w:r>
              <w:rPr>
                <w:noProof/>
                <w:webHidden/>
              </w:rPr>
              <w:t>113</w:t>
            </w:r>
            <w:r>
              <w:rPr>
                <w:noProof/>
                <w:webHidden/>
              </w:rPr>
              <w:fldChar w:fldCharType="end"/>
            </w:r>
          </w:hyperlink>
        </w:p>
        <w:p w14:paraId="22174180" w14:textId="0A234AAA" w:rsidR="007553E2" w:rsidRDefault="007553E2">
          <w:pPr>
            <w:pStyle w:val="TOC3"/>
            <w:tabs>
              <w:tab w:val="right" w:leader="dot" w:pos="9638"/>
            </w:tabs>
            <w:rPr>
              <w:rFonts w:eastAsiaTheme="minorEastAsia" w:cstheme="minorBidi"/>
              <w:noProof/>
              <w:sz w:val="24"/>
              <w:szCs w:val="24"/>
            </w:rPr>
          </w:pPr>
          <w:hyperlink w:anchor="_Toc27037476" w:history="1">
            <w:r w:rsidRPr="00580AFF">
              <w:rPr>
                <w:rStyle w:val="Hyperlink"/>
                <w:rFonts w:eastAsiaTheme="minorHAnsi"/>
                <w:noProof/>
              </w:rPr>
              <w:t>Random</w:t>
            </w:r>
            <w:r>
              <w:rPr>
                <w:noProof/>
                <w:webHidden/>
              </w:rPr>
              <w:tab/>
            </w:r>
            <w:r>
              <w:rPr>
                <w:noProof/>
                <w:webHidden/>
              </w:rPr>
              <w:fldChar w:fldCharType="begin"/>
            </w:r>
            <w:r>
              <w:rPr>
                <w:noProof/>
                <w:webHidden/>
              </w:rPr>
              <w:instrText xml:space="preserve"> PAGEREF _Toc27037476 \h </w:instrText>
            </w:r>
            <w:r>
              <w:rPr>
                <w:noProof/>
                <w:webHidden/>
              </w:rPr>
            </w:r>
            <w:r>
              <w:rPr>
                <w:noProof/>
                <w:webHidden/>
              </w:rPr>
              <w:fldChar w:fldCharType="separate"/>
            </w:r>
            <w:r>
              <w:rPr>
                <w:noProof/>
                <w:webHidden/>
              </w:rPr>
              <w:t>113</w:t>
            </w:r>
            <w:r>
              <w:rPr>
                <w:noProof/>
                <w:webHidden/>
              </w:rPr>
              <w:fldChar w:fldCharType="end"/>
            </w:r>
          </w:hyperlink>
        </w:p>
        <w:p w14:paraId="71388D6F" w14:textId="1C3830F2" w:rsidR="007553E2" w:rsidRDefault="007553E2">
          <w:pPr>
            <w:pStyle w:val="TOC3"/>
            <w:tabs>
              <w:tab w:val="right" w:leader="dot" w:pos="9638"/>
            </w:tabs>
            <w:rPr>
              <w:rFonts w:eastAsiaTheme="minorEastAsia" w:cstheme="minorBidi"/>
              <w:noProof/>
              <w:sz w:val="24"/>
              <w:szCs w:val="24"/>
            </w:rPr>
          </w:pPr>
          <w:hyperlink w:anchor="_Toc27037477" w:history="1">
            <w:r w:rsidRPr="00580AFF">
              <w:rPr>
                <w:rStyle w:val="Hyperlink"/>
                <w:rFonts w:eastAsiaTheme="minorHAnsi"/>
                <w:noProof/>
              </w:rPr>
              <w:t>State_Space</w:t>
            </w:r>
            <w:r>
              <w:rPr>
                <w:noProof/>
                <w:webHidden/>
              </w:rPr>
              <w:tab/>
            </w:r>
            <w:r>
              <w:rPr>
                <w:noProof/>
                <w:webHidden/>
              </w:rPr>
              <w:fldChar w:fldCharType="begin"/>
            </w:r>
            <w:r>
              <w:rPr>
                <w:noProof/>
                <w:webHidden/>
              </w:rPr>
              <w:instrText xml:space="preserve"> PAGEREF _Toc27037477 \h </w:instrText>
            </w:r>
            <w:r>
              <w:rPr>
                <w:noProof/>
                <w:webHidden/>
              </w:rPr>
            </w:r>
            <w:r>
              <w:rPr>
                <w:noProof/>
                <w:webHidden/>
              </w:rPr>
              <w:fldChar w:fldCharType="separate"/>
            </w:r>
            <w:r>
              <w:rPr>
                <w:noProof/>
                <w:webHidden/>
              </w:rPr>
              <w:t>113</w:t>
            </w:r>
            <w:r>
              <w:rPr>
                <w:noProof/>
                <w:webHidden/>
              </w:rPr>
              <w:fldChar w:fldCharType="end"/>
            </w:r>
          </w:hyperlink>
        </w:p>
        <w:p w14:paraId="2196D589" w14:textId="1ADF40DC" w:rsidR="007553E2" w:rsidRDefault="007553E2">
          <w:pPr>
            <w:pStyle w:val="TOC3"/>
            <w:tabs>
              <w:tab w:val="right" w:leader="dot" w:pos="9638"/>
            </w:tabs>
            <w:rPr>
              <w:rFonts w:eastAsiaTheme="minorEastAsia" w:cstheme="minorBidi"/>
              <w:noProof/>
              <w:sz w:val="24"/>
              <w:szCs w:val="24"/>
            </w:rPr>
          </w:pPr>
          <w:hyperlink w:anchor="_Toc27037478" w:history="1">
            <w:r w:rsidRPr="00580AFF">
              <w:rPr>
                <w:rStyle w:val="Hyperlink"/>
                <w:rFonts w:eastAsiaTheme="minorHAnsi"/>
                <w:noProof/>
              </w:rPr>
              <w:t>Property</w:t>
            </w:r>
            <w:r>
              <w:rPr>
                <w:noProof/>
                <w:webHidden/>
              </w:rPr>
              <w:tab/>
            </w:r>
            <w:r>
              <w:rPr>
                <w:noProof/>
                <w:webHidden/>
              </w:rPr>
              <w:fldChar w:fldCharType="begin"/>
            </w:r>
            <w:r>
              <w:rPr>
                <w:noProof/>
                <w:webHidden/>
              </w:rPr>
              <w:instrText xml:space="preserve"> PAGEREF _Toc27037478 \h </w:instrText>
            </w:r>
            <w:r>
              <w:rPr>
                <w:noProof/>
                <w:webHidden/>
              </w:rPr>
            </w:r>
            <w:r>
              <w:rPr>
                <w:noProof/>
                <w:webHidden/>
              </w:rPr>
              <w:fldChar w:fldCharType="separate"/>
            </w:r>
            <w:r>
              <w:rPr>
                <w:noProof/>
                <w:webHidden/>
              </w:rPr>
              <w:t>113</w:t>
            </w:r>
            <w:r>
              <w:rPr>
                <w:noProof/>
                <w:webHidden/>
              </w:rPr>
              <w:fldChar w:fldCharType="end"/>
            </w:r>
          </w:hyperlink>
        </w:p>
        <w:p w14:paraId="328AA623" w14:textId="18F76EB5" w:rsidR="007553E2" w:rsidRDefault="007553E2">
          <w:pPr>
            <w:pStyle w:val="TOC3"/>
            <w:tabs>
              <w:tab w:val="right" w:leader="dot" w:pos="9638"/>
            </w:tabs>
            <w:rPr>
              <w:rFonts w:eastAsiaTheme="minorEastAsia" w:cstheme="minorBidi"/>
              <w:noProof/>
              <w:sz w:val="24"/>
              <w:szCs w:val="24"/>
            </w:rPr>
          </w:pPr>
          <w:hyperlink w:anchor="_Toc27037479" w:history="1">
            <w:r w:rsidRPr="00580AFF">
              <w:rPr>
                <w:rStyle w:val="Hyperlink"/>
                <w:rFonts w:eastAsiaTheme="minorHAnsi"/>
                <w:noProof/>
              </w:rPr>
              <w:t>Factor</w:t>
            </w:r>
            <w:r>
              <w:rPr>
                <w:noProof/>
                <w:webHidden/>
              </w:rPr>
              <w:tab/>
            </w:r>
            <w:r>
              <w:rPr>
                <w:noProof/>
                <w:webHidden/>
              </w:rPr>
              <w:fldChar w:fldCharType="begin"/>
            </w:r>
            <w:r>
              <w:rPr>
                <w:noProof/>
                <w:webHidden/>
              </w:rPr>
              <w:instrText xml:space="preserve"> PAGEREF _Toc27037479 \h </w:instrText>
            </w:r>
            <w:r>
              <w:rPr>
                <w:noProof/>
                <w:webHidden/>
              </w:rPr>
            </w:r>
            <w:r>
              <w:rPr>
                <w:noProof/>
                <w:webHidden/>
              </w:rPr>
              <w:fldChar w:fldCharType="separate"/>
            </w:r>
            <w:r>
              <w:rPr>
                <w:noProof/>
                <w:webHidden/>
              </w:rPr>
              <w:t>113</w:t>
            </w:r>
            <w:r>
              <w:rPr>
                <w:noProof/>
                <w:webHidden/>
              </w:rPr>
              <w:fldChar w:fldCharType="end"/>
            </w:r>
          </w:hyperlink>
        </w:p>
        <w:p w14:paraId="0C145D7E" w14:textId="40D8FC1F" w:rsidR="007553E2" w:rsidRDefault="007553E2">
          <w:pPr>
            <w:pStyle w:val="TOC3"/>
            <w:tabs>
              <w:tab w:val="right" w:leader="dot" w:pos="9638"/>
            </w:tabs>
            <w:rPr>
              <w:rFonts w:eastAsiaTheme="minorEastAsia" w:cstheme="minorBidi"/>
              <w:noProof/>
              <w:sz w:val="24"/>
              <w:szCs w:val="24"/>
            </w:rPr>
          </w:pPr>
          <w:hyperlink w:anchor="_Toc27037480" w:history="1">
            <w:r w:rsidRPr="00580AFF">
              <w:rPr>
                <w:rStyle w:val="Hyperlink"/>
                <w:rFonts w:eastAsiaTheme="minorHAnsi"/>
                <w:noProof/>
              </w:rPr>
              <w:t>Expression</w:t>
            </w:r>
            <w:r>
              <w:rPr>
                <w:noProof/>
                <w:webHidden/>
              </w:rPr>
              <w:tab/>
            </w:r>
            <w:r>
              <w:rPr>
                <w:noProof/>
                <w:webHidden/>
              </w:rPr>
              <w:fldChar w:fldCharType="begin"/>
            </w:r>
            <w:r>
              <w:rPr>
                <w:noProof/>
                <w:webHidden/>
              </w:rPr>
              <w:instrText xml:space="preserve"> PAGEREF _Toc27037480 \h </w:instrText>
            </w:r>
            <w:r>
              <w:rPr>
                <w:noProof/>
                <w:webHidden/>
              </w:rPr>
            </w:r>
            <w:r>
              <w:rPr>
                <w:noProof/>
                <w:webHidden/>
              </w:rPr>
              <w:fldChar w:fldCharType="separate"/>
            </w:r>
            <w:r>
              <w:rPr>
                <w:noProof/>
                <w:webHidden/>
              </w:rPr>
              <w:t>113</w:t>
            </w:r>
            <w:r>
              <w:rPr>
                <w:noProof/>
                <w:webHidden/>
              </w:rPr>
              <w:fldChar w:fldCharType="end"/>
            </w:r>
          </w:hyperlink>
        </w:p>
        <w:p w14:paraId="045356E9" w14:textId="64313567" w:rsidR="007553E2" w:rsidRDefault="007553E2">
          <w:pPr>
            <w:pStyle w:val="TOC3"/>
            <w:tabs>
              <w:tab w:val="right" w:leader="dot" w:pos="9638"/>
            </w:tabs>
            <w:rPr>
              <w:rFonts w:eastAsiaTheme="minorEastAsia" w:cstheme="minorBidi"/>
              <w:noProof/>
              <w:sz w:val="24"/>
              <w:szCs w:val="24"/>
            </w:rPr>
          </w:pPr>
          <w:hyperlink w:anchor="_Toc27037481" w:history="1">
            <w:r w:rsidRPr="00580AFF">
              <w:rPr>
                <w:rStyle w:val="Hyperlink"/>
                <w:rFonts w:eastAsiaTheme="minorHAnsi"/>
                <w:noProof/>
              </w:rPr>
              <w:t>Predicate</w:t>
            </w:r>
            <w:r>
              <w:rPr>
                <w:noProof/>
                <w:webHidden/>
              </w:rPr>
              <w:tab/>
            </w:r>
            <w:r>
              <w:rPr>
                <w:noProof/>
                <w:webHidden/>
              </w:rPr>
              <w:fldChar w:fldCharType="begin"/>
            </w:r>
            <w:r>
              <w:rPr>
                <w:noProof/>
                <w:webHidden/>
              </w:rPr>
              <w:instrText xml:space="preserve"> PAGEREF _Toc27037481 \h </w:instrText>
            </w:r>
            <w:r>
              <w:rPr>
                <w:noProof/>
                <w:webHidden/>
              </w:rPr>
            </w:r>
            <w:r>
              <w:rPr>
                <w:noProof/>
                <w:webHidden/>
              </w:rPr>
              <w:fldChar w:fldCharType="separate"/>
            </w:r>
            <w:r>
              <w:rPr>
                <w:noProof/>
                <w:webHidden/>
              </w:rPr>
              <w:t>113</w:t>
            </w:r>
            <w:r>
              <w:rPr>
                <w:noProof/>
                <w:webHidden/>
              </w:rPr>
              <w:fldChar w:fldCharType="end"/>
            </w:r>
          </w:hyperlink>
        </w:p>
        <w:p w14:paraId="0C39DB99" w14:textId="26B3ED70" w:rsidR="007553E2" w:rsidRDefault="007553E2">
          <w:pPr>
            <w:pStyle w:val="TOC3"/>
            <w:tabs>
              <w:tab w:val="right" w:leader="dot" w:pos="9638"/>
            </w:tabs>
            <w:rPr>
              <w:rFonts w:eastAsiaTheme="minorEastAsia" w:cstheme="minorBidi"/>
              <w:noProof/>
              <w:sz w:val="24"/>
              <w:szCs w:val="24"/>
            </w:rPr>
          </w:pPr>
          <w:hyperlink w:anchor="_Toc27037482" w:history="1">
            <w:r w:rsidRPr="00580AFF">
              <w:rPr>
                <w:rStyle w:val="Hyperlink"/>
                <w:rFonts w:eastAsiaTheme="minorHAnsi"/>
                <w:noProof/>
              </w:rPr>
              <w:t>Clause</w:t>
            </w:r>
            <w:r>
              <w:rPr>
                <w:noProof/>
                <w:webHidden/>
              </w:rPr>
              <w:tab/>
            </w:r>
            <w:r>
              <w:rPr>
                <w:noProof/>
                <w:webHidden/>
              </w:rPr>
              <w:fldChar w:fldCharType="begin"/>
            </w:r>
            <w:r>
              <w:rPr>
                <w:noProof/>
                <w:webHidden/>
              </w:rPr>
              <w:instrText xml:space="preserve"> PAGEREF _Toc27037482 \h </w:instrText>
            </w:r>
            <w:r>
              <w:rPr>
                <w:noProof/>
                <w:webHidden/>
              </w:rPr>
            </w:r>
            <w:r>
              <w:rPr>
                <w:noProof/>
                <w:webHidden/>
              </w:rPr>
              <w:fldChar w:fldCharType="separate"/>
            </w:r>
            <w:r>
              <w:rPr>
                <w:noProof/>
                <w:webHidden/>
              </w:rPr>
              <w:t>113</w:t>
            </w:r>
            <w:r>
              <w:rPr>
                <w:noProof/>
                <w:webHidden/>
              </w:rPr>
              <w:fldChar w:fldCharType="end"/>
            </w:r>
          </w:hyperlink>
        </w:p>
        <w:p w14:paraId="22AA43D7" w14:textId="287D09AF" w:rsidR="007553E2" w:rsidRDefault="007553E2">
          <w:pPr>
            <w:pStyle w:val="TOC3"/>
            <w:tabs>
              <w:tab w:val="right" w:leader="dot" w:pos="9638"/>
            </w:tabs>
            <w:rPr>
              <w:rFonts w:eastAsiaTheme="minorEastAsia" w:cstheme="minorBidi"/>
              <w:noProof/>
              <w:sz w:val="24"/>
              <w:szCs w:val="24"/>
            </w:rPr>
          </w:pPr>
          <w:hyperlink w:anchor="_Toc27037483" w:history="1">
            <w:r w:rsidRPr="00580AFF">
              <w:rPr>
                <w:rStyle w:val="Hyperlink"/>
                <w:rFonts w:eastAsiaTheme="minorHAnsi"/>
                <w:noProof/>
              </w:rPr>
              <w:t>Rule</w:t>
            </w:r>
            <w:r>
              <w:rPr>
                <w:noProof/>
                <w:webHidden/>
              </w:rPr>
              <w:tab/>
            </w:r>
            <w:r>
              <w:rPr>
                <w:noProof/>
                <w:webHidden/>
              </w:rPr>
              <w:fldChar w:fldCharType="begin"/>
            </w:r>
            <w:r>
              <w:rPr>
                <w:noProof/>
                <w:webHidden/>
              </w:rPr>
              <w:instrText xml:space="preserve"> PAGEREF _Toc27037483 \h </w:instrText>
            </w:r>
            <w:r>
              <w:rPr>
                <w:noProof/>
                <w:webHidden/>
              </w:rPr>
            </w:r>
            <w:r>
              <w:rPr>
                <w:noProof/>
                <w:webHidden/>
              </w:rPr>
              <w:fldChar w:fldCharType="separate"/>
            </w:r>
            <w:r>
              <w:rPr>
                <w:noProof/>
                <w:webHidden/>
              </w:rPr>
              <w:t>113</w:t>
            </w:r>
            <w:r>
              <w:rPr>
                <w:noProof/>
                <w:webHidden/>
              </w:rPr>
              <w:fldChar w:fldCharType="end"/>
            </w:r>
          </w:hyperlink>
        </w:p>
        <w:p w14:paraId="78F95EFA" w14:textId="6800D0BD" w:rsidR="007553E2" w:rsidRDefault="007553E2">
          <w:pPr>
            <w:pStyle w:val="TOC2"/>
            <w:tabs>
              <w:tab w:val="right" w:leader="dot" w:pos="9638"/>
            </w:tabs>
            <w:rPr>
              <w:rFonts w:eastAsiaTheme="minorEastAsia" w:cstheme="minorBidi"/>
              <w:i w:val="0"/>
              <w:iCs w:val="0"/>
              <w:noProof/>
              <w:sz w:val="24"/>
              <w:szCs w:val="24"/>
            </w:rPr>
          </w:pPr>
          <w:hyperlink w:anchor="_Toc27037484" w:history="1">
            <w:r w:rsidRPr="00580AFF">
              <w:rPr>
                <w:rStyle w:val="Hyperlink"/>
                <w:rFonts w:eastAsiaTheme="minorHAnsi"/>
                <w:noProof/>
              </w:rPr>
              <w:t>Geospatial Module</w:t>
            </w:r>
            <w:r>
              <w:rPr>
                <w:noProof/>
                <w:webHidden/>
              </w:rPr>
              <w:tab/>
            </w:r>
            <w:r>
              <w:rPr>
                <w:noProof/>
                <w:webHidden/>
              </w:rPr>
              <w:fldChar w:fldCharType="begin"/>
            </w:r>
            <w:r>
              <w:rPr>
                <w:noProof/>
                <w:webHidden/>
              </w:rPr>
              <w:instrText xml:space="preserve"> PAGEREF _Toc27037484 \h </w:instrText>
            </w:r>
            <w:r>
              <w:rPr>
                <w:noProof/>
                <w:webHidden/>
              </w:rPr>
            </w:r>
            <w:r>
              <w:rPr>
                <w:noProof/>
                <w:webHidden/>
              </w:rPr>
              <w:fldChar w:fldCharType="separate"/>
            </w:r>
            <w:r>
              <w:rPr>
                <w:noProof/>
                <w:webHidden/>
              </w:rPr>
              <w:t>113</w:t>
            </w:r>
            <w:r>
              <w:rPr>
                <w:noProof/>
                <w:webHidden/>
              </w:rPr>
              <w:fldChar w:fldCharType="end"/>
            </w:r>
          </w:hyperlink>
        </w:p>
        <w:p w14:paraId="11BD8ECA" w14:textId="71508BF3" w:rsidR="007553E2" w:rsidRDefault="007553E2">
          <w:pPr>
            <w:pStyle w:val="TOC3"/>
            <w:tabs>
              <w:tab w:val="right" w:leader="dot" w:pos="9638"/>
            </w:tabs>
            <w:rPr>
              <w:rFonts w:eastAsiaTheme="minorEastAsia" w:cstheme="minorBidi"/>
              <w:noProof/>
              <w:sz w:val="24"/>
              <w:szCs w:val="24"/>
            </w:rPr>
          </w:pPr>
          <w:hyperlink w:anchor="_Toc27037485" w:history="1">
            <w:r w:rsidRPr="00580AFF">
              <w:rPr>
                <w:rStyle w:val="Hyperlink"/>
                <w:rFonts w:eastAsiaTheme="minorHAnsi"/>
                <w:noProof/>
              </w:rPr>
              <w:t>Geo</w:t>
            </w:r>
            <w:r>
              <w:rPr>
                <w:noProof/>
                <w:webHidden/>
              </w:rPr>
              <w:tab/>
            </w:r>
            <w:r>
              <w:rPr>
                <w:noProof/>
                <w:webHidden/>
              </w:rPr>
              <w:fldChar w:fldCharType="begin"/>
            </w:r>
            <w:r>
              <w:rPr>
                <w:noProof/>
                <w:webHidden/>
              </w:rPr>
              <w:instrText xml:space="preserve"> PAGEREF _Toc27037485 \h </w:instrText>
            </w:r>
            <w:r>
              <w:rPr>
                <w:noProof/>
                <w:webHidden/>
              </w:rPr>
            </w:r>
            <w:r>
              <w:rPr>
                <w:noProof/>
                <w:webHidden/>
              </w:rPr>
              <w:fldChar w:fldCharType="separate"/>
            </w:r>
            <w:r>
              <w:rPr>
                <w:noProof/>
                <w:webHidden/>
              </w:rPr>
              <w:t>114</w:t>
            </w:r>
            <w:r>
              <w:rPr>
                <w:noProof/>
                <w:webHidden/>
              </w:rPr>
              <w:fldChar w:fldCharType="end"/>
            </w:r>
          </w:hyperlink>
        </w:p>
        <w:p w14:paraId="301B9980" w14:textId="2D24A172" w:rsidR="007553E2" w:rsidRDefault="007553E2">
          <w:pPr>
            <w:pStyle w:val="TOC3"/>
            <w:tabs>
              <w:tab w:val="right" w:leader="dot" w:pos="9638"/>
            </w:tabs>
            <w:rPr>
              <w:rFonts w:eastAsiaTheme="minorEastAsia" w:cstheme="minorBidi"/>
              <w:noProof/>
              <w:sz w:val="24"/>
              <w:szCs w:val="24"/>
            </w:rPr>
          </w:pPr>
          <w:hyperlink w:anchor="_Toc27037486" w:history="1">
            <w:r w:rsidRPr="00580AFF">
              <w:rPr>
                <w:rStyle w:val="Hyperlink"/>
                <w:rFonts w:eastAsiaTheme="minorHAnsi"/>
                <w:noProof/>
              </w:rPr>
              <w:t>Abstract_Grid</w:t>
            </w:r>
            <w:r>
              <w:rPr>
                <w:noProof/>
                <w:webHidden/>
              </w:rPr>
              <w:tab/>
            </w:r>
            <w:r>
              <w:rPr>
                <w:noProof/>
                <w:webHidden/>
              </w:rPr>
              <w:fldChar w:fldCharType="begin"/>
            </w:r>
            <w:r>
              <w:rPr>
                <w:noProof/>
                <w:webHidden/>
              </w:rPr>
              <w:instrText xml:space="preserve"> PAGEREF _Toc27037486 \h </w:instrText>
            </w:r>
            <w:r>
              <w:rPr>
                <w:noProof/>
                <w:webHidden/>
              </w:rPr>
            </w:r>
            <w:r>
              <w:rPr>
                <w:noProof/>
                <w:webHidden/>
              </w:rPr>
              <w:fldChar w:fldCharType="separate"/>
            </w:r>
            <w:r>
              <w:rPr>
                <w:noProof/>
                <w:webHidden/>
              </w:rPr>
              <w:t>114</w:t>
            </w:r>
            <w:r>
              <w:rPr>
                <w:noProof/>
                <w:webHidden/>
              </w:rPr>
              <w:fldChar w:fldCharType="end"/>
            </w:r>
          </w:hyperlink>
        </w:p>
        <w:p w14:paraId="2DDC8D3B" w14:textId="2C8EB3C9" w:rsidR="007553E2" w:rsidRDefault="007553E2">
          <w:pPr>
            <w:pStyle w:val="TOC3"/>
            <w:tabs>
              <w:tab w:val="right" w:leader="dot" w:pos="9638"/>
            </w:tabs>
            <w:rPr>
              <w:rFonts w:eastAsiaTheme="minorEastAsia" w:cstheme="minorBidi"/>
              <w:noProof/>
              <w:sz w:val="24"/>
              <w:szCs w:val="24"/>
            </w:rPr>
          </w:pPr>
          <w:hyperlink w:anchor="_Toc27037487" w:history="1">
            <w:r w:rsidRPr="00580AFF">
              <w:rPr>
                <w:rStyle w:val="Hyperlink"/>
                <w:rFonts w:eastAsiaTheme="minorHAnsi"/>
                <w:noProof/>
              </w:rPr>
              <w:t>Abstract_Patch</w:t>
            </w:r>
            <w:r>
              <w:rPr>
                <w:noProof/>
                <w:webHidden/>
              </w:rPr>
              <w:tab/>
            </w:r>
            <w:r>
              <w:rPr>
                <w:noProof/>
                <w:webHidden/>
              </w:rPr>
              <w:fldChar w:fldCharType="begin"/>
            </w:r>
            <w:r>
              <w:rPr>
                <w:noProof/>
                <w:webHidden/>
              </w:rPr>
              <w:instrText xml:space="preserve"> PAGEREF _Toc27037487 \h </w:instrText>
            </w:r>
            <w:r>
              <w:rPr>
                <w:noProof/>
                <w:webHidden/>
              </w:rPr>
            </w:r>
            <w:r>
              <w:rPr>
                <w:noProof/>
                <w:webHidden/>
              </w:rPr>
              <w:fldChar w:fldCharType="separate"/>
            </w:r>
            <w:r>
              <w:rPr>
                <w:noProof/>
                <w:webHidden/>
              </w:rPr>
              <w:t>114</w:t>
            </w:r>
            <w:r>
              <w:rPr>
                <w:noProof/>
                <w:webHidden/>
              </w:rPr>
              <w:fldChar w:fldCharType="end"/>
            </w:r>
          </w:hyperlink>
        </w:p>
        <w:p w14:paraId="0122E016" w14:textId="7DA5CC40" w:rsidR="007553E2" w:rsidRDefault="007553E2">
          <w:pPr>
            <w:pStyle w:val="TOC3"/>
            <w:tabs>
              <w:tab w:val="right" w:leader="dot" w:pos="9638"/>
            </w:tabs>
            <w:rPr>
              <w:rFonts w:eastAsiaTheme="minorEastAsia" w:cstheme="minorBidi"/>
              <w:noProof/>
              <w:sz w:val="24"/>
              <w:szCs w:val="24"/>
            </w:rPr>
          </w:pPr>
          <w:hyperlink w:anchor="_Toc27037488" w:history="1">
            <w:r w:rsidRPr="00580AFF">
              <w:rPr>
                <w:rStyle w:val="Hyperlink"/>
                <w:rFonts w:eastAsiaTheme="minorHAnsi"/>
                <w:noProof/>
              </w:rPr>
              <w:t>Admin_Division</w:t>
            </w:r>
            <w:r>
              <w:rPr>
                <w:noProof/>
                <w:webHidden/>
              </w:rPr>
              <w:tab/>
            </w:r>
            <w:r>
              <w:rPr>
                <w:noProof/>
                <w:webHidden/>
              </w:rPr>
              <w:fldChar w:fldCharType="begin"/>
            </w:r>
            <w:r>
              <w:rPr>
                <w:noProof/>
                <w:webHidden/>
              </w:rPr>
              <w:instrText xml:space="preserve"> PAGEREF _Toc27037488 \h </w:instrText>
            </w:r>
            <w:r>
              <w:rPr>
                <w:noProof/>
                <w:webHidden/>
              </w:rPr>
            </w:r>
            <w:r>
              <w:rPr>
                <w:noProof/>
                <w:webHidden/>
              </w:rPr>
              <w:fldChar w:fldCharType="separate"/>
            </w:r>
            <w:r>
              <w:rPr>
                <w:noProof/>
                <w:webHidden/>
              </w:rPr>
              <w:t>114</w:t>
            </w:r>
            <w:r>
              <w:rPr>
                <w:noProof/>
                <w:webHidden/>
              </w:rPr>
              <w:fldChar w:fldCharType="end"/>
            </w:r>
          </w:hyperlink>
        </w:p>
        <w:p w14:paraId="31FB62B1" w14:textId="06828D1A" w:rsidR="007553E2" w:rsidRDefault="007553E2">
          <w:pPr>
            <w:pStyle w:val="TOC3"/>
            <w:tabs>
              <w:tab w:val="right" w:leader="dot" w:pos="9638"/>
            </w:tabs>
            <w:rPr>
              <w:rFonts w:eastAsiaTheme="minorEastAsia" w:cstheme="minorBidi"/>
              <w:noProof/>
              <w:sz w:val="24"/>
              <w:szCs w:val="24"/>
            </w:rPr>
          </w:pPr>
          <w:hyperlink w:anchor="_Toc27037489" w:history="1">
            <w:r w:rsidRPr="00580AFF">
              <w:rPr>
                <w:rStyle w:val="Hyperlink"/>
                <w:rFonts w:eastAsiaTheme="minorHAnsi"/>
                <w:noProof/>
              </w:rPr>
              <w:t>State</w:t>
            </w:r>
            <w:r>
              <w:rPr>
                <w:noProof/>
                <w:webHidden/>
              </w:rPr>
              <w:tab/>
            </w:r>
            <w:r>
              <w:rPr>
                <w:noProof/>
                <w:webHidden/>
              </w:rPr>
              <w:fldChar w:fldCharType="begin"/>
            </w:r>
            <w:r>
              <w:rPr>
                <w:noProof/>
                <w:webHidden/>
              </w:rPr>
              <w:instrText xml:space="preserve"> PAGEREF _Toc27037489 \h </w:instrText>
            </w:r>
            <w:r>
              <w:rPr>
                <w:noProof/>
                <w:webHidden/>
              </w:rPr>
            </w:r>
            <w:r>
              <w:rPr>
                <w:noProof/>
                <w:webHidden/>
              </w:rPr>
              <w:fldChar w:fldCharType="separate"/>
            </w:r>
            <w:r>
              <w:rPr>
                <w:noProof/>
                <w:webHidden/>
              </w:rPr>
              <w:t>114</w:t>
            </w:r>
            <w:r>
              <w:rPr>
                <w:noProof/>
                <w:webHidden/>
              </w:rPr>
              <w:fldChar w:fldCharType="end"/>
            </w:r>
          </w:hyperlink>
        </w:p>
        <w:p w14:paraId="1405EAB5" w14:textId="1CB9160A" w:rsidR="007553E2" w:rsidRDefault="007553E2">
          <w:pPr>
            <w:pStyle w:val="TOC3"/>
            <w:tabs>
              <w:tab w:val="right" w:leader="dot" w:pos="9638"/>
            </w:tabs>
            <w:rPr>
              <w:rFonts w:eastAsiaTheme="minorEastAsia" w:cstheme="minorBidi"/>
              <w:noProof/>
              <w:sz w:val="24"/>
              <w:szCs w:val="24"/>
            </w:rPr>
          </w:pPr>
          <w:hyperlink w:anchor="_Toc27037490" w:history="1">
            <w:r w:rsidRPr="00580AFF">
              <w:rPr>
                <w:rStyle w:val="Hyperlink"/>
                <w:rFonts w:eastAsiaTheme="minorHAnsi"/>
                <w:noProof/>
              </w:rPr>
              <w:t>County</w:t>
            </w:r>
            <w:r>
              <w:rPr>
                <w:noProof/>
                <w:webHidden/>
              </w:rPr>
              <w:tab/>
            </w:r>
            <w:r>
              <w:rPr>
                <w:noProof/>
                <w:webHidden/>
              </w:rPr>
              <w:fldChar w:fldCharType="begin"/>
            </w:r>
            <w:r>
              <w:rPr>
                <w:noProof/>
                <w:webHidden/>
              </w:rPr>
              <w:instrText xml:space="preserve"> PAGEREF _Toc27037490 \h </w:instrText>
            </w:r>
            <w:r>
              <w:rPr>
                <w:noProof/>
                <w:webHidden/>
              </w:rPr>
            </w:r>
            <w:r>
              <w:rPr>
                <w:noProof/>
                <w:webHidden/>
              </w:rPr>
              <w:fldChar w:fldCharType="separate"/>
            </w:r>
            <w:r>
              <w:rPr>
                <w:noProof/>
                <w:webHidden/>
              </w:rPr>
              <w:t>114</w:t>
            </w:r>
            <w:r>
              <w:rPr>
                <w:noProof/>
                <w:webHidden/>
              </w:rPr>
              <w:fldChar w:fldCharType="end"/>
            </w:r>
          </w:hyperlink>
        </w:p>
        <w:p w14:paraId="4209EEE5" w14:textId="72819799" w:rsidR="007553E2" w:rsidRDefault="007553E2">
          <w:pPr>
            <w:pStyle w:val="TOC3"/>
            <w:tabs>
              <w:tab w:val="right" w:leader="dot" w:pos="9638"/>
            </w:tabs>
            <w:rPr>
              <w:rFonts w:eastAsiaTheme="minorEastAsia" w:cstheme="minorBidi"/>
              <w:noProof/>
              <w:sz w:val="24"/>
              <w:szCs w:val="24"/>
            </w:rPr>
          </w:pPr>
          <w:hyperlink w:anchor="_Toc27037491" w:history="1">
            <w:r w:rsidRPr="00580AFF">
              <w:rPr>
                <w:rStyle w:val="Hyperlink"/>
                <w:rFonts w:eastAsiaTheme="minorHAnsi"/>
                <w:noProof/>
              </w:rPr>
              <w:t>Census_Tract</w:t>
            </w:r>
            <w:r>
              <w:rPr>
                <w:noProof/>
                <w:webHidden/>
              </w:rPr>
              <w:tab/>
            </w:r>
            <w:r>
              <w:rPr>
                <w:noProof/>
                <w:webHidden/>
              </w:rPr>
              <w:fldChar w:fldCharType="begin"/>
            </w:r>
            <w:r>
              <w:rPr>
                <w:noProof/>
                <w:webHidden/>
              </w:rPr>
              <w:instrText xml:space="preserve"> PAGEREF _Toc27037491 \h </w:instrText>
            </w:r>
            <w:r>
              <w:rPr>
                <w:noProof/>
                <w:webHidden/>
              </w:rPr>
            </w:r>
            <w:r>
              <w:rPr>
                <w:noProof/>
                <w:webHidden/>
              </w:rPr>
              <w:fldChar w:fldCharType="separate"/>
            </w:r>
            <w:r>
              <w:rPr>
                <w:noProof/>
                <w:webHidden/>
              </w:rPr>
              <w:t>114</w:t>
            </w:r>
            <w:r>
              <w:rPr>
                <w:noProof/>
                <w:webHidden/>
              </w:rPr>
              <w:fldChar w:fldCharType="end"/>
            </w:r>
          </w:hyperlink>
        </w:p>
        <w:p w14:paraId="121E8DD1" w14:textId="4E04AFE5" w:rsidR="007553E2" w:rsidRDefault="007553E2">
          <w:pPr>
            <w:pStyle w:val="TOC3"/>
            <w:tabs>
              <w:tab w:val="right" w:leader="dot" w:pos="9638"/>
            </w:tabs>
            <w:rPr>
              <w:rFonts w:eastAsiaTheme="minorEastAsia" w:cstheme="minorBidi"/>
              <w:noProof/>
              <w:sz w:val="24"/>
              <w:szCs w:val="24"/>
            </w:rPr>
          </w:pPr>
          <w:hyperlink w:anchor="_Toc27037492" w:history="1">
            <w:r w:rsidRPr="00580AFF">
              <w:rPr>
                <w:rStyle w:val="Hyperlink"/>
                <w:rFonts w:eastAsiaTheme="minorHAnsi"/>
                <w:noProof/>
              </w:rPr>
              <w:t>Block_Group</w:t>
            </w:r>
            <w:r>
              <w:rPr>
                <w:noProof/>
                <w:webHidden/>
              </w:rPr>
              <w:tab/>
            </w:r>
            <w:r>
              <w:rPr>
                <w:noProof/>
                <w:webHidden/>
              </w:rPr>
              <w:fldChar w:fldCharType="begin"/>
            </w:r>
            <w:r>
              <w:rPr>
                <w:noProof/>
                <w:webHidden/>
              </w:rPr>
              <w:instrText xml:space="preserve"> PAGEREF _Toc27037492 \h </w:instrText>
            </w:r>
            <w:r>
              <w:rPr>
                <w:noProof/>
                <w:webHidden/>
              </w:rPr>
            </w:r>
            <w:r>
              <w:rPr>
                <w:noProof/>
                <w:webHidden/>
              </w:rPr>
              <w:fldChar w:fldCharType="separate"/>
            </w:r>
            <w:r>
              <w:rPr>
                <w:noProof/>
                <w:webHidden/>
              </w:rPr>
              <w:t>114</w:t>
            </w:r>
            <w:r>
              <w:rPr>
                <w:noProof/>
                <w:webHidden/>
              </w:rPr>
              <w:fldChar w:fldCharType="end"/>
            </w:r>
          </w:hyperlink>
        </w:p>
        <w:p w14:paraId="393332CA" w14:textId="60ED29DA" w:rsidR="007553E2" w:rsidRDefault="007553E2">
          <w:pPr>
            <w:pStyle w:val="TOC3"/>
            <w:tabs>
              <w:tab w:val="right" w:leader="dot" w:pos="9638"/>
            </w:tabs>
            <w:rPr>
              <w:rFonts w:eastAsiaTheme="minorEastAsia" w:cstheme="minorBidi"/>
              <w:noProof/>
              <w:sz w:val="24"/>
              <w:szCs w:val="24"/>
            </w:rPr>
          </w:pPr>
          <w:hyperlink w:anchor="_Toc27037493" w:history="1">
            <w:r w:rsidRPr="00580AFF">
              <w:rPr>
                <w:rStyle w:val="Hyperlink"/>
                <w:rFonts w:eastAsiaTheme="minorHAnsi"/>
                <w:noProof/>
              </w:rPr>
              <w:t>Neighborhood_Layer</w:t>
            </w:r>
            <w:r>
              <w:rPr>
                <w:noProof/>
                <w:webHidden/>
              </w:rPr>
              <w:tab/>
            </w:r>
            <w:r>
              <w:rPr>
                <w:noProof/>
                <w:webHidden/>
              </w:rPr>
              <w:fldChar w:fldCharType="begin"/>
            </w:r>
            <w:r>
              <w:rPr>
                <w:noProof/>
                <w:webHidden/>
              </w:rPr>
              <w:instrText xml:space="preserve"> PAGEREF _Toc27037493 \h </w:instrText>
            </w:r>
            <w:r>
              <w:rPr>
                <w:noProof/>
                <w:webHidden/>
              </w:rPr>
            </w:r>
            <w:r>
              <w:rPr>
                <w:noProof/>
                <w:webHidden/>
              </w:rPr>
              <w:fldChar w:fldCharType="separate"/>
            </w:r>
            <w:r>
              <w:rPr>
                <w:noProof/>
                <w:webHidden/>
              </w:rPr>
              <w:t>114</w:t>
            </w:r>
            <w:r>
              <w:rPr>
                <w:noProof/>
                <w:webHidden/>
              </w:rPr>
              <w:fldChar w:fldCharType="end"/>
            </w:r>
          </w:hyperlink>
        </w:p>
        <w:p w14:paraId="7C303B22" w14:textId="1B7641FA" w:rsidR="007553E2" w:rsidRDefault="007553E2">
          <w:pPr>
            <w:pStyle w:val="TOC3"/>
            <w:tabs>
              <w:tab w:val="right" w:leader="dot" w:pos="9638"/>
            </w:tabs>
            <w:rPr>
              <w:rFonts w:eastAsiaTheme="minorEastAsia" w:cstheme="minorBidi"/>
              <w:noProof/>
              <w:sz w:val="24"/>
              <w:szCs w:val="24"/>
            </w:rPr>
          </w:pPr>
          <w:hyperlink w:anchor="_Toc27037494" w:history="1">
            <w:r w:rsidRPr="00580AFF">
              <w:rPr>
                <w:rStyle w:val="Hyperlink"/>
                <w:rFonts w:eastAsiaTheme="minorHAnsi"/>
                <w:noProof/>
              </w:rPr>
              <w:t>Neighborhood_Patch</w:t>
            </w:r>
            <w:r>
              <w:rPr>
                <w:noProof/>
                <w:webHidden/>
              </w:rPr>
              <w:tab/>
            </w:r>
            <w:r>
              <w:rPr>
                <w:noProof/>
                <w:webHidden/>
              </w:rPr>
              <w:fldChar w:fldCharType="begin"/>
            </w:r>
            <w:r>
              <w:rPr>
                <w:noProof/>
                <w:webHidden/>
              </w:rPr>
              <w:instrText xml:space="preserve"> PAGEREF _Toc27037494 \h </w:instrText>
            </w:r>
            <w:r>
              <w:rPr>
                <w:noProof/>
                <w:webHidden/>
              </w:rPr>
            </w:r>
            <w:r>
              <w:rPr>
                <w:noProof/>
                <w:webHidden/>
              </w:rPr>
              <w:fldChar w:fldCharType="separate"/>
            </w:r>
            <w:r>
              <w:rPr>
                <w:noProof/>
                <w:webHidden/>
              </w:rPr>
              <w:t>114</w:t>
            </w:r>
            <w:r>
              <w:rPr>
                <w:noProof/>
                <w:webHidden/>
              </w:rPr>
              <w:fldChar w:fldCharType="end"/>
            </w:r>
          </w:hyperlink>
        </w:p>
        <w:p w14:paraId="615979B1" w14:textId="7CE77CCE" w:rsidR="007553E2" w:rsidRDefault="007553E2">
          <w:pPr>
            <w:pStyle w:val="TOC3"/>
            <w:tabs>
              <w:tab w:val="right" w:leader="dot" w:pos="9638"/>
            </w:tabs>
            <w:rPr>
              <w:rFonts w:eastAsiaTheme="minorEastAsia" w:cstheme="minorBidi"/>
              <w:noProof/>
              <w:sz w:val="24"/>
              <w:szCs w:val="24"/>
            </w:rPr>
          </w:pPr>
          <w:hyperlink w:anchor="_Toc27037495" w:history="1">
            <w:r w:rsidRPr="00580AFF">
              <w:rPr>
                <w:rStyle w:val="Hyperlink"/>
                <w:rFonts w:eastAsiaTheme="minorHAnsi"/>
                <w:noProof/>
              </w:rPr>
              <w:t>Regional_Layer</w:t>
            </w:r>
            <w:r>
              <w:rPr>
                <w:noProof/>
                <w:webHidden/>
              </w:rPr>
              <w:tab/>
            </w:r>
            <w:r>
              <w:rPr>
                <w:noProof/>
                <w:webHidden/>
              </w:rPr>
              <w:fldChar w:fldCharType="begin"/>
            </w:r>
            <w:r>
              <w:rPr>
                <w:noProof/>
                <w:webHidden/>
              </w:rPr>
              <w:instrText xml:space="preserve"> PAGEREF _Toc27037495 \h </w:instrText>
            </w:r>
            <w:r>
              <w:rPr>
                <w:noProof/>
                <w:webHidden/>
              </w:rPr>
            </w:r>
            <w:r>
              <w:rPr>
                <w:noProof/>
                <w:webHidden/>
              </w:rPr>
              <w:fldChar w:fldCharType="separate"/>
            </w:r>
            <w:r>
              <w:rPr>
                <w:noProof/>
                <w:webHidden/>
              </w:rPr>
              <w:t>114</w:t>
            </w:r>
            <w:r>
              <w:rPr>
                <w:noProof/>
                <w:webHidden/>
              </w:rPr>
              <w:fldChar w:fldCharType="end"/>
            </w:r>
          </w:hyperlink>
        </w:p>
        <w:p w14:paraId="409E5C55" w14:textId="411257C3" w:rsidR="007553E2" w:rsidRDefault="007553E2">
          <w:pPr>
            <w:pStyle w:val="TOC3"/>
            <w:tabs>
              <w:tab w:val="right" w:leader="dot" w:pos="9638"/>
            </w:tabs>
            <w:rPr>
              <w:rFonts w:eastAsiaTheme="minorEastAsia" w:cstheme="minorBidi"/>
              <w:noProof/>
              <w:sz w:val="24"/>
              <w:szCs w:val="24"/>
            </w:rPr>
          </w:pPr>
          <w:hyperlink w:anchor="_Toc27037496" w:history="1">
            <w:r w:rsidRPr="00580AFF">
              <w:rPr>
                <w:rStyle w:val="Hyperlink"/>
                <w:rFonts w:eastAsiaTheme="minorHAnsi"/>
                <w:noProof/>
              </w:rPr>
              <w:t>Regional_Patch</w:t>
            </w:r>
            <w:r>
              <w:rPr>
                <w:noProof/>
                <w:webHidden/>
              </w:rPr>
              <w:tab/>
            </w:r>
            <w:r>
              <w:rPr>
                <w:noProof/>
                <w:webHidden/>
              </w:rPr>
              <w:fldChar w:fldCharType="begin"/>
            </w:r>
            <w:r>
              <w:rPr>
                <w:noProof/>
                <w:webHidden/>
              </w:rPr>
              <w:instrText xml:space="preserve"> PAGEREF _Toc27037496 \h </w:instrText>
            </w:r>
            <w:r>
              <w:rPr>
                <w:noProof/>
                <w:webHidden/>
              </w:rPr>
            </w:r>
            <w:r>
              <w:rPr>
                <w:noProof/>
                <w:webHidden/>
              </w:rPr>
              <w:fldChar w:fldCharType="separate"/>
            </w:r>
            <w:r>
              <w:rPr>
                <w:noProof/>
                <w:webHidden/>
              </w:rPr>
              <w:t>114</w:t>
            </w:r>
            <w:r>
              <w:rPr>
                <w:noProof/>
                <w:webHidden/>
              </w:rPr>
              <w:fldChar w:fldCharType="end"/>
            </w:r>
          </w:hyperlink>
        </w:p>
        <w:p w14:paraId="16490B56" w14:textId="7BB41372" w:rsidR="007553E2" w:rsidRDefault="007553E2">
          <w:pPr>
            <w:pStyle w:val="TOC3"/>
            <w:tabs>
              <w:tab w:val="right" w:leader="dot" w:pos="9638"/>
            </w:tabs>
            <w:rPr>
              <w:rFonts w:eastAsiaTheme="minorEastAsia" w:cstheme="minorBidi"/>
              <w:noProof/>
              <w:sz w:val="24"/>
              <w:szCs w:val="24"/>
            </w:rPr>
          </w:pPr>
          <w:hyperlink w:anchor="_Toc27037497" w:history="1">
            <w:r w:rsidRPr="00580AFF">
              <w:rPr>
                <w:rStyle w:val="Hyperlink"/>
                <w:rFonts w:eastAsiaTheme="minorHAnsi"/>
                <w:noProof/>
              </w:rPr>
              <w:t>Visualization_Layer</w:t>
            </w:r>
            <w:r>
              <w:rPr>
                <w:noProof/>
                <w:webHidden/>
              </w:rPr>
              <w:tab/>
            </w:r>
            <w:r>
              <w:rPr>
                <w:noProof/>
                <w:webHidden/>
              </w:rPr>
              <w:fldChar w:fldCharType="begin"/>
            </w:r>
            <w:r>
              <w:rPr>
                <w:noProof/>
                <w:webHidden/>
              </w:rPr>
              <w:instrText xml:space="preserve"> PAGEREF _Toc27037497 \h </w:instrText>
            </w:r>
            <w:r>
              <w:rPr>
                <w:noProof/>
                <w:webHidden/>
              </w:rPr>
            </w:r>
            <w:r>
              <w:rPr>
                <w:noProof/>
                <w:webHidden/>
              </w:rPr>
              <w:fldChar w:fldCharType="separate"/>
            </w:r>
            <w:r>
              <w:rPr>
                <w:noProof/>
                <w:webHidden/>
              </w:rPr>
              <w:t>114</w:t>
            </w:r>
            <w:r>
              <w:rPr>
                <w:noProof/>
                <w:webHidden/>
              </w:rPr>
              <w:fldChar w:fldCharType="end"/>
            </w:r>
          </w:hyperlink>
        </w:p>
        <w:p w14:paraId="0B44AFA6" w14:textId="09FB641E" w:rsidR="007553E2" w:rsidRDefault="007553E2">
          <w:pPr>
            <w:pStyle w:val="TOC3"/>
            <w:tabs>
              <w:tab w:val="right" w:leader="dot" w:pos="9638"/>
            </w:tabs>
            <w:rPr>
              <w:rFonts w:eastAsiaTheme="minorEastAsia" w:cstheme="minorBidi"/>
              <w:noProof/>
              <w:sz w:val="24"/>
              <w:szCs w:val="24"/>
            </w:rPr>
          </w:pPr>
          <w:hyperlink w:anchor="_Toc27037498" w:history="1">
            <w:r w:rsidRPr="00580AFF">
              <w:rPr>
                <w:rStyle w:val="Hyperlink"/>
                <w:rFonts w:eastAsiaTheme="minorHAnsi"/>
                <w:noProof/>
              </w:rPr>
              <w:t>Visualization_Patch</w:t>
            </w:r>
            <w:r>
              <w:rPr>
                <w:noProof/>
                <w:webHidden/>
              </w:rPr>
              <w:tab/>
            </w:r>
            <w:r>
              <w:rPr>
                <w:noProof/>
                <w:webHidden/>
              </w:rPr>
              <w:fldChar w:fldCharType="begin"/>
            </w:r>
            <w:r>
              <w:rPr>
                <w:noProof/>
                <w:webHidden/>
              </w:rPr>
              <w:instrText xml:space="preserve"> PAGEREF _Toc27037498 \h </w:instrText>
            </w:r>
            <w:r>
              <w:rPr>
                <w:noProof/>
                <w:webHidden/>
              </w:rPr>
            </w:r>
            <w:r>
              <w:rPr>
                <w:noProof/>
                <w:webHidden/>
              </w:rPr>
              <w:fldChar w:fldCharType="separate"/>
            </w:r>
            <w:r>
              <w:rPr>
                <w:noProof/>
                <w:webHidden/>
              </w:rPr>
              <w:t>114</w:t>
            </w:r>
            <w:r>
              <w:rPr>
                <w:noProof/>
                <w:webHidden/>
              </w:rPr>
              <w:fldChar w:fldCharType="end"/>
            </w:r>
          </w:hyperlink>
        </w:p>
        <w:p w14:paraId="651318C4" w14:textId="5F9F4695" w:rsidR="007553E2" w:rsidRDefault="007553E2">
          <w:pPr>
            <w:pStyle w:val="TOC2"/>
            <w:tabs>
              <w:tab w:val="right" w:leader="dot" w:pos="9638"/>
            </w:tabs>
            <w:rPr>
              <w:rFonts w:eastAsiaTheme="minorEastAsia" w:cstheme="minorBidi"/>
              <w:i w:val="0"/>
              <w:iCs w:val="0"/>
              <w:noProof/>
              <w:sz w:val="24"/>
              <w:szCs w:val="24"/>
            </w:rPr>
          </w:pPr>
          <w:hyperlink w:anchor="_Toc27037499" w:history="1">
            <w:r w:rsidRPr="00580AFF">
              <w:rPr>
                <w:rStyle w:val="Hyperlink"/>
                <w:rFonts w:eastAsiaTheme="minorHAnsi"/>
                <w:noProof/>
              </w:rPr>
              <w:t>Agent Module</w:t>
            </w:r>
            <w:r>
              <w:rPr>
                <w:noProof/>
                <w:webHidden/>
              </w:rPr>
              <w:tab/>
            </w:r>
            <w:r>
              <w:rPr>
                <w:noProof/>
                <w:webHidden/>
              </w:rPr>
              <w:fldChar w:fldCharType="begin"/>
            </w:r>
            <w:r>
              <w:rPr>
                <w:noProof/>
                <w:webHidden/>
              </w:rPr>
              <w:instrText xml:space="preserve"> PAGEREF _Toc27037499 \h </w:instrText>
            </w:r>
            <w:r>
              <w:rPr>
                <w:noProof/>
                <w:webHidden/>
              </w:rPr>
            </w:r>
            <w:r>
              <w:rPr>
                <w:noProof/>
                <w:webHidden/>
              </w:rPr>
              <w:fldChar w:fldCharType="separate"/>
            </w:r>
            <w:r>
              <w:rPr>
                <w:noProof/>
                <w:webHidden/>
              </w:rPr>
              <w:t>114</w:t>
            </w:r>
            <w:r>
              <w:rPr>
                <w:noProof/>
                <w:webHidden/>
              </w:rPr>
              <w:fldChar w:fldCharType="end"/>
            </w:r>
          </w:hyperlink>
        </w:p>
        <w:p w14:paraId="28AA1084" w14:textId="30C97158" w:rsidR="007553E2" w:rsidRDefault="007553E2">
          <w:pPr>
            <w:pStyle w:val="TOC3"/>
            <w:tabs>
              <w:tab w:val="right" w:leader="dot" w:pos="9638"/>
            </w:tabs>
            <w:rPr>
              <w:rFonts w:eastAsiaTheme="minorEastAsia" w:cstheme="minorBidi"/>
              <w:noProof/>
              <w:sz w:val="24"/>
              <w:szCs w:val="24"/>
            </w:rPr>
          </w:pPr>
          <w:hyperlink w:anchor="_Toc27037500" w:history="1">
            <w:r w:rsidRPr="00580AFF">
              <w:rPr>
                <w:rStyle w:val="Hyperlink"/>
                <w:rFonts w:eastAsiaTheme="minorHAnsi"/>
                <w:noProof/>
              </w:rPr>
              <w:t>Person</w:t>
            </w:r>
            <w:r>
              <w:rPr>
                <w:noProof/>
                <w:webHidden/>
              </w:rPr>
              <w:tab/>
            </w:r>
            <w:r>
              <w:rPr>
                <w:noProof/>
                <w:webHidden/>
              </w:rPr>
              <w:fldChar w:fldCharType="begin"/>
            </w:r>
            <w:r>
              <w:rPr>
                <w:noProof/>
                <w:webHidden/>
              </w:rPr>
              <w:instrText xml:space="preserve"> PAGEREF _Toc27037500 \h </w:instrText>
            </w:r>
            <w:r>
              <w:rPr>
                <w:noProof/>
                <w:webHidden/>
              </w:rPr>
            </w:r>
            <w:r>
              <w:rPr>
                <w:noProof/>
                <w:webHidden/>
              </w:rPr>
              <w:fldChar w:fldCharType="separate"/>
            </w:r>
            <w:r>
              <w:rPr>
                <w:noProof/>
                <w:webHidden/>
              </w:rPr>
              <w:t>114</w:t>
            </w:r>
            <w:r>
              <w:rPr>
                <w:noProof/>
                <w:webHidden/>
              </w:rPr>
              <w:fldChar w:fldCharType="end"/>
            </w:r>
          </w:hyperlink>
        </w:p>
        <w:p w14:paraId="1F484E5A" w14:textId="7C8B87B5" w:rsidR="007553E2" w:rsidRDefault="007553E2">
          <w:pPr>
            <w:pStyle w:val="TOC3"/>
            <w:tabs>
              <w:tab w:val="right" w:leader="dot" w:pos="9638"/>
            </w:tabs>
            <w:rPr>
              <w:rFonts w:eastAsiaTheme="minorEastAsia" w:cstheme="minorBidi"/>
              <w:noProof/>
              <w:sz w:val="24"/>
              <w:szCs w:val="24"/>
            </w:rPr>
          </w:pPr>
          <w:hyperlink w:anchor="_Toc27037501" w:history="1">
            <w:r w:rsidRPr="00580AFF">
              <w:rPr>
                <w:rStyle w:val="Hyperlink"/>
                <w:rFonts w:eastAsiaTheme="minorHAnsi"/>
                <w:noProof/>
              </w:rPr>
              <w:t>Demographics</w:t>
            </w:r>
            <w:r>
              <w:rPr>
                <w:noProof/>
                <w:webHidden/>
              </w:rPr>
              <w:tab/>
            </w:r>
            <w:r>
              <w:rPr>
                <w:noProof/>
                <w:webHidden/>
              </w:rPr>
              <w:fldChar w:fldCharType="begin"/>
            </w:r>
            <w:r>
              <w:rPr>
                <w:noProof/>
                <w:webHidden/>
              </w:rPr>
              <w:instrText xml:space="preserve"> PAGEREF _Toc27037501 \h </w:instrText>
            </w:r>
            <w:r>
              <w:rPr>
                <w:noProof/>
                <w:webHidden/>
              </w:rPr>
            </w:r>
            <w:r>
              <w:rPr>
                <w:noProof/>
                <w:webHidden/>
              </w:rPr>
              <w:fldChar w:fldCharType="separate"/>
            </w:r>
            <w:r>
              <w:rPr>
                <w:noProof/>
                <w:webHidden/>
              </w:rPr>
              <w:t>114</w:t>
            </w:r>
            <w:r>
              <w:rPr>
                <w:noProof/>
                <w:webHidden/>
              </w:rPr>
              <w:fldChar w:fldCharType="end"/>
            </w:r>
          </w:hyperlink>
        </w:p>
        <w:p w14:paraId="33F2A797" w14:textId="772CC50C" w:rsidR="007553E2" w:rsidRDefault="007553E2">
          <w:pPr>
            <w:pStyle w:val="TOC3"/>
            <w:tabs>
              <w:tab w:val="right" w:leader="dot" w:pos="9638"/>
            </w:tabs>
            <w:rPr>
              <w:rFonts w:eastAsiaTheme="minorEastAsia" w:cstheme="minorBidi"/>
              <w:noProof/>
              <w:sz w:val="24"/>
              <w:szCs w:val="24"/>
            </w:rPr>
          </w:pPr>
          <w:hyperlink w:anchor="_Toc27037502" w:history="1">
            <w:r w:rsidRPr="00580AFF">
              <w:rPr>
                <w:rStyle w:val="Hyperlink"/>
                <w:rFonts w:eastAsiaTheme="minorHAnsi"/>
                <w:noProof/>
              </w:rPr>
              <w:t>Link</w:t>
            </w:r>
            <w:r>
              <w:rPr>
                <w:noProof/>
                <w:webHidden/>
              </w:rPr>
              <w:tab/>
            </w:r>
            <w:r>
              <w:rPr>
                <w:noProof/>
                <w:webHidden/>
              </w:rPr>
              <w:fldChar w:fldCharType="begin"/>
            </w:r>
            <w:r>
              <w:rPr>
                <w:noProof/>
                <w:webHidden/>
              </w:rPr>
              <w:instrText xml:space="preserve"> PAGEREF _Toc27037502 \h </w:instrText>
            </w:r>
            <w:r>
              <w:rPr>
                <w:noProof/>
                <w:webHidden/>
              </w:rPr>
            </w:r>
            <w:r>
              <w:rPr>
                <w:noProof/>
                <w:webHidden/>
              </w:rPr>
              <w:fldChar w:fldCharType="separate"/>
            </w:r>
            <w:r>
              <w:rPr>
                <w:noProof/>
                <w:webHidden/>
              </w:rPr>
              <w:t>114</w:t>
            </w:r>
            <w:r>
              <w:rPr>
                <w:noProof/>
                <w:webHidden/>
              </w:rPr>
              <w:fldChar w:fldCharType="end"/>
            </w:r>
          </w:hyperlink>
        </w:p>
        <w:p w14:paraId="7F141DF9" w14:textId="3A8546F6" w:rsidR="007553E2" w:rsidRDefault="007553E2">
          <w:pPr>
            <w:pStyle w:val="TOC3"/>
            <w:tabs>
              <w:tab w:val="right" w:leader="dot" w:pos="9638"/>
            </w:tabs>
            <w:rPr>
              <w:rFonts w:eastAsiaTheme="minorEastAsia" w:cstheme="minorBidi"/>
              <w:noProof/>
              <w:sz w:val="24"/>
              <w:szCs w:val="24"/>
            </w:rPr>
          </w:pPr>
          <w:hyperlink w:anchor="_Toc27037503" w:history="1">
            <w:r w:rsidRPr="00580AFF">
              <w:rPr>
                <w:rStyle w:val="Hyperlink"/>
                <w:rFonts w:eastAsiaTheme="minorHAnsi"/>
                <w:noProof/>
              </w:rPr>
              <w:t>Travel</w:t>
            </w:r>
            <w:r>
              <w:rPr>
                <w:noProof/>
                <w:webHidden/>
              </w:rPr>
              <w:tab/>
            </w:r>
            <w:r>
              <w:rPr>
                <w:noProof/>
                <w:webHidden/>
              </w:rPr>
              <w:fldChar w:fldCharType="begin"/>
            </w:r>
            <w:r>
              <w:rPr>
                <w:noProof/>
                <w:webHidden/>
              </w:rPr>
              <w:instrText xml:space="preserve"> PAGEREF _Toc27037503 \h </w:instrText>
            </w:r>
            <w:r>
              <w:rPr>
                <w:noProof/>
                <w:webHidden/>
              </w:rPr>
            </w:r>
            <w:r>
              <w:rPr>
                <w:noProof/>
                <w:webHidden/>
              </w:rPr>
              <w:fldChar w:fldCharType="separate"/>
            </w:r>
            <w:r>
              <w:rPr>
                <w:noProof/>
                <w:webHidden/>
              </w:rPr>
              <w:t>114</w:t>
            </w:r>
            <w:r>
              <w:rPr>
                <w:noProof/>
                <w:webHidden/>
              </w:rPr>
              <w:fldChar w:fldCharType="end"/>
            </w:r>
          </w:hyperlink>
        </w:p>
        <w:p w14:paraId="41CEDCA8" w14:textId="46C8D5B3" w:rsidR="007553E2" w:rsidRDefault="007553E2">
          <w:pPr>
            <w:pStyle w:val="TOC3"/>
            <w:tabs>
              <w:tab w:val="right" w:leader="dot" w:pos="9638"/>
            </w:tabs>
            <w:rPr>
              <w:rFonts w:eastAsiaTheme="minorEastAsia" w:cstheme="minorBidi"/>
              <w:noProof/>
              <w:sz w:val="24"/>
              <w:szCs w:val="24"/>
            </w:rPr>
          </w:pPr>
          <w:hyperlink w:anchor="_Toc27037504" w:history="1">
            <w:r w:rsidRPr="00580AFF">
              <w:rPr>
                <w:rStyle w:val="Hyperlink"/>
                <w:rFonts w:eastAsiaTheme="minorHAnsi"/>
                <w:noProof/>
              </w:rPr>
              <w:t>Preference</w:t>
            </w:r>
            <w:r>
              <w:rPr>
                <w:noProof/>
                <w:webHidden/>
              </w:rPr>
              <w:tab/>
            </w:r>
            <w:r>
              <w:rPr>
                <w:noProof/>
                <w:webHidden/>
              </w:rPr>
              <w:fldChar w:fldCharType="begin"/>
            </w:r>
            <w:r>
              <w:rPr>
                <w:noProof/>
                <w:webHidden/>
              </w:rPr>
              <w:instrText xml:space="preserve"> PAGEREF _Toc27037504 \h </w:instrText>
            </w:r>
            <w:r>
              <w:rPr>
                <w:noProof/>
                <w:webHidden/>
              </w:rPr>
            </w:r>
            <w:r>
              <w:rPr>
                <w:noProof/>
                <w:webHidden/>
              </w:rPr>
              <w:fldChar w:fldCharType="separate"/>
            </w:r>
            <w:r>
              <w:rPr>
                <w:noProof/>
                <w:webHidden/>
              </w:rPr>
              <w:t>114</w:t>
            </w:r>
            <w:r>
              <w:rPr>
                <w:noProof/>
                <w:webHidden/>
              </w:rPr>
              <w:fldChar w:fldCharType="end"/>
            </w:r>
          </w:hyperlink>
        </w:p>
        <w:p w14:paraId="37F3F4F8" w14:textId="0CA32FC4" w:rsidR="007553E2" w:rsidRDefault="007553E2">
          <w:pPr>
            <w:pStyle w:val="TOC2"/>
            <w:tabs>
              <w:tab w:val="right" w:leader="dot" w:pos="9638"/>
            </w:tabs>
            <w:rPr>
              <w:rFonts w:eastAsiaTheme="minorEastAsia" w:cstheme="minorBidi"/>
              <w:i w:val="0"/>
              <w:iCs w:val="0"/>
              <w:noProof/>
              <w:sz w:val="24"/>
              <w:szCs w:val="24"/>
            </w:rPr>
          </w:pPr>
          <w:hyperlink w:anchor="_Toc27037505" w:history="1">
            <w:r w:rsidRPr="00580AFF">
              <w:rPr>
                <w:rStyle w:val="Hyperlink"/>
                <w:rFonts w:eastAsiaTheme="minorHAnsi"/>
                <w:noProof/>
              </w:rPr>
              <w:t>Mixing Module</w:t>
            </w:r>
            <w:r>
              <w:rPr>
                <w:noProof/>
                <w:webHidden/>
              </w:rPr>
              <w:tab/>
            </w:r>
            <w:r>
              <w:rPr>
                <w:noProof/>
                <w:webHidden/>
              </w:rPr>
              <w:fldChar w:fldCharType="begin"/>
            </w:r>
            <w:r>
              <w:rPr>
                <w:noProof/>
                <w:webHidden/>
              </w:rPr>
              <w:instrText xml:space="preserve"> PAGEREF _Toc27037505 \h </w:instrText>
            </w:r>
            <w:r>
              <w:rPr>
                <w:noProof/>
                <w:webHidden/>
              </w:rPr>
            </w:r>
            <w:r>
              <w:rPr>
                <w:noProof/>
                <w:webHidden/>
              </w:rPr>
              <w:fldChar w:fldCharType="separate"/>
            </w:r>
            <w:r>
              <w:rPr>
                <w:noProof/>
                <w:webHidden/>
              </w:rPr>
              <w:t>114</w:t>
            </w:r>
            <w:r>
              <w:rPr>
                <w:noProof/>
                <w:webHidden/>
              </w:rPr>
              <w:fldChar w:fldCharType="end"/>
            </w:r>
          </w:hyperlink>
        </w:p>
        <w:p w14:paraId="2509A310" w14:textId="04648E64" w:rsidR="007553E2" w:rsidRDefault="007553E2">
          <w:pPr>
            <w:pStyle w:val="TOC3"/>
            <w:tabs>
              <w:tab w:val="right" w:leader="dot" w:pos="9638"/>
            </w:tabs>
            <w:rPr>
              <w:rFonts w:eastAsiaTheme="minorEastAsia" w:cstheme="minorBidi"/>
              <w:noProof/>
              <w:sz w:val="24"/>
              <w:szCs w:val="24"/>
            </w:rPr>
          </w:pPr>
          <w:hyperlink w:anchor="_Toc27037506" w:history="1">
            <w:r w:rsidRPr="00580AFF">
              <w:rPr>
                <w:rStyle w:val="Hyperlink"/>
                <w:rFonts w:eastAsiaTheme="minorHAnsi"/>
                <w:noProof/>
              </w:rPr>
              <w:t>Group_Type</w:t>
            </w:r>
            <w:r>
              <w:rPr>
                <w:noProof/>
                <w:webHidden/>
              </w:rPr>
              <w:tab/>
            </w:r>
            <w:r>
              <w:rPr>
                <w:noProof/>
                <w:webHidden/>
              </w:rPr>
              <w:fldChar w:fldCharType="begin"/>
            </w:r>
            <w:r>
              <w:rPr>
                <w:noProof/>
                <w:webHidden/>
              </w:rPr>
              <w:instrText xml:space="preserve"> PAGEREF _Toc27037506 \h </w:instrText>
            </w:r>
            <w:r>
              <w:rPr>
                <w:noProof/>
                <w:webHidden/>
              </w:rPr>
            </w:r>
            <w:r>
              <w:rPr>
                <w:noProof/>
                <w:webHidden/>
              </w:rPr>
              <w:fldChar w:fldCharType="separate"/>
            </w:r>
            <w:r>
              <w:rPr>
                <w:noProof/>
                <w:webHidden/>
              </w:rPr>
              <w:t>114</w:t>
            </w:r>
            <w:r>
              <w:rPr>
                <w:noProof/>
                <w:webHidden/>
              </w:rPr>
              <w:fldChar w:fldCharType="end"/>
            </w:r>
          </w:hyperlink>
        </w:p>
        <w:p w14:paraId="7DC175E6" w14:textId="04F89B11" w:rsidR="007553E2" w:rsidRDefault="007553E2">
          <w:pPr>
            <w:pStyle w:val="TOC3"/>
            <w:tabs>
              <w:tab w:val="right" w:leader="dot" w:pos="9638"/>
            </w:tabs>
            <w:rPr>
              <w:rFonts w:eastAsiaTheme="minorEastAsia" w:cstheme="minorBidi"/>
              <w:noProof/>
              <w:sz w:val="24"/>
              <w:szCs w:val="24"/>
            </w:rPr>
          </w:pPr>
          <w:hyperlink w:anchor="_Toc27037507" w:history="1">
            <w:r w:rsidRPr="00580AFF">
              <w:rPr>
                <w:rStyle w:val="Hyperlink"/>
                <w:rFonts w:eastAsiaTheme="minorHAnsi"/>
                <w:noProof/>
              </w:rPr>
              <w:t>Place_Type</w:t>
            </w:r>
            <w:r>
              <w:rPr>
                <w:noProof/>
                <w:webHidden/>
              </w:rPr>
              <w:tab/>
            </w:r>
            <w:r>
              <w:rPr>
                <w:noProof/>
                <w:webHidden/>
              </w:rPr>
              <w:fldChar w:fldCharType="begin"/>
            </w:r>
            <w:r>
              <w:rPr>
                <w:noProof/>
                <w:webHidden/>
              </w:rPr>
              <w:instrText xml:space="preserve"> PAGEREF _Toc27037507 \h </w:instrText>
            </w:r>
            <w:r>
              <w:rPr>
                <w:noProof/>
                <w:webHidden/>
              </w:rPr>
            </w:r>
            <w:r>
              <w:rPr>
                <w:noProof/>
                <w:webHidden/>
              </w:rPr>
              <w:fldChar w:fldCharType="separate"/>
            </w:r>
            <w:r>
              <w:rPr>
                <w:noProof/>
                <w:webHidden/>
              </w:rPr>
              <w:t>114</w:t>
            </w:r>
            <w:r>
              <w:rPr>
                <w:noProof/>
                <w:webHidden/>
              </w:rPr>
              <w:fldChar w:fldCharType="end"/>
            </w:r>
          </w:hyperlink>
        </w:p>
        <w:p w14:paraId="01D4F7A3" w14:textId="487EE615" w:rsidR="007553E2" w:rsidRDefault="007553E2">
          <w:pPr>
            <w:pStyle w:val="TOC3"/>
            <w:tabs>
              <w:tab w:val="right" w:leader="dot" w:pos="9638"/>
            </w:tabs>
            <w:rPr>
              <w:rFonts w:eastAsiaTheme="minorEastAsia" w:cstheme="minorBidi"/>
              <w:noProof/>
              <w:sz w:val="24"/>
              <w:szCs w:val="24"/>
            </w:rPr>
          </w:pPr>
          <w:hyperlink w:anchor="_Toc27037508" w:history="1">
            <w:r w:rsidRPr="00580AFF">
              <w:rPr>
                <w:rStyle w:val="Hyperlink"/>
                <w:rFonts w:eastAsiaTheme="minorHAnsi"/>
                <w:noProof/>
              </w:rPr>
              <w:t>Network_Type</w:t>
            </w:r>
            <w:r>
              <w:rPr>
                <w:noProof/>
                <w:webHidden/>
              </w:rPr>
              <w:tab/>
            </w:r>
            <w:r>
              <w:rPr>
                <w:noProof/>
                <w:webHidden/>
              </w:rPr>
              <w:fldChar w:fldCharType="begin"/>
            </w:r>
            <w:r>
              <w:rPr>
                <w:noProof/>
                <w:webHidden/>
              </w:rPr>
              <w:instrText xml:space="preserve"> PAGEREF _Toc27037508 \h </w:instrText>
            </w:r>
            <w:r>
              <w:rPr>
                <w:noProof/>
                <w:webHidden/>
              </w:rPr>
            </w:r>
            <w:r>
              <w:rPr>
                <w:noProof/>
                <w:webHidden/>
              </w:rPr>
              <w:fldChar w:fldCharType="separate"/>
            </w:r>
            <w:r>
              <w:rPr>
                <w:noProof/>
                <w:webHidden/>
              </w:rPr>
              <w:t>114</w:t>
            </w:r>
            <w:r>
              <w:rPr>
                <w:noProof/>
                <w:webHidden/>
              </w:rPr>
              <w:fldChar w:fldCharType="end"/>
            </w:r>
          </w:hyperlink>
        </w:p>
        <w:p w14:paraId="622CDE16" w14:textId="41A606C0" w:rsidR="007553E2" w:rsidRDefault="007553E2">
          <w:pPr>
            <w:pStyle w:val="TOC3"/>
            <w:tabs>
              <w:tab w:val="right" w:leader="dot" w:pos="9638"/>
            </w:tabs>
            <w:rPr>
              <w:rFonts w:eastAsiaTheme="minorEastAsia" w:cstheme="minorBidi"/>
              <w:noProof/>
              <w:sz w:val="24"/>
              <w:szCs w:val="24"/>
            </w:rPr>
          </w:pPr>
          <w:hyperlink w:anchor="_Toc27037509" w:history="1">
            <w:r w:rsidRPr="00580AFF">
              <w:rPr>
                <w:rStyle w:val="Hyperlink"/>
                <w:rFonts w:eastAsiaTheme="minorHAnsi"/>
                <w:noProof/>
              </w:rPr>
              <w:t>Group</w:t>
            </w:r>
            <w:r>
              <w:rPr>
                <w:noProof/>
                <w:webHidden/>
              </w:rPr>
              <w:tab/>
            </w:r>
            <w:r>
              <w:rPr>
                <w:noProof/>
                <w:webHidden/>
              </w:rPr>
              <w:fldChar w:fldCharType="begin"/>
            </w:r>
            <w:r>
              <w:rPr>
                <w:noProof/>
                <w:webHidden/>
              </w:rPr>
              <w:instrText xml:space="preserve"> PAGEREF _Toc27037509 \h </w:instrText>
            </w:r>
            <w:r>
              <w:rPr>
                <w:noProof/>
                <w:webHidden/>
              </w:rPr>
            </w:r>
            <w:r>
              <w:rPr>
                <w:noProof/>
                <w:webHidden/>
              </w:rPr>
              <w:fldChar w:fldCharType="separate"/>
            </w:r>
            <w:r>
              <w:rPr>
                <w:noProof/>
                <w:webHidden/>
              </w:rPr>
              <w:t>114</w:t>
            </w:r>
            <w:r>
              <w:rPr>
                <w:noProof/>
                <w:webHidden/>
              </w:rPr>
              <w:fldChar w:fldCharType="end"/>
            </w:r>
          </w:hyperlink>
        </w:p>
        <w:p w14:paraId="6E50E2D6" w14:textId="327E79E1" w:rsidR="007553E2" w:rsidRDefault="007553E2">
          <w:pPr>
            <w:pStyle w:val="TOC3"/>
            <w:tabs>
              <w:tab w:val="right" w:leader="dot" w:pos="9638"/>
            </w:tabs>
            <w:rPr>
              <w:rFonts w:eastAsiaTheme="minorEastAsia" w:cstheme="minorBidi"/>
              <w:noProof/>
              <w:sz w:val="24"/>
              <w:szCs w:val="24"/>
            </w:rPr>
          </w:pPr>
          <w:hyperlink w:anchor="_Toc27037510" w:history="1">
            <w:r w:rsidRPr="00580AFF">
              <w:rPr>
                <w:rStyle w:val="Hyperlink"/>
                <w:rFonts w:eastAsiaTheme="minorHAnsi"/>
                <w:noProof/>
              </w:rPr>
              <w:t>Place</w:t>
            </w:r>
            <w:r>
              <w:rPr>
                <w:noProof/>
                <w:webHidden/>
              </w:rPr>
              <w:tab/>
            </w:r>
            <w:r>
              <w:rPr>
                <w:noProof/>
                <w:webHidden/>
              </w:rPr>
              <w:fldChar w:fldCharType="begin"/>
            </w:r>
            <w:r>
              <w:rPr>
                <w:noProof/>
                <w:webHidden/>
              </w:rPr>
              <w:instrText xml:space="preserve"> PAGEREF _Toc27037510 \h </w:instrText>
            </w:r>
            <w:r>
              <w:rPr>
                <w:noProof/>
                <w:webHidden/>
              </w:rPr>
            </w:r>
            <w:r>
              <w:rPr>
                <w:noProof/>
                <w:webHidden/>
              </w:rPr>
              <w:fldChar w:fldCharType="separate"/>
            </w:r>
            <w:r>
              <w:rPr>
                <w:noProof/>
                <w:webHidden/>
              </w:rPr>
              <w:t>114</w:t>
            </w:r>
            <w:r>
              <w:rPr>
                <w:noProof/>
                <w:webHidden/>
              </w:rPr>
              <w:fldChar w:fldCharType="end"/>
            </w:r>
          </w:hyperlink>
        </w:p>
        <w:p w14:paraId="301B0B5A" w14:textId="4DAC2EB0" w:rsidR="007553E2" w:rsidRDefault="007553E2">
          <w:pPr>
            <w:pStyle w:val="TOC3"/>
            <w:tabs>
              <w:tab w:val="right" w:leader="dot" w:pos="9638"/>
            </w:tabs>
            <w:rPr>
              <w:rFonts w:eastAsiaTheme="minorEastAsia" w:cstheme="minorBidi"/>
              <w:noProof/>
              <w:sz w:val="24"/>
              <w:szCs w:val="24"/>
            </w:rPr>
          </w:pPr>
          <w:hyperlink w:anchor="_Toc27037511" w:history="1">
            <w:r w:rsidRPr="00580AFF">
              <w:rPr>
                <w:rStyle w:val="Hyperlink"/>
                <w:rFonts w:eastAsiaTheme="minorHAnsi"/>
                <w:noProof/>
              </w:rPr>
              <w:t>Network</w:t>
            </w:r>
            <w:r>
              <w:rPr>
                <w:noProof/>
                <w:webHidden/>
              </w:rPr>
              <w:tab/>
            </w:r>
            <w:r>
              <w:rPr>
                <w:noProof/>
                <w:webHidden/>
              </w:rPr>
              <w:fldChar w:fldCharType="begin"/>
            </w:r>
            <w:r>
              <w:rPr>
                <w:noProof/>
                <w:webHidden/>
              </w:rPr>
              <w:instrText xml:space="preserve"> PAGEREF _Toc27037511 \h </w:instrText>
            </w:r>
            <w:r>
              <w:rPr>
                <w:noProof/>
                <w:webHidden/>
              </w:rPr>
            </w:r>
            <w:r>
              <w:rPr>
                <w:noProof/>
                <w:webHidden/>
              </w:rPr>
              <w:fldChar w:fldCharType="separate"/>
            </w:r>
            <w:r>
              <w:rPr>
                <w:noProof/>
                <w:webHidden/>
              </w:rPr>
              <w:t>114</w:t>
            </w:r>
            <w:r>
              <w:rPr>
                <w:noProof/>
                <w:webHidden/>
              </w:rPr>
              <w:fldChar w:fldCharType="end"/>
            </w:r>
          </w:hyperlink>
        </w:p>
        <w:p w14:paraId="188F4CD8" w14:textId="5DD8BCB2" w:rsidR="007553E2" w:rsidRDefault="007553E2">
          <w:pPr>
            <w:pStyle w:val="TOC3"/>
            <w:tabs>
              <w:tab w:val="right" w:leader="dot" w:pos="9638"/>
            </w:tabs>
            <w:rPr>
              <w:rFonts w:eastAsiaTheme="minorEastAsia" w:cstheme="minorBidi"/>
              <w:noProof/>
              <w:sz w:val="24"/>
              <w:szCs w:val="24"/>
            </w:rPr>
          </w:pPr>
          <w:hyperlink w:anchor="_Toc27037512" w:history="1">
            <w:r w:rsidRPr="00580AFF">
              <w:rPr>
                <w:rStyle w:val="Hyperlink"/>
                <w:rFonts w:eastAsiaTheme="minorHAnsi"/>
                <w:noProof/>
              </w:rPr>
              <w:t>Household</w:t>
            </w:r>
            <w:r>
              <w:rPr>
                <w:noProof/>
                <w:webHidden/>
              </w:rPr>
              <w:tab/>
            </w:r>
            <w:r>
              <w:rPr>
                <w:noProof/>
                <w:webHidden/>
              </w:rPr>
              <w:fldChar w:fldCharType="begin"/>
            </w:r>
            <w:r>
              <w:rPr>
                <w:noProof/>
                <w:webHidden/>
              </w:rPr>
              <w:instrText xml:space="preserve"> PAGEREF _Toc27037512 \h </w:instrText>
            </w:r>
            <w:r>
              <w:rPr>
                <w:noProof/>
                <w:webHidden/>
              </w:rPr>
            </w:r>
            <w:r>
              <w:rPr>
                <w:noProof/>
                <w:webHidden/>
              </w:rPr>
              <w:fldChar w:fldCharType="separate"/>
            </w:r>
            <w:r>
              <w:rPr>
                <w:noProof/>
                <w:webHidden/>
              </w:rPr>
              <w:t>114</w:t>
            </w:r>
            <w:r>
              <w:rPr>
                <w:noProof/>
                <w:webHidden/>
              </w:rPr>
              <w:fldChar w:fldCharType="end"/>
            </w:r>
          </w:hyperlink>
        </w:p>
        <w:p w14:paraId="4C83C971" w14:textId="053800E4" w:rsidR="007553E2" w:rsidRDefault="007553E2">
          <w:pPr>
            <w:pStyle w:val="TOC3"/>
            <w:tabs>
              <w:tab w:val="right" w:leader="dot" w:pos="9638"/>
            </w:tabs>
            <w:rPr>
              <w:rFonts w:eastAsiaTheme="minorEastAsia" w:cstheme="minorBidi"/>
              <w:noProof/>
              <w:sz w:val="24"/>
              <w:szCs w:val="24"/>
            </w:rPr>
          </w:pPr>
          <w:hyperlink w:anchor="_Toc27037513" w:history="1">
            <w:r w:rsidRPr="00580AFF">
              <w:rPr>
                <w:rStyle w:val="Hyperlink"/>
                <w:rFonts w:eastAsiaTheme="minorHAnsi"/>
                <w:noProof/>
              </w:rPr>
              <w:t>Hospital</w:t>
            </w:r>
            <w:r>
              <w:rPr>
                <w:noProof/>
                <w:webHidden/>
              </w:rPr>
              <w:tab/>
            </w:r>
            <w:r>
              <w:rPr>
                <w:noProof/>
                <w:webHidden/>
              </w:rPr>
              <w:fldChar w:fldCharType="begin"/>
            </w:r>
            <w:r>
              <w:rPr>
                <w:noProof/>
                <w:webHidden/>
              </w:rPr>
              <w:instrText xml:space="preserve"> PAGEREF _Toc27037513 \h </w:instrText>
            </w:r>
            <w:r>
              <w:rPr>
                <w:noProof/>
                <w:webHidden/>
              </w:rPr>
            </w:r>
            <w:r>
              <w:rPr>
                <w:noProof/>
                <w:webHidden/>
              </w:rPr>
              <w:fldChar w:fldCharType="separate"/>
            </w:r>
            <w:r>
              <w:rPr>
                <w:noProof/>
                <w:webHidden/>
              </w:rPr>
              <w:t>114</w:t>
            </w:r>
            <w:r>
              <w:rPr>
                <w:noProof/>
                <w:webHidden/>
              </w:rPr>
              <w:fldChar w:fldCharType="end"/>
            </w:r>
          </w:hyperlink>
        </w:p>
        <w:p w14:paraId="76D3DF1F" w14:textId="3C7B5AC0" w:rsidR="007553E2" w:rsidRDefault="007553E2">
          <w:pPr>
            <w:pStyle w:val="TOC2"/>
            <w:tabs>
              <w:tab w:val="right" w:leader="dot" w:pos="9638"/>
            </w:tabs>
            <w:rPr>
              <w:rFonts w:eastAsiaTheme="minorEastAsia" w:cstheme="minorBidi"/>
              <w:i w:val="0"/>
              <w:iCs w:val="0"/>
              <w:noProof/>
              <w:sz w:val="24"/>
              <w:szCs w:val="24"/>
            </w:rPr>
          </w:pPr>
          <w:hyperlink w:anchor="_Toc27037514" w:history="1">
            <w:r w:rsidRPr="00580AFF">
              <w:rPr>
                <w:rStyle w:val="Hyperlink"/>
                <w:rFonts w:eastAsiaTheme="minorHAnsi"/>
                <w:noProof/>
              </w:rPr>
              <w:t>Epidemic Module</w:t>
            </w:r>
            <w:r>
              <w:rPr>
                <w:noProof/>
                <w:webHidden/>
              </w:rPr>
              <w:tab/>
            </w:r>
            <w:r>
              <w:rPr>
                <w:noProof/>
                <w:webHidden/>
              </w:rPr>
              <w:fldChar w:fldCharType="begin"/>
            </w:r>
            <w:r>
              <w:rPr>
                <w:noProof/>
                <w:webHidden/>
              </w:rPr>
              <w:instrText xml:space="preserve"> PAGEREF _Toc27037514 \h </w:instrText>
            </w:r>
            <w:r>
              <w:rPr>
                <w:noProof/>
                <w:webHidden/>
              </w:rPr>
            </w:r>
            <w:r>
              <w:rPr>
                <w:noProof/>
                <w:webHidden/>
              </w:rPr>
              <w:fldChar w:fldCharType="separate"/>
            </w:r>
            <w:r>
              <w:rPr>
                <w:noProof/>
                <w:webHidden/>
              </w:rPr>
              <w:t>114</w:t>
            </w:r>
            <w:r>
              <w:rPr>
                <w:noProof/>
                <w:webHidden/>
              </w:rPr>
              <w:fldChar w:fldCharType="end"/>
            </w:r>
          </w:hyperlink>
        </w:p>
        <w:p w14:paraId="392397C1" w14:textId="198DE54E" w:rsidR="007553E2" w:rsidRDefault="007553E2">
          <w:pPr>
            <w:pStyle w:val="TOC3"/>
            <w:tabs>
              <w:tab w:val="right" w:leader="dot" w:pos="9638"/>
            </w:tabs>
            <w:rPr>
              <w:rFonts w:eastAsiaTheme="minorEastAsia" w:cstheme="minorBidi"/>
              <w:noProof/>
              <w:sz w:val="24"/>
              <w:szCs w:val="24"/>
            </w:rPr>
          </w:pPr>
          <w:hyperlink w:anchor="_Toc27037515" w:history="1">
            <w:r w:rsidRPr="00580AFF">
              <w:rPr>
                <w:rStyle w:val="Hyperlink"/>
                <w:rFonts w:eastAsiaTheme="minorHAnsi"/>
                <w:noProof/>
              </w:rPr>
              <w:t>Condition</w:t>
            </w:r>
            <w:r>
              <w:rPr>
                <w:noProof/>
                <w:webHidden/>
              </w:rPr>
              <w:tab/>
            </w:r>
            <w:r>
              <w:rPr>
                <w:noProof/>
                <w:webHidden/>
              </w:rPr>
              <w:fldChar w:fldCharType="begin"/>
            </w:r>
            <w:r>
              <w:rPr>
                <w:noProof/>
                <w:webHidden/>
              </w:rPr>
              <w:instrText xml:space="preserve"> PAGEREF _Toc27037515 \h </w:instrText>
            </w:r>
            <w:r>
              <w:rPr>
                <w:noProof/>
                <w:webHidden/>
              </w:rPr>
            </w:r>
            <w:r>
              <w:rPr>
                <w:noProof/>
                <w:webHidden/>
              </w:rPr>
              <w:fldChar w:fldCharType="separate"/>
            </w:r>
            <w:r>
              <w:rPr>
                <w:noProof/>
                <w:webHidden/>
              </w:rPr>
              <w:t>115</w:t>
            </w:r>
            <w:r>
              <w:rPr>
                <w:noProof/>
                <w:webHidden/>
              </w:rPr>
              <w:fldChar w:fldCharType="end"/>
            </w:r>
          </w:hyperlink>
        </w:p>
        <w:p w14:paraId="2581ABBE" w14:textId="4765B28B" w:rsidR="007553E2" w:rsidRDefault="007553E2">
          <w:pPr>
            <w:pStyle w:val="TOC3"/>
            <w:tabs>
              <w:tab w:val="right" w:leader="dot" w:pos="9638"/>
            </w:tabs>
            <w:rPr>
              <w:rFonts w:eastAsiaTheme="minorEastAsia" w:cstheme="minorBidi"/>
              <w:noProof/>
              <w:sz w:val="24"/>
              <w:szCs w:val="24"/>
            </w:rPr>
          </w:pPr>
          <w:hyperlink w:anchor="_Toc27037516" w:history="1">
            <w:r w:rsidRPr="00580AFF">
              <w:rPr>
                <w:rStyle w:val="Hyperlink"/>
                <w:rFonts w:eastAsiaTheme="minorHAnsi"/>
                <w:noProof/>
              </w:rPr>
              <w:t>Epidemic</w:t>
            </w:r>
            <w:r>
              <w:rPr>
                <w:noProof/>
                <w:webHidden/>
              </w:rPr>
              <w:tab/>
            </w:r>
            <w:r>
              <w:rPr>
                <w:noProof/>
                <w:webHidden/>
              </w:rPr>
              <w:fldChar w:fldCharType="begin"/>
            </w:r>
            <w:r>
              <w:rPr>
                <w:noProof/>
                <w:webHidden/>
              </w:rPr>
              <w:instrText xml:space="preserve"> PAGEREF _Toc27037516 \h </w:instrText>
            </w:r>
            <w:r>
              <w:rPr>
                <w:noProof/>
                <w:webHidden/>
              </w:rPr>
            </w:r>
            <w:r>
              <w:rPr>
                <w:noProof/>
                <w:webHidden/>
              </w:rPr>
              <w:fldChar w:fldCharType="separate"/>
            </w:r>
            <w:r>
              <w:rPr>
                <w:noProof/>
                <w:webHidden/>
              </w:rPr>
              <w:t>115</w:t>
            </w:r>
            <w:r>
              <w:rPr>
                <w:noProof/>
                <w:webHidden/>
              </w:rPr>
              <w:fldChar w:fldCharType="end"/>
            </w:r>
          </w:hyperlink>
        </w:p>
        <w:p w14:paraId="7AA66FB0" w14:textId="61EE74A9" w:rsidR="007553E2" w:rsidRDefault="007553E2">
          <w:pPr>
            <w:pStyle w:val="TOC3"/>
            <w:tabs>
              <w:tab w:val="right" w:leader="dot" w:pos="9638"/>
            </w:tabs>
            <w:rPr>
              <w:rFonts w:eastAsiaTheme="minorEastAsia" w:cstheme="minorBidi"/>
              <w:noProof/>
              <w:sz w:val="24"/>
              <w:szCs w:val="24"/>
            </w:rPr>
          </w:pPr>
          <w:hyperlink w:anchor="_Toc27037517" w:history="1">
            <w:r w:rsidRPr="00580AFF">
              <w:rPr>
                <w:rStyle w:val="Hyperlink"/>
                <w:rFonts w:eastAsiaTheme="minorHAnsi"/>
                <w:noProof/>
              </w:rPr>
              <w:t>Natural_History</w:t>
            </w:r>
            <w:r>
              <w:rPr>
                <w:noProof/>
                <w:webHidden/>
              </w:rPr>
              <w:tab/>
            </w:r>
            <w:r>
              <w:rPr>
                <w:noProof/>
                <w:webHidden/>
              </w:rPr>
              <w:fldChar w:fldCharType="begin"/>
            </w:r>
            <w:r>
              <w:rPr>
                <w:noProof/>
                <w:webHidden/>
              </w:rPr>
              <w:instrText xml:space="preserve"> PAGEREF _Toc27037517 \h </w:instrText>
            </w:r>
            <w:r>
              <w:rPr>
                <w:noProof/>
                <w:webHidden/>
              </w:rPr>
            </w:r>
            <w:r>
              <w:rPr>
                <w:noProof/>
                <w:webHidden/>
              </w:rPr>
              <w:fldChar w:fldCharType="separate"/>
            </w:r>
            <w:r>
              <w:rPr>
                <w:noProof/>
                <w:webHidden/>
              </w:rPr>
              <w:t>115</w:t>
            </w:r>
            <w:r>
              <w:rPr>
                <w:noProof/>
                <w:webHidden/>
              </w:rPr>
              <w:fldChar w:fldCharType="end"/>
            </w:r>
          </w:hyperlink>
        </w:p>
        <w:p w14:paraId="5E17A0B5" w14:textId="579D994B" w:rsidR="007553E2" w:rsidRDefault="007553E2">
          <w:pPr>
            <w:pStyle w:val="TOC3"/>
            <w:tabs>
              <w:tab w:val="right" w:leader="dot" w:pos="9638"/>
            </w:tabs>
            <w:rPr>
              <w:rFonts w:eastAsiaTheme="minorEastAsia" w:cstheme="minorBidi"/>
              <w:noProof/>
              <w:sz w:val="24"/>
              <w:szCs w:val="24"/>
            </w:rPr>
          </w:pPr>
          <w:hyperlink w:anchor="_Toc27037518" w:history="1">
            <w:r w:rsidRPr="00580AFF">
              <w:rPr>
                <w:rStyle w:val="Hyperlink"/>
                <w:rFonts w:eastAsiaTheme="minorHAnsi"/>
                <w:noProof/>
              </w:rPr>
              <w:t>Transmission</w:t>
            </w:r>
            <w:r>
              <w:rPr>
                <w:noProof/>
                <w:webHidden/>
              </w:rPr>
              <w:tab/>
            </w:r>
            <w:r>
              <w:rPr>
                <w:noProof/>
                <w:webHidden/>
              </w:rPr>
              <w:fldChar w:fldCharType="begin"/>
            </w:r>
            <w:r>
              <w:rPr>
                <w:noProof/>
                <w:webHidden/>
              </w:rPr>
              <w:instrText xml:space="preserve"> PAGEREF _Toc27037518 \h </w:instrText>
            </w:r>
            <w:r>
              <w:rPr>
                <w:noProof/>
                <w:webHidden/>
              </w:rPr>
            </w:r>
            <w:r>
              <w:rPr>
                <w:noProof/>
                <w:webHidden/>
              </w:rPr>
              <w:fldChar w:fldCharType="separate"/>
            </w:r>
            <w:r>
              <w:rPr>
                <w:noProof/>
                <w:webHidden/>
              </w:rPr>
              <w:t>115</w:t>
            </w:r>
            <w:r>
              <w:rPr>
                <w:noProof/>
                <w:webHidden/>
              </w:rPr>
              <w:fldChar w:fldCharType="end"/>
            </w:r>
          </w:hyperlink>
        </w:p>
        <w:p w14:paraId="4B7D1DA4" w14:textId="31FDE0F9" w:rsidR="007553E2" w:rsidRDefault="007553E2">
          <w:pPr>
            <w:pStyle w:val="TOC3"/>
            <w:tabs>
              <w:tab w:val="right" w:leader="dot" w:pos="9638"/>
            </w:tabs>
            <w:rPr>
              <w:rFonts w:eastAsiaTheme="minorEastAsia" w:cstheme="minorBidi"/>
              <w:noProof/>
              <w:sz w:val="24"/>
              <w:szCs w:val="24"/>
            </w:rPr>
          </w:pPr>
          <w:hyperlink w:anchor="_Toc27037519" w:history="1">
            <w:r w:rsidRPr="00580AFF">
              <w:rPr>
                <w:rStyle w:val="Hyperlink"/>
                <w:rFonts w:eastAsiaTheme="minorHAnsi"/>
                <w:noProof/>
              </w:rPr>
              <w:t>Environmental_Transmission</w:t>
            </w:r>
            <w:r>
              <w:rPr>
                <w:noProof/>
                <w:webHidden/>
              </w:rPr>
              <w:tab/>
            </w:r>
            <w:r>
              <w:rPr>
                <w:noProof/>
                <w:webHidden/>
              </w:rPr>
              <w:fldChar w:fldCharType="begin"/>
            </w:r>
            <w:r>
              <w:rPr>
                <w:noProof/>
                <w:webHidden/>
              </w:rPr>
              <w:instrText xml:space="preserve"> PAGEREF _Toc27037519 \h </w:instrText>
            </w:r>
            <w:r>
              <w:rPr>
                <w:noProof/>
                <w:webHidden/>
              </w:rPr>
            </w:r>
            <w:r>
              <w:rPr>
                <w:noProof/>
                <w:webHidden/>
              </w:rPr>
              <w:fldChar w:fldCharType="separate"/>
            </w:r>
            <w:r>
              <w:rPr>
                <w:noProof/>
                <w:webHidden/>
              </w:rPr>
              <w:t>115</w:t>
            </w:r>
            <w:r>
              <w:rPr>
                <w:noProof/>
                <w:webHidden/>
              </w:rPr>
              <w:fldChar w:fldCharType="end"/>
            </w:r>
          </w:hyperlink>
        </w:p>
        <w:p w14:paraId="19E6E6E9" w14:textId="2A9BD3C5" w:rsidR="007553E2" w:rsidRDefault="007553E2">
          <w:pPr>
            <w:pStyle w:val="TOC3"/>
            <w:tabs>
              <w:tab w:val="right" w:leader="dot" w:pos="9638"/>
            </w:tabs>
            <w:rPr>
              <w:rFonts w:eastAsiaTheme="minorEastAsia" w:cstheme="minorBidi"/>
              <w:noProof/>
              <w:sz w:val="24"/>
              <w:szCs w:val="24"/>
            </w:rPr>
          </w:pPr>
          <w:hyperlink w:anchor="_Toc27037520" w:history="1">
            <w:r w:rsidRPr="00580AFF">
              <w:rPr>
                <w:rStyle w:val="Hyperlink"/>
                <w:rFonts w:eastAsiaTheme="minorHAnsi"/>
                <w:noProof/>
              </w:rPr>
              <w:t>Network_Transmission</w:t>
            </w:r>
            <w:r>
              <w:rPr>
                <w:noProof/>
                <w:webHidden/>
              </w:rPr>
              <w:tab/>
            </w:r>
            <w:r>
              <w:rPr>
                <w:noProof/>
                <w:webHidden/>
              </w:rPr>
              <w:fldChar w:fldCharType="begin"/>
            </w:r>
            <w:r>
              <w:rPr>
                <w:noProof/>
                <w:webHidden/>
              </w:rPr>
              <w:instrText xml:space="preserve"> PAGEREF _Toc27037520 \h </w:instrText>
            </w:r>
            <w:r>
              <w:rPr>
                <w:noProof/>
                <w:webHidden/>
              </w:rPr>
            </w:r>
            <w:r>
              <w:rPr>
                <w:noProof/>
                <w:webHidden/>
              </w:rPr>
              <w:fldChar w:fldCharType="separate"/>
            </w:r>
            <w:r>
              <w:rPr>
                <w:noProof/>
                <w:webHidden/>
              </w:rPr>
              <w:t>115</w:t>
            </w:r>
            <w:r>
              <w:rPr>
                <w:noProof/>
                <w:webHidden/>
              </w:rPr>
              <w:fldChar w:fldCharType="end"/>
            </w:r>
          </w:hyperlink>
        </w:p>
        <w:p w14:paraId="4A353350" w14:textId="5F0D2BD8" w:rsidR="007553E2" w:rsidRDefault="007553E2">
          <w:pPr>
            <w:pStyle w:val="TOC3"/>
            <w:tabs>
              <w:tab w:val="right" w:leader="dot" w:pos="9638"/>
            </w:tabs>
            <w:rPr>
              <w:rFonts w:eastAsiaTheme="minorEastAsia" w:cstheme="minorBidi"/>
              <w:noProof/>
              <w:sz w:val="24"/>
              <w:szCs w:val="24"/>
            </w:rPr>
          </w:pPr>
          <w:hyperlink w:anchor="_Toc27037521" w:history="1">
            <w:r w:rsidRPr="00580AFF">
              <w:rPr>
                <w:rStyle w:val="Hyperlink"/>
                <w:rFonts w:eastAsiaTheme="minorHAnsi"/>
                <w:noProof/>
              </w:rPr>
              <w:t>Proximity_Transmission</w:t>
            </w:r>
            <w:r>
              <w:rPr>
                <w:noProof/>
                <w:webHidden/>
              </w:rPr>
              <w:tab/>
            </w:r>
            <w:r>
              <w:rPr>
                <w:noProof/>
                <w:webHidden/>
              </w:rPr>
              <w:fldChar w:fldCharType="begin"/>
            </w:r>
            <w:r>
              <w:rPr>
                <w:noProof/>
                <w:webHidden/>
              </w:rPr>
              <w:instrText xml:space="preserve"> PAGEREF _Toc27037521 \h </w:instrText>
            </w:r>
            <w:r>
              <w:rPr>
                <w:noProof/>
                <w:webHidden/>
              </w:rPr>
            </w:r>
            <w:r>
              <w:rPr>
                <w:noProof/>
                <w:webHidden/>
              </w:rPr>
              <w:fldChar w:fldCharType="separate"/>
            </w:r>
            <w:r>
              <w:rPr>
                <w:noProof/>
                <w:webHidden/>
              </w:rPr>
              <w:t>115</w:t>
            </w:r>
            <w:r>
              <w:rPr>
                <w:noProof/>
                <w:webHidden/>
              </w:rPr>
              <w:fldChar w:fldCharType="end"/>
            </w:r>
          </w:hyperlink>
        </w:p>
        <w:p w14:paraId="15E30E10" w14:textId="414C5DE6" w:rsidR="007E1865" w:rsidRDefault="00A21448" w:rsidP="003617D6">
          <w:pPr>
            <w:rPr>
              <w:noProof/>
            </w:rPr>
          </w:pPr>
          <w:r w:rsidRPr="003617D6">
            <w:rPr>
              <w:b/>
              <w:bCs/>
              <w:noProof/>
            </w:rPr>
            <w:fldChar w:fldCharType="end"/>
          </w:r>
        </w:p>
      </w:sdtContent>
    </w:sdt>
    <w:p w14:paraId="1C35E658" w14:textId="1D59B78B" w:rsidR="00A21448" w:rsidRPr="00A36546" w:rsidRDefault="00A21448" w:rsidP="003617D6">
      <w:pPr>
        <w:rPr>
          <w:noProof/>
        </w:rPr>
      </w:pPr>
      <w:r w:rsidRPr="003617D6">
        <w:br w:type="page"/>
      </w:r>
    </w:p>
    <w:p w14:paraId="693F7B94" w14:textId="77777777" w:rsidR="001412D8" w:rsidRDefault="001412D8" w:rsidP="003617D6">
      <w:pPr>
        <w:pStyle w:val="Heading1"/>
        <w:sectPr w:rsidR="001412D8" w:rsidSect="00D71999">
          <w:headerReference w:type="even" r:id="rId8"/>
          <w:headerReference w:type="default" r:id="rId9"/>
          <w:footerReference w:type="even" r:id="rId10"/>
          <w:footerReference w:type="default" r:id="rId11"/>
          <w:footerReference w:type="first" r:id="rId12"/>
          <w:pgSz w:w="12240" w:h="15840"/>
          <w:pgMar w:top="1440" w:right="1152" w:bottom="1440" w:left="1440" w:header="720" w:footer="720" w:gutter="0"/>
          <w:pgNumType w:fmt="lowerRoman" w:start="1"/>
          <w:cols w:space="720"/>
          <w:titlePg/>
          <w:docGrid w:linePitch="360"/>
        </w:sectPr>
      </w:pPr>
    </w:p>
    <w:p w14:paraId="50EED01A" w14:textId="3DAB002F" w:rsidR="004431B1" w:rsidRPr="00C05718" w:rsidRDefault="00D93118" w:rsidP="003617D6">
      <w:pPr>
        <w:pStyle w:val="Heading1"/>
        <w:rPr>
          <w:sz w:val="22"/>
        </w:rPr>
      </w:pPr>
      <w:bookmarkStart w:id="1" w:name="_Toc27037313"/>
      <w:r w:rsidRPr="00D93118">
        <w:lastRenderedPageBreak/>
        <w:t>Chapter 1: Overview of Agent Based Modeling</w:t>
      </w:r>
      <w:bookmarkEnd w:id="1"/>
    </w:p>
    <w:p w14:paraId="4FDCA763" w14:textId="77777777" w:rsidR="00C05718" w:rsidRPr="003617D6" w:rsidRDefault="00C05718" w:rsidP="003617D6"/>
    <w:p w14:paraId="427CA7B3" w14:textId="421DA55E" w:rsidR="004431B1" w:rsidRPr="004431B1" w:rsidRDefault="004431B1" w:rsidP="003617D6">
      <w:pPr>
        <w:pStyle w:val="Heading2"/>
      </w:pPr>
      <w:bookmarkStart w:id="2" w:name="_Toc27037314"/>
      <w:r w:rsidRPr="004431B1">
        <w:t>What is FRED?</w:t>
      </w:r>
      <w:bookmarkEnd w:id="2"/>
    </w:p>
    <w:p w14:paraId="7432CC9C" w14:textId="77777777" w:rsidR="009A77E8" w:rsidRPr="003617D6" w:rsidRDefault="009A77E8" w:rsidP="003617D6"/>
    <w:p w14:paraId="5BE08078" w14:textId="731EBC4D" w:rsidR="009A77E8" w:rsidRPr="003617D6" w:rsidRDefault="009A77E8" w:rsidP="003617D6">
      <w:r w:rsidRPr="003617D6">
        <w:t xml:space="preserve">FRED is a </w:t>
      </w:r>
      <w:r w:rsidR="000102D8">
        <w:t xml:space="preserve">programming language and </w:t>
      </w:r>
      <w:r w:rsidRPr="003617D6">
        <w:t xml:space="preserve">modeling platform for </w:t>
      </w:r>
      <w:r w:rsidR="000102D8">
        <w:t>simulating</w:t>
      </w:r>
      <w:r w:rsidRPr="003617D6">
        <w:t xml:space="preserve"> how a population changes over time. The population might change in many ways, including the number of people (through birth and death) or the age structure of the population (how many people there are in each age group), but the most interesting kinds of population changes concern how many people, and exactly which people, might be in a given </w:t>
      </w:r>
      <w:r w:rsidR="00160207">
        <w:t>condition</w:t>
      </w:r>
      <w:r w:rsidRPr="003617D6">
        <w:t xml:space="preserve"> at a given time. FRED </w:t>
      </w:r>
      <w:r w:rsidR="000102D8">
        <w:t>enables</w:t>
      </w:r>
      <w:r w:rsidRPr="003617D6">
        <w:t xml:space="preserve"> the user to explore a wide range of </w:t>
      </w:r>
      <w:r w:rsidR="00160207">
        <w:t>condition</w:t>
      </w:r>
      <w:r w:rsidRPr="003617D6">
        <w:t xml:space="preserve">s and how they spread within a population over time.  </w:t>
      </w:r>
      <w:r w:rsidR="00160207">
        <w:t>Condition</w:t>
      </w:r>
      <w:r w:rsidRPr="003617D6">
        <w:t xml:space="preserve">s might include diseases, behaviors, attitudes, economic status, or just about any other kind of </w:t>
      </w:r>
      <w:r w:rsidR="00160207">
        <w:t>condition</w:t>
      </w:r>
      <w:r w:rsidRPr="003617D6">
        <w:t xml:space="preserve"> the modeler wants to study.</w:t>
      </w:r>
    </w:p>
    <w:p w14:paraId="72544905" w14:textId="26824445" w:rsidR="002E3AE3" w:rsidRPr="003617D6" w:rsidRDefault="002E3AE3" w:rsidP="003617D6"/>
    <w:p w14:paraId="6E81E3DB" w14:textId="3FF3EF71" w:rsidR="002E3AE3" w:rsidRPr="0015274D" w:rsidRDefault="001643E4" w:rsidP="003617D6">
      <w:r>
        <w:rPr>
          <w:bCs/>
        </w:rPr>
        <w:t xml:space="preserve">The name </w:t>
      </w:r>
      <w:r w:rsidR="00107A77" w:rsidRPr="001643E4">
        <w:rPr>
          <w:b/>
          <w:bCs/>
        </w:rPr>
        <w:t>FRED</w:t>
      </w:r>
      <w:r w:rsidR="00107A77" w:rsidRPr="00107A77">
        <w:t xml:space="preserve"> </w:t>
      </w:r>
      <w:r>
        <w:t>stand for</w:t>
      </w:r>
      <w:r w:rsidR="00107A77" w:rsidRPr="00107A77">
        <w:t xml:space="preserve"> a </w:t>
      </w:r>
      <w:r w:rsidR="00107A77" w:rsidRPr="001643E4">
        <w:rPr>
          <w:b/>
          <w:bCs/>
        </w:rPr>
        <w:t>FR</w:t>
      </w:r>
      <w:r w:rsidR="00107A77" w:rsidRPr="00107A77">
        <w:t xml:space="preserve">amework for </w:t>
      </w:r>
      <w:r w:rsidR="00107A77" w:rsidRPr="001643E4">
        <w:rPr>
          <w:b/>
          <w:bCs/>
        </w:rPr>
        <w:t>E</w:t>
      </w:r>
      <w:r w:rsidR="00107A77" w:rsidRPr="00107A77">
        <w:t xml:space="preserve">pidemiological </w:t>
      </w:r>
      <w:r w:rsidR="00107A77" w:rsidRPr="001643E4">
        <w:rPr>
          <w:b/>
          <w:bCs/>
        </w:rPr>
        <w:t>D</w:t>
      </w:r>
      <w:r w:rsidR="00107A77" w:rsidRPr="00107A77">
        <w:t>ynamics</w:t>
      </w:r>
      <w:r>
        <w:t xml:space="preserve">. </w:t>
      </w:r>
      <w:r w:rsidR="00107A77" w:rsidRPr="00107A77">
        <w:t>FRED is not a model. FRED is a tool for building epidemiological models</w:t>
      </w:r>
      <w:r>
        <w:t xml:space="preserve">. A common definition of </w:t>
      </w:r>
      <w:r w:rsidRPr="001643E4">
        <w:t>e</w:t>
      </w:r>
      <w:r w:rsidR="00107A77" w:rsidRPr="001643E4">
        <w:rPr>
          <w:bCs/>
        </w:rPr>
        <w:t>pidemiology</w:t>
      </w:r>
      <w:r>
        <w:rPr>
          <w:bCs/>
        </w:rPr>
        <w:t xml:space="preserve"> is</w:t>
      </w:r>
      <w:r w:rsidR="00107A77" w:rsidRPr="001643E4">
        <w:t xml:space="preserve"> </w:t>
      </w:r>
      <w:r>
        <w:t>“</w:t>
      </w:r>
      <w:r w:rsidR="00107A77" w:rsidRPr="00107A77">
        <w:t xml:space="preserve">the study and analysis of the patterns, causes, and effects of health and disease </w:t>
      </w:r>
      <w:r w:rsidR="00160207">
        <w:t>condition</w:t>
      </w:r>
      <w:r w:rsidR="00107A77" w:rsidRPr="00107A77">
        <w:t>s in defined populations (Wikipedia)</w:t>
      </w:r>
      <w:r>
        <w:t>”.  Indeed, FRED has been used to model the spread of both i</w:t>
      </w:r>
      <w:r w:rsidR="00107A77" w:rsidRPr="00107A77">
        <w:t>nfectious and noninfectious diseases</w:t>
      </w:r>
      <w:r>
        <w:t>. And epidemiology also traditionally includes h</w:t>
      </w:r>
      <w:r w:rsidR="00107A77" w:rsidRPr="00107A77">
        <w:t xml:space="preserve">ealth-related </w:t>
      </w:r>
      <w:r w:rsidR="00160207">
        <w:t>condition</w:t>
      </w:r>
      <w:r w:rsidR="00107A77" w:rsidRPr="00107A77">
        <w:t>s such as obesity, drug use,</w:t>
      </w:r>
      <w:r>
        <w:t xml:space="preserve"> etc. But </w:t>
      </w:r>
      <w:r w:rsidR="002E2D2C">
        <w:t>there is also the casual and non-technical use of</w:t>
      </w:r>
      <w:r>
        <w:t xml:space="preserve"> </w:t>
      </w:r>
      <w:r w:rsidR="002E2D2C">
        <w:t>the</w:t>
      </w:r>
      <w:r>
        <w:t xml:space="preserve"> t</w:t>
      </w:r>
      <w:r w:rsidR="002E2D2C">
        <w:t>erm</w:t>
      </w:r>
      <w:r>
        <w:t xml:space="preserve">: epidemiology encompasses </w:t>
      </w:r>
      <w:r w:rsidR="002E2D2C">
        <w:rPr>
          <w:i/>
        </w:rPr>
        <w:t>the study of a</w:t>
      </w:r>
      <w:r>
        <w:rPr>
          <w:i/>
        </w:rPr>
        <w:t>ny pattern that c</w:t>
      </w:r>
      <w:r w:rsidR="002E2D2C">
        <w:rPr>
          <w:i/>
        </w:rPr>
        <w:t>an spread</w:t>
      </w:r>
      <w:r>
        <w:rPr>
          <w:i/>
        </w:rPr>
        <w:t xml:space="preserve"> in a population.</w:t>
      </w:r>
      <w:r>
        <w:t xml:space="preserve"> </w:t>
      </w:r>
      <w:r w:rsidR="002E2D2C">
        <w:t xml:space="preserve">For example one may speak of the epidemic of gun violence, or the epidemic of panic, or the epidemic of social media use. In this usage, the term </w:t>
      </w:r>
      <w:r w:rsidR="002E2D2C">
        <w:rPr>
          <w:i/>
        </w:rPr>
        <w:t>epidemic</w:t>
      </w:r>
      <w:r w:rsidR="002E2D2C">
        <w:t xml:space="preserve"> refers to any rapidly increasing patterns in a populat</w:t>
      </w:r>
      <w:r w:rsidR="002E2D2C" w:rsidRPr="002E2D2C">
        <w:t xml:space="preserve">ion (see </w:t>
      </w:r>
      <w:r w:rsidR="002E2D2C">
        <w:t xml:space="preserve">examples in </w:t>
      </w:r>
      <w:r w:rsidR="002E2D2C" w:rsidRPr="002E2D2C">
        <w:rPr>
          <w:color w:val="000000"/>
        </w:rPr>
        <w:t>Malcolm Gladwell's book, </w:t>
      </w:r>
      <w:r w:rsidR="002E2D2C" w:rsidRPr="002E2D2C">
        <w:rPr>
          <w:i/>
          <w:iCs/>
          <w:color w:val="000000"/>
        </w:rPr>
        <w:t>The Tipping Point</w:t>
      </w:r>
      <w:r w:rsidR="002E2D2C" w:rsidRPr="002E2D2C">
        <w:rPr>
          <w:color w:val="000000"/>
        </w:rPr>
        <w:t>).</w:t>
      </w:r>
      <w:r w:rsidR="002E2D2C">
        <w:rPr>
          <w:color w:val="000000"/>
        </w:rPr>
        <w:t xml:space="preserve"> FRED lets us study the</w:t>
      </w:r>
      <w:r w:rsidR="0015274D">
        <w:t xml:space="preserve"> </w:t>
      </w:r>
      <w:r w:rsidR="0015274D">
        <w:rPr>
          <w:bCs/>
          <w:i/>
        </w:rPr>
        <w:t>d</w:t>
      </w:r>
      <w:r w:rsidR="00107A77" w:rsidRPr="0015274D">
        <w:rPr>
          <w:bCs/>
          <w:i/>
        </w:rPr>
        <w:t>ynamics</w:t>
      </w:r>
      <w:r w:rsidR="00107A77" w:rsidRPr="001643E4">
        <w:rPr>
          <w:b/>
          <w:bCs/>
        </w:rPr>
        <w:t xml:space="preserve"> </w:t>
      </w:r>
      <w:r w:rsidR="0015274D" w:rsidRPr="0015274D">
        <w:rPr>
          <w:bCs/>
        </w:rPr>
        <w:t>of epidemics</w:t>
      </w:r>
      <w:r w:rsidR="0015274D">
        <w:rPr>
          <w:bCs/>
        </w:rPr>
        <w:t xml:space="preserve"> by tracking</w:t>
      </w:r>
      <w:r w:rsidR="00107A77" w:rsidRPr="00107A77">
        <w:t xml:space="preserve"> how </w:t>
      </w:r>
      <w:r w:rsidR="0015274D">
        <w:t xml:space="preserve">such </w:t>
      </w:r>
      <w:r w:rsidR="00107A77" w:rsidRPr="00107A77">
        <w:t xml:space="preserve">patterns </w:t>
      </w:r>
      <w:r w:rsidR="0015274D">
        <w:t>in</w:t>
      </w:r>
      <w:r w:rsidR="00107A77" w:rsidRPr="00107A77">
        <w:t xml:space="preserve"> populations </w:t>
      </w:r>
      <w:r w:rsidR="00107A77" w:rsidRPr="001643E4">
        <w:rPr>
          <w:iCs/>
        </w:rPr>
        <w:t>vary over time</w:t>
      </w:r>
      <w:r w:rsidR="0015274D">
        <w:rPr>
          <w:iCs/>
        </w:rPr>
        <w:t xml:space="preserve"> and space.</w:t>
      </w:r>
    </w:p>
    <w:p w14:paraId="7A10D8BD" w14:textId="77777777" w:rsidR="004431B1" w:rsidRPr="003617D6" w:rsidRDefault="004431B1" w:rsidP="003617D6"/>
    <w:p w14:paraId="433A6893" w14:textId="51952B6B" w:rsidR="004431B1" w:rsidRPr="004431B1" w:rsidRDefault="004431B1" w:rsidP="003617D6">
      <w:pPr>
        <w:pStyle w:val="Heading2"/>
      </w:pPr>
      <w:bookmarkStart w:id="3" w:name="_Toc27037315"/>
      <w:r w:rsidRPr="004431B1">
        <w:t>Agent-based Models</w:t>
      </w:r>
      <w:bookmarkEnd w:id="3"/>
    </w:p>
    <w:p w14:paraId="065F7C74" w14:textId="1C32D3BC" w:rsidR="004431B1" w:rsidRPr="003617D6" w:rsidRDefault="004431B1" w:rsidP="003617D6"/>
    <w:p w14:paraId="120A260A" w14:textId="1503A8D2" w:rsidR="00107A77" w:rsidRPr="003617D6" w:rsidRDefault="006C3A3B" w:rsidP="003617D6">
      <w:r w:rsidRPr="003617D6">
        <w:t>The k</w:t>
      </w:r>
      <w:r w:rsidR="002E3AE3" w:rsidRPr="003617D6">
        <w:t>ey features of agent-based models</w:t>
      </w:r>
      <w:r w:rsidRPr="003617D6">
        <w:t xml:space="preserve"> is that they i</w:t>
      </w:r>
      <w:r w:rsidR="00107A77" w:rsidRPr="003617D6">
        <w:t>nclude each person in the model, along with social contacts and interactions with the environment</w:t>
      </w:r>
      <w:r w:rsidRPr="003617D6">
        <w:t>. This enables the model to i</w:t>
      </w:r>
      <w:r w:rsidR="00107A77" w:rsidRPr="003617D6">
        <w:t>nclude individual responses and behaviors in the model</w:t>
      </w:r>
      <w:r w:rsidRPr="003617D6">
        <w:t>. Such individual responses can vary according to the individual’s characteristics, including demographics (age, sex, race, etc.), as well as the individual’s interactions with members of various social interaction groups, such as their neighborhood, school or workplace.</w:t>
      </w:r>
      <w:r w:rsidR="00DE4846" w:rsidRPr="003617D6">
        <w:t xml:space="preserve"> Because individuals in ABMs are located within a specific geographical space, the models can be used to i</w:t>
      </w:r>
      <w:r w:rsidR="00107A77" w:rsidRPr="003617D6">
        <w:t xml:space="preserve">nvestigate interactions between </w:t>
      </w:r>
      <w:r w:rsidR="00566E0B" w:rsidRPr="003617D6">
        <w:t>individuals</w:t>
      </w:r>
      <w:r w:rsidR="00107A77" w:rsidRPr="003617D6">
        <w:t xml:space="preserve"> and spatially distributed resources such as health care facilities</w:t>
      </w:r>
      <w:r w:rsidR="00566E0B" w:rsidRPr="003617D6">
        <w:t>. In summary, agent-based models let us s</w:t>
      </w:r>
      <w:r w:rsidR="00107A77" w:rsidRPr="003617D6">
        <w:t xml:space="preserve">tudy how interactions among </w:t>
      </w:r>
      <w:r w:rsidR="00107A77" w:rsidRPr="003617D6">
        <w:rPr>
          <w:iCs/>
        </w:rPr>
        <w:t xml:space="preserve">individuals and their environment </w:t>
      </w:r>
      <w:r w:rsidR="00107A77" w:rsidRPr="003617D6">
        <w:t xml:space="preserve">can result in patterns of </w:t>
      </w:r>
      <w:r w:rsidR="00107A77" w:rsidRPr="003617D6">
        <w:rPr>
          <w:iCs/>
        </w:rPr>
        <w:t>population behavior</w:t>
      </w:r>
      <w:r w:rsidR="00566E0B" w:rsidRPr="003617D6">
        <w:rPr>
          <w:iCs/>
        </w:rPr>
        <w:t>.</w:t>
      </w:r>
      <w:r w:rsidR="00566E0B" w:rsidRPr="003617D6">
        <w:t xml:space="preserve"> This approach has been shown particularly useful in understanding or predicting </w:t>
      </w:r>
      <w:r w:rsidR="00107A77" w:rsidRPr="003617D6">
        <w:t xml:space="preserve">the </w:t>
      </w:r>
      <w:r w:rsidR="00107A77" w:rsidRPr="003617D6">
        <w:rPr>
          <w:iCs/>
        </w:rPr>
        <w:t xml:space="preserve">impact of </w:t>
      </w:r>
      <w:r w:rsidR="00566E0B" w:rsidRPr="003617D6">
        <w:rPr>
          <w:iCs/>
        </w:rPr>
        <w:t xml:space="preserve">public </w:t>
      </w:r>
      <w:r w:rsidR="00107A77" w:rsidRPr="003617D6">
        <w:rPr>
          <w:iCs/>
        </w:rPr>
        <w:t xml:space="preserve">policy and programs </w:t>
      </w:r>
      <w:r w:rsidR="00107A77" w:rsidRPr="003617D6">
        <w:t xml:space="preserve">on </w:t>
      </w:r>
      <w:r w:rsidR="00566E0B" w:rsidRPr="003617D6">
        <w:t>population</w:t>
      </w:r>
      <w:r w:rsidR="00107A77" w:rsidRPr="003617D6">
        <w:t xml:space="preserve"> health</w:t>
      </w:r>
      <w:r w:rsidR="00566E0B" w:rsidRPr="003617D6">
        <w:t>.</w:t>
      </w:r>
    </w:p>
    <w:p w14:paraId="03731825" w14:textId="77777777" w:rsidR="002E3AE3" w:rsidRPr="003617D6" w:rsidRDefault="002E3AE3" w:rsidP="003617D6"/>
    <w:p w14:paraId="32CAB47B" w14:textId="4A19E3EF" w:rsidR="004431B1" w:rsidRPr="004431B1" w:rsidRDefault="004431B1" w:rsidP="003617D6">
      <w:pPr>
        <w:pStyle w:val="Heading2"/>
      </w:pPr>
      <w:bookmarkStart w:id="4" w:name="_Toc27037316"/>
      <w:r w:rsidRPr="004431B1">
        <w:t>Foundational Concepts</w:t>
      </w:r>
      <w:r w:rsidR="00DE07B9">
        <w:t xml:space="preserve"> in FRED</w:t>
      </w:r>
      <w:bookmarkEnd w:id="4"/>
    </w:p>
    <w:p w14:paraId="64BA7DEF" w14:textId="77777777" w:rsidR="004431B1" w:rsidRPr="003617D6" w:rsidRDefault="004431B1" w:rsidP="003617D6"/>
    <w:p w14:paraId="407BE8F5" w14:textId="0CCBC03F" w:rsidR="00107A77" w:rsidRDefault="00405778" w:rsidP="003617D6">
      <w:r w:rsidRPr="003617D6">
        <w:t>FRED incorporates fundamental assumptions about space and time. Agents in FRED live in an abstract version of t</w:t>
      </w:r>
      <w:r w:rsidR="002E3AE3" w:rsidRPr="003617D6">
        <w:t>hree</w:t>
      </w:r>
      <w:r w:rsidR="00107A77" w:rsidRPr="003617D6">
        <w:t xml:space="preserve">-dimensional </w:t>
      </w:r>
      <w:r w:rsidRPr="003617D6">
        <w:t xml:space="preserve">space. They interact with other agents in places with specific geo-locations specified by latitude and longitude coordinates.  Some places correspond to actual places in the real world (such as schools in the U.S. models), and some places are artificially generated but still present the spatial distributions in the real world (such as workplaces in the U.S. models). There is a limited form of support for three dimensions, in that all places in FRED have been assigned an estimated elevation (meters above sea </w:t>
      </w:r>
      <w:r w:rsidRPr="003617D6">
        <w:lastRenderedPageBreak/>
        <w:t xml:space="preserve">level) based on </w:t>
      </w:r>
      <w:r w:rsidR="007E0207">
        <w:t>US Geological Survey data</w:t>
      </w:r>
      <w:r w:rsidRPr="003617D6">
        <w:t xml:space="preserve">.  This allows models to take elevation into account when modeling, for example, the risk of flooding. </w:t>
      </w:r>
    </w:p>
    <w:p w14:paraId="1C20551C" w14:textId="77777777" w:rsidR="00BA1AD7" w:rsidRDefault="00BA1AD7" w:rsidP="00850360"/>
    <w:p w14:paraId="75EED53B" w14:textId="7E4E7B25" w:rsidR="00850360" w:rsidRPr="003617D6" w:rsidRDefault="00850360" w:rsidP="00850360">
      <w:r w:rsidRPr="003617D6">
        <w:t xml:space="preserve">For all locations in the United States and selected other countries, FRED can use </w:t>
      </w:r>
      <w:r w:rsidRPr="003617D6">
        <w:rPr>
          <w:b/>
        </w:rPr>
        <w:t>synthetic populations</w:t>
      </w:r>
      <w:r w:rsidRPr="003617D6">
        <w:t xml:space="preserve"> based on realistic estimates derived from census data, land-use surveys, educational and employment databases, so that the FRED population of individuals accurately reflects that statistical distribution of population size, household characistics (including household size, age, income and race), school enrollment, workplace sizes, and commuting patterns within a specific geographical area. FRED’s use of synthetic population make it possible to explore models of specific </w:t>
      </w:r>
      <w:r w:rsidR="00160207">
        <w:t>condition</w:t>
      </w:r>
      <w:r w:rsidRPr="003617D6">
        <w:t>s in specific cities, counties or states.</w:t>
      </w:r>
    </w:p>
    <w:p w14:paraId="7F9AF781" w14:textId="66773137" w:rsidR="00850360" w:rsidRDefault="00850360" w:rsidP="003617D6"/>
    <w:p w14:paraId="78405016" w14:textId="326B9F52" w:rsidR="00CC626C" w:rsidRDefault="00CC626C" w:rsidP="00CC626C">
      <w:r>
        <w:t xml:space="preserve">Agents in FRED have built-in demographic characteristics including age, sex, and race. Agents are grouped into households that reflect the household density in statistically accurate ways as the census block group level. Agents may influence or may be influenced by other agents with whom they come in contact within interaction groups including households, neighborhood, schools, and workplaces. Some interaction groups are built into FRED and other can be defined by the user. Agents in FRED have a rich set of properties that can be used to influence the future states and activities of the agent itself and well as other agents.  Like the interaction groups, some properties of agents are built into FRED and others can be defined by the user. </w:t>
      </w:r>
    </w:p>
    <w:p w14:paraId="706980D3" w14:textId="77777777" w:rsidR="00CC626C" w:rsidRDefault="00CC626C" w:rsidP="00CC626C"/>
    <w:p w14:paraId="2BC113DD" w14:textId="564D5959" w:rsidR="00DE07B9" w:rsidRDefault="00DE07B9" w:rsidP="00CC626C">
      <w:r>
        <w:t>The declarative programming style of FRED provides several advantages for agent-based modeling:</w:t>
      </w:r>
    </w:p>
    <w:p w14:paraId="2923DB61" w14:textId="77777777" w:rsidR="00DE07B9" w:rsidRPr="00107A77" w:rsidRDefault="00DE07B9" w:rsidP="00790036">
      <w:pPr>
        <w:pStyle w:val="ListParagraph"/>
        <w:numPr>
          <w:ilvl w:val="0"/>
          <w:numId w:val="2"/>
        </w:numPr>
      </w:pPr>
      <w:r w:rsidRPr="00107A77">
        <w:t xml:space="preserve">No </w:t>
      </w:r>
      <w:r>
        <w:t xml:space="preserve">traditional </w:t>
      </w:r>
      <w:r w:rsidRPr="00107A77">
        <w:t xml:space="preserve">computer programming </w:t>
      </w:r>
      <w:r>
        <w:t xml:space="preserve">is </w:t>
      </w:r>
      <w:r w:rsidRPr="00107A77">
        <w:t>required</w:t>
      </w:r>
      <w:r>
        <w:t>.</w:t>
      </w:r>
    </w:p>
    <w:p w14:paraId="5FA3E6C3" w14:textId="77777777" w:rsidR="00DE07B9" w:rsidRPr="00107A77" w:rsidRDefault="00DE07B9" w:rsidP="00790036">
      <w:pPr>
        <w:pStyle w:val="ListParagraph"/>
        <w:numPr>
          <w:ilvl w:val="0"/>
          <w:numId w:val="2"/>
        </w:numPr>
      </w:pPr>
      <w:r w:rsidRPr="00107A77">
        <w:t>You can focus on scientific effort (e.g. data collection, conceptual modeling, experimental design)</w:t>
      </w:r>
      <w:r>
        <w:t>.</w:t>
      </w:r>
    </w:p>
    <w:p w14:paraId="3B5489CC" w14:textId="1973218F" w:rsidR="002E3AE3" w:rsidRPr="003617D6" w:rsidRDefault="00DE07B9" w:rsidP="00790036">
      <w:pPr>
        <w:pStyle w:val="ListParagraph"/>
        <w:numPr>
          <w:ilvl w:val="0"/>
          <w:numId w:val="2"/>
        </w:numPr>
      </w:pPr>
      <w:r w:rsidRPr="00107A77">
        <w:t>FRED provides a simple workflow environment for you and manages all the data produced by the simulation and associated metadata</w:t>
      </w:r>
      <w:r>
        <w:t>.</w:t>
      </w:r>
      <w:r w:rsidRPr="00107A77">
        <w:t xml:space="preserve"> </w:t>
      </w:r>
    </w:p>
    <w:p w14:paraId="67D1F531" w14:textId="578733DF" w:rsidR="003A1A94" w:rsidRDefault="003A1A94" w:rsidP="003617D6"/>
    <w:p w14:paraId="71D9453B" w14:textId="2012E083" w:rsidR="00DE07B9" w:rsidRDefault="00DE07B9" w:rsidP="00DE07B9">
      <w:pPr>
        <w:pStyle w:val="Heading2"/>
      </w:pPr>
      <w:bookmarkStart w:id="5" w:name="_Toc27037317"/>
      <w:r>
        <w:t>The FRED Simulation Cycle</w:t>
      </w:r>
      <w:bookmarkEnd w:id="5"/>
    </w:p>
    <w:p w14:paraId="3741EFFB" w14:textId="77777777" w:rsidR="00DE07B9" w:rsidRDefault="00DE07B9" w:rsidP="00DE07B9"/>
    <w:p w14:paraId="77A03A49" w14:textId="245B688B" w:rsidR="00DE07B9" w:rsidRDefault="00DE07B9" w:rsidP="00DE07B9">
      <w:r>
        <w:t xml:space="preserve">FRED provides a fully functioning agent-based simulation system that can be completely customized as needed. </w:t>
      </w:r>
      <w:r w:rsidR="00CC626C" w:rsidRPr="003617D6">
        <w:t>FRED is a discrete time model and the time step is one hour. The duration of simulations can be from one day to 100 years.</w:t>
      </w:r>
      <w:r w:rsidR="00CC626C">
        <w:t xml:space="preserve"> </w:t>
      </w:r>
      <w:r>
        <w:t>To use FRED, the user creates a FRED model in the FRED progamming language. The FRED platform translates a FRED program into the following simulation process:</w:t>
      </w:r>
    </w:p>
    <w:p w14:paraId="58E8F502" w14:textId="77777777" w:rsidR="00DE07B9" w:rsidRDefault="00DE07B9" w:rsidP="00DE07B9"/>
    <w:p w14:paraId="7C0C3C8B" w14:textId="77777777" w:rsidR="00DE07B9" w:rsidRDefault="00DE07B9" w:rsidP="00790036">
      <w:pPr>
        <w:pStyle w:val="ListParagraph"/>
        <w:numPr>
          <w:ilvl w:val="0"/>
          <w:numId w:val="17"/>
        </w:numPr>
      </w:pPr>
      <w:r>
        <w:t>Select the location for the simulation.</w:t>
      </w:r>
    </w:p>
    <w:p w14:paraId="7C7B9322" w14:textId="77777777" w:rsidR="00DE07B9" w:rsidRDefault="00DE07B9" w:rsidP="00790036">
      <w:pPr>
        <w:pStyle w:val="ListParagraph"/>
        <w:numPr>
          <w:ilvl w:val="0"/>
          <w:numId w:val="17"/>
        </w:numPr>
      </w:pPr>
      <w:r>
        <w:t>Select the start and end dates for the simulation.</w:t>
      </w:r>
    </w:p>
    <w:p w14:paraId="2BC87C42" w14:textId="77777777" w:rsidR="00DE07B9" w:rsidRDefault="00DE07B9" w:rsidP="00790036">
      <w:pPr>
        <w:pStyle w:val="ListParagraph"/>
        <w:numPr>
          <w:ilvl w:val="1"/>
          <w:numId w:val="17"/>
        </w:numPr>
      </w:pPr>
      <w:r>
        <w:t>The simulation begins at midnight on the start date.</w:t>
      </w:r>
    </w:p>
    <w:p w14:paraId="4553C206" w14:textId="77777777" w:rsidR="00DE07B9" w:rsidRDefault="00DE07B9" w:rsidP="00790036">
      <w:pPr>
        <w:pStyle w:val="ListParagraph"/>
        <w:numPr>
          <w:ilvl w:val="1"/>
          <w:numId w:val="17"/>
        </w:numPr>
      </w:pPr>
      <w:r>
        <w:t>The simulation end at 11pm on the end date.</w:t>
      </w:r>
    </w:p>
    <w:p w14:paraId="3947360C" w14:textId="0088E104" w:rsidR="00DE07B9" w:rsidRDefault="00DE07B9" w:rsidP="00790036">
      <w:pPr>
        <w:pStyle w:val="ListParagraph"/>
        <w:numPr>
          <w:ilvl w:val="0"/>
          <w:numId w:val="17"/>
        </w:numPr>
      </w:pPr>
      <w:r>
        <w:t xml:space="preserve">For each hour of the simulation, perform the following for each user-defined </w:t>
      </w:r>
      <w:r w:rsidR="00160207">
        <w:t>Condition</w:t>
      </w:r>
      <w:r>
        <w:t>:</w:t>
      </w:r>
    </w:p>
    <w:p w14:paraId="7BF14A57" w14:textId="77777777" w:rsidR="00DE07B9" w:rsidRDefault="00DE07B9" w:rsidP="00790036">
      <w:pPr>
        <w:pStyle w:val="ListParagraph"/>
        <w:numPr>
          <w:ilvl w:val="1"/>
          <w:numId w:val="17"/>
        </w:numPr>
      </w:pPr>
      <w:r>
        <w:t>Identify all agents that need to be updated according to the user-defined rules.</w:t>
      </w:r>
    </w:p>
    <w:p w14:paraId="72BDDF97" w14:textId="77777777" w:rsidR="00DE07B9" w:rsidRDefault="00DE07B9" w:rsidP="00790036">
      <w:pPr>
        <w:pStyle w:val="ListParagraph"/>
        <w:numPr>
          <w:ilvl w:val="1"/>
          <w:numId w:val="17"/>
        </w:numPr>
      </w:pPr>
      <w:r>
        <w:t>For each identified agent:</w:t>
      </w:r>
    </w:p>
    <w:p w14:paraId="7937AAF3" w14:textId="77777777" w:rsidR="00DE07B9" w:rsidRDefault="00DE07B9" w:rsidP="00790036">
      <w:pPr>
        <w:pStyle w:val="ListParagraph"/>
        <w:numPr>
          <w:ilvl w:val="2"/>
          <w:numId w:val="17"/>
        </w:numPr>
      </w:pPr>
      <w:r>
        <w:t>Select the agent's next state according to the user-defined rules.</w:t>
      </w:r>
    </w:p>
    <w:p w14:paraId="67A6194C" w14:textId="659A4409" w:rsidR="00DE07B9" w:rsidRDefault="00DE07B9" w:rsidP="00790036">
      <w:pPr>
        <w:pStyle w:val="ListParagraph"/>
        <w:numPr>
          <w:ilvl w:val="2"/>
          <w:numId w:val="17"/>
        </w:numPr>
      </w:pPr>
      <w:r>
        <w:t xml:space="preserve">Perform any </w:t>
      </w:r>
      <w:r w:rsidR="00D31F5E">
        <w:t>action</w:t>
      </w:r>
      <w:r>
        <w:t>s that are associated with the agent's next state.</w:t>
      </w:r>
    </w:p>
    <w:p w14:paraId="6A255D89" w14:textId="3EE03849" w:rsidR="00DE07B9" w:rsidRDefault="00DE07B9" w:rsidP="00790036">
      <w:pPr>
        <w:pStyle w:val="ListParagraph"/>
        <w:numPr>
          <w:ilvl w:val="1"/>
          <w:numId w:val="17"/>
        </w:numPr>
      </w:pPr>
      <w:r>
        <w:t xml:space="preserve">If the </w:t>
      </w:r>
      <w:r w:rsidR="00160207">
        <w:t>Condition</w:t>
      </w:r>
      <w:r>
        <w:t xml:space="preserve"> involves interactions among agents, simulate the agent interactions within the defined interaction groups. Interactions may result in some agents changing their states.</w:t>
      </w:r>
    </w:p>
    <w:p w14:paraId="3682444F" w14:textId="27578511" w:rsidR="00DE07B9" w:rsidRDefault="00DE07B9" w:rsidP="00790036">
      <w:pPr>
        <w:pStyle w:val="ListParagraph"/>
        <w:numPr>
          <w:ilvl w:val="0"/>
          <w:numId w:val="17"/>
        </w:numPr>
      </w:pPr>
      <w:r>
        <w:t xml:space="preserve">After each day of simulation, record statistics about the levels of each </w:t>
      </w:r>
      <w:r w:rsidR="00160207">
        <w:t>Condition</w:t>
      </w:r>
      <w:r>
        <w:t xml:space="preserve"> in the population.</w:t>
      </w:r>
    </w:p>
    <w:p w14:paraId="3E8367FC" w14:textId="77777777" w:rsidR="00DE07B9" w:rsidRDefault="00DE07B9" w:rsidP="00DE07B9"/>
    <w:p w14:paraId="52390DDB" w14:textId="72B76955" w:rsidR="00DE07B9" w:rsidRDefault="00DE07B9" w:rsidP="00DE07B9">
      <w:r>
        <w:t xml:space="preserve">The process described above is called a </w:t>
      </w:r>
      <w:r w:rsidRPr="00D640D1">
        <w:rPr>
          <w:i/>
        </w:rPr>
        <w:t>run</w:t>
      </w:r>
      <w:r>
        <w:t xml:space="preserve"> of the model. Since FRED models are stochastic, it is usually desirable to perform several runs in order to produce meaningful statistics about the performance of the model.  A set of runs of the same model is called a FRED </w:t>
      </w:r>
      <w:r>
        <w:rPr>
          <w:i/>
        </w:rPr>
        <w:t>job</w:t>
      </w:r>
      <w:r>
        <w:t xml:space="preserve">.  Upon completion of a FRED job, the user can </w:t>
      </w:r>
      <w:r>
        <w:lastRenderedPageBreak/>
        <w:t xml:space="preserve">obtain </w:t>
      </w:r>
      <w:r w:rsidR="00CF565D">
        <w:t>REPORT</w:t>
      </w:r>
      <w:r>
        <w:t xml:space="preserve">s of the output, including spreadsheets, plots, or videos that display the location of user-selected events on a </w:t>
      </w:r>
      <w:r w:rsidR="00CF565D">
        <w:t>Report</w:t>
      </w:r>
      <w:r>
        <w:t xml:space="preserve"> of the simulation area.</w:t>
      </w:r>
    </w:p>
    <w:p w14:paraId="71D56631" w14:textId="77777777" w:rsidR="00DE07B9" w:rsidRDefault="00DE07B9" w:rsidP="00DE07B9"/>
    <w:p w14:paraId="22BE6BA0" w14:textId="77777777" w:rsidR="00DE07B9" w:rsidRDefault="00DE07B9" w:rsidP="00DE07B9">
      <w:r>
        <w:t>The following chapters will provide details on how the user defines the components of a FRED model, including:</w:t>
      </w:r>
    </w:p>
    <w:p w14:paraId="7E339C7B" w14:textId="12DD7E86" w:rsidR="00DE07B9" w:rsidRDefault="00DE07B9" w:rsidP="00790036">
      <w:pPr>
        <w:pStyle w:val="ListParagraph"/>
        <w:numPr>
          <w:ilvl w:val="0"/>
          <w:numId w:val="18"/>
        </w:numPr>
      </w:pPr>
      <w:r>
        <w:t xml:space="preserve">Agent </w:t>
      </w:r>
      <w:r w:rsidR="00160207">
        <w:t>condition</w:t>
      </w:r>
      <w:r>
        <w:t>s and states</w:t>
      </w:r>
    </w:p>
    <w:p w14:paraId="1D072634" w14:textId="77777777" w:rsidR="00DE07B9" w:rsidRDefault="00DE07B9" w:rsidP="00790036">
      <w:pPr>
        <w:pStyle w:val="ListParagraph"/>
        <w:numPr>
          <w:ilvl w:val="0"/>
          <w:numId w:val="18"/>
        </w:numPr>
      </w:pPr>
      <w:r>
        <w:t>Rules for initializing agents</w:t>
      </w:r>
    </w:p>
    <w:p w14:paraId="365154C2" w14:textId="77777777" w:rsidR="00DE07B9" w:rsidRDefault="00DE07B9" w:rsidP="00790036">
      <w:pPr>
        <w:pStyle w:val="ListParagraph"/>
        <w:numPr>
          <w:ilvl w:val="0"/>
          <w:numId w:val="18"/>
        </w:numPr>
      </w:pPr>
      <w:r>
        <w:t>Rules for state transitions for agents</w:t>
      </w:r>
    </w:p>
    <w:p w14:paraId="692D7555" w14:textId="77777777" w:rsidR="00DE07B9" w:rsidRDefault="00DE07B9" w:rsidP="00790036">
      <w:pPr>
        <w:pStyle w:val="ListParagraph"/>
        <w:numPr>
          <w:ilvl w:val="0"/>
          <w:numId w:val="18"/>
        </w:numPr>
      </w:pPr>
      <w:r>
        <w:t>Interaction groups</w:t>
      </w:r>
    </w:p>
    <w:p w14:paraId="0FFB3C70" w14:textId="2A1B1768" w:rsidR="00DE07B9" w:rsidRDefault="00DE07B9" w:rsidP="00790036">
      <w:pPr>
        <w:pStyle w:val="ListParagraph"/>
        <w:numPr>
          <w:ilvl w:val="0"/>
          <w:numId w:val="18"/>
        </w:numPr>
      </w:pPr>
      <w:r>
        <w:t xml:space="preserve">Interaction parameters such as contact rates and the transmissibility or susceptibility of agents for each </w:t>
      </w:r>
      <w:r w:rsidR="00160207">
        <w:t>condition</w:t>
      </w:r>
    </w:p>
    <w:p w14:paraId="344A4026" w14:textId="77777777" w:rsidR="00DE07B9" w:rsidRDefault="00DE07B9" w:rsidP="00DE07B9"/>
    <w:p w14:paraId="78DDD8F6" w14:textId="087CAE22" w:rsidR="00DE07B9" w:rsidRPr="003617D6" w:rsidRDefault="00DE07B9" w:rsidP="003617D6">
      <w:r>
        <w:t>Later chapters will also address the FRED Simulation Information Manangement System that supports the reproducibility of computational experiments, and the FRED plotting and visualization features.</w:t>
      </w:r>
    </w:p>
    <w:p w14:paraId="32DAC6D8" w14:textId="77777777" w:rsidR="00931D75" w:rsidRDefault="00931D75" w:rsidP="003617D6">
      <w:pPr>
        <w:pStyle w:val="Heading2"/>
      </w:pPr>
    </w:p>
    <w:p w14:paraId="0BD88E42" w14:textId="5D0AA482" w:rsidR="004431B1" w:rsidRPr="004431B1" w:rsidRDefault="00C6194B" w:rsidP="003617D6">
      <w:pPr>
        <w:pStyle w:val="Heading2"/>
      </w:pPr>
      <w:bookmarkStart w:id="6" w:name="_Toc27037318"/>
      <w:r>
        <w:t xml:space="preserve">The </w:t>
      </w:r>
      <w:r w:rsidR="004431B1" w:rsidRPr="004431B1">
        <w:t>Modeling Process</w:t>
      </w:r>
      <w:bookmarkEnd w:id="6"/>
    </w:p>
    <w:p w14:paraId="5AF4EB73" w14:textId="7321D436" w:rsidR="00931D75" w:rsidRDefault="00931D75" w:rsidP="00931D75">
      <w:pPr>
        <w:pStyle w:val="Heading3"/>
      </w:pPr>
    </w:p>
    <w:p w14:paraId="73D71081" w14:textId="10284B17" w:rsidR="009E66BD" w:rsidRDefault="009E66BD" w:rsidP="009E66BD">
      <w:r>
        <w:t>To do: This section describes the modeling process in general.</w:t>
      </w:r>
    </w:p>
    <w:p w14:paraId="54C3A097" w14:textId="77777777" w:rsidR="009E66BD" w:rsidRPr="009E66BD" w:rsidRDefault="009E66BD" w:rsidP="009E66BD"/>
    <w:p w14:paraId="6B3A0E37" w14:textId="48D69887" w:rsidR="003617D6" w:rsidRPr="003617D6" w:rsidRDefault="003617D6" w:rsidP="00931D75">
      <w:pPr>
        <w:pStyle w:val="Heading3"/>
      </w:pPr>
      <w:bookmarkStart w:id="7" w:name="_Toc27037319"/>
      <w:r w:rsidRPr="003617D6">
        <w:t>Focus on the purpose of a model</w:t>
      </w:r>
      <w:bookmarkEnd w:id="7"/>
    </w:p>
    <w:p w14:paraId="0071C87B" w14:textId="5010FEDA" w:rsidR="003617D6" w:rsidRPr="003617D6" w:rsidRDefault="003617D6" w:rsidP="00931D75">
      <w:pPr>
        <w:pStyle w:val="Heading3"/>
      </w:pPr>
      <w:bookmarkStart w:id="8" w:name="_Toc27037320"/>
      <w:r w:rsidRPr="003617D6">
        <w:t>Intrinsic, endogeneous and exogeneous features of the model</w:t>
      </w:r>
      <w:bookmarkEnd w:id="8"/>
    </w:p>
    <w:p w14:paraId="33DB18E6" w14:textId="3A5F06F1" w:rsidR="003617D6" w:rsidRPr="003617D6" w:rsidRDefault="003617D6" w:rsidP="00931D75">
      <w:pPr>
        <w:pStyle w:val="Heading3"/>
      </w:pPr>
      <w:bookmarkStart w:id="9" w:name="_Toc27037321"/>
      <w:r w:rsidRPr="003617D6">
        <w:t>Sources of data</w:t>
      </w:r>
      <w:bookmarkEnd w:id="9"/>
    </w:p>
    <w:p w14:paraId="670312D1" w14:textId="2CE62388" w:rsidR="003617D6" w:rsidRPr="003617D6" w:rsidRDefault="003617D6" w:rsidP="00931D75">
      <w:pPr>
        <w:pStyle w:val="Heading3"/>
      </w:pPr>
      <w:bookmarkStart w:id="10" w:name="_Toc27037322"/>
      <w:r w:rsidRPr="003617D6">
        <w:t>Building a conceptual model</w:t>
      </w:r>
      <w:bookmarkEnd w:id="10"/>
    </w:p>
    <w:p w14:paraId="102ECC38" w14:textId="240A55B1" w:rsidR="003617D6" w:rsidRPr="003617D6" w:rsidRDefault="003617D6" w:rsidP="00931D75">
      <w:pPr>
        <w:pStyle w:val="Heading3"/>
      </w:pPr>
      <w:bookmarkStart w:id="11" w:name="_Toc27037323"/>
      <w:r w:rsidRPr="003617D6">
        <w:t>Implementing the model in FRED</w:t>
      </w:r>
      <w:bookmarkEnd w:id="11"/>
    </w:p>
    <w:p w14:paraId="3E8BB795" w14:textId="451EBB1C" w:rsidR="003617D6" w:rsidRPr="003617D6" w:rsidRDefault="003617D6" w:rsidP="00931D75">
      <w:pPr>
        <w:pStyle w:val="Heading3"/>
      </w:pPr>
      <w:bookmarkStart w:id="12" w:name="_Toc27037324"/>
      <w:r w:rsidRPr="003617D6">
        <w:t>Model verification</w:t>
      </w:r>
      <w:bookmarkEnd w:id="12"/>
    </w:p>
    <w:p w14:paraId="62BDA268" w14:textId="39313031" w:rsidR="003617D6" w:rsidRPr="003617D6" w:rsidRDefault="003617D6" w:rsidP="00931D75">
      <w:pPr>
        <w:pStyle w:val="Heading3"/>
      </w:pPr>
      <w:bookmarkStart w:id="13" w:name="_Toc27037325"/>
      <w:r w:rsidRPr="003617D6">
        <w:t>Calibration</w:t>
      </w:r>
      <w:bookmarkEnd w:id="13"/>
    </w:p>
    <w:p w14:paraId="09A9E513" w14:textId="0218692C" w:rsidR="003617D6" w:rsidRPr="003617D6" w:rsidRDefault="003617D6" w:rsidP="00931D75">
      <w:pPr>
        <w:pStyle w:val="Heading3"/>
      </w:pPr>
      <w:bookmarkStart w:id="14" w:name="_Toc27037326"/>
      <w:r w:rsidRPr="003617D6">
        <w:t>Sensitivity analysis</w:t>
      </w:r>
      <w:bookmarkEnd w:id="14"/>
    </w:p>
    <w:p w14:paraId="1B42E947" w14:textId="4270DC31" w:rsidR="003617D6" w:rsidRPr="003617D6" w:rsidRDefault="003617D6" w:rsidP="00931D75">
      <w:pPr>
        <w:pStyle w:val="Heading3"/>
      </w:pPr>
      <w:bookmarkStart w:id="15" w:name="_Toc27037327"/>
      <w:r w:rsidRPr="003617D6">
        <w:t>Uncertainty analysis</w:t>
      </w:r>
      <w:bookmarkEnd w:id="15"/>
    </w:p>
    <w:p w14:paraId="3CA10B7E" w14:textId="4D520D8E" w:rsidR="003617D6" w:rsidRPr="003617D6" w:rsidRDefault="003617D6" w:rsidP="00931D75">
      <w:pPr>
        <w:pStyle w:val="Heading3"/>
      </w:pPr>
      <w:bookmarkStart w:id="16" w:name="_Toc27037328"/>
      <w:r w:rsidRPr="003617D6">
        <w:t>Costs and benefits of agent-based models</w:t>
      </w:r>
      <w:bookmarkEnd w:id="16"/>
    </w:p>
    <w:p w14:paraId="6A4E17A0" w14:textId="77777777" w:rsidR="007D1F4B" w:rsidRDefault="007D1F4B" w:rsidP="003617D6">
      <w:pPr>
        <w:pStyle w:val="Heading2"/>
      </w:pPr>
    </w:p>
    <w:p w14:paraId="6BF0F471" w14:textId="5860B64B" w:rsidR="004431B1" w:rsidRPr="00C6194B" w:rsidRDefault="004431B1" w:rsidP="003617D6">
      <w:pPr>
        <w:pStyle w:val="Heading2"/>
      </w:pPr>
      <w:bookmarkStart w:id="17" w:name="_Toc27037329"/>
      <w:r w:rsidRPr="00C6194B">
        <w:t>Modeling with FRED</w:t>
      </w:r>
      <w:bookmarkEnd w:id="17"/>
    </w:p>
    <w:p w14:paraId="0A534279" w14:textId="15DE7968" w:rsidR="00D93118" w:rsidRPr="003617D6" w:rsidRDefault="00D93118" w:rsidP="003617D6"/>
    <w:p w14:paraId="6DD830AF" w14:textId="5676CC01" w:rsidR="00C82B86" w:rsidRPr="003617D6" w:rsidRDefault="00C82B86" w:rsidP="003617D6">
      <w:r w:rsidRPr="003617D6">
        <w:t>FRED is not a model</w:t>
      </w:r>
      <w:r w:rsidR="0061137A">
        <w:t>. Rather,</w:t>
      </w:r>
      <w:r w:rsidRPr="003617D6">
        <w:t xml:space="preserve"> FRED is a </w:t>
      </w:r>
      <w:r w:rsidR="003B63C6">
        <w:t xml:space="preserve">language and a </w:t>
      </w:r>
      <w:r w:rsidRPr="003617D6">
        <w:t xml:space="preserve">platform for building models. The model comes from you, the FRED user, the modeler. It should be recognized that building a model is a challenging activity requiring a lot of effort on the modeler’s part. FRED helps the process by making it easier to define and build a model, by efficiently executing simulation runs of the user’s model, and by providing numerous ways to collect data and to visualize the results of the model. But the ultimate quality of the results depends on the success of the modeler in building an appropriate model for purpose at hand, and in communicating the model to FRED for execution.  Having said that, we believe that using FRED could save the modeler </w:t>
      </w:r>
      <w:r w:rsidR="003B63C6">
        <w:t>significant</w:t>
      </w:r>
      <w:r w:rsidRPr="003617D6">
        <w:t xml:space="preserve"> effort </w:t>
      </w:r>
      <w:r w:rsidR="003B63C6">
        <w:t>by eliminating the need to</w:t>
      </w:r>
      <w:r w:rsidRPr="003617D6">
        <w:t xml:space="preserve"> develop</w:t>
      </w:r>
      <w:r w:rsidR="003B63C6">
        <w:t xml:space="preserve"> custom</w:t>
      </w:r>
      <w:r w:rsidRPr="003617D6">
        <w:t xml:space="preserve"> simulation software, and that interacting with the FRED user community may also contribute to the user’s successful modeling efforts.</w:t>
      </w:r>
    </w:p>
    <w:p w14:paraId="12E4430E" w14:textId="06E67781" w:rsidR="004431B1" w:rsidRDefault="004431B1" w:rsidP="003617D6"/>
    <w:p w14:paraId="528350FA" w14:textId="743D028E" w:rsidR="00407E18" w:rsidRDefault="00407E18" w:rsidP="003617D6">
      <w:r>
        <w:t>Building a serious model is almost always an iterative process. Working toward building a model with FRED usually includes the following steps:</w:t>
      </w:r>
    </w:p>
    <w:p w14:paraId="5536D93B" w14:textId="77777777" w:rsidR="00407E18" w:rsidRPr="003617D6" w:rsidRDefault="00407E18" w:rsidP="003617D6"/>
    <w:p w14:paraId="0A0EA16D" w14:textId="77777777" w:rsidR="00107A77" w:rsidRPr="00107A77" w:rsidRDefault="00107A77" w:rsidP="00790036">
      <w:pPr>
        <w:pStyle w:val="ListParagraph"/>
        <w:numPr>
          <w:ilvl w:val="0"/>
          <w:numId w:val="3"/>
        </w:numPr>
      </w:pPr>
      <w:r w:rsidRPr="00107A77">
        <w:lastRenderedPageBreak/>
        <w:t>Decide if FRED is suited to your research problem</w:t>
      </w:r>
    </w:p>
    <w:p w14:paraId="6E537B48" w14:textId="1208B294" w:rsidR="00107A77" w:rsidRPr="00107A77" w:rsidRDefault="00107A77" w:rsidP="00790036">
      <w:pPr>
        <w:pStyle w:val="ListParagraph"/>
        <w:numPr>
          <w:ilvl w:val="0"/>
          <w:numId w:val="3"/>
        </w:numPr>
      </w:pPr>
      <w:r w:rsidRPr="00107A77">
        <w:t>C</w:t>
      </w:r>
      <w:r w:rsidR="00407E18">
        <w:t>reate a conceptual</w:t>
      </w:r>
      <w:r w:rsidRPr="00107A77">
        <w:t xml:space="preserve"> model</w:t>
      </w:r>
    </w:p>
    <w:p w14:paraId="13AD6B33" w14:textId="77777777" w:rsidR="00107A77" w:rsidRPr="00107A77" w:rsidRDefault="00107A77" w:rsidP="00790036">
      <w:pPr>
        <w:pStyle w:val="ListParagraph"/>
        <w:numPr>
          <w:ilvl w:val="0"/>
          <w:numId w:val="3"/>
        </w:numPr>
      </w:pPr>
      <w:r w:rsidRPr="00107A77">
        <w:t>Create rules for individuals</w:t>
      </w:r>
    </w:p>
    <w:p w14:paraId="7EF648AF" w14:textId="104FE327" w:rsidR="00107A77" w:rsidRDefault="00107A77" w:rsidP="00790036">
      <w:pPr>
        <w:pStyle w:val="ListParagraph"/>
        <w:numPr>
          <w:ilvl w:val="0"/>
          <w:numId w:val="3"/>
        </w:numPr>
      </w:pPr>
      <w:r w:rsidRPr="00107A77">
        <w:t xml:space="preserve">Create and run </w:t>
      </w:r>
      <w:r w:rsidR="00407E18">
        <w:t xml:space="preserve">a </w:t>
      </w:r>
      <w:r w:rsidRPr="00107A77">
        <w:t>FRED Model</w:t>
      </w:r>
    </w:p>
    <w:p w14:paraId="63CA16A6" w14:textId="5FF1FB1D" w:rsidR="00407E18" w:rsidRPr="00107A77" w:rsidRDefault="00407E18" w:rsidP="00790036">
      <w:pPr>
        <w:pStyle w:val="ListParagraph"/>
        <w:numPr>
          <w:ilvl w:val="0"/>
          <w:numId w:val="3"/>
        </w:numPr>
      </w:pPr>
      <w:r>
        <w:t>Analyze model output and test against other known data</w:t>
      </w:r>
    </w:p>
    <w:p w14:paraId="494F5484" w14:textId="77777777" w:rsidR="00107A77" w:rsidRPr="00107A77" w:rsidRDefault="00107A77" w:rsidP="00790036">
      <w:pPr>
        <w:pStyle w:val="ListParagraph"/>
        <w:numPr>
          <w:ilvl w:val="0"/>
          <w:numId w:val="3"/>
        </w:numPr>
      </w:pPr>
      <w:r w:rsidRPr="00107A77">
        <w:t>Revise model and repeat</w:t>
      </w:r>
    </w:p>
    <w:p w14:paraId="6CAF3A90" w14:textId="77777777" w:rsidR="007D1F4B" w:rsidRDefault="007D1F4B" w:rsidP="007D1F4B">
      <w:pPr>
        <w:pStyle w:val="Heading2"/>
      </w:pPr>
    </w:p>
    <w:p w14:paraId="61C249C6" w14:textId="655FD235" w:rsidR="00D93118" w:rsidRDefault="00D93118" w:rsidP="007D1F4B">
      <w:pPr>
        <w:pStyle w:val="Heading2"/>
      </w:pPr>
      <w:bookmarkStart w:id="18" w:name="_Toc27037330"/>
      <w:r w:rsidRPr="00D93118">
        <w:t>Design Goals of FRED</w:t>
      </w:r>
      <w:bookmarkEnd w:id="18"/>
    </w:p>
    <w:p w14:paraId="262762CF" w14:textId="77777777" w:rsidR="005F0432" w:rsidRPr="003617D6" w:rsidRDefault="005F0432" w:rsidP="003617D6"/>
    <w:p w14:paraId="63D36A5D" w14:textId="57F0F399" w:rsidR="003617D6" w:rsidRPr="003617D6" w:rsidRDefault="003617D6" w:rsidP="003617D6">
      <w:r w:rsidRPr="003617D6">
        <w:t>Why did we decide to create FRED? There are many alternatives to building an agent-based model. Any large software system is designed with specific objectives in mind.</w:t>
      </w:r>
      <w:r w:rsidR="00F55E0E">
        <w:t xml:space="preserve"> This Chapter describes the design goals of FRED. Th</w:t>
      </w:r>
      <w:r w:rsidR="00DF788D">
        <w:t>e</w:t>
      </w:r>
      <w:r w:rsidR="00F55E0E">
        <w:t>s</w:t>
      </w:r>
      <w:r w:rsidR="00DF788D">
        <w:t>e</w:t>
      </w:r>
      <w:r w:rsidR="00F55E0E">
        <w:t xml:space="preserve"> goals have </w:t>
      </w:r>
      <w:r w:rsidR="00DF788D">
        <w:t xml:space="preserve">had a significant impact on why FRED does things the way it does. Understanding the goals helps a potential user of FRED to assess whether the tool is a good fit to the user’s problem. </w:t>
      </w:r>
    </w:p>
    <w:p w14:paraId="6C3D471F" w14:textId="77777777" w:rsidR="003617D6" w:rsidRPr="003617D6" w:rsidRDefault="003617D6" w:rsidP="003617D6"/>
    <w:p w14:paraId="2B7DE6FE" w14:textId="16673A37" w:rsidR="005F0432" w:rsidRDefault="005F0432" w:rsidP="007D1F4B">
      <w:pPr>
        <w:pStyle w:val="Heading3"/>
      </w:pPr>
      <w:bookmarkStart w:id="19" w:name="_Toc27037331"/>
      <w:r w:rsidRPr="005F0432">
        <w:t>Efficiency with Large Populations</w:t>
      </w:r>
      <w:bookmarkEnd w:id="19"/>
    </w:p>
    <w:p w14:paraId="04AC065B" w14:textId="567C8DAD" w:rsidR="00DF788D" w:rsidRDefault="00DF788D" w:rsidP="00DF788D"/>
    <w:p w14:paraId="0353FDAB" w14:textId="005B2484" w:rsidR="00DF788D" w:rsidRPr="00DF788D" w:rsidRDefault="00DF788D" w:rsidP="00DF788D">
      <w:r>
        <w:t xml:space="preserve">FRED is designed to simulate interactions among individuals in a large population. The early applications of FRED were in the field of modeling infectious disease epidemics in specific areas, such as </w:t>
      </w:r>
      <w:r w:rsidR="00D334FB">
        <w:t xml:space="preserve">U.S. </w:t>
      </w:r>
      <w:r>
        <w:t>cities, counties or states. To do so, we needed a system that could represents millions of individuals and their potential interactions. If your problem concerns a small number of individuals, then FRED is probably not the right tool to use.</w:t>
      </w:r>
    </w:p>
    <w:p w14:paraId="226151B0" w14:textId="77777777" w:rsidR="005F0432" w:rsidRPr="003617D6" w:rsidRDefault="005F0432" w:rsidP="003617D6"/>
    <w:p w14:paraId="18137ABD" w14:textId="79A5A726" w:rsidR="005F0432" w:rsidRDefault="005F0432" w:rsidP="007D1F4B">
      <w:pPr>
        <w:pStyle w:val="Heading3"/>
      </w:pPr>
      <w:bookmarkStart w:id="20" w:name="_Toc27037332"/>
      <w:r w:rsidRPr="005F0432">
        <w:t>Realistic Population Models</w:t>
      </w:r>
      <w:bookmarkEnd w:id="20"/>
    </w:p>
    <w:p w14:paraId="6B3DBD18" w14:textId="3A8C29F2" w:rsidR="00DF788D" w:rsidRDefault="00DF788D" w:rsidP="00DF788D"/>
    <w:p w14:paraId="2E31F5DE" w14:textId="1665B84F" w:rsidR="00DF788D" w:rsidRPr="00DF788D" w:rsidRDefault="00DF788D" w:rsidP="00DF788D">
      <w:r>
        <w:t xml:space="preserve">Because we were motivated to provide decision makers with simulations of epidemics in particular locations, FRED was designed </w:t>
      </w:r>
      <w:r w:rsidR="00D334FB">
        <w:t>take full advantage of some existing</w:t>
      </w:r>
      <w:r>
        <w:t xml:space="preserve"> synthetic populations that include both individuals and their mixing groups, including households, neighborhoods, schools, and workplaces. An extensive synthetic population for the United States was developed indepen</w:t>
      </w:r>
      <w:r w:rsidR="00D334FB">
        <w:t>den</w:t>
      </w:r>
      <w:r>
        <w:t xml:space="preserve">tly of FRED by RTI Inc., and FRED </w:t>
      </w:r>
      <w:r w:rsidR="00E25F81">
        <w:t>was initially designed to read this database directly. FRED has been generalized to allow it to read in any suitably formatted</w:t>
      </w:r>
      <w:r>
        <w:t xml:space="preserve"> </w:t>
      </w:r>
      <w:r w:rsidR="00E25F81">
        <w:t xml:space="preserve">population database. FRED does not require all the data fields that are available in the RTI database. At a minimum, FRED requires a list of individuals and a </w:t>
      </w:r>
      <w:r w:rsidR="00CF565D">
        <w:t>Report</w:t>
      </w:r>
      <w:r w:rsidR="00E25F81">
        <w:t>ping of individuals to geo-located households.  However, much of the power of FRED lies in its ability to model interactions among individuals that occur in realistic social groupings, so it is best suited for applications where such data is available.</w:t>
      </w:r>
    </w:p>
    <w:p w14:paraId="0DDFD6F5" w14:textId="77777777" w:rsidR="005F0432" w:rsidRPr="003617D6" w:rsidRDefault="005F0432" w:rsidP="003617D6"/>
    <w:p w14:paraId="3E585DAE" w14:textId="65ADBE4C" w:rsidR="005F0432" w:rsidRDefault="005F0432" w:rsidP="007D1F4B">
      <w:pPr>
        <w:pStyle w:val="Heading3"/>
      </w:pPr>
      <w:bookmarkStart w:id="21" w:name="_Toc27037333"/>
      <w:r w:rsidRPr="005F0432">
        <w:t xml:space="preserve">Track </w:t>
      </w:r>
      <w:r w:rsidR="00160207">
        <w:t>Condition</w:t>
      </w:r>
      <w:r w:rsidRPr="005F0432">
        <w:t>s at Population Level</w:t>
      </w:r>
      <w:bookmarkEnd w:id="21"/>
    </w:p>
    <w:p w14:paraId="17551510" w14:textId="3615B665" w:rsidR="009C211F" w:rsidRDefault="009C211F" w:rsidP="009C211F"/>
    <w:p w14:paraId="7A030147" w14:textId="0E71528D" w:rsidR="009C211F" w:rsidRDefault="009C211F" w:rsidP="009C211F">
      <w:r>
        <w:t xml:space="preserve">The goal of FRED is to track the spread of </w:t>
      </w:r>
      <w:r w:rsidR="00160207">
        <w:t>Condition</w:t>
      </w:r>
      <w:r>
        <w:t>s within a population.</w:t>
      </w:r>
      <w:r w:rsidR="00D610FC">
        <w:t xml:space="preserve">  The output includes summary statistics of how many people are in a given state during each day of the simulation. The </w:t>
      </w:r>
      <w:r w:rsidR="004476AF">
        <w:t>output</w:t>
      </w:r>
      <w:r w:rsidR="00D610FC">
        <w:t xml:space="preserve"> can also include </w:t>
      </w:r>
      <w:r w:rsidR="00CF565D">
        <w:t>Report</w:t>
      </w:r>
      <w:r w:rsidR="00D610FC">
        <w:t>s showing the location of these individuals</w:t>
      </w:r>
      <w:r w:rsidR="004476AF">
        <w:t xml:space="preserve"> and movies that help visualize the spread of </w:t>
      </w:r>
      <w:r w:rsidR="00160207">
        <w:t>Condition</w:t>
      </w:r>
      <w:r w:rsidR="004476AF">
        <w:t>s over time and space.</w:t>
      </w:r>
    </w:p>
    <w:p w14:paraId="7BCBB5A6" w14:textId="51048C9A" w:rsidR="004476AF" w:rsidRDefault="004476AF" w:rsidP="009C211F"/>
    <w:p w14:paraId="3692CDFB" w14:textId="5C62C642" w:rsidR="004476AF" w:rsidRPr="009C211F" w:rsidRDefault="00D334FB" w:rsidP="009C211F">
      <w:r>
        <w:t>Although</w:t>
      </w:r>
      <w:r w:rsidR="004476AF">
        <w:t xml:space="preserve"> FRED’s </w:t>
      </w:r>
      <w:r>
        <w:t xml:space="preserve">primary </w:t>
      </w:r>
      <w:r w:rsidR="004476AF">
        <w:t xml:space="preserve">focus </w:t>
      </w:r>
      <w:r>
        <w:t xml:space="preserve">is </w:t>
      </w:r>
      <w:r w:rsidR="004476AF">
        <w:t>on patterns within a population, FRED can also provide data on specific individual</w:t>
      </w:r>
      <w:r>
        <w:t>agents in the simulation</w:t>
      </w:r>
      <w:r w:rsidR="004476AF">
        <w:t xml:space="preserve">. FRED can optionally record a kind of </w:t>
      </w:r>
      <w:r w:rsidR="004476AF">
        <w:rPr>
          <w:i/>
        </w:rPr>
        <w:t>electronic</w:t>
      </w:r>
      <w:r w:rsidR="004476AF" w:rsidRPr="004476AF">
        <w:rPr>
          <w:i/>
        </w:rPr>
        <w:t xml:space="preserve"> health record</w:t>
      </w:r>
      <w:r w:rsidR="004476AF">
        <w:t xml:space="preserve"> for each individual that includes every change to that individual’s state over time.   </w:t>
      </w:r>
      <w:r w:rsidR="00F0100B">
        <w:t>FRED offers a limited set of tools for searching this EHR dataset, or the user can use it as</w:t>
      </w:r>
      <w:r w:rsidR="004476AF">
        <w:t xml:space="preserve"> input </w:t>
      </w:r>
      <w:r w:rsidR="00F0100B">
        <w:t>to an</w:t>
      </w:r>
      <w:r w:rsidR="004476AF">
        <w:t xml:space="preserve"> external analysis tool</w:t>
      </w:r>
      <w:r w:rsidR="00F0100B">
        <w:t>. In summary, FRED can produce Big Data but</w:t>
      </w:r>
      <w:r w:rsidR="004476AF">
        <w:t xml:space="preserve"> FRED itself was not design</w:t>
      </w:r>
      <w:r w:rsidR="00F0100B">
        <w:t>ed</w:t>
      </w:r>
      <w:r w:rsidR="004476AF">
        <w:t xml:space="preserve"> to analyze Big Data. </w:t>
      </w:r>
    </w:p>
    <w:p w14:paraId="1FE25B7F" w14:textId="77777777" w:rsidR="005F0432" w:rsidRPr="003617D6" w:rsidRDefault="005F0432" w:rsidP="003617D6"/>
    <w:p w14:paraId="5F0EBED1" w14:textId="6585F114" w:rsidR="005F0432" w:rsidRPr="005F0432" w:rsidRDefault="005F0432" w:rsidP="007D1F4B">
      <w:pPr>
        <w:pStyle w:val="Heading3"/>
      </w:pPr>
      <w:bookmarkStart w:id="22" w:name="_Toc27037334"/>
      <w:r w:rsidRPr="005F0432">
        <w:t>Limited Active Set of Individuals</w:t>
      </w:r>
      <w:bookmarkEnd w:id="22"/>
    </w:p>
    <w:p w14:paraId="3B6EBFFE" w14:textId="3096EC95" w:rsidR="005F0432" w:rsidRDefault="005F0432" w:rsidP="003617D6"/>
    <w:p w14:paraId="28FECE9F" w14:textId="38E2E725" w:rsidR="00A36546" w:rsidRDefault="00A36546" w:rsidP="003617D6">
      <w:r>
        <w:t>FRED works most efficiently is there is a limited set of actively changing individuals. The internal bookkeeping methods in FRED attempt to limit as much computation as possible to the active set of individuals and those individual</w:t>
      </w:r>
      <w:r w:rsidR="006C526A">
        <w:t>s</w:t>
      </w:r>
      <w:r>
        <w:t xml:space="preserve"> who may directly interact with the active set.</w:t>
      </w:r>
      <w:r w:rsidR="0084488A">
        <w:t xml:space="preserve"> Other agents are updated on a strictly as-needed basis.  For models in which a small subset of a large population is in the active set, FRED can produce dramatic speedups </w:t>
      </w:r>
      <w:r w:rsidR="00AB24D3">
        <w:t>compared to</w:t>
      </w:r>
      <w:r w:rsidR="0084488A">
        <w:t xml:space="preserve"> simpler approach</w:t>
      </w:r>
      <w:r w:rsidR="00AB24D3">
        <w:t>e</w:t>
      </w:r>
      <w:r w:rsidR="0084488A">
        <w:t>s that update each individual agent on each time step.  For models in which most individuals may change on each time steps, FRED will still work well, but its performance will reflect that additional computation required.</w:t>
      </w:r>
    </w:p>
    <w:p w14:paraId="584432DE" w14:textId="77777777" w:rsidR="0084488A" w:rsidRPr="003617D6" w:rsidRDefault="0084488A" w:rsidP="003617D6"/>
    <w:p w14:paraId="506AC7C0" w14:textId="58E93852" w:rsidR="005F0432" w:rsidRPr="005F0432" w:rsidRDefault="005F0432" w:rsidP="007D1F4B">
      <w:pPr>
        <w:pStyle w:val="Heading3"/>
      </w:pPr>
      <w:bookmarkStart w:id="23" w:name="_Toc27037335"/>
      <w:r w:rsidRPr="005F0432">
        <w:t>Extensibility</w:t>
      </w:r>
      <w:bookmarkEnd w:id="23"/>
    </w:p>
    <w:p w14:paraId="33EF42BE" w14:textId="77777777" w:rsidR="00F44345" w:rsidRDefault="00F44345"/>
    <w:p w14:paraId="09F34059" w14:textId="3F2F2208" w:rsidR="00F44345" w:rsidRDefault="00F44345">
      <w:r>
        <w:t xml:space="preserve">FRED permits the modelers to design models that are quite complex. FRED models can track any number of </w:t>
      </w:r>
      <w:r w:rsidR="00160207">
        <w:t>Condition</w:t>
      </w:r>
      <w:r>
        <w:t xml:space="preserve">s spreading through a population. The characteristics of each </w:t>
      </w:r>
      <w:r w:rsidR="00160207">
        <w:t>Condition</w:t>
      </w:r>
      <w:r>
        <w:t xml:space="preserve"> are defined by the user. The evolution of each agent’s state may depend on a wide range of factors, including the agent’s demographics, their social interactions, and the state of other agents in the model. All of these features are defined by the user of FRED, with no software changes required to the core platform.</w:t>
      </w:r>
    </w:p>
    <w:p w14:paraId="776259CC" w14:textId="77777777" w:rsidR="00F44345" w:rsidRDefault="00F44345"/>
    <w:p w14:paraId="6DCFE90E" w14:textId="432D53F1" w:rsidR="00407E18" w:rsidRDefault="00407E18" w:rsidP="00407E18">
      <w:pPr>
        <w:pStyle w:val="Heading2"/>
      </w:pPr>
      <w:bookmarkStart w:id="24" w:name="_Toc27037336"/>
      <w:r>
        <w:t>Suitability of FRED</w:t>
      </w:r>
      <w:bookmarkEnd w:id="24"/>
    </w:p>
    <w:p w14:paraId="36B8E63E" w14:textId="77777777" w:rsidR="00407E18" w:rsidRDefault="00407E18"/>
    <w:p w14:paraId="77E9D141" w14:textId="77AD9757" w:rsidR="00407E18" w:rsidRDefault="00407E18">
      <w:r>
        <w:t>There are many tools for building models, including many tools for building agent-based models. Before adopting a tool, users should decide if the tools is suited well to their needs.  The design goals above provide kinds of a checklist to compare against the needs of a model.</w:t>
      </w:r>
    </w:p>
    <w:p w14:paraId="05483DBB" w14:textId="77777777" w:rsidR="00407E18" w:rsidRDefault="00407E18"/>
    <w:p w14:paraId="3F74E82E" w14:textId="5364ACCB" w:rsidR="00407E18" w:rsidRDefault="00407E18" w:rsidP="00790036">
      <w:pPr>
        <w:pStyle w:val="ListParagraph"/>
        <w:numPr>
          <w:ilvl w:val="0"/>
          <w:numId w:val="4"/>
        </w:numPr>
      </w:pPr>
      <w:r w:rsidRPr="00A34A32">
        <w:t>FRED is well-suited for</w:t>
      </w:r>
    </w:p>
    <w:p w14:paraId="5845C255" w14:textId="2558EFAB" w:rsidR="00407E18" w:rsidRPr="00A34A32" w:rsidRDefault="00407E18" w:rsidP="00790036">
      <w:pPr>
        <w:pStyle w:val="ListParagraph"/>
        <w:numPr>
          <w:ilvl w:val="1"/>
          <w:numId w:val="19"/>
        </w:numPr>
      </w:pPr>
      <w:r>
        <w:t>Large-population models</w:t>
      </w:r>
    </w:p>
    <w:p w14:paraId="02FBFDDD" w14:textId="77777777" w:rsidR="00407E18" w:rsidRPr="00A34A32" w:rsidRDefault="00407E18" w:rsidP="00790036">
      <w:pPr>
        <w:pStyle w:val="ListParagraph"/>
        <w:numPr>
          <w:ilvl w:val="1"/>
          <w:numId w:val="19"/>
        </w:numPr>
      </w:pPr>
      <w:r w:rsidRPr="00A34A32">
        <w:t>Population-level phenomena arising from individual interactions</w:t>
      </w:r>
    </w:p>
    <w:p w14:paraId="1846AFE6" w14:textId="77777777" w:rsidR="00407E18" w:rsidRPr="00A34A32" w:rsidRDefault="00407E18" w:rsidP="00790036">
      <w:pPr>
        <w:pStyle w:val="ListParagraph"/>
        <w:numPr>
          <w:ilvl w:val="1"/>
          <w:numId w:val="19"/>
        </w:numPr>
      </w:pPr>
      <w:r w:rsidRPr="00A34A32">
        <w:t>Phenomena with a straightforward "Natural History"</w:t>
      </w:r>
    </w:p>
    <w:p w14:paraId="6AD6CF44" w14:textId="77777777" w:rsidR="00407E18" w:rsidRPr="00A34A32" w:rsidRDefault="00407E18" w:rsidP="00790036">
      <w:pPr>
        <w:pStyle w:val="ListParagraph"/>
        <w:numPr>
          <w:ilvl w:val="1"/>
          <w:numId w:val="19"/>
        </w:numPr>
      </w:pPr>
      <w:r w:rsidRPr="00A34A32">
        <w:t>Phenomena with strong social determinants</w:t>
      </w:r>
    </w:p>
    <w:p w14:paraId="4DDA43D6" w14:textId="77777777" w:rsidR="00407E18" w:rsidRPr="00A34A32" w:rsidRDefault="00407E18" w:rsidP="00790036">
      <w:pPr>
        <w:pStyle w:val="ListParagraph"/>
        <w:numPr>
          <w:ilvl w:val="1"/>
          <w:numId w:val="19"/>
        </w:numPr>
      </w:pPr>
      <w:r w:rsidRPr="00A34A32">
        <w:t>Phenomena with strong spatial characteristics</w:t>
      </w:r>
    </w:p>
    <w:p w14:paraId="49694461" w14:textId="52D73BB6" w:rsidR="00407E18" w:rsidRPr="00A34A32" w:rsidRDefault="00407E18" w:rsidP="00790036">
      <w:pPr>
        <w:pStyle w:val="ListParagraph"/>
        <w:numPr>
          <w:ilvl w:val="1"/>
          <w:numId w:val="19"/>
        </w:numPr>
      </w:pPr>
      <w:r w:rsidRPr="00A34A32">
        <w:t>Problem</w:t>
      </w:r>
      <w:r>
        <w:t>s</w:t>
      </w:r>
      <w:r w:rsidRPr="00A34A32">
        <w:t xml:space="preserve"> dependent on longitudinal demographic projections</w:t>
      </w:r>
    </w:p>
    <w:p w14:paraId="1A1C869B" w14:textId="77777777" w:rsidR="00407E18" w:rsidRDefault="00407E18" w:rsidP="00407E18"/>
    <w:p w14:paraId="66711CB2" w14:textId="5993E747" w:rsidR="00407E18" w:rsidRPr="00A34A32" w:rsidRDefault="00407E18" w:rsidP="00790036">
      <w:pPr>
        <w:pStyle w:val="ListParagraph"/>
        <w:numPr>
          <w:ilvl w:val="0"/>
          <w:numId w:val="4"/>
        </w:numPr>
      </w:pPr>
      <w:r w:rsidRPr="00A34A32">
        <w:t>FRED is less well-suited for</w:t>
      </w:r>
    </w:p>
    <w:p w14:paraId="1C66C23E" w14:textId="3EC5549F" w:rsidR="00407E18" w:rsidRPr="00A34A32" w:rsidRDefault="00407E18" w:rsidP="00790036">
      <w:pPr>
        <w:pStyle w:val="ListParagraph"/>
        <w:numPr>
          <w:ilvl w:val="1"/>
          <w:numId w:val="20"/>
        </w:numPr>
      </w:pPr>
      <w:r w:rsidRPr="00A34A32">
        <w:t>Detailed physiological modeling</w:t>
      </w:r>
      <w:r>
        <w:t xml:space="preserve"> of individuals</w:t>
      </w:r>
    </w:p>
    <w:p w14:paraId="1D41CE33" w14:textId="77777777" w:rsidR="00407E18" w:rsidRPr="00A34A32" w:rsidRDefault="00407E18" w:rsidP="00790036">
      <w:pPr>
        <w:pStyle w:val="ListParagraph"/>
        <w:numPr>
          <w:ilvl w:val="1"/>
          <w:numId w:val="20"/>
        </w:numPr>
      </w:pPr>
      <w:r w:rsidRPr="00A34A32">
        <w:t xml:space="preserve">Problems depending on high-resolution </w:t>
      </w:r>
      <w:r>
        <w:t>location</w:t>
      </w:r>
      <w:r w:rsidRPr="00A34A32">
        <w:t xml:space="preserve"> (e.g. traffic models)</w:t>
      </w:r>
    </w:p>
    <w:p w14:paraId="31AA1775" w14:textId="77777777" w:rsidR="00CB2318" w:rsidRDefault="00CB2318"/>
    <w:p w14:paraId="6CF7EA42" w14:textId="41DB25BA" w:rsidR="00CB2318" w:rsidRDefault="00CB2318" w:rsidP="00CB2318">
      <w:pPr>
        <w:pStyle w:val="Heading2"/>
      </w:pPr>
      <w:bookmarkStart w:id="25" w:name="_Toc27037337"/>
      <w:r>
        <w:t>FRED Versions</w:t>
      </w:r>
      <w:bookmarkEnd w:id="25"/>
    </w:p>
    <w:p w14:paraId="005B35DD" w14:textId="77777777" w:rsidR="00CB2318" w:rsidRDefault="00CB2318" w:rsidP="00CB2318">
      <w:pPr>
        <w:pStyle w:val="Heading2"/>
      </w:pPr>
    </w:p>
    <w:p w14:paraId="6686AEC2" w14:textId="7C7F134C" w:rsidR="00CB2318" w:rsidRDefault="00CB2318" w:rsidP="00CB2318">
      <w:r>
        <w:t xml:space="preserve">This document describes FRED Version </w:t>
      </w:r>
      <w:r w:rsidR="00A61BA9">
        <w:t>5</w:t>
      </w:r>
      <w:r w:rsidR="00565081">
        <w:t>.</w:t>
      </w:r>
    </w:p>
    <w:p w14:paraId="52F54D00" w14:textId="2797E3D9" w:rsidR="00565081" w:rsidRDefault="00565081" w:rsidP="00CB2318"/>
    <w:p w14:paraId="5E97FAD7" w14:textId="76F60338" w:rsidR="00565081" w:rsidRDefault="00565081" w:rsidP="00565081">
      <w:r>
        <w:t xml:space="preserve">FRED </w:t>
      </w:r>
      <w:r w:rsidR="00506F10">
        <w:t>uses a</w:t>
      </w:r>
      <w:r>
        <w:t xml:space="preserve"> three</w:t>
      </w:r>
      <w:r w:rsidR="00506F10">
        <w:t>-part version number (e.g. Version 5.</w:t>
      </w:r>
      <w:r w:rsidR="00D02E98">
        <w:t>3</w:t>
      </w:r>
      <w:r w:rsidR="00506F10">
        <w:t>.0)</w:t>
      </w:r>
      <w:r>
        <w:t>:</w:t>
      </w:r>
    </w:p>
    <w:p w14:paraId="01FD1283" w14:textId="3A0DB1CE" w:rsidR="00565081" w:rsidRDefault="00565081" w:rsidP="00364C73">
      <w:pPr>
        <w:pStyle w:val="ListParagraph"/>
        <w:numPr>
          <w:ilvl w:val="0"/>
          <w:numId w:val="34"/>
        </w:numPr>
      </w:pPr>
      <w:r>
        <w:t>The first number is the major version number, and changes when extensive changes are made to the syntax of FRED models. Models written for version before the current major version require manual editing to be accepted in the new FRED syntax.</w:t>
      </w:r>
    </w:p>
    <w:p w14:paraId="64BBD88B" w14:textId="3D25E2B4" w:rsidR="00565081" w:rsidRDefault="00565081" w:rsidP="00790036">
      <w:pPr>
        <w:pStyle w:val="ListParagraph"/>
        <w:numPr>
          <w:ilvl w:val="0"/>
          <w:numId w:val="23"/>
        </w:numPr>
        <w:adjustRightInd w:val="0"/>
      </w:pPr>
      <w:r>
        <w:lastRenderedPageBreak/>
        <w:t>The second number is the minor version number, and is incremented when new features are added to FRED. Models written for previous minor versions of FRED should still run as expected, but the results may be slightly different during to changes in random number sequences.</w:t>
      </w:r>
    </w:p>
    <w:p w14:paraId="21B123D6" w14:textId="73357B92" w:rsidR="00565081" w:rsidRDefault="00565081" w:rsidP="00790036">
      <w:pPr>
        <w:pStyle w:val="ListParagraph"/>
        <w:numPr>
          <w:ilvl w:val="0"/>
          <w:numId w:val="23"/>
        </w:numPr>
        <w:adjustRightInd w:val="0"/>
      </w:pPr>
      <w:r>
        <w:t>The third number is updated after bug fixes and improvements in stability and/or efficiency.  Only models affected by the relevant bugs should be affected by the incrmental update.</w:t>
      </w:r>
    </w:p>
    <w:p w14:paraId="3023FAF3" w14:textId="77777777" w:rsidR="00565081" w:rsidRDefault="00565081" w:rsidP="00565081">
      <w:pPr>
        <w:adjustRightInd w:val="0"/>
      </w:pPr>
    </w:p>
    <w:p w14:paraId="2AF4F032" w14:textId="7BFEDEFC" w:rsidR="00565081" w:rsidRDefault="00565081" w:rsidP="00506F10">
      <w:pPr>
        <w:pStyle w:val="Heading3"/>
      </w:pPr>
      <w:bookmarkStart w:id="26" w:name="_Toc27037338"/>
      <w:r>
        <w:t>Revision Notes</w:t>
      </w:r>
      <w:bookmarkEnd w:id="26"/>
    </w:p>
    <w:p w14:paraId="672968E5" w14:textId="3AAA1400" w:rsidR="00565081" w:rsidRDefault="00565081" w:rsidP="00565081">
      <w:pPr>
        <w:adjustRightInd w:val="0"/>
      </w:pPr>
    </w:p>
    <w:p w14:paraId="230CC49D" w14:textId="1FD4F26B" w:rsidR="0030778F" w:rsidRDefault="0030778F" w:rsidP="0030778F">
      <w:pPr>
        <w:adjustRightInd w:val="0"/>
      </w:pPr>
      <w:r>
        <w:t>Version 5.16.0:</w:t>
      </w:r>
    </w:p>
    <w:p w14:paraId="7A61E9AA" w14:textId="6D88DF4B" w:rsidR="0030778F" w:rsidRDefault="0030778F" w:rsidP="0030778F">
      <w:pPr>
        <w:pStyle w:val="ListParagraph"/>
        <w:numPr>
          <w:ilvl w:val="0"/>
          <w:numId w:val="94"/>
        </w:numPr>
        <w:adjustRightInd w:val="0"/>
      </w:pPr>
      <w:r>
        <w:t xml:space="preserve">Produce output files of </w:t>
      </w:r>
      <w:hyperlink w:anchor="_Time_Series_Output" w:history="1">
        <w:r w:rsidR="00EC2EAE" w:rsidRPr="00EC2EAE">
          <w:rPr>
            <w:rStyle w:val="Hyperlink"/>
          </w:rPr>
          <w:t>time-series</w:t>
        </w:r>
        <w:r w:rsidRPr="00EC2EAE">
          <w:rPr>
            <w:rStyle w:val="Hyperlink"/>
          </w:rPr>
          <w:t xml:space="preserve"> values of global variables</w:t>
        </w:r>
      </w:hyperlink>
      <w:r>
        <w:t xml:space="preserve"> for plotting with fred_plot.</w:t>
      </w:r>
    </w:p>
    <w:p w14:paraId="3BDF6DFD" w14:textId="41386415" w:rsidR="0030778F" w:rsidRDefault="0030778F" w:rsidP="0030778F">
      <w:pPr>
        <w:pStyle w:val="ListParagraph"/>
        <w:numPr>
          <w:ilvl w:val="0"/>
          <w:numId w:val="94"/>
        </w:numPr>
        <w:adjustRightInd w:val="0"/>
      </w:pPr>
      <w:r>
        <w:t>New</w:t>
      </w:r>
      <w:hyperlink w:anchor="_Factors_based_on_2" w:history="1">
        <w:r w:rsidRPr="0096293E">
          <w:rPr>
            <w:rStyle w:val="Hyperlink"/>
          </w:rPr>
          <w:t xml:space="preserve"> </w:t>
        </w:r>
        <w:r w:rsidR="0096293E">
          <w:rPr>
            <w:rStyle w:val="Hyperlink"/>
          </w:rPr>
          <w:t xml:space="preserve">date-related </w:t>
        </w:r>
        <w:r w:rsidRPr="0096293E">
          <w:rPr>
            <w:rStyle w:val="Hyperlink"/>
          </w:rPr>
          <w:t>factors</w:t>
        </w:r>
      </w:hyperlink>
      <w:r>
        <w:t>:</w:t>
      </w:r>
    </w:p>
    <w:p w14:paraId="14B2CB0C" w14:textId="77777777" w:rsidR="0030778F" w:rsidRDefault="0030778F" w:rsidP="0030778F">
      <w:pPr>
        <w:pStyle w:val="ListParagraph"/>
        <w:numPr>
          <w:ilvl w:val="1"/>
          <w:numId w:val="94"/>
        </w:numPr>
        <w:adjustRightInd w:val="0"/>
      </w:pPr>
      <w:r>
        <w:t>epi_week</w:t>
      </w:r>
    </w:p>
    <w:p w14:paraId="22D70688" w14:textId="77777777" w:rsidR="0030778F" w:rsidRDefault="0030778F" w:rsidP="0030778F">
      <w:pPr>
        <w:pStyle w:val="ListParagraph"/>
        <w:numPr>
          <w:ilvl w:val="1"/>
          <w:numId w:val="94"/>
        </w:numPr>
        <w:adjustRightInd w:val="0"/>
      </w:pPr>
      <w:r>
        <w:t>epi_year</w:t>
      </w:r>
    </w:p>
    <w:p w14:paraId="75182CBC" w14:textId="3E24BF98" w:rsidR="0030778F" w:rsidRDefault="0030778F" w:rsidP="0030778F">
      <w:pPr>
        <w:pStyle w:val="ListParagraph"/>
        <w:numPr>
          <w:ilvl w:val="1"/>
          <w:numId w:val="94"/>
        </w:numPr>
        <w:adjustRightInd w:val="0"/>
      </w:pPr>
      <w:r>
        <w:t>sim_week</w:t>
      </w:r>
    </w:p>
    <w:p w14:paraId="7E2244E5" w14:textId="4FD360EE" w:rsidR="0030778F" w:rsidRDefault="0030778F" w:rsidP="0030778F">
      <w:pPr>
        <w:pStyle w:val="ListParagraph"/>
        <w:numPr>
          <w:ilvl w:val="1"/>
          <w:numId w:val="94"/>
        </w:numPr>
        <w:adjustRightInd w:val="0"/>
      </w:pPr>
      <w:r>
        <w:t>sim_month</w:t>
      </w:r>
    </w:p>
    <w:p w14:paraId="7B3A7B00" w14:textId="35328DBF" w:rsidR="0030778F" w:rsidRDefault="0030778F" w:rsidP="0030778F">
      <w:pPr>
        <w:pStyle w:val="ListParagraph"/>
        <w:numPr>
          <w:ilvl w:val="1"/>
          <w:numId w:val="94"/>
        </w:numPr>
        <w:adjustRightInd w:val="0"/>
      </w:pPr>
      <w:r>
        <w:t>sim_year</w:t>
      </w:r>
    </w:p>
    <w:p w14:paraId="4BA9237F" w14:textId="77777777" w:rsidR="0030778F" w:rsidRDefault="0030778F" w:rsidP="004C11DD">
      <w:pPr>
        <w:adjustRightInd w:val="0"/>
      </w:pPr>
    </w:p>
    <w:p w14:paraId="64BA3EB6" w14:textId="058B4A2C" w:rsidR="005427E3" w:rsidRDefault="005427E3" w:rsidP="004C11DD">
      <w:pPr>
        <w:adjustRightInd w:val="0"/>
      </w:pPr>
      <w:r>
        <w:t>Version 5.15.2:</w:t>
      </w:r>
    </w:p>
    <w:p w14:paraId="7762CB49" w14:textId="63B5D27F" w:rsidR="005427E3" w:rsidRDefault="005427E3" w:rsidP="005427E3">
      <w:pPr>
        <w:pStyle w:val="ListParagraph"/>
        <w:numPr>
          <w:ilvl w:val="0"/>
          <w:numId w:val="94"/>
        </w:numPr>
        <w:adjustRightInd w:val="0"/>
      </w:pPr>
      <w:r>
        <w:t>Updated documentation.</w:t>
      </w:r>
    </w:p>
    <w:p w14:paraId="51593710" w14:textId="77777777" w:rsidR="005427E3" w:rsidRDefault="005427E3" w:rsidP="005427E3">
      <w:pPr>
        <w:adjustRightInd w:val="0"/>
      </w:pPr>
    </w:p>
    <w:p w14:paraId="55011E8D" w14:textId="5804C0EE" w:rsidR="00B76CEF" w:rsidRDefault="00B76CEF" w:rsidP="004C11DD">
      <w:pPr>
        <w:adjustRightInd w:val="0"/>
      </w:pPr>
      <w:r>
        <w:t>Version 5.15.1:</w:t>
      </w:r>
    </w:p>
    <w:p w14:paraId="551D6804" w14:textId="0AEDFF51" w:rsidR="00B76CEF" w:rsidRDefault="00B76CEF" w:rsidP="00B76CEF">
      <w:pPr>
        <w:pStyle w:val="ListParagraph"/>
        <w:numPr>
          <w:ilvl w:val="0"/>
          <w:numId w:val="91"/>
        </w:numPr>
        <w:adjustRightInd w:val="0"/>
      </w:pPr>
      <w:r>
        <w:t>Fixed bug storing admin</w:t>
      </w:r>
      <w:r w:rsidR="00DB194E">
        <w:t xml:space="preserve"> id's</w:t>
      </w:r>
      <w:r>
        <w:t xml:space="preserve"> on the global place list.</w:t>
      </w:r>
    </w:p>
    <w:p w14:paraId="7636E2E5" w14:textId="77777777" w:rsidR="00B76CEF" w:rsidRDefault="00B76CEF" w:rsidP="004C11DD">
      <w:pPr>
        <w:adjustRightInd w:val="0"/>
      </w:pPr>
    </w:p>
    <w:p w14:paraId="35F9397A" w14:textId="26FDEB41" w:rsidR="00032EC3" w:rsidRDefault="00032EC3" w:rsidP="004C11DD">
      <w:pPr>
        <w:adjustRightInd w:val="0"/>
      </w:pPr>
      <w:r>
        <w:t>Version 5.15.0:</w:t>
      </w:r>
    </w:p>
    <w:p w14:paraId="7C78C2D2" w14:textId="6AF6A1E3" w:rsidR="00032EC3" w:rsidRDefault="00032EC3" w:rsidP="00364C73">
      <w:pPr>
        <w:pStyle w:val="ListParagraph"/>
        <w:numPr>
          <w:ilvl w:val="0"/>
          <w:numId w:val="83"/>
        </w:numPr>
        <w:adjustRightInd w:val="0"/>
      </w:pPr>
      <w:r>
        <w:t xml:space="preserve">Added </w:t>
      </w:r>
      <w:hyperlink w:anchor="_Defining_Places_in" w:history="1">
        <w:r w:rsidR="00E4519D" w:rsidRPr="00E4519D">
          <w:rPr>
            <w:rStyle w:val="Hyperlink"/>
          </w:rPr>
          <w:t>user</w:t>
        </w:r>
        <w:r w:rsidRPr="00E4519D">
          <w:rPr>
            <w:rStyle w:val="Hyperlink"/>
          </w:rPr>
          <w:t>-defined place locations</w:t>
        </w:r>
        <w:r w:rsidR="00E4519D" w:rsidRPr="00E4519D">
          <w:rPr>
            <w:rStyle w:val="Hyperlink"/>
          </w:rPr>
          <w:t xml:space="preserve"> in the FRED program</w:t>
        </w:r>
      </w:hyperlink>
      <w:r w:rsidR="00E4519D">
        <w:t>.</w:t>
      </w:r>
    </w:p>
    <w:p w14:paraId="669B116D" w14:textId="116A9C02" w:rsidR="000C2B2F" w:rsidRDefault="000C2B2F" w:rsidP="000C2B2F">
      <w:pPr>
        <w:pStyle w:val="ListParagraph"/>
        <w:numPr>
          <w:ilvl w:val="0"/>
          <w:numId w:val="83"/>
        </w:numPr>
        <w:adjustRightInd w:val="0"/>
      </w:pPr>
      <w:r>
        <w:t xml:space="preserve">Adopted uniform </w:t>
      </w:r>
      <w:hyperlink w:anchor="_Defining_Places_in" w:history="1">
        <w:r w:rsidRPr="000C2B2F">
          <w:rPr>
            <w:rStyle w:val="Hyperlink"/>
          </w:rPr>
          <w:t>place id coding scheme</w:t>
        </w:r>
      </w:hyperlink>
      <w:r>
        <w:t>.</w:t>
      </w:r>
    </w:p>
    <w:p w14:paraId="1BCD1B26" w14:textId="7C1308F1" w:rsidR="00032EC3" w:rsidRDefault="00032EC3" w:rsidP="00364C73">
      <w:pPr>
        <w:pStyle w:val="ListParagraph"/>
        <w:numPr>
          <w:ilvl w:val="0"/>
          <w:numId w:val="83"/>
        </w:numPr>
        <w:adjustRightInd w:val="0"/>
      </w:pPr>
      <w:r>
        <w:t>Added automat</w:t>
      </w:r>
      <w:r w:rsidR="00DB194E">
        <w:t>ically generated</w:t>
      </w:r>
      <w:r>
        <w:t xml:space="preserve"> </w:t>
      </w:r>
      <w:hyperlink w:anchor="_Administrators" w:history="1">
        <w:r w:rsidRPr="00DB194E">
          <w:rPr>
            <w:rStyle w:val="Hyperlink"/>
          </w:rPr>
          <w:t>globa</w:t>
        </w:r>
        <w:r w:rsidR="00DB194E">
          <w:rPr>
            <w:rStyle w:val="Hyperlink"/>
          </w:rPr>
          <w:t>l</w:t>
        </w:r>
        <w:r w:rsidRPr="00DB194E">
          <w:rPr>
            <w:rStyle w:val="Hyperlink"/>
          </w:rPr>
          <w:t xml:space="preserve"> lists</w:t>
        </w:r>
        <w:r w:rsidR="00DB194E" w:rsidRPr="00DB194E">
          <w:rPr>
            <w:rStyle w:val="Hyperlink"/>
          </w:rPr>
          <w:t xml:space="preserve"> of administrators</w:t>
        </w:r>
      </w:hyperlink>
      <w:r w:rsidR="00DB194E">
        <w:t>.</w:t>
      </w:r>
    </w:p>
    <w:p w14:paraId="32A62E98" w14:textId="77777777" w:rsidR="00032EC3" w:rsidRDefault="00032EC3" w:rsidP="004C11DD">
      <w:pPr>
        <w:adjustRightInd w:val="0"/>
      </w:pPr>
    </w:p>
    <w:p w14:paraId="66B2C61D" w14:textId="5435CA9D" w:rsidR="00032EC3" w:rsidRDefault="00032EC3" w:rsidP="004C11DD">
      <w:pPr>
        <w:adjustRightInd w:val="0"/>
      </w:pPr>
      <w:r>
        <w:t>Version 5.14.1-2:</w:t>
      </w:r>
    </w:p>
    <w:p w14:paraId="2EAABBAF" w14:textId="730DAB3C" w:rsidR="00032EC3" w:rsidRDefault="00032EC3" w:rsidP="00364C73">
      <w:pPr>
        <w:pStyle w:val="ListParagraph"/>
        <w:numPr>
          <w:ilvl w:val="0"/>
          <w:numId w:val="84"/>
        </w:numPr>
        <w:adjustRightInd w:val="0"/>
      </w:pPr>
      <w:r>
        <w:t>Fixed bugs in reading user-defined place files.</w:t>
      </w:r>
    </w:p>
    <w:p w14:paraId="788EA3A7" w14:textId="77777777" w:rsidR="00032EC3" w:rsidRDefault="00032EC3" w:rsidP="004C11DD">
      <w:pPr>
        <w:adjustRightInd w:val="0"/>
      </w:pPr>
    </w:p>
    <w:p w14:paraId="2903C15F" w14:textId="676DC0E9" w:rsidR="00CA6C2C" w:rsidRDefault="00CA6C2C" w:rsidP="004C11DD">
      <w:pPr>
        <w:adjustRightInd w:val="0"/>
      </w:pPr>
      <w:r>
        <w:t>Version 5.14.0:</w:t>
      </w:r>
    </w:p>
    <w:p w14:paraId="70D5DEAD" w14:textId="5A31E500" w:rsidR="00CA6C2C" w:rsidRDefault="00CA6C2C" w:rsidP="00364C73">
      <w:pPr>
        <w:pStyle w:val="ListParagraph"/>
        <w:numPr>
          <w:ilvl w:val="0"/>
          <w:numId w:val="82"/>
        </w:numPr>
        <w:adjustRightInd w:val="0"/>
      </w:pPr>
      <w:r>
        <w:t xml:space="preserve">Added min_weight </w:t>
      </w:r>
      <w:hyperlink w:anchor="_Factors_based_on" w:history="1">
        <w:r w:rsidRPr="00CA6C2C">
          <w:rPr>
            <w:rStyle w:val="Hyperlink"/>
          </w:rPr>
          <w:t>factors for selecting edges</w:t>
        </w:r>
      </w:hyperlink>
      <w:r>
        <w:t xml:space="preserve"> in a network.</w:t>
      </w:r>
    </w:p>
    <w:p w14:paraId="472B1627" w14:textId="0DCFB1F5" w:rsidR="001A7470" w:rsidRDefault="001A7470" w:rsidP="00364C73">
      <w:pPr>
        <w:pStyle w:val="ListParagraph"/>
        <w:numPr>
          <w:ilvl w:val="0"/>
          <w:numId w:val="82"/>
        </w:numPr>
        <w:adjustRightInd w:val="0"/>
      </w:pPr>
      <w:r>
        <w:t xml:space="preserve">Added an </w:t>
      </w:r>
      <w:hyperlink w:anchor="_Actions_Affecting_an" w:history="1">
        <w:r w:rsidRPr="00414AB2">
          <w:rPr>
            <w:rStyle w:val="Hyperlink"/>
          </w:rPr>
          <w:t>action</w:t>
        </w:r>
      </w:hyperlink>
      <w:r>
        <w:t xml:space="preserve"> of the form </w:t>
      </w:r>
      <w:r w:rsidRPr="00CF3317">
        <w:rPr>
          <w:rFonts w:eastAsiaTheme="minorHAnsi"/>
          <w:b/>
          <w:bCs/>
          <w:color w:val="000000"/>
        </w:rPr>
        <w:t>join(</w:t>
      </w:r>
      <w:r>
        <w:rPr>
          <w:rFonts w:eastAsiaTheme="minorHAnsi"/>
          <w:b/>
          <w:bCs/>
          <w:i/>
          <w:color w:val="000000"/>
        </w:rPr>
        <w:t>Place</w:t>
      </w:r>
      <w:r w:rsidRPr="00CF3317">
        <w:rPr>
          <w:rFonts w:eastAsiaTheme="minorHAnsi"/>
          <w:b/>
          <w:bCs/>
          <w:i/>
          <w:color w:val="000000"/>
        </w:rPr>
        <w:t>Type</w:t>
      </w:r>
      <w:r>
        <w:rPr>
          <w:rFonts w:eastAsiaTheme="minorHAnsi"/>
          <w:b/>
          <w:bCs/>
          <w:iCs/>
          <w:color w:val="000000"/>
        </w:rPr>
        <w:t xml:space="preserve">, Expression) </w:t>
      </w:r>
      <w:r>
        <w:t>t</w:t>
      </w:r>
      <w:r w:rsidR="00414AB2">
        <w:t>hat causes the agent to</w:t>
      </w:r>
      <w:r>
        <w:t xml:space="preserve"> join a specific place named by the Expression.</w:t>
      </w:r>
    </w:p>
    <w:p w14:paraId="2AB350C9" w14:textId="2640B7B1" w:rsidR="00AC149E" w:rsidRDefault="00AC149E" w:rsidP="00364C73">
      <w:pPr>
        <w:pStyle w:val="ListParagraph"/>
        <w:numPr>
          <w:ilvl w:val="0"/>
          <w:numId w:val="82"/>
        </w:numPr>
        <w:adjustRightInd w:val="0"/>
      </w:pPr>
      <w:r>
        <w:t>Fixed bugs having to do with initialization of adminstrative agents.</w:t>
      </w:r>
    </w:p>
    <w:p w14:paraId="5C99FDD5" w14:textId="77777777" w:rsidR="00CA6C2C" w:rsidRDefault="00CA6C2C" w:rsidP="004C11DD">
      <w:pPr>
        <w:adjustRightInd w:val="0"/>
      </w:pPr>
    </w:p>
    <w:p w14:paraId="751B5039" w14:textId="34E1CA4A" w:rsidR="00316F73" w:rsidRDefault="00316F73" w:rsidP="00316F73">
      <w:pPr>
        <w:adjustRightInd w:val="0"/>
      </w:pPr>
      <w:r>
        <w:t>Version 5.13.2:</w:t>
      </w:r>
    </w:p>
    <w:p w14:paraId="33E17ED0" w14:textId="7E5B1E7C" w:rsidR="00316F73" w:rsidRDefault="00316F73" w:rsidP="00364C73">
      <w:pPr>
        <w:pStyle w:val="ListParagraph"/>
        <w:numPr>
          <w:ilvl w:val="0"/>
          <w:numId w:val="79"/>
        </w:numPr>
        <w:adjustRightInd w:val="0"/>
      </w:pPr>
      <w:r>
        <w:t>Fixed bugs in the unique identifier sp_id for generated places.</w:t>
      </w:r>
    </w:p>
    <w:p w14:paraId="390715D1" w14:textId="77777777" w:rsidR="00316F73" w:rsidRDefault="00316F73" w:rsidP="004C11DD">
      <w:pPr>
        <w:adjustRightInd w:val="0"/>
      </w:pPr>
    </w:p>
    <w:p w14:paraId="0E0338B9" w14:textId="6CCABED0" w:rsidR="00F558C7" w:rsidRDefault="00F558C7" w:rsidP="004C11DD">
      <w:pPr>
        <w:adjustRightInd w:val="0"/>
      </w:pPr>
      <w:r>
        <w:t>Version 5.13.1:</w:t>
      </w:r>
    </w:p>
    <w:p w14:paraId="23DF66AD" w14:textId="62C99B7A" w:rsidR="00F558C7" w:rsidRDefault="00F558C7" w:rsidP="00364C73">
      <w:pPr>
        <w:pStyle w:val="ListParagraph"/>
        <w:numPr>
          <w:ilvl w:val="0"/>
          <w:numId w:val="79"/>
        </w:numPr>
        <w:adjustRightInd w:val="0"/>
      </w:pPr>
      <w:r>
        <w:t>Removed deprecated support for import files.</w:t>
      </w:r>
    </w:p>
    <w:p w14:paraId="69E9518B" w14:textId="77777777" w:rsidR="00F558C7" w:rsidRDefault="00F558C7" w:rsidP="004C11DD">
      <w:pPr>
        <w:adjustRightInd w:val="0"/>
      </w:pPr>
    </w:p>
    <w:p w14:paraId="396700B4" w14:textId="4C72C480" w:rsidR="0037037B" w:rsidRDefault="0037037B" w:rsidP="004C11DD">
      <w:pPr>
        <w:adjustRightInd w:val="0"/>
      </w:pPr>
      <w:r>
        <w:t>Version 5.13.0:</w:t>
      </w:r>
    </w:p>
    <w:p w14:paraId="7E487568" w14:textId="45398FAE" w:rsidR="0037037B" w:rsidRDefault="0037037B" w:rsidP="00364C73">
      <w:pPr>
        <w:pStyle w:val="ListParagraph"/>
        <w:numPr>
          <w:ilvl w:val="0"/>
          <w:numId w:val="77"/>
        </w:numPr>
        <w:adjustRightInd w:val="0"/>
      </w:pPr>
      <w:r>
        <w:t xml:space="preserve">Added deterministic_contacts option to </w:t>
      </w:r>
      <w:hyperlink w:anchor="_Transmission_in_Networks" w:history="1">
        <w:r w:rsidRPr="0037037B">
          <w:rPr>
            <w:rStyle w:val="Hyperlink"/>
          </w:rPr>
          <w:t>Network transmission</w:t>
        </w:r>
      </w:hyperlink>
      <w:r>
        <w:t>.</w:t>
      </w:r>
    </w:p>
    <w:p w14:paraId="4C49E54B" w14:textId="6622F0DE" w:rsidR="0037037B" w:rsidRDefault="0037037B" w:rsidP="00364C73">
      <w:pPr>
        <w:pStyle w:val="ListParagraph"/>
        <w:numPr>
          <w:ilvl w:val="0"/>
          <w:numId w:val="77"/>
        </w:numPr>
        <w:adjustRightInd w:val="0"/>
      </w:pPr>
      <w:r>
        <w:t xml:space="preserve">Added health_records_run property to limit the production of </w:t>
      </w:r>
      <w:hyperlink w:anchor="_Health_Records_File" w:history="1">
        <w:r w:rsidRPr="00FD3CB0">
          <w:rPr>
            <w:rStyle w:val="Hyperlink"/>
          </w:rPr>
          <w:t>health records files</w:t>
        </w:r>
      </w:hyperlink>
      <w:r>
        <w:t xml:space="preserve"> to a single run by default.</w:t>
      </w:r>
    </w:p>
    <w:p w14:paraId="1F799B71" w14:textId="77777777" w:rsidR="0037037B" w:rsidRDefault="0037037B" w:rsidP="004C11DD">
      <w:pPr>
        <w:adjustRightInd w:val="0"/>
      </w:pPr>
    </w:p>
    <w:p w14:paraId="686CBDFA" w14:textId="3F92D028" w:rsidR="00510D65" w:rsidRDefault="00510D65" w:rsidP="004C11DD">
      <w:pPr>
        <w:adjustRightInd w:val="0"/>
      </w:pPr>
      <w:r>
        <w:t>Version 5.12.1:</w:t>
      </w:r>
    </w:p>
    <w:p w14:paraId="3D3C2E4C" w14:textId="4E90F8A9" w:rsidR="00510D65" w:rsidRDefault="00510D65" w:rsidP="00364C73">
      <w:pPr>
        <w:pStyle w:val="ListParagraph"/>
        <w:numPr>
          <w:ilvl w:val="0"/>
          <w:numId w:val="74"/>
        </w:numPr>
        <w:adjustRightInd w:val="0"/>
      </w:pPr>
      <w:r>
        <w:t xml:space="preserve">Efficiency improvements in </w:t>
      </w:r>
      <w:r w:rsidR="005F0C7F">
        <w:t>proximity transmission.</w:t>
      </w:r>
    </w:p>
    <w:p w14:paraId="6169A65A" w14:textId="77777777" w:rsidR="00510D65" w:rsidRDefault="00510D65" w:rsidP="004C11DD">
      <w:pPr>
        <w:adjustRightInd w:val="0"/>
      </w:pPr>
    </w:p>
    <w:p w14:paraId="4B6E5B45" w14:textId="48C8FB9E" w:rsidR="00C13138" w:rsidRDefault="00C13138" w:rsidP="004C11DD">
      <w:pPr>
        <w:adjustRightInd w:val="0"/>
      </w:pPr>
      <w:r>
        <w:t>Version 5.12.0:</w:t>
      </w:r>
    </w:p>
    <w:p w14:paraId="7CF2090B" w14:textId="4B723BB2" w:rsidR="00C13138" w:rsidRPr="00C13138" w:rsidRDefault="00C13138" w:rsidP="00364C73">
      <w:pPr>
        <w:pStyle w:val="ListParagraph"/>
        <w:numPr>
          <w:ilvl w:val="0"/>
          <w:numId w:val="72"/>
        </w:numPr>
        <w:adjustRightInd w:val="0"/>
      </w:pPr>
      <w:r>
        <w:t xml:space="preserve">Added </w:t>
      </w:r>
      <w:hyperlink w:anchor="_Import_Actions" w:history="1">
        <w:r w:rsidRPr="00C13138">
          <w:rPr>
            <w:rStyle w:val="Hyperlink"/>
            <w:b/>
          </w:rPr>
          <w:t>import_list()</w:t>
        </w:r>
      </w:hyperlink>
      <w:r>
        <w:t xml:space="preserve"> action. This exposes a list of agents to a </w:t>
      </w:r>
      <w:r w:rsidR="00160207">
        <w:t>Condition</w:t>
      </w:r>
      <w:r>
        <w:t>. It may be useful to expose the exact same agents at the start of multiple simulation runs.</w:t>
      </w:r>
    </w:p>
    <w:p w14:paraId="1C6E4413" w14:textId="77777777" w:rsidR="00C13138" w:rsidRDefault="00C13138" w:rsidP="004C11DD">
      <w:pPr>
        <w:adjustRightInd w:val="0"/>
      </w:pPr>
    </w:p>
    <w:p w14:paraId="0BED60E1" w14:textId="6C51E294" w:rsidR="00232FFA" w:rsidRDefault="00232FFA" w:rsidP="004C11DD">
      <w:pPr>
        <w:adjustRightInd w:val="0"/>
      </w:pPr>
      <w:r>
        <w:t>Version 5.11.1:</w:t>
      </w:r>
    </w:p>
    <w:p w14:paraId="0C8AA6D9" w14:textId="2DF6AB35" w:rsidR="00232FFA" w:rsidRDefault="00232FFA" w:rsidP="00364C73">
      <w:pPr>
        <w:pStyle w:val="ListParagraph"/>
        <w:numPr>
          <w:ilvl w:val="0"/>
          <w:numId w:val="71"/>
        </w:numPr>
        <w:adjustRightInd w:val="0"/>
      </w:pPr>
      <w:r>
        <w:t>Fixed bug in group id</w:t>
      </w:r>
      <w:hyperlink w:anchor="_Factors_based_on_1" w:history="1">
        <w:r w:rsidRPr="00232FFA">
          <w:rPr>
            <w:rStyle w:val="Hyperlink"/>
          </w:rPr>
          <w:t xml:space="preserve"> factors</w:t>
        </w:r>
      </w:hyperlink>
      <w:r>
        <w:t>. The group id is now the sp_id for the group as it appears in the synthetic population file. This is a unique identifier across all counties in the US synthetic population.</w:t>
      </w:r>
    </w:p>
    <w:p w14:paraId="1D957D53" w14:textId="77777777" w:rsidR="00232FFA" w:rsidRDefault="00232FFA" w:rsidP="004C11DD">
      <w:pPr>
        <w:adjustRightInd w:val="0"/>
      </w:pPr>
    </w:p>
    <w:p w14:paraId="68465516" w14:textId="2CAA5542" w:rsidR="00385432" w:rsidRDefault="00385432" w:rsidP="004C11DD">
      <w:pPr>
        <w:adjustRightInd w:val="0"/>
      </w:pPr>
      <w:r>
        <w:t>Version 5.11.0:</w:t>
      </w:r>
    </w:p>
    <w:p w14:paraId="1011220F" w14:textId="6EBE9A9A" w:rsidR="00385432" w:rsidRDefault="00B72E00" w:rsidP="00364C73">
      <w:pPr>
        <w:pStyle w:val="ListParagraph"/>
        <w:numPr>
          <w:ilvl w:val="0"/>
          <w:numId w:val="64"/>
        </w:numPr>
        <w:adjustRightInd w:val="0"/>
      </w:pPr>
      <w:r>
        <w:t>Meta-</w:t>
      </w:r>
      <w:r w:rsidR="00385432">
        <w:t>agent</w:t>
      </w:r>
      <w:r>
        <w:t>s</w:t>
      </w:r>
      <w:r w:rsidR="00385432">
        <w:t xml:space="preserve"> can modify transmissibility of </w:t>
      </w:r>
      <w:r w:rsidR="00160207">
        <w:t>Condition</w:t>
      </w:r>
      <w:r w:rsidR="00385432">
        <w:t>s</w:t>
      </w:r>
      <w:r>
        <w:t xml:space="preserve"> using</w:t>
      </w:r>
      <w:hyperlink w:anchor="_Import_Actions" w:history="1">
        <w:r w:rsidRPr="00375E50">
          <w:rPr>
            <w:rStyle w:val="Hyperlink"/>
          </w:rPr>
          <w:t xml:space="preserve"> </w:t>
        </w:r>
        <w:r w:rsidRPr="00375E50">
          <w:rPr>
            <w:rStyle w:val="Hyperlink"/>
            <w:b/>
            <w:bCs/>
          </w:rPr>
          <w:t>set_trans()</w:t>
        </w:r>
      </w:hyperlink>
    </w:p>
    <w:p w14:paraId="052328FE" w14:textId="5F2EE336" w:rsidR="00385432" w:rsidRDefault="00385432" w:rsidP="00364C73">
      <w:pPr>
        <w:pStyle w:val="ListParagraph"/>
        <w:numPr>
          <w:ilvl w:val="0"/>
          <w:numId w:val="64"/>
        </w:numPr>
        <w:adjustRightInd w:val="0"/>
      </w:pPr>
      <w:r>
        <w:t xml:space="preserve">Added </w:t>
      </w:r>
      <w:hyperlink w:anchor="_Factors_based_on_2" w:history="1">
        <w:r w:rsidRPr="008356AF">
          <w:rPr>
            <w:rStyle w:val="Hyperlink"/>
            <w:b/>
            <w:bCs/>
          </w:rPr>
          <w:t>day_of_year</w:t>
        </w:r>
      </w:hyperlink>
      <w:r>
        <w:t xml:space="preserve"> and </w:t>
      </w:r>
      <w:hyperlink w:anchor="_Factors_based_on_3" w:history="1">
        <w:r w:rsidRPr="001B77DA">
          <w:rPr>
            <w:rStyle w:val="Hyperlink"/>
            <w:b/>
            <w:bCs/>
          </w:rPr>
          <w:t>transmissibility_of_</w:t>
        </w:r>
        <w:r w:rsidR="00160207">
          <w:rPr>
            <w:rStyle w:val="Hyperlink"/>
            <w:b/>
            <w:bCs/>
          </w:rPr>
          <w:t>Condition</w:t>
        </w:r>
      </w:hyperlink>
      <w:r>
        <w:t xml:space="preserve"> factors.</w:t>
      </w:r>
    </w:p>
    <w:p w14:paraId="1584CDEF" w14:textId="75A6B71F" w:rsidR="00385432" w:rsidRDefault="00385432" w:rsidP="00364C73">
      <w:pPr>
        <w:pStyle w:val="ListParagraph"/>
        <w:numPr>
          <w:ilvl w:val="0"/>
          <w:numId w:val="64"/>
        </w:numPr>
        <w:adjustRightInd w:val="0"/>
      </w:pPr>
      <w:r>
        <w:t xml:space="preserve">Added </w:t>
      </w:r>
      <w:hyperlink w:anchor="_Math_Functions" w:history="1">
        <w:r w:rsidRPr="002A08AF">
          <w:rPr>
            <w:rStyle w:val="Hyperlink"/>
            <w:b/>
            <w:bCs/>
          </w:rPr>
          <w:t>sin()</w:t>
        </w:r>
        <w:r w:rsidRPr="002A08AF">
          <w:rPr>
            <w:rStyle w:val="Hyperlink"/>
          </w:rPr>
          <w:t xml:space="preserve"> and </w:t>
        </w:r>
        <w:r w:rsidRPr="002A08AF">
          <w:rPr>
            <w:rStyle w:val="Hyperlink"/>
            <w:b/>
            <w:bCs/>
          </w:rPr>
          <w:t>cos()</w:t>
        </w:r>
      </w:hyperlink>
      <w:r>
        <w:t xml:space="preserve"> math functions.</w:t>
      </w:r>
    </w:p>
    <w:p w14:paraId="0B8595E4" w14:textId="77777777" w:rsidR="00385432" w:rsidRDefault="00385432" w:rsidP="00385432">
      <w:pPr>
        <w:adjustRightInd w:val="0"/>
      </w:pPr>
    </w:p>
    <w:p w14:paraId="1EE48131" w14:textId="3997F182" w:rsidR="00385432" w:rsidRDefault="00385432" w:rsidP="004C11DD">
      <w:pPr>
        <w:adjustRightInd w:val="0"/>
      </w:pPr>
      <w:r>
        <w:t>Version 5.10.0:</w:t>
      </w:r>
    </w:p>
    <w:p w14:paraId="1518CF1D" w14:textId="29DA714C" w:rsidR="00385432" w:rsidRDefault="00385432" w:rsidP="00364C73">
      <w:pPr>
        <w:pStyle w:val="ListParagraph"/>
        <w:numPr>
          <w:ilvl w:val="0"/>
          <w:numId w:val="65"/>
        </w:numPr>
        <w:adjustRightInd w:val="0"/>
      </w:pPr>
      <w:r>
        <w:t xml:space="preserve">Added </w:t>
      </w:r>
      <w:hyperlink w:anchor="_Health_Records_File" w:history="1">
        <w:r w:rsidRPr="00DC7CF8">
          <w:rPr>
            <w:rStyle w:val="Hyperlink"/>
            <w:b/>
          </w:rPr>
          <w:t>record_location</w:t>
        </w:r>
      </w:hyperlink>
      <w:r>
        <w:t xml:space="preserve"> property. If set, then latitude and longitude are </w:t>
      </w:r>
      <w:r w:rsidR="00CF565D">
        <w:t>REPORT</w:t>
      </w:r>
      <w:r>
        <w:t xml:space="preserve"> in the health</w:t>
      </w:r>
      <w:r w:rsidR="002A08AF">
        <w:t xml:space="preserve"> </w:t>
      </w:r>
      <w:r>
        <w:t>records file.</w:t>
      </w:r>
    </w:p>
    <w:p w14:paraId="2150FED1" w14:textId="77777777" w:rsidR="00385432" w:rsidRDefault="00385432" w:rsidP="004C11DD">
      <w:pPr>
        <w:adjustRightInd w:val="0"/>
      </w:pPr>
    </w:p>
    <w:p w14:paraId="00F7F07D" w14:textId="3F3CFA09" w:rsidR="00236A18" w:rsidRDefault="00236A18" w:rsidP="004C11DD">
      <w:pPr>
        <w:adjustRightInd w:val="0"/>
      </w:pPr>
      <w:r>
        <w:t>Version 5.9.0:</w:t>
      </w:r>
    </w:p>
    <w:p w14:paraId="7C9E7518" w14:textId="5BCA3C39" w:rsidR="00236A18" w:rsidRPr="00D97200" w:rsidRDefault="00236A18" w:rsidP="00364C73">
      <w:pPr>
        <w:pStyle w:val="ListParagraph"/>
        <w:numPr>
          <w:ilvl w:val="0"/>
          <w:numId w:val="62"/>
        </w:numPr>
        <w:adjustRightInd w:val="0"/>
        <w:rPr>
          <w:rStyle w:val="Hyperlink"/>
          <w:color w:val="auto"/>
          <w:u w:val="none"/>
        </w:rPr>
      </w:pPr>
      <w:r>
        <w:t xml:space="preserve">Added rules for </w:t>
      </w:r>
      <w:hyperlink w:anchor="_Import_Actions" w:history="1">
        <w:r w:rsidRPr="00236A18">
          <w:rPr>
            <w:rStyle w:val="Hyperlink"/>
          </w:rPr>
          <w:t>import actions.</w:t>
        </w:r>
      </w:hyperlink>
    </w:p>
    <w:p w14:paraId="78754A51" w14:textId="56DF2015" w:rsidR="00D97200" w:rsidRDefault="00D97200" w:rsidP="00364C73">
      <w:pPr>
        <w:pStyle w:val="ListParagraph"/>
        <w:numPr>
          <w:ilvl w:val="0"/>
          <w:numId w:val="62"/>
        </w:numPr>
        <w:adjustRightInd w:val="0"/>
      </w:pPr>
      <w:r>
        <w:t xml:space="preserve">Added </w:t>
      </w:r>
      <w:hyperlink w:anchor="_Initializing_Variables" w:history="1">
        <w:r w:rsidRPr="007901DC">
          <w:rPr>
            <w:rStyle w:val="Hyperlink"/>
          </w:rPr>
          <w:t>initialization of variables</w:t>
        </w:r>
      </w:hyperlink>
      <w:r>
        <w:t>.</w:t>
      </w:r>
    </w:p>
    <w:p w14:paraId="7DE2C285" w14:textId="202F1842" w:rsidR="00DA54C0" w:rsidRDefault="00DA54C0" w:rsidP="00364C73">
      <w:pPr>
        <w:pStyle w:val="ListParagraph"/>
        <w:numPr>
          <w:ilvl w:val="0"/>
          <w:numId w:val="62"/>
        </w:numPr>
        <w:adjustRightInd w:val="0"/>
      </w:pPr>
      <w:r>
        <w:t xml:space="preserve">Added </w:t>
      </w:r>
      <w:bookmarkStart w:id="27" w:name="set_other_agent_variable"/>
      <w:r w:rsidR="00BC1912">
        <w:fldChar w:fldCharType="begin"/>
      </w:r>
      <w:r w:rsidR="00BC1912">
        <w:instrText xml:space="preserve"> HYPERLINK  \l "_Actions_that_Change" </w:instrText>
      </w:r>
      <w:r w:rsidR="00BC1912">
        <w:fldChar w:fldCharType="separate"/>
      </w:r>
      <w:r w:rsidRPr="00BC1912">
        <w:rPr>
          <w:rStyle w:val="Hyperlink"/>
        </w:rPr>
        <w:t>set</w:t>
      </w:r>
      <w:r w:rsidR="003B4D75" w:rsidRPr="00BC1912">
        <w:rPr>
          <w:rStyle w:val="Hyperlink"/>
        </w:rPr>
        <w:t>(Variable, Expression, AgentId)</w:t>
      </w:r>
      <w:bookmarkEnd w:id="27"/>
      <w:r w:rsidR="00BC1912">
        <w:fldChar w:fldCharType="end"/>
      </w:r>
    </w:p>
    <w:p w14:paraId="49C2590B" w14:textId="08319000" w:rsidR="003040A4" w:rsidRDefault="003040A4" w:rsidP="00364C73">
      <w:pPr>
        <w:pStyle w:val="ListParagraph"/>
        <w:numPr>
          <w:ilvl w:val="0"/>
          <w:numId w:val="62"/>
        </w:numPr>
        <w:adjustRightInd w:val="0"/>
      </w:pPr>
      <w:r>
        <w:t xml:space="preserve">Added </w:t>
      </w:r>
      <w:hyperlink w:anchor="_Factors_based_on_1" w:history="1">
        <w:r w:rsidRPr="003040A4">
          <w:rPr>
            <w:rStyle w:val="Hyperlink"/>
          </w:rPr>
          <w:t>latitude and longitude</w:t>
        </w:r>
      </w:hyperlink>
      <w:r>
        <w:t xml:space="preserve"> </w:t>
      </w:r>
      <w:r w:rsidR="00B727E3">
        <w:t>F</w:t>
      </w:r>
      <w:r>
        <w:t>actors.</w:t>
      </w:r>
    </w:p>
    <w:p w14:paraId="598E2CDA" w14:textId="071B380B" w:rsidR="00B727E3" w:rsidRDefault="00B727E3" w:rsidP="00364C73">
      <w:pPr>
        <w:pStyle w:val="ListParagraph"/>
        <w:numPr>
          <w:ilvl w:val="0"/>
          <w:numId w:val="62"/>
        </w:numPr>
        <w:adjustRightInd w:val="0"/>
      </w:pPr>
      <w:r>
        <w:t xml:space="preserve">Added </w:t>
      </w:r>
      <w:hyperlink w:anchor="_Math_Functions" w:history="1">
        <w:r w:rsidRPr="00B727E3">
          <w:rPr>
            <w:rStyle w:val="Hyperlink"/>
            <w:rFonts w:eastAsiaTheme="minorHAnsi"/>
            <w:bCs/>
          </w:rPr>
          <w:t>distance(lat1, lon1, lat2, lon2)</w:t>
        </w:r>
      </w:hyperlink>
      <w:r>
        <w:rPr>
          <w:rFonts w:eastAsiaTheme="minorHAnsi"/>
          <w:bCs/>
          <w:color w:val="000000"/>
        </w:rPr>
        <w:t xml:space="preserve"> function.</w:t>
      </w:r>
    </w:p>
    <w:p w14:paraId="06AF0331" w14:textId="77777777" w:rsidR="00236A18" w:rsidRDefault="00236A18" w:rsidP="004C11DD">
      <w:pPr>
        <w:adjustRightInd w:val="0"/>
      </w:pPr>
    </w:p>
    <w:p w14:paraId="3EC0B9B3" w14:textId="65FF1AAB" w:rsidR="004C11DD" w:rsidRDefault="004C11DD" w:rsidP="004C11DD">
      <w:pPr>
        <w:adjustRightInd w:val="0"/>
      </w:pPr>
      <w:r>
        <w:t>Version 5.8.3:</w:t>
      </w:r>
    </w:p>
    <w:p w14:paraId="716D4EA9" w14:textId="16D0FBA2" w:rsidR="004C11DD" w:rsidRDefault="004C11DD" w:rsidP="00364C73">
      <w:pPr>
        <w:pStyle w:val="ListParagraph"/>
        <w:numPr>
          <w:ilvl w:val="0"/>
          <w:numId w:val="59"/>
        </w:numPr>
        <w:adjustRightInd w:val="0"/>
      </w:pPr>
      <w:r>
        <w:t xml:space="preserve">Fixed bug in </w:t>
      </w:r>
      <w:hyperlink w:anchor="_Value_Function" w:history="1">
        <w:r w:rsidRPr="00AE2AC4">
          <w:rPr>
            <w:rStyle w:val="Hyperlink"/>
            <w:b/>
          </w:rPr>
          <w:t>value()</w:t>
        </w:r>
      </w:hyperlink>
      <w:r>
        <w:t xml:space="preserve"> function.</w:t>
      </w:r>
    </w:p>
    <w:p w14:paraId="16F4A9C7" w14:textId="3EFCBFAC" w:rsidR="004C11DD" w:rsidRDefault="004C11DD" w:rsidP="00364C73">
      <w:pPr>
        <w:pStyle w:val="ListParagraph"/>
        <w:numPr>
          <w:ilvl w:val="0"/>
          <w:numId w:val="59"/>
        </w:numPr>
        <w:adjustRightInd w:val="0"/>
      </w:pPr>
      <w:r>
        <w:t xml:space="preserve">Changed </w:t>
      </w:r>
      <w:hyperlink w:anchor="_Factors_based_on_1" w:history="1">
        <w:r w:rsidRPr="00AE2AC4">
          <w:rPr>
            <w:rStyle w:val="Hyperlink"/>
          </w:rPr>
          <w:t>place_id factor</w:t>
        </w:r>
      </w:hyperlink>
      <w:r>
        <w:t xml:space="preserve"> to return index of place in synthetic population file.</w:t>
      </w:r>
    </w:p>
    <w:p w14:paraId="3DE83CC6" w14:textId="77777777" w:rsidR="004C11DD" w:rsidRDefault="004C11DD" w:rsidP="004C11DD">
      <w:pPr>
        <w:adjustRightInd w:val="0"/>
      </w:pPr>
    </w:p>
    <w:p w14:paraId="28305C84" w14:textId="767D3F09" w:rsidR="004C11DD" w:rsidRDefault="004C11DD" w:rsidP="004C11DD">
      <w:pPr>
        <w:adjustRightInd w:val="0"/>
      </w:pPr>
      <w:r>
        <w:t>Version 5.8.2:</w:t>
      </w:r>
    </w:p>
    <w:p w14:paraId="47FDECD9" w14:textId="5E1DDE37" w:rsidR="004C11DD" w:rsidRDefault="004C11DD" w:rsidP="00364C73">
      <w:pPr>
        <w:pStyle w:val="ListParagraph"/>
        <w:numPr>
          <w:ilvl w:val="0"/>
          <w:numId w:val="58"/>
        </w:numPr>
        <w:adjustRightInd w:val="0"/>
      </w:pPr>
      <w:r>
        <w:t>Improved compiler error messages</w:t>
      </w:r>
      <w:r w:rsidR="00EE75EB">
        <w:t>.</w:t>
      </w:r>
    </w:p>
    <w:p w14:paraId="30F01787" w14:textId="77777777" w:rsidR="004C11DD" w:rsidRDefault="004C11DD" w:rsidP="00D8286B">
      <w:pPr>
        <w:adjustRightInd w:val="0"/>
      </w:pPr>
    </w:p>
    <w:p w14:paraId="05C35C41" w14:textId="6BA14541" w:rsidR="004C11DD" w:rsidRDefault="004C11DD" w:rsidP="004C11DD">
      <w:pPr>
        <w:adjustRightInd w:val="0"/>
      </w:pPr>
      <w:r>
        <w:t>Version 5.8.1:</w:t>
      </w:r>
    </w:p>
    <w:p w14:paraId="24EABB90" w14:textId="48B4E0B8" w:rsidR="004C11DD" w:rsidRDefault="004C11DD" w:rsidP="00364C73">
      <w:pPr>
        <w:pStyle w:val="ListParagraph"/>
        <w:numPr>
          <w:ilvl w:val="0"/>
          <w:numId w:val="58"/>
        </w:numPr>
        <w:adjustRightInd w:val="0"/>
      </w:pPr>
      <w:r>
        <w:t>Fixed bug with gobal list variables</w:t>
      </w:r>
      <w:r w:rsidR="00EE75EB">
        <w:t>.</w:t>
      </w:r>
    </w:p>
    <w:p w14:paraId="2D6EDFF8" w14:textId="77777777" w:rsidR="004C11DD" w:rsidRDefault="004C11DD" w:rsidP="00D8286B">
      <w:pPr>
        <w:adjustRightInd w:val="0"/>
      </w:pPr>
    </w:p>
    <w:p w14:paraId="152116B0" w14:textId="32B6E4A8" w:rsidR="0093273C" w:rsidRDefault="0093273C" w:rsidP="00D8286B">
      <w:pPr>
        <w:adjustRightInd w:val="0"/>
      </w:pPr>
      <w:r>
        <w:t>Version 5.8.0:</w:t>
      </w:r>
    </w:p>
    <w:p w14:paraId="3DBF35D2" w14:textId="3B866ABD" w:rsidR="0093273C" w:rsidRDefault="0093273C" w:rsidP="00364C73">
      <w:pPr>
        <w:pStyle w:val="ListParagraph"/>
        <w:numPr>
          <w:ilvl w:val="0"/>
          <w:numId w:val="57"/>
        </w:numPr>
        <w:adjustRightInd w:val="0"/>
      </w:pPr>
      <w:r>
        <w:t>Add</w:t>
      </w:r>
      <w:r w:rsidR="00440684">
        <w:t>ed</w:t>
      </w:r>
      <w:hyperlink w:anchor="_Meta-Agent_Predicates" w:history="1">
        <w:r w:rsidRPr="00440684">
          <w:rPr>
            <w:rStyle w:val="Hyperlink"/>
          </w:rPr>
          <w:t xml:space="preserve"> </w:t>
        </w:r>
        <w:r w:rsidRPr="00440684">
          <w:rPr>
            <w:rStyle w:val="Hyperlink"/>
            <w:b/>
          </w:rPr>
          <w:t>is_import_agent()</w:t>
        </w:r>
      </w:hyperlink>
      <w:r>
        <w:rPr>
          <w:b/>
        </w:rPr>
        <w:t xml:space="preserve"> </w:t>
      </w:r>
      <w:r>
        <w:t>predicate.</w:t>
      </w:r>
    </w:p>
    <w:p w14:paraId="37907A41" w14:textId="77777777" w:rsidR="0093273C" w:rsidRDefault="0093273C" w:rsidP="00D8286B">
      <w:pPr>
        <w:adjustRightInd w:val="0"/>
      </w:pPr>
    </w:p>
    <w:p w14:paraId="72179831" w14:textId="74FD6173" w:rsidR="00D8286B" w:rsidRDefault="00D8286B" w:rsidP="00D8286B">
      <w:pPr>
        <w:adjustRightInd w:val="0"/>
      </w:pPr>
      <w:r>
        <w:t>Version 5.</w:t>
      </w:r>
      <w:r w:rsidR="00CB74F0">
        <w:t>7</w:t>
      </w:r>
      <w:r>
        <w:t>.</w:t>
      </w:r>
      <w:r w:rsidR="00CB74F0">
        <w:t>0</w:t>
      </w:r>
      <w:r>
        <w:t>:</w:t>
      </w:r>
    </w:p>
    <w:p w14:paraId="64AD5D8A" w14:textId="0D63A2A0" w:rsidR="00CB74F0" w:rsidRPr="00CB74F0" w:rsidRDefault="00CB74F0" w:rsidP="00364C73">
      <w:pPr>
        <w:pStyle w:val="ListParagraph"/>
        <w:numPr>
          <w:ilvl w:val="0"/>
          <w:numId w:val="46"/>
        </w:numPr>
        <w:adjustRightInd w:val="0"/>
      </w:pPr>
      <w:r>
        <w:t>Adde</w:t>
      </w:r>
      <w:r w:rsidRPr="00980DDA">
        <w:t>d</w:t>
      </w:r>
      <w:r w:rsidR="001626E3" w:rsidRPr="00980DDA">
        <w:t xml:space="preserve"> </w:t>
      </w:r>
      <w:hyperlink w:anchor="_Global_Variables" w:history="1">
        <w:r w:rsidR="001626E3" w:rsidRPr="00980DDA">
          <w:rPr>
            <w:rStyle w:val="Hyperlink"/>
          </w:rPr>
          <w:t>global variables</w:t>
        </w:r>
      </w:hyperlink>
      <w:r w:rsidRPr="00980DDA">
        <w:t>.</w:t>
      </w:r>
    </w:p>
    <w:p w14:paraId="5109C8F5" w14:textId="246A2A61" w:rsidR="00CB74F0" w:rsidRDefault="00CB74F0" w:rsidP="00364C73">
      <w:pPr>
        <w:pStyle w:val="ListParagraph"/>
        <w:numPr>
          <w:ilvl w:val="0"/>
          <w:numId w:val="46"/>
        </w:numPr>
        <w:adjustRightInd w:val="0"/>
      </w:pPr>
      <w:r w:rsidRPr="00980DDA">
        <w:t xml:space="preserve">Added </w:t>
      </w:r>
      <w:hyperlink w:anchor="_Value_Function" w:history="1">
        <w:r w:rsidRPr="00980DDA">
          <w:rPr>
            <w:rStyle w:val="Hyperlink"/>
          </w:rPr>
          <w:t>value(...)</w:t>
        </w:r>
      </w:hyperlink>
      <w:r>
        <w:t xml:space="preserve"> function to access the value of </w:t>
      </w:r>
      <w:r w:rsidR="00C43583">
        <w:t>an expression for</w:t>
      </w:r>
      <w:r>
        <w:t xml:space="preserve"> </w:t>
      </w:r>
      <w:r w:rsidR="00C43583">
        <w:t>an</w:t>
      </w:r>
      <w:r>
        <w:t>other agent.</w:t>
      </w:r>
    </w:p>
    <w:p w14:paraId="2E151ECA" w14:textId="39532939" w:rsidR="001B1926" w:rsidRDefault="001B1926" w:rsidP="00364C73">
      <w:pPr>
        <w:pStyle w:val="ListParagraph"/>
        <w:numPr>
          <w:ilvl w:val="0"/>
          <w:numId w:val="46"/>
        </w:numPr>
        <w:adjustRightInd w:val="0"/>
      </w:pPr>
      <w:r>
        <w:t>Enable</w:t>
      </w:r>
      <w:r w:rsidR="00CB74F0">
        <w:t>d</w:t>
      </w:r>
      <w:r>
        <w:t xml:space="preserve"> </w:t>
      </w:r>
      <w:r w:rsidRPr="00C524FD">
        <w:rPr>
          <w:b/>
          <w:bCs/>
        </w:rPr>
        <w:t>a</w:t>
      </w:r>
      <w:r w:rsidR="00430094" w:rsidRPr="00C524FD">
        <w:rPr>
          <w:b/>
          <w:bCs/>
        </w:rPr>
        <w:t>nd</w:t>
      </w:r>
      <w:r w:rsidRPr="00C524FD">
        <w:rPr>
          <w:b/>
          <w:bCs/>
        </w:rPr>
        <w:t>(...)</w:t>
      </w:r>
      <w:r>
        <w:t xml:space="preserve"> clauses in </w:t>
      </w:r>
      <w:hyperlink w:anchor="_Action_Rules" w:history="1">
        <w:r w:rsidR="00430094" w:rsidRPr="001626E3">
          <w:rPr>
            <w:rStyle w:val="Hyperlink"/>
          </w:rPr>
          <w:t>A</w:t>
        </w:r>
        <w:r w:rsidR="00D31F5E" w:rsidRPr="001626E3">
          <w:rPr>
            <w:rStyle w:val="Hyperlink"/>
          </w:rPr>
          <w:t>ction</w:t>
        </w:r>
        <w:r w:rsidRPr="001626E3">
          <w:rPr>
            <w:rStyle w:val="Hyperlink"/>
          </w:rPr>
          <w:t xml:space="preserve"> </w:t>
        </w:r>
        <w:r w:rsidR="00430094" w:rsidRPr="001626E3">
          <w:rPr>
            <w:rStyle w:val="Hyperlink"/>
          </w:rPr>
          <w:t>R</w:t>
        </w:r>
        <w:r w:rsidRPr="001626E3">
          <w:rPr>
            <w:rStyle w:val="Hyperlink"/>
          </w:rPr>
          <w:t>ules</w:t>
        </w:r>
      </w:hyperlink>
      <w:r>
        <w:t>.</w:t>
      </w:r>
    </w:p>
    <w:p w14:paraId="37C31DA2" w14:textId="3BBF1F00" w:rsidR="00D8286B" w:rsidRDefault="00D8286B" w:rsidP="00364C73">
      <w:pPr>
        <w:pStyle w:val="ListParagraph"/>
        <w:numPr>
          <w:ilvl w:val="0"/>
          <w:numId w:val="46"/>
        </w:numPr>
        <w:adjustRightInd w:val="0"/>
      </w:pPr>
      <w:r>
        <w:t>Removed obsolete code.</w:t>
      </w:r>
    </w:p>
    <w:p w14:paraId="081AAC2D" w14:textId="77777777" w:rsidR="00D8286B" w:rsidRDefault="00D8286B" w:rsidP="004544CC">
      <w:pPr>
        <w:adjustRightInd w:val="0"/>
      </w:pPr>
    </w:p>
    <w:p w14:paraId="73E6FBDD" w14:textId="28C77D32" w:rsidR="004544CC" w:rsidRDefault="004544CC" w:rsidP="004544CC">
      <w:pPr>
        <w:adjustRightInd w:val="0"/>
      </w:pPr>
      <w:r>
        <w:t>Version 5.6.0:</w:t>
      </w:r>
    </w:p>
    <w:p w14:paraId="1EDBC11A" w14:textId="5CA6C5FE" w:rsidR="004544CC" w:rsidRPr="001626E3" w:rsidRDefault="004544CC" w:rsidP="00364C73">
      <w:pPr>
        <w:pStyle w:val="ListParagraph"/>
        <w:numPr>
          <w:ilvl w:val="0"/>
          <w:numId w:val="44"/>
        </w:numPr>
        <w:adjustRightInd w:val="0"/>
      </w:pPr>
      <w:r>
        <w:t xml:space="preserve">Support for list-valued Expression1 in edge-weight </w:t>
      </w:r>
      <w:hyperlink w:anchor="_Actions_that_Change" w:history="1">
        <w:r w:rsidR="00430094" w:rsidRPr="001626E3">
          <w:rPr>
            <w:rStyle w:val="Hyperlink"/>
          </w:rPr>
          <w:t>A</w:t>
        </w:r>
        <w:r w:rsidR="00D31F5E" w:rsidRPr="001626E3">
          <w:rPr>
            <w:rStyle w:val="Hyperlink"/>
          </w:rPr>
          <w:t>ction</w:t>
        </w:r>
        <w:r w:rsidRPr="001626E3">
          <w:rPr>
            <w:rStyle w:val="Hyperlink"/>
          </w:rPr>
          <w:t xml:space="preserve"> </w:t>
        </w:r>
        <w:r w:rsidR="00430094" w:rsidRPr="001626E3">
          <w:rPr>
            <w:rStyle w:val="Hyperlink"/>
          </w:rPr>
          <w:t>R</w:t>
        </w:r>
        <w:r w:rsidRPr="001626E3">
          <w:rPr>
            <w:rStyle w:val="Hyperlink"/>
          </w:rPr>
          <w:t>ules</w:t>
        </w:r>
      </w:hyperlink>
      <w:r w:rsidRPr="001626E3">
        <w:t>:</w:t>
      </w:r>
    </w:p>
    <w:p w14:paraId="646BA2EA" w14:textId="5AA407A1" w:rsidR="004544CC" w:rsidRDefault="004544CC" w:rsidP="00364C73">
      <w:pPr>
        <w:pStyle w:val="ListParagraph"/>
        <w:numPr>
          <w:ilvl w:val="1"/>
          <w:numId w:val="44"/>
        </w:numPr>
        <w:adjustRightInd w:val="0"/>
      </w:pPr>
      <w:r w:rsidRPr="001626E3">
        <w:t>if state(...) then set_weight(Network</w:t>
      </w:r>
      <w:r>
        <w:t>, Expression1, Expression2)</w:t>
      </w:r>
    </w:p>
    <w:p w14:paraId="3DEA8D05" w14:textId="77777777" w:rsidR="004544CC" w:rsidRDefault="004544CC" w:rsidP="002F34AD">
      <w:pPr>
        <w:adjustRightInd w:val="0"/>
      </w:pPr>
    </w:p>
    <w:p w14:paraId="435F1DA7" w14:textId="1D86229C" w:rsidR="004D1A3E" w:rsidRDefault="004D1A3E" w:rsidP="002F34AD">
      <w:pPr>
        <w:adjustRightInd w:val="0"/>
      </w:pPr>
      <w:r>
        <w:t>Version 5.5.1:</w:t>
      </w:r>
    </w:p>
    <w:p w14:paraId="3FDD45C7" w14:textId="6272E838" w:rsidR="004D1A3E" w:rsidRDefault="004D1A3E" w:rsidP="00364C73">
      <w:pPr>
        <w:pStyle w:val="ListParagraph"/>
        <w:numPr>
          <w:ilvl w:val="0"/>
          <w:numId w:val="45"/>
        </w:numPr>
        <w:adjustRightInd w:val="0"/>
      </w:pPr>
      <w:r>
        <w:t xml:space="preserve">Updating the documentation of the </w:t>
      </w:r>
      <w:hyperlink w:anchor="_Select_Function" w:history="1">
        <w:r w:rsidRPr="001626E3">
          <w:rPr>
            <w:rStyle w:val="Hyperlink"/>
          </w:rPr>
          <w:t>select(...) function</w:t>
        </w:r>
      </w:hyperlink>
      <w:r>
        <w:t>.</w:t>
      </w:r>
    </w:p>
    <w:p w14:paraId="5922476C" w14:textId="77777777" w:rsidR="004D1A3E" w:rsidRDefault="004D1A3E" w:rsidP="002F34AD">
      <w:pPr>
        <w:adjustRightInd w:val="0"/>
      </w:pPr>
    </w:p>
    <w:p w14:paraId="36E29E8B" w14:textId="33016F94" w:rsidR="002F34AD" w:rsidRDefault="002F34AD" w:rsidP="002F34AD">
      <w:pPr>
        <w:adjustRightInd w:val="0"/>
      </w:pPr>
      <w:r>
        <w:t>Version 5.5.0:</w:t>
      </w:r>
    </w:p>
    <w:p w14:paraId="0F5E0AAE" w14:textId="2333A202" w:rsidR="002F34AD" w:rsidRDefault="002F34AD" w:rsidP="00364C73">
      <w:pPr>
        <w:pStyle w:val="ListParagraph"/>
        <w:numPr>
          <w:ilvl w:val="0"/>
          <w:numId w:val="44"/>
        </w:numPr>
        <w:adjustRightInd w:val="0"/>
      </w:pPr>
      <w:r>
        <w:t xml:space="preserve">Support for list-valued expressions in edge </w:t>
      </w:r>
      <w:hyperlink w:anchor="_Actions_Affecting_an" w:history="1">
        <w:r w:rsidR="00430094" w:rsidRPr="001626E3">
          <w:rPr>
            <w:rStyle w:val="Hyperlink"/>
          </w:rPr>
          <w:t>A</w:t>
        </w:r>
        <w:r w:rsidR="00D31F5E" w:rsidRPr="001626E3">
          <w:rPr>
            <w:rStyle w:val="Hyperlink"/>
          </w:rPr>
          <w:t>ction</w:t>
        </w:r>
        <w:r w:rsidRPr="001626E3">
          <w:rPr>
            <w:rStyle w:val="Hyperlink"/>
          </w:rPr>
          <w:t xml:space="preserve"> </w:t>
        </w:r>
        <w:r w:rsidR="00430094" w:rsidRPr="001626E3">
          <w:rPr>
            <w:rStyle w:val="Hyperlink"/>
          </w:rPr>
          <w:t>R</w:t>
        </w:r>
        <w:r w:rsidRPr="001626E3">
          <w:rPr>
            <w:rStyle w:val="Hyperlink"/>
          </w:rPr>
          <w:t>ules</w:t>
        </w:r>
      </w:hyperlink>
      <w:r>
        <w:t>:</w:t>
      </w:r>
    </w:p>
    <w:p w14:paraId="581E0A5B" w14:textId="25947C17" w:rsidR="002F34AD" w:rsidRDefault="002F34AD" w:rsidP="00364C73">
      <w:pPr>
        <w:pStyle w:val="ListParagraph"/>
        <w:numPr>
          <w:ilvl w:val="1"/>
          <w:numId w:val="44"/>
        </w:numPr>
        <w:adjustRightInd w:val="0"/>
      </w:pPr>
      <w:r>
        <w:t>if state(...) then add_edge_to(Network, ListExpression)</w:t>
      </w:r>
    </w:p>
    <w:p w14:paraId="4C6937C0" w14:textId="08BE1A11" w:rsidR="002F34AD" w:rsidRDefault="002F34AD" w:rsidP="00364C73">
      <w:pPr>
        <w:pStyle w:val="ListParagraph"/>
        <w:numPr>
          <w:ilvl w:val="1"/>
          <w:numId w:val="44"/>
        </w:numPr>
        <w:adjustRightInd w:val="0"/>
      </w:pPr>
      <w:r>
        <w:t>if state(...) then add_edge_from(Network, ListExpression)</w:t>
      </w:r>
    </w:p>
    <w:p w14:paraId="7E0526BD" w14:textId="0BF71BC1" w:rsidR="002F34AD" w:rsidRDefault="002F34AD" w:rsidP="00364C73">
      <w:pPr>
        <w:pStyle w:val="ListParagraph"/>
        <w:numPr>
          <w:ilvl w:val="1"/>
          <w:numId w:val="44"/>
        </w:numPr>
        <w:adjustRightInd w:val="0"/>
      </w:pPr>
      <w:r>
        <w:t>if state(...) then delete_edge_to(Network, ListExpression)</w:t>
      </w:r>
    </w:p>
    <w:p w14:paraId="16455CC8" w14:textId="0CD1F975" w:rsidR="002F34AD" w:rsidRDefault="002F34AD" w:rsidP="00364C73">
      <w:pPr>
        <w:pStyle w:val="ListParagraph"/>
        <w:numPr>
          <w:ilvl w:val="1"/>
          <w:numId w:val="44"/>
        </w:numPr>
        <w:adjustRightInd w:val="0"/>
      </w:pPr>
      <w:r>
        <w:t>if state(...) then delete_edge_to(Network, ListExpression)</w:t>
      </w:r>
    </w:p>
    <w:p w14:paraId="2EE91B61" w14:textId="3E805021" w:rsidR="002F34AD" w:rsidRDefault="002F34AD" w:rsidP="00364C73">
      <w:pPr>
        <w:pStyle w:val="ListParagraph"/>
        <w:numPr>
          <w:ilvl w:val="0"/>
          <w:numId w:val="43"/>
        </w:numPr>
        <w:adjustRightInd w:val="0"/>
      </w:pPr>
      <w:r>
        <w:t>Fixed format of VNA header in network output files.</w:t>
      </w:r>
    </w:p>
    <w:p w14:paraId="16DDE41F" w14:textId="77777777" w:rsidR="002F34AD" w:rsidRDefault="002F34AD" w:rsidP="000D1F3A">
      <w:pPr>
        <w:adjustRightInd w:val="0"/>
      </w:pPr>
    </w:p>
    <w:p w14:paraId="2F4C2A59" w14:textId="3FCC2CC2" w:rsidR="000D1F3A" w:rsidRDefault="000D1F3A" w:rsidP="000D1F3A">
      <w:pPr>
        <w:adjustRightInd w:val="0"/>
      </w:pPr>
      <w:r>
        <w:t>Version 5.4.</w:t>
      </w:r>
      <w:r w:rsidR="008920B3">
        <w:t>3</w:t>
      </w:r>
      <w:r>
        <w:t>:</w:t>
      </w:r>
    </w:p>
    <w:p w14:paraId="180155C7" w14:textId="12FF9A5E" w:rsidR="000D1F3A" w:rsidRDefault="000D1F3A" w:rsidP="00364C73">
      <w:pPr>
        <w:pStyle w:val="ListParagraph"/>
        <w:numPr>
          <w:ilvl w:val="0"/>
          <w:numId w:val="43"/>
        </w:numPr>
        <w:adjustRightInd w:val="0"/>
      </w:pPr>
      <w:r>
        <w:t xml:space="preserve">Added </w:t>
      </w:r>
      <w:r w:rsidR="008920B3">
        <w:t xml:space="preserve">a </w:t>
      </w:r>
      <w:r>
        <w:t xml:space="preserve">compiler Warning if </w:t>
      </w:r>
      <w:r w:rsidR="008920B3">
        <w:t>a state has no Wait Rule.</w:t>
      </w:r>
    </w:p>
    <w:p w14:paraId="08D6E8DD" w14:textId="77777777" w:rsidR="000D1F3A" w:rsidRDefault="000D1F3A" w:rsidP="00565081">
      <w:pPr>
        <w:adjustRightInd w:val="0"/>
      </w:pPr>
    </w:p>
    <w:p w14:paraId="13CFD6D9" w14:textId="064464AD" w:rsidR="00A51A97" w:rsidRDefault="00A51A97" w:rsidP="00565081">
      <w:pPr>
        <w:adjustRightInd w:val="0"/>
      </w:pPr>
      <w:r>
        <w:t>Version 5.4.2:</w:t>
      </w:r>
    </w:p>
    <w:p w14:paraId="66C25D55" w14:textId="6C6DF9E3" w:rsidR="00A51A97" w:rsidRDefault="00A51A97" w:rsidP="00364C73">
      <w:pPr>
        <w:pStyle w:val="ListParagraph"/>
        <w:numPr>
          <w:ilvl w:val="0"/>
          <w:numId w:val="43"/>
        </w:numPr>
        <w:adjustRightInd w:val="0"/>
      </w:pPr>
      <w:r>
        <w:t xml:space="preserve">Updated documentation to reflect details of </w:t>
      </w:r>
      <w:hyperlink w:anchor="_Select_Function" w:history="1">
        <w:r w:rsidRPr="00980DDA">
          <w:rPr>
            <w:rStyle w:val="Hyperlink"/>
          </w:rPr>
          <w:t>select(...) function</w:t>
        </w:r>
      </w:hyperlink>
      <w:r>
        <w:t>.</w:t>
      </w:r>
    </w:p>
    <w:p w14:paraId="51B5AEC2" w14:textId="5D10E87A" w:rsidR="00A51A97" w:rsidRDefault="006647F2" w:rsidP="00364C73">
      <w:pPr>
        <w:pStyle w:val="ListParagraph"/>
        <w:numPr>
          <w:ilvl w:val="0"/>
          <w:numId w:val="43"/>
        </w:numPr>
        <w:adjustRightInd w:val="0"/>
      </w:pPr>
      <w:r>
        <w:t xml:space="preserve">Add documentation of </w:t>
      </w:r>
      <w:hyperlink w:anchor="_Administrative_Actions" w:history="1">
        <w:r w:rsidRPr="00F51C79">
          <w:rPr>
            <w:rStyle w:val="Hyperlink"/>
          </w:rPr>
          <w:t xml:space="preserve">administrative </w:t>
        </w:r>
        <w:r w:rsidR="00430094" w:rsidRPr="00F51C79">
          <w:rPr>
            <w:rStyle w:val="Hyperlink"/>
          </w:rPr>
          <w:t>A</w:t>
        </w:r>
        <w:r w:rsidR="00D31F5E" w:rsidRPr="00F51C79">
          <w:rPr>
            <w:rStyle w:val="Hyperlink"/>
          </w:rPr>
          <w:t>ction</w:t>
        </w:r>
        <w:r w:rsidRPr="00F51C79">
          <w:rPr>
            <w:rStyle w:val="Hyperlink"/>
          </w:rPr>
          <w:t xml:space="preserve"> </w:t>
        </w:r>
        <w:r w:rsidR="00430094" w:rsidRPr="00F51C79">
          <w:rPr>
            <w:rStyle w:val="Hyperlink"/>
          </w:rPr>
          <w:t>R</w:t>
        </w:r>
        <w:r w:rsidRPr="00F51C79">
          <w:rPr>
            <w:rStyle w:val="Hyperlink"/>
          </w:rPr>
          <w:t>ules</w:t>
        </w:r>
      </w:hyperlink>
      <w:r>
        <w:t>:</w:t>
      </w:r>
    </w:p>
    <w:p w14:paraId="70E118D8" w14:textId="22138944" w:rsidR="006647F2" w:rsidRDefault="006647F2" w:rsidP="00364C73">
      <w:pPr>
        <w:pStyle w:val="ListParagraph"/>
        <w:numPr>
          <w:ilvl w:val="1"/>
          <w:numId w:val="43"/>
        </w:numPr>
        <w:adjustRightInd w:val="0"/>
      </w:pPr>
      <w:r>
        <w:t>if state(...) then close(Group)</w:t>
      </w:r>
    </w:p>
    <w:p w14:paraId="7FF19110" w14:textId="7E488A8F" w:rsidR="006647F2" w:rsidRDefault="006647F2" w:rsidP="00364C73">
      <w:pPr>
        <w:pStyle w:val="ListParagraph"/>
        <w:numPr>
          <w:ilvl w:val="1"/>
          <w:numId w:val="43"/>
        </w:numPr>
        <w:adjustRightInd w:val="0"/>
      </w:pPr>
      <w:r>
        <w:t>if state(...) then randomize_network(Network, Expression1, Expression2)</w:t>
      </w:r>
    </w:p>
    <w:p w14:paraId="5FC3EFBF" w14:textId="77777777" w:rsidR="006647F2" w:rsidRDefault="006647F2" w:rsidP="00565081">
      <w:pPr>
        <w:adjustRightInd w:val="0"/>
      </w:pPr>
    </w:p>
    <w:p w14:paraId="6C15BFD0" w14:textId="1F8C2DC0" w:rsidR="00907A2A" w:rsidRDefault="00907A2A" w:rsidP="00565081">
      <w:pPr>
        <w:adjustRightInd w:val="0"/>
      </w:pPr>
      <w:r>
        <w:t>Version 5.4.1:</w:t>
      </w:r>
    </w:p>
    <w:p w14:paraId="73B69212" w14:textId="20722A30" w:rsidR="00907A2A" w:rsidRDefault="00907A2A" w:rsidP="00364C73">
      <w:pPr>
        <w:pStyle w:val="ListParagraph"/>
        <w:numPr>
          <w:ilvl w:val="0"/>
          <w:numId w:val="42"/>
        </w:numPr>
        <w:adjustRightInd w:val="0"/>
      </w:pPr>
      <w:r>
        <w:t>Removed debugging messages.</w:t>
      </w:r>
    </w:p>
    <w:p w14:paraId="53049DE1" w14:textId="77777777" w:rsidR="00907A2A" w:rsidRDefault="00907A2A" w:rsidP="00565081">
      <w:pPr>
        <w:adjustRightInd w:val="0"/>
      </w:pPr>
    </w:p>
    <w:p w14:paraId="43C50F58" w14:textId="3E0EA60A" w:rsidR="00F82050" w:rsidRDefault="00F82050" w:rsidP="00565081">
      <w:pPr>
        <w:adjustRightInd w:val="0"/>
      </w:pPr>
      <w:r>
        <w:t>Version 5.4.0:</w:t>
      </w:r>
    </w:p>
    <w:p w14:paraId="164AEE56" w14:textId="05B88DEE" w:rsidR="00D02E98" w:rsidRDefault="00D02E98" w:rsidP="00364C73">
      <w:pPr>
        <w:pStyle w:val="ListParagraph"/>
        <w:numPr>
          <w:ilvl w:val="0"/>
          <w:numId w:val="40"/>
        </w:numPr>
        <w:adjustRightInd w:val="0"/>
      </w:pPr>
      <w:r>
        <w:t>Added property "</w:t>
      </w:r>
      <w:r w:rsidRPr="00C524FD">
        <w:rPr>
          <w:b/>
          <w:bCs/>
        </w:rPr>
        <w:t>enable_var_records</w:t>
      </w:r>
      <w:r>
        <w:t xml:space="preserve">". If this is set to 1 and </w:t>
      </w:r>
      <w:r w:rsidRPr="00F51C79">
        <w:rPr>
          <w:b/>
          <w:bCs/>
        </w:rPr>
        <w:t>enable_health_records</w:t>
      </w:r>
      <w:r>
        <w:t xml:space="preserve"> is also set, then the health_records file contains a line each time an agent changes the value of a personal variable.  This is meant to facilitate debugging models.</w:t>
      </w:r>
    </w:p>
    <w:p w14:paraId="1429876E" w14:textId="6B275617" w:rsidR="00D02E98" w:rsidRDefault="00D02E98" w:rsidP="00364C73">
      <w:pPr>
        <w:pStyle w:val="ListParagraph"/>
        <w:numPr>
          <w:ilvl w:val="0"/>
          <w:numId w:val="40"/>
        </w:numPr>
        <w:adjustRightInd w:val="0"/>
      </w:pPr>
      <w:r>
        <w:t xml:space="preserve">Added the </w:t>
      </w:r>
      <w:hyperlink w:anchor="_List_Variables_and" w:history="1">
        <w:r w:rsidRPr="00F51C79">
          <w:rPr>
            <w:rStyle w:val="Hyperlink"/>
          </w:rPr>
          <w:t>list-valued expression</w:t>
        </w:r>
      </w:hyperlink>
      <w:r>
        <w:t xml:space="preserve"> </w:t>
      </w:r>
      <w:r w:rsidRPr="00C524FD">
        <w:rPr>
          <w:b/>
          <w:bCs/>
        </w:rPr>
        <w:t>list(...).</w:t>
      </w:r>
    </w:p>
    <w:p w14:paraId="01257D77" w14:textId="77777777" w:rsidR="00D02E98" w:rsidRDefault="00D02E98" w:rsidP="00565081">
      <w:pPr>
        <w:adjustRightInd w:val="0"/>
      </w:pPr>
    </w:p>
    <w:p w14:paraId="359A4DAA" w14:textId="77777777" w:rsidR="00F82050" w:rsidRDefault="00F82050" w:rsidP="00565081">
      <w:pPr>
        <w:adjustRightInd w:val="0"/>
      </w:pPr>
    </w:p>
    <w:p w14:paraId="29CE12AD" w14:textId="79EA8918" w:rsidR="00565081" w:rsidRDefault="00565081" w:rsidP="00565081">
      <w:pPr>
        <w:adjustRightInd w:val="0"/>
      </w:pPr>
      <w:r>
        <w:t>Version 5.3.0:</w:t>
      </w:r>
    </w:p>
    <w:p w14:paraId="66BCC030" w14:textId="36D6D012" w:rsidR="00067AE4" w:rsidRDefault="00067AE4" w:rsidP="00364C73">
      <w:pPr>
        <w:pStyle w:val="ListParagraph"/>
        <w:numPr>
          <w:ilvl w:val="0"/>
          <w:numId w:val="40"/>
        </w:numPr>
        <w:adjustRightInd w:val="0"/>
      </w:pPr>
      <w:r>
        <w:t xml:space="preserve">Added </w:t>
      </w:r>
      <w:hyperlink w:anchor="_Actions_Affecting_an" w:history="1">
        <w:r w:rsidRPr="00F51C79">
          <w:rPr>
            <w:rStyle w:val="Hyperlink"/>
          </w:rPr>
          <w:t>modifiable weights</w:t>
        </w:r>
      </w:hyperlink>
      <w:r>
        <w:t xml:space="preserve"> to edges in networks.</w:t>
      </w:r>
    </w:p>
    <w:p w14:paraId="3821A346" w14:textId="20E66096" w:rsidR="00067AE4" w:rsidRDefault="00067AE4" w:rsidP="00364C73">
      <w:pPr>
        <w:pStyle w:val="ListParagraph"/>
        <w:numPr>
          <w:ilvl w:val="0"/>
          <w:numId w:val="40"/>
        </w:numPr>
        <w:adjustRightInd w:val="0"/>
      </w:pPr>
      <w:r>
        <w:t xml:space="preserve">Added factors based on </w:t>
      </w:r>
      <w:hyperlink w:anchor="_Factors_based_on" w:history="1">
        <w:r w:rsidRPr="00F51C79">
          <w:rPr>
            <w:rStyle w:val="Hyperlink"/>
          </w:rPr>
          <w:t>network edge weights</w:t>
        </w:r>
      </w:hyperlink>
      <w:r w:rsidR="00D02E98">
        <w:t>.</w:t>
      </w:r>
    </w:p>
    <w:p w14:paraId="45AFBBAA" w14:textId="36A10E22" w:rsidR="00C1211E" w:rsidRDefault="00C1211E" w:rsidP="00364C73">
      <w:pPr>
        <w:pStyle w:val="ListParagraph"/>
        <w:numPr>
          <w:ilvl w:val="0"/>
          <w:numId w:val="40"/>
        </w:numPr>
        <w:adjustRightInd w:val="0"/>
      </w:pPr>
      <w:r>
        <w:t xml:space="preserve">Added </w:t>
      </w:r>
      <w:hyperlink w:anchor="_List_Variables_and" w:history="1">
        <w:r w:rsidRPr="00F51C79">
          <w:rPr>
            <w:rStyle w:val="Hyperlink"/>
          </w:rPr>
          <w:t>list-valued functions</w:t>
        </w:r>
      </w:hyperlink>
      <w:r>
        <w:t xml:space="preserve"> </w:t>
      </w:r>
      <w:r w:rsidRPr="00C524FD">
        <w:rPr>
          <w:b/>
          <w:bCs/>
        </w:rPr>
        <w:t>pool(...)</w:t>
      </w:r>
      <w:r>
        <w:t xml:space="preserve"> and </w:t>
      </w:r>
      <w:r w:rsidRPr="00C524FD">
        <w:rPr>
          <w:b/>
          <w:bCs/>
        </w:rPr>
        <w:t>filter(...).</w:t>
      </w:r>
    </w:p>
    <w:p w14:paraId="3A17B373" w14:textId="4C8BB1D0" w:rsidR="00067AE4" w:rsidRDefault="00430094" w:rsidP="00364C73">
      <w:pPr>
        <w:pStyle w:val="ListParagraph"/>
        <w:numPr>
          <w:ilvl w:val="0"/>
          <w:numId w:val="40"/>
        </w:numPr>
        <w:adjustRightInd w:val="0"/>
      </w:pPr>
      <w:r>
        <w:t>Changed</w:t>
      </w:r>
      <w:r w:rsidR="00067AE4">
        <w:t xml:space="preserve"> </w:t>
      </w:r>
      <w:r>
        <w:t>A</w:t>
      </w:r>
      <w:r w:rsidR="00D31F5E">
        <w:t>ction</w:t>
      </w:r>
      <w:r w:rsidR="00067AE4">
        <w:t xml:space="preserve"> </w:t>
      </w:r>
      <w:r>
        <w:t>R</w:t>
      </w:r>
      <w:r w:rsidR="00067AE4">
        <w:t>ules to take effect on zero-duration state transitions to the same state.</w:t>
      </w:r>
    </w:p>
    <w:p w14:paraId="24A59492" w14:textId="26B070D4" w:rsidR="00067AE4" w:rsidRDefault="00067AE4" w:rsidP="00364C73">
      <w:pPr>
        <w:pStyle w:val="ListParagraph"/>
        <w:numPr>
          <w:ilvl w:val="0"/>
          <w:numId w:val="40"/>
        </w:numPr>
        <w:adjustRightInd w:val="0"/>
      </w:pPr>
      <w:r>
        <w:t>Removed concept of logit transition rules. Logistic regression can now be specified by setting transition probability expressions.</w:t>
      </w:r>
    </w:p>
    <w:p w14:paraId="59E53202" w14:textId="293E5225" w:rsidR="00067AE4" w:rsidRDefault="00067AE4" w:rsidP="00364C73">
      <w:pPr>
        <w:pStyle w:val="ListParagraph"/>
        <w:numPr>
          <w:ilvl w:val="0"/>
          <w:numId w:val="40"/>
        </w:numPr>
        <w:adjustRightInd w:val="0"/>
      </w:pPr>
      <w:r>
        <w:t xml:space="preserve">Added new </w:t>
      </w:r>
      <w:hyperlink w:anchor="_Actions_that_Change" w:history="1">
        <w:r w:rsidR="00430094" w:rsidRPr="00F51C79">
          <w:rPr>
            <w:rStyle w:val="Hyperlink"/>
          </w:rPr>
          <w:t>A</w:t>
        </w:r>
        <w:r w:rsidR="00D31F5E" w:rsidRPr="00F51C79">
          <w:rPr>
            <w:rStyle w:val="Hyperlink"/>
          </w:rPr>
          <w:t>ction</w:t>
        </w:r>
        <w:r w:rsidRPr="00F51C79">
          <w:rPr>
            <w:rStyle w:val="Hyperlink"/>
          </w:rPr>
          <w:t xml:space="preserve"> </w:t>
        </w:r>
        <w:r w:rsidR="00430094" w:rsidRPr="00F51C79">
          <w:rPr>
            <w:rStyle w:val="Hyperlink"/>
          </w:rPr>
          <w:t>R</w:t>
        </w:r>
        <w:r w:rsidRPr="00F51C79">
          <w:rPr>
            <w:rStyle w:val="Hyperlink"/>
          </w:rPr>
          <w:t>ules</w:t>
        </w:r>
      </w:hyperlink>
      <w:r>
        <w:t>:</w:t>
      </w:r>
    </w:p>
    <w:p w14:paraId="0823866A" w14:textId="4D259CD2" w:rsidR="00067AE4" w:rsidRPr="00C524FD" w:rsidRDefault="00067AE4" w:rsidP="00364C73">
      <w:pPr>
        <w:pStyle w:val="ListParagraph"/>
        <w:numPr>
          <w:ilvl w:val="1"/>
          <w:numId w:val="40"/>
        </w:numPr>
        <w:adjustRightInd w:val="0"/>
        <w:rPr>
          <w:b/>
          <w:bCs/>
        </w:rPr>
      </w:pPr>
      <w:r w:rsidRPr="00C524FD">
        <w:rPr>
          <w:b/>
          <w:bCs/>
        </w:rPr>
        <w:t>if state() then set_list(...)</w:t>
      </w:r>
    </w:p>
    <w:p w14:paraId="772A1694" w14:textId="55E856DD" w:rsidR="00067AE4" w:rsidRPr="00C524FD" w:rsidRDefault="00067AE4" w:rsidP="00364C73">
      <w:pPr>
        <w:pStyle w:val="ListParagraph"/>
        <w:numPr>
          <w:ilvl w:val="1"/>
          <w:numId w:val="40"/>
        </w:numPr>
        <w:adjustRightInd w:val="0"/>
        <w:rPr>
          <w:b/>
          <w:bCs/>
        </w:rPr>
      </w:pPr>
      <w:r w:rsidRPr="00C524FD">
        <w:rPr>
          <w:b/>
          <w:bCs/>
        </w:rPr>
        <w:t>if state() then set_state(...)</w:t>
      </w:r>
    </w:p>
    <w:p w14:paraId="066C2E95" w14:textId="24B12E11" w:rsidR="00067AE4" w:rsidRPr="00C524FD" w:rsidRDefault="00067AE4" w:rsidP="00364C73">
      <w:pPr>
        <w:pStyle w:val="ListParagraph"/>
        <w:numPr>
          <w:ilvl w:val="1"/>
          <w:numId w:val="40"/>
        </w:numPr>
        <w:adjustRightInd w:val="0"/>
        <w:rPr>
          <w:b/>
          <w:bCs/>
        </w:rPr>
      </w:pPr>
      <w:r w:rsidRPr="00C524FD">
        <w:rPr>
          <w:b/>
          <w:bCs/>
        </w:rPr>
        <w:t>if state() then set_sus(...)</w:t>
      </w:r>
    </w:p>
    <w:p w14:paraId="5A3F7565" w14:textId="6A2D9CD0" w:rsidR="00067AE4" w:rsidRPr="00C524FD" w:rsidRDefault="00067AE4" w:rsidP="00364C73">
      <w:pPr>
        <w:pStyle w:val="ListParagraph"/>
        <w:numPr>
          <w:ilvl w:val="1"/>
          <w:numId w:val="40"/>
        </w:numPr>
        <w:adjustRightInd w:val="0"/>
        <w:rPr>
          <w:b/>
          <w:bCs/>
        </w:rPr>
      </w:pPr>
      <w:r w:rsidRPr="00C524FD">
        <w:rPr>
          <w:b/>
          <w:bCs/>
        </w:rPr>
        <w:t>if state() then set_trans(...)</w:t>
      </w:r>
    </w:p>
    <w:p w14:paraId="3AED1212" w14:textId="335049BC" w:rsidR="00067AE4" w:rsidRPr="00C524FD" w:rsidRDefault="00067AE4" w:rsidP="00364C73">
      <w:pPr>
        <w:pStyle w:val="ListParagraph"/>
        <w:numPr>
          <w:ilvl w:val="1"/>
          <w:numId w:val="40"/>
        </w:numPr>
        <w:adjustRightInd w:val="0"/>
        <w:rPr>
          <w:b/>
          <w:bCs/>
        </w:rPr>
      </w:pPr>
      <w:r w:rsidRPr="00C524FD">
        <w:rPr>
          <w:b/>
          <w:bCs/>
        </w:rPr>
        <w:lastRenderedPageBreak/>
        <w:t>if state() then set_weight(...)</w:t>
      </w:r>
    </w:p>
    <w:p w14:paraId="2A29873E" w14:textId="35285351" w:rsidR="00C1211E" w:rsidRDefault="00C1211E" w:rsidP="00364C73">
      <w:pPr>
        <w:pStyle w:val="ListParagraph"/>
        <w:numPr>
          <w:ilvl w:val="0"/>
          <w:numId w:val="40"/>
        </w:numPr>
        <w:adjustRightInd w:val="0"/>
      </w:pPr>
      <w:r>
        <w:t xml:space="preserve">Removed </w:t>
      </w:r>
      <w:r w:rsidR="00430094">
        <w:t>A</w:t>
      </w:r>
      <w:r w:rsidR="00D31F5E">
        <w:t>ction</w:t>
      </w:r>
      <w:r>
        <w:t xml:space="preserve"> </w:t>
      </w:r>
      <w:r w:rsidR="00430094">
        <w:t>R</w:t>
      </w:r>
      <w:r>
        <w:t>ules:</w:t>
      </w:r>
    </w:p>
    <w:p w14:paraId="1EAA16C2" w14:textId="39594C8F" w:rsidR="00C1211E" w:rsidRPr="00C524FD" w:rsidRDefault="00C1211E" w:rsidP="00364C73">
      <w:pPr>
        <w:pStyle w:val="ListParagraph"/>
        <w:numPr>
          <w:ilvl w:val="1"/>
          <w:numId w:val="40"/>
        </w:numPr>
        <w:adjustRightInd w:val="0"/>
        <w:rPr>
          <w:b/>
          <w:bCs/>
        </w:rPr>
      </w:pPr>
      <w:r w:rsidRPr="00C524FD">
        <w:rPr>
          <w:b/>
          <w:bCs/>
        </w:rPr>
        <w:t>if state() then sus(...)</w:t>
      </w:r>
    </w:p>
    <w:p w14:paraId="67961B37" w14:textId="74263521" w:rsidR="00C1211E" w:rsidRPr="00C524FD" w:rsidRDefault="00C1211E" w:rsidP="00364C73">
      <w:pPr>
        <w:pStyle w:val="ListParagraph"/>
        <w:numPr>
          <w:ilvl w:val="1"/>
          <w:numId w:val="40"/>
        </w:numPr>
        <w:adjustRightInd w:val="0"/>
        <w:rPr>
          <w:b/>
          <w:bCs/>
        </w:rPr>
      </w:pPr>
      <w:r w:rsidRPr="00C524FD">
        <w:rPr>
          <w:b/>
          <w:bCs/>
        </w:rPr>
        <w:t>if state() then trans(...)</w:t>
      </w:r>
    </w:p>
    <w:p w14:paraId="1103F2D1" w14:textId="127B20B6" w:rsidR="00C1211E" w:rsidRPr="00C524FD" w:rsidRDefault="00C1211E" w:rsidP="00364C73">
      <w:pPr>
        <w:pStyle w:val="ListParagraph"/>
        <w:numPr>
          <w:ilvl w:val="1"/>
          <w:numId w:val="40"/>
        </w:numPr>
        <w:adjustRightInd w:val="0"/>
        <w:rPr>
          <w:b/>
          <w:bCs/>
        </w:rPr>
      </w:pPr>
      <w:r w:rsidRPr="00C524FD">
        <w:rPr>
          <w:b/>
          <w:bCs/>
        </w:rPr>
        <w:t>if state() then mult_sus(...)</w:t>
      </w:r>
    </w:p>
    <w:p w14:paraId="5AC5E71D" w14:textId="21EC4BC4" w:rsidR="00C1211E" w:rsidRPr="00C524FD" w:rsidRDefault="00C1211E" w:rsidP="00364C73">
      <w:pPr>
        <w:pStyle w:val="ListParagraph"/>
        <w:numPr>
          <w:ilvl w:val="1"/>
          <w:numId w:val="40"/>
        </w:numPr>
        <w:adjustRightInd w:val="0"/>
        <w:rPr>
          <w:b/>
          <w:bCs/>
        </w:rPr>
      </w:pPr>
      <w:r w:rsidRPr="00C524FD">
        <w:rPr>
          <w:b/>
          <w:bCs/>
        </w:rPr>
        <w:t>if state() then mult_trans(...)</w:t>
      </w:r>
    </w:p>
    <w:p w14:paraId="16C2796E" w14:textId="3895D680" w:rsidR="00067AE4" w:rsidRDefault="00067AE4" w:rsidP="00364C73">
      <w:pPr>
        <w:pStyle w:val="ListParagraph"/>
        <w:numPr>
          <w:ilvl w:val="0"/>
          <w:numId w:val="40"/>
        </w:numPr>
        <w:adjustRightInd w:val="0"/>
      </w:pPr>
      <w:r>
        <w:t>Changed "if state() then fatal()" to "if state() then die()"</w:t>
      </w:r>
    </w:p>
    <w:p w14:paraId="6752B8DA" w14:textId="0FA356FF" w:rsidR="00C1211E" w:rsidRDefault="00C1211E" w:rsidP="00364C73">
      <w:pPr>
        <w:pStyle w:val="ListParagraph"/>
        <w:numPr>
          <w:ilvl w:val="0"/>
          <w:numId w:val="40"/>
        </w:numPr>
        <w:adjustRightInd w:val="0"/>
      </w:pPr>
      <w:r>
        <w:t>Changed "if enter(...)" to "if state(...)"</w:t>
      </w:r>
    </w:p>
    <w:p w14:paraId="084D2605" w14:textId="373E360F" w:rsidR="00C1211E" w:rsidRDefault="00C1211E" w:rsidP="00364C73">
      <w:pPr>
        <w:pStyle w:val="ListParagraph"/>
        <w:numPr>
          <w:ilvl w:val="0"/>
          <w:numId w:val="40"/>
        </w:numPr>
        <w:adjustRightInd w:val="0"/>
      </w:pPr>
      <w:r>
        <w:t>Updated Library and Example models.</w:t>
      </w:r>
    </w:p>
    <w:p w14:paraId="3F58BECF" w14:textId="2A490912" w:rsidR="00565081" w:rsidRDefault="00067AE4" w:rsidP="00364C73">
      <w:pPr>
        <w:pStyle w:val="ListParagraph"/>
        <w:numPr>
          <w:ilvl w:val="0"/>
          <w:numId w:val="40"/>
        </w:numPr>
        <w:adjustRightInd w:val="0"/>
      </w:pPr>
      <w:r>
        <w:t>Improved compiler error and warning messages.</w:t>
      </w:r>
    </w:p>
    <w:p w14:paraId="28007832" w14:textId="5A02694D" w:rsidR="00C1211E" w:rsidRDefault="00C1211E" w:rsidP="00565081">
      <w:pPr>
        <w:adjustRightInd w:val="0"/>
      </w:pPr>
    </w:p>
    <w:p w14:paraId="28A0EC64" w14:textId="68F3DB18" w:rsidR="00C1211E" w:rsidRDefault="00C1211E" w:rsidP="00C1211E">
      <w:pPr>
        <w:adjustRightInd w:val="0"/>
      </w:pPr>
      <w:r>
        <w:t>Version 5.2:</w:t>
      </w:r>
    </w:p>
    <w:p w14:paraId="3895CF3D" w14:textId="149C4138" w:rsidR="00C1211E" w:rsidRDefault="00C1211E" w:rsidP="00364C73">
      <w:pPr>
        <w:pStyle w:val="ListParagraph"/>
        <w:numPr>
          <w:ilvl w:val="0"/>
          <w:numId w:val="41"/>
        </w:numPr>
        <w:adjustRightInd w:val="0"/>
      </w:pPr>
      <w:r>
        <w:t xml:space="preserve">Added </w:t>
      </w:r>
      <w:hyperlink w:anchor="_Variables" w:history="1">
        <w:r w:rsidRPr="00F51C79">
          <w:rPr>
            <w:rStyle w:val="Hyperlink"/>
          </w:rPr>
          <w:t>List Variables</w:t>
        </w:r>
      </w:hyperlink>
      <w:r>
        <w:t xml:space="preserve"> that can store list</w:t>
      </w:r>
      <w:r w:rsidR="00C524FD">
        <w:t>s</w:t>
      </w:r>
      <w:r>
        <w:t xml:space="preserve"> of agent id's.</w:t>
      </w:r>
    </w:p>
    <w:p w14:paraId="159B518A" w14:textId="5553B674" w:rsidR="00C1211E" w:rsidRDefault="00C1211E" w:rsidP="00364C73">
      <w:pPr>
        <w:pStyle w:val="ListParagraph"/>
        <w:numPr>
          <w:ilvl w:val="0"/>
          <w:numId w:val="41"/>
        </w:numPr>
        <w:adjustRightInd w:val="0"/>
      </w:pPr>
      <w:r>
        <w:t xml:space="preserve">Added rules for </w:t>
      </w:r>
      <w:hyperlink w:anchor="_Actions_Affecting_an" w:history="1">
        <w:r w:rsidRPr="00F51C79">
          <w:rPr>
            <w:rStyle w:val="Hyperlink"/>
          </w:rPr>
          <w:t>adding and deleting edges</w:t>
        </w:r>
      </w:hyperlink>
      <w:r w:rsidR="00717F30">
        <w:t>.</w:t>
      </w:r>
    </w:p>
    <w:p w14:paraId="635F2CD0" w14:textId="529877C2" w:rsidR="00C1211E" w:rsidRDefault="00C1211E" w:rsidP="00364C73">
      <w:pPr>
        <w:pStyle w:val="ListParagraph"/>
        <w:numPr>
          <w:ilvl w:val="0"/>
          <w:numId w:val="41"/>
        </w:numPr>
        <w:adjustRightInd w:val="0"/>
      </w:pPr>
      <w:r>
        <w:t xml:space="preserve">Added rules for </w:t>
      </w:r>
      <w:hyperlink w:anchor="_Actions_that_Change" w:history="1">
        <w:r w:rsidRPr="00F51C79">
          <w:rPr>
            <w:rStyle w:val="Hyperlink"/>
          </w:rPr>
          <w:t xml:space="preserve">setting </w:t>
        </w:r>
        <w:r w:rsidR="00717F30" w:rsidRPr="00F51C79">
          <w:rPr>
            <w:rStyle w:val="Hyperlink"/>
          </w:rPr>
          <w:t>variables</w:t>
        </w:r>
      </w:hyperlink>
      <w:r w:rsidR="00717F30">
        <w:t>.</w:t>
      </w:r>
    </w:p>
    <w:p w14:paraId="73AC9411" w14:textId="08B76CDA" w:rsidR="00C1211E" w:rsidRDefault="00C1211E" w:rsidP="00364C73">
      <w:pPr>
        <w:pStyle w:val="ListParagraph"/>
        <w:numPr>
          <w:ilvl w:val="0"/>
          <w:numId w:val="41"/>
        </w:numPr>
        <w:adjustRightInd w:val="0"/>
      </w:pPr>
      <w:r>
        <w:t xml:space="preserve">Added </w:t>
      </w:r>
      <w:hyperlink w:anchor="_Select_Function" w:history="1">
        <w:r w:rsidRPr="00F51C79">
          <w:rPr>
            <w:rStyle w:val="Hyperlink"/>
          </w:rPr>
          <w:t>select(...)</w:t>
        </w:r>
      </w:hyperlink>
      <w:r>
        <w:t xml:space="preserve"> function.</w:t>
      </w:r>
    </w:p>
    <w:p w14:paraId="6E291556" w14:textId="22961B93" w:rsidR="00C1211E" w:rsidRDefault="00C1211E" w:rsidP="00364C73">
      <w:pPr>
        <w:pStyle w:val="ListParagraph"/>
        <w:numPr>
          <w:ilvl w:val="0"/>
          <w:numId w:val="41"/>
        </w:numPr>
        <w:adjustRightInd w:val="0"/>
      </w:pPr>
      <w:r>
        <w:t>Fixed bugs when joining or quitting places.</w:t>
      </w:r>
    </w:p>
    <w:p w14:paraId="165A4592" w14:textId="6E55E3DA" w:rsidR="00C1211E" w:rsidRDefault="00C1211E" w:rsidP="00364C73">
      <w:pPr>
        <w:pStyle w:val="ListParagraph"/>
        <w:numPr>
          <w:ilvl w:val="0"/>
          <w:numId w:val="41"/>
        </w:numPr>
        <w:adjustRightInd w:val="0"/>
      </w:pPr>
      <w:r>
        <w:t>Improved compiler error and warning messages.</w:t>
      </w:r>
    </w:p>
    <w:p w14:paraId="3B161A79" w14:textId="77777777" w:rsidR="00C1211E" w:rsidRDefault="00C1211E" w:rsidP="00565081">
      <w:pPr>
        <w:adjustRightInd w:val="0"/>
      </w:pPr>
    </w:p>
    <w:p w14:paraId="7FFD22F3" w14:textId="350FD2C8" w:rsidR="00565081" w:rsidRDefault="00565081" w:rsidP="00565081">
      <w:pPr>
        <w:adjustRightInd w:val="0"/>
      </w:pPr>
      <w:r>
        <w:t>Version 5.1:</w:t>
      </w:r>
    </w:p>
    <w:p w14:paraId="589A657C" w14:textId="4D0FD106" w:rsidR="00565081" w:rsidRDefault="00565081" w:rsidP="00364C73">
      <w:pPr>
        <w:pStyle w:val="ListParagraph"/>
        <w:numPr>
          <w:ilvl w:val="0"/>
          <w:numId w:val="39"/>
        </w:numPr>
        <w:adjustRightInd w:val="0"/>
      </w:pPr>
      <w:r>
        <w:t xml:space="preserve">Added </w:t>
      </w:r>
      <w:hyperlink w:anchor="_Networks" w:history="1">
        <w:r w:rsidRPr="00F51C79">
          <w:rPr>
            <w:rStyle w:val="Hyperlink"/>
          </w:rPr>
          <w:t>network mixing groups</w:t>
        </w:r>
      </w:hyperlink>
      <w:r>
        <w:t xml:space="preserve"> and added </w:t>
      </w:r>
      <w:r w:rsidR="00430094">
        <w:t>A</w:t>
      </w:r>
      <w:r w:rsidR="00D31F5E">
        <w:t>ction</w:t>
      </w:r>
      <w:r>
        <w:t xml:space="preserve"> </w:t>
      </w:r>
      <w:r w:rsidR="00430094">
        <w:t>R</w:t>
      </w:r>
      <w:r>
        <w:t>ules to the FRED programming language.</w:t>
      </w:r>
    </w:p>
    <w:p w14:paraId="33F71E18" w14:textId="2A4A4334" w:rsidR="00565081" w:rsidRDefault="00565081" w:rsidP="00565081">
      <w:pPr>
        <w:adjustRightInd w:val="0"/>
      </w:pPr>
    </w:p>
    <w:p w14:paraId="7E00FC7A" w14:textId="4968F890" w:rsidR="00565081" w:rsidRDefault="00565081" w:rsidP="00565081">
      <w:pPr>
        <w:adjustRightInd w:val="0"/>
      </w:pPr>
      <w:r>
        <w:t>Version 4:</w:t>
      </w:r>
    </w:p>
    <w:p w14:paraId="3D939608" w14:textId="4651265F" w:rsidR="00565081" w:rsidRDefault="00565081" w:rsidP="00364C73">
      <w:pPr>
        <w:pStyle w:val="ListParagraph"/>
        <w:numPr>
          <w:ilvl w:val="0"/>
          <w:numId w:val="38"/>
        </w:numPr>
        <w:adjustRightInd w:val="0"/>
      </w:pPr>
      <w:r>
        <w:t xml:space="preserve">Generalized FRED to a declarative programming model and user-defined </w:t>
      </w:r>
      <w:r w:rsidR="00160207">
        <w:t>Condition</w:t>
      </w:r>
      <w:r>
        <w:t>s and interaction groups.</w:t>
      </w:r>
    </w:p>
    <w:p w14:paraId="774A8E4F" w14:textId="02425873" w:rsidR="00565081" w:rsidRDefault="00565081" w:rsidP="00565081">
      <w:pPr>
        <w:adjustRightInd w:val="0"/>
      </w:pPr>
    </w:p>
    <w:p w14:paraId="4647EF0C" w14:textId="16F583AE" w:rsidR="00565081" w:rsidRDefault="00565081" w:rsidP="00565081">
      <w:pPr>
        <w:adjustRightInd w:val="0"/>
      </w:pPr>
      <w:r>
        <w:t>Version 3:</w:t>
      </w:r>
    </w:p>
    <w:p w14:paraId="63C96DF2" w14:textId="715C097A" w:rsidR="00565081" w:rsidRDefault="00565081" w:rsidP="00364C73">
      <w:pPr>
        <w:pStyle w:val="ListParagraph"/>
        <w:numPr>
          <w:ilvl w:val="0"/>
          <w:numId w:val="37"/>
        </w:numPr>
        <w:adjustRightInd w:val="0"/>
      </w:pPr>
      <w:r>
        <w:t xml:space="preserve">Developed in 2013-2019 by the Pitt Public Health Dynamics Lab. This version introduced the concepts of general health </w:t>
      </w:r>
      <w:r w:rsidR="00160207">
        <w:t>Condition</w:t>
      </w:r>
      <w:r>
        <w:t>s and supprted both respiratory and vector transmission.</w:t>
      </w:r>
    </w:p>
    <w:p w14:paraId="18FEC24A" w14:textId="007062DC" w:rsidR="00565081" w:rsidRDefault="00565081" w:rsidP="00565081">
      <w:pPr>
        <w:adjustRightInd w:val="0"/>
      </w:pPr>
    </w:p>
    <w:p w14:paraId="728D45F5" w14:textId="410C6997" w:rsidR="00565081" w:rsidRDefault="00565081" w:rsidP="00565081">
      <w:pPr>
        <w:adjustRightInd w:val="0"/>
      </w:pPr>
      <w:r>
        <w:t>Version 2:</w:t>
      </w:r>
    </w:p>
    <w:p w14:paraId="143B9CB3" w14:textId="4DF74682" w:rsidR="00565081" w:rsidRDefault="00565081" w:rsidP="00364C73">
      <w:pPr>
        <w:pStyle w:val="ListParagraph"/>
        <w:numPr>
          <w:ilvl w:val="0"/>
          <w:numId w:val="36"/>
        </w:numPr>
        <w:adjustRightInd w:val="0"/>
      </w:pPr>
      <w:r>
        <w:t>Developed in 2010-2013 by the Pitt Public health Dynamics Lab, Carnegie Mellon University and the Pittsburgh Supercomputer Center. FRED v2 supported a variety of respiratory infectious diseases.</w:t>
      </w:r>
    </w:p>
    <w:p w14:paraId="6ED13502" w14:textId="6AEB7D98" w:rsidR="00565081" w:rsidRDefault="00565081" w:rsidP="00565081">
      <w:pPr>
        <w:adjustRightInd w:val="0"/>
      </w:pPr>
    </w:p>
    <w:p w14:paraId="673E1166" w14:textId="0299EBB0" w:rsidR="00565081" w:rsidRDefault="00565081" w:rsidP="00565081">
      <w:pPr>
        <w:adjustRightInd w:val="0"/>
      </w:pPr>
      <w:r>
        <w:t>Version 1:</w:t>
      </w:r>
    </w:p>
    <w:p w14:paraId="65F35FE7" w14:textId="44B31E20" w:rsidR="00565081" w:rsidRDefault="00565081" w:rsidP="00364C73">
      <w:pPr>
        <w:pStyle w:val="ListParagraph"/>
        <w:numPr>
          <w:ilvl w:val="0"/>
          <w:numId w:val="35"/>
        </w:numPr>
        <w:adjustRightInd w:val="0"/>
      </w:pPr>
      <w:r>
        <w:t>Developed in 2009 by the Pitt Public Health Dynamics Lab, the Pittsburgh Supercomputer Center and RTI, Inc. based on the RTI epidemic simulator by Phil Cooley and Shawn Brown. FRED v1 was a special purpose simulator for pandemic influenza.</w:t>
      </w:r>
    </w:p>
    <w:p w14:paraId="17356200" w14:textId="77777777" w:rsidR="00341FE2" w:rsidRDefault="00341FE2" w:rsidP="00DE3EB4">
      <w:pPr>
        <w:adjustRightInd w:val="0"/>
        <w:ind w:left="720" w:hanging="720"/>
      </w:pPr>
    </w:p>
    <w:p w14:paraId="461E4DE9" w14:textId="77777777" w:rsidR="00677C59" w:rsidRDefault="00677C59" w:rsidP="00677C59">
      <w:pPr>
        <w:adjustRightInd w:val="0"/>
      </w:pPr>
    </w:p>
    <w:p w14:paraId="3E09B68D" w14:textId="77777777" w:rsidR="006647F2" w:rsidRDefault="006647F2">
      <w:pPr>
        <w:rPr>
          <w:rFonts w:asciiTheme="majorHAnsi" w:eastAsiaTheme="majorEastAsia" w:hAnsiTheme="majorHAnsi" w:cstheme="majorBidi"/>
          <w:color w:val="2F5496" w:themeColor="accent1" w:themeShade="BF"/>
          <w:sz w:val="32"/>
          <w:szCs w:val="32"/>
        </w:rPr>
      </w:pPr>
      <w:r>
        <w:br w:type="page"/>
      </w:r>
    </w:p>
    <w:p w14:paraId="2D548B5F" w14:textId="2A3363DD" w:rsidR="00D93118" w:rsidRPr="00D93118" w:rsidRDefault="00D93118" w:rsidP="003617D6">
      <w:pPr>
        <w:pStyle w:val="Heading1"/>
      </w:pPr>
      <w:bookmarkStart w:id="28" w:name="_Toc27037339"/>
      <w:r w:rsidRPr="00D93118">
        <w:lastRenderedPageBreak/>
        <w:t xml:space="preserve">Chapter </w:t>
      </w:r>
      <w:r w:rsidR="007D1F4B">
        <w:t>2</w:t>
      </w:r>
      <w:r w:rsidRPr="00D93118">
        <w:t>: Synthetic Populations</w:t>
      </w:r>
      <w:bookmarkEnd w:id="28"/>
    </w:p>
    <w:p w14:paraId="6880FC40" w14:textId="19C1C764" w:rsidR="00D93118" w:rsidRPr="003617D6" w:rsidRDefault="00D93118" w:rsidP="003617D6"/>
    <w:p w14:paraId="51952A65" w14:textId="74145222" w:rsidR="008818C1" w:rsidRPr="008818C1" w:rsidRDefault="008818C1" w:rsidP="003617D6">
      <w:pPr>
        <w:pStyle w:val="Heading2"/>
      </w:pPr>
      <w:bookmarkStart w:id="29" w:name="_Toc27037340"/>
      <w:r w:rsidRPr="008818C1">
        <w:t>Definition</w:t>
      </w:r>
      <w:bookmarkEnd w:id="29"/>
    </w:p>
    <w:p w14:paraId="1D1721B2" w14:textId="17311A89" w:rsidR="008818C1" w:rsidRDefault="008818C1" w:rsidP="003617D6"/>
    <w:p w14:paraId="51D3B81C" w14:textId="6F9FE94A" w:rsidR="006D56E4" w:rsidRDefault="006D56E4" w:rsidP="003617D6">
      <w:r>
        <w:t xml:space="preserve">A </w:t>
      </w:r>
      <w:r>
        <w:rPr>
          <w:i/>
        </w:rPr>
        <w:t>Synthetic Population</w:t>
      </w:r>
      <w:r>
        <w:t xml:space="preserve"> is a data set that represents each person and household in a given location with geospatial accuracy and contains no personally identifiable information.</w:t>
      </w:r>
    </w:p>
    <w:p w14:paraId="0648476D" w14:textId="77777777" w:rsidR="006D56E4" w:rsidRPr="006D56E4" w:rsidRDefault="006D56E4" w:rsidP="003617D6"/>
    <w:p w14:paraId="62885349" w14:textId="3508D512" w:rsidR="008818C1" w:rsidRPr="008818C1" w:rsidRDefault="008818C1" w:rsidP="003617D6">
      <w:pPr>
        <w:pStyle w:val="Heading2"/>
      </w:pPr>
      <w:bookmarkStart w:id="30" w:name="_Toc27037341"/>
      <w:r w:rsidRPr="008818C1">
        <w:t>Data sources</w:t>
      </w:r>
      <w:bookmarkEnd w:id="30"/>
    </w:p>
    <w:p w14:paraId="5CD7E0B6" w14:textId="6DA226A0" w:rsidR="008818C1" w:rsidRPr="003617D6" w:rsidRDefault="008818C1" w:rsidP="003617D6"/>
    <w:p w14:paraId="0D7FE001" w14:textId="244C45CB" w:rsidR="00FF1230" w:rsidRDefault="00FF1230" w:rsidP="003617D6">
      <w:r w:rsidRPr="003617D6">
        <w:rPr>
          <w:b/>
        </w:rPr>
        <w:t xml:space="preserve"> </w:t>
      </w:r>
      <w:r w:rsidRPr="003617D6">
        <w:rPr>
          <w:bCs/>
        </w:rPr>
        <w:t>FRED uses the synthetic population developed by RTI, International.</w:t>
      </w:r>
      <w:r w:rsidRPr="003617D6">
        <w:rPr>
          <w:b/>
          <w:bCs/>
        </w:rPr>
        <w:t xml:space="preserve"> </w:t>
      </w:r>
      <w:r w:rsidRPr="003617D6">
        <w:t>In summary, RTI used a proportional iterative method developed in (Beckman, et al. 1996) to generate an agent population from the US Census Bureau’s Public Use Microdata files (PUMs) and Census aggregated data.  See (Wheaton, et al. 2009) for a detailed description.  Each agent had a set of socio-demographic characteristics and daily behaviors that included age, sex, employment status, occupation, and household location and membership.</w:t>
      </w:r>
    </w:p>
    <w:p w14:paraId="1D1E3B77" w14:textId="5722B321" w:rsidR="006D56E4" w:rsidRDefault="006D56E4" w:rsidP="003617D6"/>
    <w:p w14:paraId="693ECD95" w14:textId="3CB8C382" w:rsidR="006D56E4" w:rsidRDefault="006D56E4" w:rsidP="003617D6">
      <w:r>
        <w:t xml:space="preserve">As described on the web site </w:t>
      </w:r>
      <w:r w:rsidRPr="006D56E4">
        <w:t>https://www.rti.org/impact/synthpop</w:t>
      </w:r>
      <w:r>
        <w:t>:</w:t>
      </w:r>
    </w:p>
    <w:p w14:paraId="69D39E67" w14:textId="7670CB94" w:rsidR="006D56E4" w:rsidRDefault="006D56E4" w:rsidP="003617D6"/>
    <w:p w14:paraId="0915039C" w14:textId="79D932C0" w:rsidR="006D56E4" w:rsidRPr="006D56E4" w:rsidRDefault="006D56E4" w:rsidP="006D56E4">
      <w:pPr>
        <w:rPr>
          <w:i/>
        </w:rPr>
      </w:pPr>
      <w:r w:rsidRPr="006D56E4">
        <w:rPr>
          <w:i/>
          <w:color w:val="2C2C2C"/>
          <w:shd w:val="clear" w:color="auto" w:fill="FFFFFF"/>
        </w:rPr>
        <w:t xml:space="preserve">“Unlike typical sociodemographic data, the RTI U.S. Synthetic Household Population represents households and persons as dots on a </w:t>
      </w:r>
      <w:r w:rsidR="00CF565D">
        <w:rPr>
          <w:i/>
          <w:color w:val="2C2C2C"/>
          <w:shd w:val="clear" w:color="auto" w:fill="FFFFFF"/>
        </w:rPr>
        <w:t>Report</w:t>
      </w:r>
      <w:r w:rsidRPr="006D56E4">
        <w:rPr>
          <w:i/>
          <w:color w:val="2C2C2C"/>
          <w:shd w:val="clear" w:color="auto" w:fill="FFFFFF"/>
        </w:rPr>
        <w:t>—matching high-resolution population distributions with the correct mix of households in each census block group.”</w:t>
      </w:r>
    </w:p>
    <w:p w14:paraId="603ED7C3" w14:textId="77777777" w:rsidR="006D56E4" w:rsidRPr="003617D6" w:rsidRDefault="006D56E4" w:rsidP="003617D6"/>
    <w:p w14:paraId="22EFF542" w14:textId="56F028DF" w:rsidR="008818C1" w:rsidRDefault="008818C1" w:rsidP="003617D6">
      <w:pPr>
        <w:pStyle w:val="Heading2"/>
      </w:pPr>
      <w:bookmarkStart w:id="31" w:name="_Toc27037342"/>
      <w:r w:rsidRPr="008818C1">
        <w:t>Process</w:t>
      </w:r>
      <w:bookmarkEnd w:id="31"/>
    </w:p>
    <w:p w14:paraId="3DC18307" w14:textId="43CC85B3" w:rsidR="00A36546" w:rsidRDefault="00A36546" w:rsidP="00A36546"/>
    <w:p w14:paraId="1831FBEC" w14:textId="2CD1E6CD" w:rsidR="00A36546" w:rsidRPr="00A36546" w:rsidRDefault="00A36546" w:rsidP="00A36546">
      <w:r>
        <w:t xml:space="preserve">The RTI </w:t>
      </w:r>
      <w:r w:rsidRPr="00950D98">
        <w:t xml:space="preserve">synthetic population </w:t>
      </w:r>
      <w:r>
        <w:t xml:space="preserve">is </w:t>
      </w:r>
      <w:r w:rsidRPr="00950D98">
        <w:t>based on the U</w:t>
      </w:r>
      <w:r>
        <w:t>.</w:t>
      </w:r>
      <w:r w:rsidRPr="00950D98">
        <w:t>S</w:t>
      </w:r>
      <w:r>
        <w:t>.</w:t>
      </w:r>
      <w:r w:rsidRPr="00950D98">
        <w:t xml:space="preserve"> Census Bureau’s Public Use Microdata files (PUMS) and aggregated data from the 2005-2009 American Community Survey (ACS) 5-year sample</w:t>
      </w:r>
      <w:r>
        <w:t xml:space="preserve"> </w:t>
      </w:r>
      <w:r>
        <w:fldChar w:fldCharType="begin"/>
      </w:r>
      <w:r>
        <w:instrText xml:space="preserve"> ADDIN EN.CITE &lt;EndNote&gt;&lt;Cite&gt;&lt;Author&gt;Wheaton&lt;/Author&gt;&lt;Year&gt;2012&lt;/Year&gt;&lt;RecNum&gt;19&lt;/RecNum&gt;&lt;DisplayText&gt;(Wheaton, 2012)&lt;/DisplayText&gt;&lt;record&gt;&lt;rec-number&gt;19&lt;/rec-number&gt;&lt;foreign-keys&gt;&lt;key app="EN" db-id="etwatez58wxpdbezr0mxv9e1fp295255rwvp"&gt;19&lt;/key&gt;&lt;/foreign-keys&gt;&lt;ref-type name="Report"&gt;27&lt;/ref-type&gt;&lt;contributors&gt;&lt;authors&gt;&lt;author&gt;Wheaton, W.D. &lt;/author&gt;&lt;/authors&gt;&lt;/contributors&gt;&lt;titles&gt;&lt;title&gt;2005-2009 U.S. Synthetic Population Ver. 2. &lt;/title&gt;&lt;/titles&gt;&lt;pages&gt;RTI International&lt;/pages&gt;&lt;dates&gt;&lt;year&gt;2012&lt;/year&gt;&lt;pub-dates&gt;&lt;date&gt;August, 2012&lt;/date&gt;&lt;/pub-dates&gt;&lt;/dates&gt;&lt;publisher&gt;http://www.epimodels.org/midas/Rpubsyntdata1.do&lt;/publisher&gt;&lt;urls&gt;&lt;related-urls&gt;&lt;url&gt;https://www.epimodels.org/midas/Rpubsyntdata1.do&lt;/url&gt;&lt;/related-urls&gt;&lt;/urls&gt;&lt;/record&gt;&lt;/Cite&gt;&lt;/EndNote&gt;</w:instrText>
      </w:r>
      <w:r>
        <w:fldChar w:fldCharType="separate"/>
      </w:r>
      <w:r>
        <w:rPr>
          <w:noProof/>
        </w:rPr>
        <w:t>(</w:t>
      </w:r>
      <w:hyperlink w:anchor="_ENREF_36" w:tooltip="Wheaton, 2012 #19" w:history="1">
        <w:r>
          <w:rPr>
            <w:noProof/>
          </w:rPr>
          <w:t>Wheaton, 2012</w:t>
        </w:r>
      </w:hyperlink>
      <w:r>
        <w:rPr>
          <w:noProof/>
        </w:rPr>
        <w:t>)</w:t>
      </w:r>
      <w:r>
        <w:fldChar w:fldCharType="end"/>
      </w:r>
      <w:r w:rsidRPr="00950D98">
        <w:t xml:space="preserve">. This open access database </w:t>
      </w:r>
      <w:r>
        <w:t>comprises a spatially accurate model of all households, schools, workplaces and group quarters  (e.g. prisons, college dorms, military bases and nursing homes)</w:t>
      </w:r>
      <w:r w:rsidRPr="00950D98">
        <w:t xml:space="preserve"> </w:t>
      </w:r>
      <w:r>
        <w:t xml:space="preserve">in the United States. Individual agents are defined and assigned to each household, school, and workplace in the database so that the result closely matches the census-based spatial distributions of households and population sizes at the census block group level, as well as commuting patterns across census-tract boundaries. </w:t>
      </w:r>
      <w:r w:rsidRPr="00950D98">
        <w:t>For ABMs that model specific geographic regions</w:t>
      </w:r>
      <w:r>
        <w:t xml:space="preserve"> in the U.S.</w:t>
      </w:r>
      <w:r w:rsidRPr="00950D98">
        <w:t xml:space="preserve">, this synthetic population provides an excellent source of spatially accurate population information. </w:t>
      </w:r>
      <w:r>
        <w:t xml:space="preserve">We have also extended this approach to </w:t>
      </w:r>
      <w:r w:rsidRPr="00950D98">
        <w:t>selected international locations.</w:t>
      </w:r>
    </w:p>
    <w:p w14:paraId="0ED358E2" w14:textId="77777777" w:rsidR="008818C1" w:rsidRPr="003617D6" w:rsidRDefault="008818C1" w:rsidP="003617D6"/>
    <w:p w14:paraId="2F5B7C6D" w14:textId="7A8799A9" w:rsidR="008818C1" w:rsidRPr="008818C1" w:rsidRDefault="008818C1" w:rsidP="003617D6">
      <w:pPr>
        <w:pStyle w:val="Heading2"/>
      </w:pPr>
      <w:bookmarkStart w:id="32" w:name="_Toc27037343"/>
      <w:r w:rsidRPr="008818C1">
        <w:t>Projections</w:t>
      </w:r>
      <w:r w:rsidR="0054579A">
        <w:t xml:space="preserve"> of Future Demographics</w:t>
      </w:r>
      <w:bookmarkEnd w:id="32"/>
    </w:p>
    <w:p w14:paraId="5C139B78" w14:textId="77777777" w:rsidR="000A7DD8" w:rsidRDefault="000A7DD8"/>
    <w:p w14:paraId="774043E6" w14:textId="0F3549A7" w:rsidR="000A7DD8" w:rsidRPr="00A36546" w:rsidRDefault="000A7DD8" w:rsidP="00A36546">
      <w:r w:rsidRPr="00A36546">
        <w:t>Agent</w:t>
      </w:r>
      <w:r w:rsidR="00A36546" w:rsidRPr="00A36546">
        <w:t>-</w:t>
      </w:r>
      <w:r w:rsidRPr="00A36546">
        <w:t xml:space="preserve">based models (ABMs) are flexible and powerful tools for predicting the effects of infectious and chronic diseases, and for modeling in a host of other widely varied disciplines. </w:t>
      </w:r>
      <w:r w:rsidR="00A36546" w:rsidRPr="00A36546">
        <w:t>Realistic long-term populations are necessary for many simulations, such as development of chronic disease and effects of long term behavior. FRED includes methods to reproduce external population size estimates. For example, w</w:t>
      </w:r>
      <w:r w:rsidRPr="00A36546">
        <w:t>e used population projections created by the Pennsylvania State Data Center (</w:t>
      </w:r>
      <w:r w:rsidRPr="00A36546">
        <w:rPr>
          <w:iCs/>
        </w:rPr>
        <w:t>PASDC</w:t>
      </w:r>
      <w:r w:rsidRPr="00A36546">
        <w:t xml:space="preserve">) to model long term demographic changes for Pennsylvania from 2010 to 2030 in FRED. </w:t>
      </w:r>
    </w:p>
    <w:p w14:paraId="2F64A10A" w14:textId="77777777" w:rsidR="00A36546" w:rsidRDefault="00A36546" w:rsidP="00A36546"/>
    <w:p w14:paraId="7779D1AD" w14:textId="3051061F" w:rsidR="000A7DD8" w:rsidRPr="00A36546" w:rsidRDefault="00A36546" w:rsidP="00A36546">
      <w:r w:rsidRPr="00A36546">
        <w:t>To achieve these projections,</w:t>
      </w:r>
      <w:r w:rsidR="000A7DD8" w:rsidRPr="00A36546">
        <w:t xml:space="preserve"> FRED </w:t>
      </w:r>
      <w:r w:rsidRPr="00A36546">
        <w:t>inputs</w:t>
      </w:r>
      <w:r w:rsidR="000A7DD8" w:rsidRPr="00A36546">
        <w:t xml:space="preserve"> age-specific mortality and maternity rates and methods for changing the activity profiles for individuals over time, including entering and leaving school or the workplace when appropriate. To achieve the population target numbers from the </w:t>
      </w:r>
      <w:r w:rsidR="000A7DD8" w:rsidRPr="00A36546">
        <w:rPr>
          <w:iCs/>
        </w:rPr>
        <w:t>PASDC</w:t>
      </w:r>
      <w:r w:rsidR="000A7DD8" w:rsidRPr="00A36546">
        <w:t xml:space="preserve">, agents are added </w:t>
      </w:r>
      <w:r w:rsidR="000A7DD8" w:rsidRPr="00A36546">
        <w:lastRenderedPageBreak/>
        <w:t xml:space="preserve">to or removed from the population on a yearly basis. After a yearly population size update is completed, households are rebalanced, by applying household swapping rules to maintain local population density. New agents are assigned to schools as appropriate to their ages and to workplaces based on location and vacancies. Migration flows are modeled using county to county migration data obtained from the census American Community Survey. Agents are chosen to migrate as complete households when possible, to mimic real migration. </w:t>
      </w:r>
    </w:p>
    <w:p w14:paraId="29E3F03B" w14:textId="77777777" w:rsidR="0046768D" w:rsidRDefault="0046768D" w:rsidP="00A36546"/>
    <w:p w14:paraId="176DD542" w14:textId="01DD007F" w:rsidR="000A7DD8" w:rsidRPr="00A36546" w:rsidRDefault="000A7DD8" w:rsidP="00A36546">
      <w:r w:rsidRPr="00A36546">
        <w:t>Over the 30</w:t>
      </w:r>
      <w:r w:rsidR="00143242">
        <w:t>-</w:t>
      </w:r>
      <w:r w:rsidRPr="00A36546">
        <w:t xml:space="preserve">year period of the simulation, FRED closely matches the projections of total Pennsylvania population size at the 5-year intervals for which projections are made available and for the intervening years. FRED matches projections of PA population size by age and maintains consistent household size distributions over time. Agents have continuity of experience through life stages and take on appropriate social roles and activities over their lifetimes. FRED generally maintains consistent school size distributions and workplace size distributions over time. Over the course of the simulation, the proportion of agents </w:t>
      </w:r>
      <w:r w:rsidR="008F1E4A">
        <w:t xml:space="preserve">who are </w:t>
      </w:r>
      <w:r w:rsidRPr="00A36546">
        <w:t xml:space="preserve">native to the population is consistent with US Census data for 2010. FRED agents create new households at rates comparable to </w:t>
      </w:r>
      <w:r w:rsidR="00CF565D">
        <w:t>REPORT</w:t>
      </w:r>
      <w:r w:rsidRPr="00A36546">
        <w:t xml:space="preserve">ed rates. </w:t>
      </w:r>
    </w:p>
    <w:p w14:paraId="2DCA0FE4" w14:textId="77777777" w:rsidR="00A36546" w:rsidRDefault="00A36546" w:rsidP="00A36546"/>
    <w:p w14:paraId="13F1886D" w14:textId="43DA91A9" w:rsidR="00F61E8E" w:rsidRPr="00737D22" w:rsidRDefault="000A7DD8" w:rsidP="00DE07B9">
      <w:r w:rsidRPr="00A36546">
        <w:t>These methods are generalizable to create realistic populations for any projection and any US location.</w:t>
      </w:r>
      <w:r>
        <w:t xml:space="preserve"> </w:t>
      </w:r>
      <w:r w:rsidR="00F61E8E">
        <w:br w:type="page"/>
      </w:r>
    </w:p>
    <w:p w14:paraId="07FE1DD4" w14:textId="605160C4" w:rsidR="00D93118" w:rsidRPr="00D93118" w:rsidRDefault="00D93118" w:rsidP="003617D6">
      <w:pPr>
        <w:pStyle w:val="Heading1"/>
      </w:pPr>
      <w:bookmarkStart w:id="33" w:name="_Toc27037344"/>
      <w:r w:rsidRPr="00D93118">
        <w:lastRenderedPageBreak/>
        <w:t xml:space="preserve">Chapter </w:t>
      </w:r>
      <w:r w:rsidR="007D1F4B">
        <w:t>3</w:t>
      </w:r>
      <w:r w:rsidRPr="00D93118">
        <w:t>: Declarative Programming</w:t>
      </w:r>
      <w:r w:rsidR="00820898">
        <w:t xml:space="preserve"> in FRED</w:t>
      </w:r>
      <w:bookmarkEnd w:id="33"/>
    </w:p>
    <w:p w14:paraId="5E1AAC73" w14:textId="77777777" w:rsidR="00DC2F97" w:rsidRPr="003617D6" w:rsidRDefault="00DC2F97" w:rsidP="003617D6"/>
    <w:p w14:paraId="39CFA876" w14:textId="14D7D622" w:rsidR="00D16DDD" w:rsidRPr="00D16DDD" w:rsidRDefault="006B7D0F" w:rsidP="00D16DDD">
      <w:r w:rsidRPr="00D16DDD">
        <w:t xml:space="preserve">Declarative programming is a programming paradigm that expresses the logic of the computation without expressing the control flow. </w:t>
      </w:r>
      <w:r w:rsidR="00D16DDD" w:rsidRPr="00D16DDD">
        <w:t>(</w:t>
      </w:r>
      <w:r w:rsidR="00D16DDD" w:rsidRPr="007F31EC">
        <w:rPr>
          <w:color w:val="222222"/>
          <w:shd w:val="clear" w:color="auto" w:fill="FFFFFF"/>
        </w:rPr>
        <w:t>Lloyd, J.W., </w:t>
      </w:r>
      <w:r w:rsidR="00D16DDD" w:rsidRPr="007F31EC">
        <w:rPr>
          <w:i/>
          <w:iCs/>
          <w:color w:val="222222"/>
        </w:rPr>
        <w:t>Practical Advantages of Declarative Programming</w:t>
      </w:r>
      <w:r w:rsidR="00D16DDD" w:rsidRPr="007F31EC">
        <w:rPr>
          <w:iCs/>
          <w:color w:val="222222"/>
        </w:rPr>
        <w:t xml:space="preserve">). Within the general class of declarative programming languages, FRED </w:t>
      </w:r>
      <w:r w:rsidR="00EF5E12">
        <w:rPr>
          <w:iCs/>
          <w:color w:val="222222"/>
        </w:rPr>
        <w:t>can</w:t>
      </w:r>
      <w:r w:rsidR="00D16DDD" w:rsidRPr="007F31EC">
        <w:rPr>
          <w:iCs/>
          <w:color w:val="222222"/>
        </w:rPr>
        <w:t xml:space="preserve"> be classified as a domain-specific language whose domain is Agent-Based Modeling (ABM). The FRED language consists of two </w:t>
      </w:r>
      <w:r w:rsidR="00EF5E12">
        <w:rPr>
          <w:iCs/>
          <w:color w:val="222222"/>
        </w:rPr>
        <w:t xml:space="preserve">primary </w:t>
      </w:r>
      <w:r w:rsidR="00D16DDD" w:rsidRPr="007F31EC">
        <w:rPr>
          <w:iCs/>
          <w:color w:val="222222"/>
        </w:rPr>
        <w:t xml:space="preserve">kinds of statements:  </w:t>
      </w:r>
      <w:r w:rsidR="00D16DDD" w:rsidRPr="007F31EC">
        <w:rPr>
          <w:i/>
          <w:iCs/>
          <w:color w:val="222222"/>
        </w:rPr>
        <w:t>property statement</w:t>
      </w:r>
      <w:r w:rsidR="00D16DDD" w:rsidRPr="007F31EC">
        <w:rPr>
          <w:iCs/>
          <w:color w:val="222222"/>
        </w:rPr>
        <w:t xml:space="preserve">s and </w:t>
      </w:r>
      <w:r w:rsidR="00D16DDD" w:rsidRPr="007F31EC">
        <w:rPr>
          <w:i/>
          <w:iCs/>
          <w:color w:val="222222"/>
        </w:rPr>
        <w:t>rule statements</w:t>
      </w:r>
      <w:r w:rsidR="00D16DDD" w:rsidRPr="007F31EC">
        <w:rPr>
          <w:iCs/>
          <w:color w:val="222222"/>
        </w:rPr>
        <w:t xml:space="preserve">. Property statements define the static features of the model, </w:t>
      </w:r>
      <w:r w:rsidR="007F31EC">
        <w:t>including</w:t>
      </w:r>
      <w:r w:rsidR="007F31EC" w:rsidRPr="00107A77">
        <w:t xml:space="preserve"> </w:t>
      </w:r>
      <w:r w:rsidR="007F31EC">
        <w:t xml:space="preserve">the location, the range of dates for the simulation, </w:t>
      </w:r>
      <w:r w:rsidR="007F31EC" w:rsidRPr="00107A77">
        <w:t xml:space="preserve">all concepts of interest, </w:t>
      </w:r>
      <w:r w:rsidR="007F31EC">
        <w:t xml:space="preserve">what information should be tracked and </w:t>
      </w:r>
      <w:r w:rsidR="00CF565D">
        <w:t>REPORT</w:t>
      </w:r>
      <w:r w:rsidR="007F31EC">
        <w:t xml:space="preserve">ed, and the </w:t>
      </w:r>
      <w:r w:rsidR="007F31EC" w:rsidRPr="00107A77">
        <w:t xml:space="preserve">initial </w:t>
      </w:r>
      <w:r w:rsidR="00160207">
        <w:t>condition</w:t>
      </w:r>
      <w:r w:rsidR="007F31EC" w:rsidRPr="00107A77">
        <w:t>s</w:t>
      </w:r>
      <w:r w:rsidR="007F31EC">
        <w:t>.</w:t>
      </w:r>
      <w:r w:rsidR="007F31EC" w:rsidRPr="00107A77">
        <w:t xml:space="preserve"> </w:t>
      </w:r>
      <w:r w:rsidR="007F31EC">
        <w:t xml:space="preserve"> </w:t>
      </w:r>
      <w:r w:rsidR="00D16DDD" w:rsidRPr="007F31EC">
        <w:rPr>
          <w:iCs/>
          <w:color w:val="222222"/>
        </w:rPr>
        <w:t xml:space="preserve">Rule statements define the dynamic features of the model, including </w:t>
      </w:r>
      <w:r w:rsidR="007F31EC" w:rsidRPr="007F31EC">
        <w:rPr>
          <w:iCs/>
          <w:color w:val="222222"/>
        </w:rPr>
        <w:t xml:space="preserve">how agents </w:t>
      </w:r>
      <w:r w:rsidR="007F31EC">
        <w:rPr>
          <w:iCs/>
          <w:color w:val="222222"/>
        </w:rPr>
        <w:t xml:space="preserve">and their environment </w:t>
      </w:r>
      <w:r w:rsidR="007F31EC" w:rsidRPr="007F31EC">
        <w:rPr>
          <w:iCs/>
          <w:color w:val="222222"/>
        </w:rPr>
        <w:t>change state o</w:t>
      </w:r>
      <w:r w:rsidR="007F31EC">
        <w:rPr>
          <w:iCs/>
          <w:color w:val="222222"/>
        </w:rPr>
        <w:t>ver</w:t>
      </w:r>
      <w:r w:rsidR="007F31EC" w:rsidRPr="007F31EC">
        <w:rPr>
          <w:iCs/>
          <w:color w:val="222222"/>
        </w:rPr>
        <w:t xml:space="preserve"> time. The FRED platform </w:t>
      </w:r>
      <w:r w:rsidR="00776F0E">
        <w:rPr>
          <w:iCs/>
          <w:color w:val="222222"/>
        </w:rPr>
        <w:t>process</w:t>
      </w:r>
      <w:r w:rsidR="00DD5BB6">
        <w:rPr>
          <w:iCs/>
          <w:color w:val="222222"/>
        </w:rPr>
        <w:t>es</w:t>
      </w:r>
      <w:r w:rsidR="007F31EC" w:rsidRPr="007F31EC">
        <w:rPr>
          <w:iCs/>
          <w:color w:val="222222"/>
        </w:rPr>
        <w:t xml:space="preserve"> the FRED program</w:t>
      </w:r>
      <w:r w:rsidR="007F31EC" w:rsidRPr="00107A77">
        <w:t xml:space="preserve">, sets up the population, applies </w:t>
      </w:r>
      <w:r w:rsidR="00E11EBF">
        <w:t xml:space="preserve">the </w:t>
      </w:r>
      <w:r w:rsidR="007F31EC" w:rsidRPr="00107A77">
        <w:t xml:space="preserve">initial </w:t>
      </w:r>
      <w:r w:rsidR="00160207">
        <w:t>condition</w:t>
      </w:r>
      <w:r w:rsidR="007F31EC" w:rsidRPr="00107A77">
        <w:t xml:space="preserve">s, simulates the activities and interactions of the agents, and tracks all user-defined </w:t>
      </w:r>
      <w:r w:rsidR="00160207">
        <w:t>Condition</w:t>
      </w:r>
      <w:r w:rsidR="007F31EC" w:rsidRPr="00107A77">
        <w:t>s within the population</w:t>
      </w:r>
      <w:r w:rsidR="007F31EC">
        <w:t xml:space="preserve">. </w:t>
      </w:r>
      <w:r w:rsidR="007F31EC" w:rsidRPr="00107A77">
        <w:t xml:space="preserve">FRED outputs </w:t>
      </w:r>
      <w:r w:rsidR="00A1376C">
        <w:t xml:space="preserve">several </w:t>
      </w:r>
      <w:r w:rsidR="00CF565D">
        <w:t>REPORT</w:t>
      </w:r>
      <w:r w:rsidR="007F31EC" w:rsidRPr="00107A77">
        <w:t>s, charts, and visualizations</w:t>
      </w:r>
      <w:r w:rsidR="007F31EC">
        <w:t>.</w:t>
      </w:r>
    </w:p>
    <w:p w14:paraId="0E867865" w14:textId="54FC1958" w:rsidR="006B7D0F" w:rsidRDefault="006B7D0F" w:rsidP="006B7D0F"/>
    <w:p w14:paraId="4EDD99BD" w14:textId="0B9AF347" w:rsidR="006B7D0F" w:rsidRDefault="007F31EC" w:rsidP="007F31EC">
      <w:r>
        <w:t>The declarative programming style of FRED provides several advantages for agent-based modeling:</w:t>
      </w:r>
    </w:p>
    <w:p w14:paraId="5FFBB2D2" w14:textId="74B409F0" w:rsidR="00107A77" w:rsidRPr="00107A77" w:rsidRDefault="00107A77" w:rsidP="00790036">
      <w:pPr>
        <w:pStyle w:val="ListParagraph"/>
        <w:numPr>
          <w:ilvl w:val="0"/>
          <w:numId w:val="2"/>
        </w:numPr>
      </w:pPr>
      <w:r w:rsidRPr="00107A77">
        <w:t xml:space="preserve">No </w:t>
      </w:r>
      <w:r w:rsidR="007F31EC">
        <w:t xml:space="preserve">traditional </w:t>
      </w:r>
      <w:r w:rsidRPr="00107A77">
        <w:t xml:space="preserve">computer programming </w:t>
      </w:r>
      <w:r w:rsidR="007F31EC">
        <w:t xml:space="preserve">is </w:t>
      </w:r>
      <w:r w:rsidRPr="00107A77">
        <w:t>required</w:t>
      </w:r>
      <w:r w:rsidR="007F31EC">
        <w:t>.</w:t>
      </w:r>
    </w:p>
    <w:p w14:paraId="5607FCA7" w14:textId="39EE44C8" w:rsidR="00107A77" w:rsidRPr="00107A77" w:rsidRDefault="00107A77" w:rsidP="00790036">
      <w:pPr>
        <w:pStyle w:val="ListParagraph"/>
        <w:numPr>
          <w:ilvl w:val="0"/>
          <w:numId w:val="2"/>
        </w:numPr>
      </w:pPr>
      <w:r w:rsidRPr="00107A77">
        <w:t>You can focus on scientific effort (e.g. data collection, conceptual modeling, experimental design)</w:t>
      </w:r>
      <w:r w:rsidR="007F31EC">
        <w:t>.</w:t>
      </w:r>
    </w:p>
    <w:p w14:paraId="6E505038" w14:textId="5CA32247" w:rsidR="00107A77" w:rsidRPr="00107A77" w:rsidRDefault="00107A77" w:rsidP="00790036">
      <w:pPr>
        <w:pStyle w:val="ListParagraph"/>
        <w:numPr>
          <w:ilvl w:val="0"/>
          <w:numId w:val="2"/>
        </w:numPr>
      </w:pPr>
      <w:r w:rsidRPr="00107A77">
        <w:t>FRED provides a simple workflow environment for you and manages all the data produced by the simulation and associated metadata</w:t>
      </w:r>
      <w:r w:rsidR="00E11EBF">
        <w:t>.</w:t>
      </w:r>
      <w:r w:rsidRPr="00107A77">
        <w:t xml:space="preserve"> </w:t>
      </w:r>
    </w:p>
    <w:p w14:paraId="1E7A35B9" w14:textId="77777777" w:rsidR="00DC2F97" w:rsidRPr="003617D6" w:rsidRDefault="00DC2F97" w:rsidP="003617D6"/>
    <w:p w14:paraId="2F20D979" w14:textId="2642EECF" w:rsidR="00E043D4" w:rsidRDefault="0071019C" w:rsidP="00E043D4">
      <w:pPr>
        <w:pStyle w:val="Heading2"/>
      </w:pPr>
      <w:bookmarkStart w:id="34" w:name="_Toc27037345"/>
      <w:r>
        <w:t xml:space="preserve">Running a </w:t>
      </w:r>
      <w:r w:rsidR="00E043D4">
        <w:t>FRED Program</w:t>
      </w:r>
      <w:bookmarkEnd w:id="34"/>
    </w:p>
    <w:p w14:paraId="1A43BA2A" w14:textId="77777777" w:rsidR="00E043D4" w:rsidRDefault="00E043D4" w:rsidP="00E043D4"/>
    <w:p w14:paraId="6979D81E" w14:textId="12BCACD5" w:rsidR="00E043D4" w:rsidRPr="00D30BA3" w:rsidRDefault="007016D2" w:rsidP="00E043D4">
      <w:r w:rsidRPr="00D30BA3">
        <w:t xml:space="preserve">Suppose you have a model written in the FRED language in a file called </w:t>
      </w:r>
      <w:r w:rsidRPr="00D30BA3">
        <w:rPr>
          <w:b/>
        </w:rPr>
        <w:t>model.fred</w:t>
      </w:r>
      <w:r w:rsidRPr="00D30BA3">
        <w:t xml:space="preserve">. (It is conventional to use the </w:t>
      </w:r>
      <w:r w:rsidRPr="00A93074">
        <w:rPr>
          <w:b/>
        </w:rPr>
        <w:t>.fred</w:t>
      </w:r>
      <w:r w:rsidRPr="00D30BA3">
        <w:t xml:space="preserve"> suffix on FRED program files, but it is not required.) </w:t>
      </w:r>
      <w:r w:rsidR="00E043D4" w:rsidRPr="00D30BA3">
        <w:t>Then the command line to execute the model is</w:t>
      </w:r>
    </w:p>
    <w:p w14:paraId="0264F6BB" w14:textId="77777777" w:rsidR="00E043D4" w:rsidRPr="00D30BA3" w:rsidRDefault="00E043D4" w:rsidP="00E043D4"/>
    <w:p w14:paraId="765A12C3" w14:textId="6207319E" w:rsidR="00E043D4" w:rsidRPr="00D30BA3" w:rsidRDefault="00E043D4" w:rsidP="00E043D4">
      <w:pPr>
        <w:rPr>
          <w:b/>
        </w:rPr>
      </w:pPr>
      <w:r w:rsidRPr="00D30BA3">
        <w:rPr>
          <w:b/>
        </w:rPr>
        <w:t xml:space="preserve">% FRED </w:t>
      </w:r>
      <w:r w:rsidR="003A2258">
        <w:rPr>
          <w:b/>
        </w:rPr>
        <w:t xml:space="preserve">-p </w:t>
      </w:r>
      <w:r w:rsidRPr="00D30BA3">
        <w:rPr>
          <w:b/>
        </w:rPr>
        <w:t>model.fred</w:t>
      </w:r>
    </w:p>
    <w:p w14:paraId="788EB0D5" w14:textId="77777777" w:rsidR="00E043D4" w:rsidRPr="00D30BA3" w:rsidRDefault="00E043D4" w:rsidP="00E043D4"/>
    <w:p w14:paraId="0AB2C7BE" w14:textId="629D9D6C" w:rsidR="00E043D4" w:rsidRPr="00D30BA3" w:rsidRDefault="00E043D4" w:rsidP="00E043D4">
      <w:r w:rsidRPr="00D30BA3">
        <w:t xml:space="preserve">Users do not usually invoke the FRED command directly in this way. </w:t>
      </w:r>
      <w:r w:rsidR="00D513FD" w:rsidRPr="00D30BA3">
        <w:t xml:space="preserve">Instead, command line users run </w:t>
      </w:r>
      <w:r w:rsidR="00E9391B" w:rsidRPr="00D30BA3">
        <w:t xml:space="preserve">one of the workflow control scripts such as </w:t>
      </w:r>
      <w:r w:rsidR="00E9391B" w:rsidRPr="00EF5E12">
        <w:rPr>
          <w:b/>
        </w:rPr>
        <w:t>fred_job</w:t>
      </w:r>
      <w:r w:rsidR="00E9391B" w:rsidRPr="00D30BA3">
        <w:t>, described in Chapter X. Web users</w:t>
      </w:r>
      <w:r w:rsidRPr="00D30BA3">
        <w:t xml:space="preserve"> define and run their FRED models via the FRED Web Interface.</w:t>
      </w:r>
    </w:p>
    <w:p w14:paraId="2F2BA2EC" w14:textId="3815F4CD" w:rsidR="00E371D2" w:rsidRDefault="00E371D2" w:rsidP="00E043D4"/>
    <w:p w14:paraId="5A1A6C47" w14:textId="77777777" w:rsidR="00C73128" w:rsidRDefault="00C73128" w:rsidP="00E371D2">
      <w:r>
        <w:t>A minimal FRED program is shown below:</w:t>
      </w:r>
    </w:p>
    <w:p w14:paraId="47ACFFDF" w14:textId="77777777" w:rsidR="00C73128" w:rsidRDefault="00C73128" w:rsidP="00E371D2"/>
    <w:p w14:paraId="52E0EA79" w14:textId="0E2FD964" w:rsidR="00C73128" w:rsidRPr="00A279CC" w:rsidRDefault="00C73128" w:rsidP="00C73128">
      <w:pPr>
        <w:pStyle w:val="FirstParagraph"/>
        <w:spacing w:before="120" w:after="0"/>
        <w:contextualSpacing/>
        <w:rPr>
          <w:b/>
        </w:rPr>
      </w:pPr>
      <w:r>
        <w:rPr>
          <w:b/>
        </w:rPr>
        <w:t># Simulation Model: use</w:t>
      </w:r>
      <w:r w:rsidRPr="00A279CC">
        <w:rPr>
          <w:b/>
        </w:rPr>
        <w:t xml:space="preserve"> a simple model of pandemic influenza</w:t>
      </w:r>
    </w:p>
    <w:p w14:paraId="19900358" w14:textId="77777777" w:rsidR="00C73128" w:rsidRDefault="00C73128" w:rsidP="00C73128">
      <w:pPr>
        <w:pStyle w:val="FirstParagraph"/>
        <w:spacing w:before="120" w:after="0"/>
        <w:contextualSpacing/>
        <w:rPr>
          <w:b/>
        </w:rPr>
      </w:pPr>
      <w:r w:rsidRPr="00A279CC">
        <w:rPr>
          <w:b/>
        </w:rPr>
        <w:t>use FRED::Influenza</w:t>
      </w:r>
    </w:p>
    <w:p w14:paraId="44DD0336" w14:textId="77777777" w:rsidR="00C73128" w:rsidRDefault="00C73128" w:rsidP="00C73128">
      <w:pPr>
        <w:pStyle w:val="FirstParagraph"/>
        <w:spacing w:before="120" w:after="0"/>
        <w:contextualSpacing/>
        <w:rPr>
          <w:b/>
        </w:rPr>
      </w:pPr>
    </w:p>
    <w:p w14:paraId="6DD109F4" w14:textId="60ED8E4A" w:rsidR="00C73128" w:rsidRDefault="00C73128" w:rsidP="00C73128">
      <w:pPr>
        <w:pStyle w:val="FirstParagraph"/>
        <w:spacing w:before="120" w:after="0"/>
        <w:contextualSpacing/>
        <w:rPr>
          <w:b/>
        </w:rPr>
      </w:pPr>
      <w:r w:rsidRPr="00A279CC">
        <w:rPr>
          <w:b/>
        </w:rPr>
        <w:t># Simulat</w:t>
      </w:r>
      <w:r>
        <w:rPr>
          <w:b/>
        </w:rPr>
        <w:t>ed</w:t>
      </w:r>
      <w:r w:rsidRPr="00A279CC">
        <w:rPr>
          <w:b/>
        </w:rPr>
        <w:t xml:space="preserve"> Location</w:t>
      </w:r>
      <w:r>
        <w:rPr>
          <w:b/>
        </w:rPr>
        <w:t>: a small county in Pennsylvania</w:t>
      </w:r>
    </w:p>
    <w:p w14:paraId="0777BF98" w14:textId="77777777" w:rsidR="00C73128" w:rsidRPr="00A279CC" w:rsidRDefault="00C73128" w:rsidP="00C73128">
      <w:pPr>
        <w:pStyle w:val="FirstParagraph"/>
        <w:spacing w:before="120" w:after="0"/>
        <w:contextualSpacing/>
        <w:rPr>
          <w:b/>
        </w:rPr>
      </w:pPr>
      <w:r w:rsidRPr="00A279CC">
        <w:rPr>
          <w:b/>
        </w:rPr>
        <w:t>locations = Jefferson_County_PA</w:t>
      </w:r>
    </w:p>
    <w:p w14:paraId="17FDD7B4" w14:textId="77777777" w:rsidR="00C73128" w:rsidRDefault="00C73128" w:rsidP="00C73128">
      <w:pPr>
        <w:pStyle w:val="FirstParagraph"/>
        <w:spacing w:before="120" w:after="0"/>
        <w:contextualSpacing/>
        <w:rPr>
          <w:b/>
        </w:rPr>
      </w:pPr>
    </w:p>
    <w:p w14:paraId="0048D1B0" w14:textId="77777777" w:rsidR="00C73128" w:rsidRDefault="00C73128" w:rsidP="00C73128">
      <w:pPr>
        <w:pStyle w:val="FirstParagraph"/>
        <w:spacing w:before="120" w:after="0"/>
        <w:contextualSpacing/>
        <w:rPr>
          <w:b/>
        </w:rPr>
      </w:pPr>
      <w:r w:rsidRPr="00A279CC">
        <w:rPr>
          <w:b/>
        </w:rPr>
        <w:t># Simulat</w:t>
      </w:r>
      <w:r>
        <w:rPr>
          <w:b/>
        </w:rPr>
        <w:t>ed</w:t>
      </w:r>
      <w:r w:rsidRPr="00A279CC">
        <w:rPr>
          <w:b/>
        </w:rPr>
        <w:t xml:space="preserve"> Time Frame</w:t>
      </w:r>
    </w:p>
    <w:p w14:paraId="04A0F062" w14:textId="77777777" w:rsidR="00C73128" w:rsidRDefault="00C73128" w:rsidP="00C73128">
      <w:pPr>
        <w:pStyle w:val="FirstParagraph"/>
        <w:spacing w:before="120" w:after="0"/>
        <w:contextualSpacing/>
        <w:rPr>
          <w:b/>
        </w:rPr>
      </w:pPr>
      <w:r w:rsidRPr="00A279CC">
        <w:rPr>
          <w:b/>
        </w:rPr>
        <w:t>start_date = 2020-Jan-01</w:t>
      </w:r>
    </w:p>
    <w:p w14:paraId="2D328FDC" w14:textId="77777777" w:rsidR="00C73128" w:rsidRDefault="00C73128" w:rsidP="00C73128">
      <w:pPr>
        <w:pStyle w:val="FirstParagraph"/>
        <w:spacing w:before="120" w:after="0"/>
        <w:contextualSpacing/>
        <w:rPr>
          <w:b/>
        </w:rPr>
      </w:pPr>
      <w:r w:rsidRPr="00A279CC">
        <w:rPr>
          <w:b/>
        </w:rPr>
        <w:t>end_date = 2020-Apr-30</w:t>
      </w:r>
    </w:p>
    <w:p w14:paraId="455F5F78" w14:textId="77777777" w:rsidR="00C73128" w:rsidRDefault="00C73128" w:rsidP="00E371D2"/>
    <w:p w14:paraId="5A4EEC68" w14:textId="1A49396F" w:rsidR="00C73128" w:rsidRDefault="00C73128" w:rsidP="00E371D2">
      <w:r>
        <w:t>The required elements of a FRED program include the Simulation Location, the Simulation Time Frame</w:t>
      </w:r>
      <w:r w:rsidR="00A91D72">
        <w:t>,</w:t>
      </w:r>
      <w:r>
        <w:t xml:space="preserve"> </w:t>
      </w:r>
      <w:r w:rsidR="00A91D72">
        <w:t>and at least on</w:t>
      </w:r>
      <w:r w:rsidR="003A2258">
        <w:t>e</w:t>
      </w:r>
      <w:r w:rsidR="00A91D72">
        <w:t xml:space="preserve"> </w:t>
      </w:r>
      <w:r w:rsidR="00160207">
        <w:t>Condition</w:t>
      </w:r>
      <w:r w:rsidR="00A91D72">
        <w:t>. The program above includes one of the built-in</w:t>
      </w:r>
      <w:r>
        <w:t xml:space="preserve"> </w:t>
      </w:r>
      <w:r w:rsidR="00A91D72">
        <w:t>s</w:t>
      </w:r>
      <w:r>
        <w:t xml:space="preserve">imulation </w:t>
      </w:r>
      <w:r w:rsidR="00A91D72">
        <w:t>m</w:t>
      </w:r>
      <w:r>
        <w:t>odel</w:t>
      </w:r>
      <w:r w:rsidR="00A91D72">
        <w:t>s from the FRED library that defines a simple</w:t>
      </w:r>
      <w:r>
        <w:t xml:space="preserve"> pandemic influenza</w:t>
      </w:r>
      <w:r w:rsidR="00A91D72">
        <w:t xml:space="preserve"> </w:t>
      </w:r>
      <w:r w:rsidR="00160207">
        <w:t>Condition</w:t>
      </w:r>
      <w:r>
        <w:t>.</w:t>
      </w:r>
    </w:p>
    <w:p w14:paraId="0ADCD800" w14:textId="77777777" w:rsidR="00BE2B6E" w:rsidRDefault="00BE2B6E" w:rsidP="00BE2B6E"/>
    <w:p w14:paraId="1CC63B20" w14:textId="15D7A724" w:rsidR="00820898" w:rsidRPr="00BE2B6E" w:rsidRDefault="00820898" w:rsidP="00BE2B6E">
      <w:pPr>
        <w:pStyle w:val="Heading2"/>
      </w:pPr>
      <w:bookmarkStart w:id="35" w:name="_Toc27037346"/>
      <w:r>
        <w:t>The Structure of a FRED Program</w:t>
      </w:r>
      <w:bookmarkEnd w:id="35"/>
    </w:p>
    <w:p w14:paraId="7BD6F06C" w14:textId="77777777" w:rsidR="00820898" w:rsidRDefault="00820898" w:rsidP="00820898"/>
    <w:p w14:paraId="7FD2491B" w14:textId="3065F8AD" w:rsidR="00820898" w:rsidRDefault="00820898" w:rsidP="00820898">
      <w:r>
        <w:t xml:space="preserve">The basic </w:t>
      </w:r>
      <w:r w:rsidR="009F75C6">
        <w:t>features</w:t>
      </w:r>
      <w:r>
        <w:t xml:space="preserve"> of the FRED programming language are:</w:t>
      </w:r>
    </w:p>
    <w:p w14:paraId="414B83F9" w14:textId="77777777" w:rsidR="00820898" w:rsidRDefault="00820898" w:rsidP="00790036">
      <w:pPr>
        <w:pStyle w:val="ListParagraph"/>
        <w:numPr>
          <w:ilvl w:val="0"/>
          <w:numId w:val="8"/>
        </w:numPr>
        <w:ind w:left="360"/>
      </w:pPr>
      <w:r>
        <w:t xml:space="preserve">FRED programs are text files. </w:t>
      </w:r>
    </w:p>
    <w:p w14:paraId="0912C858" w14:textId="13E0D663" w:rsidR="00820898" w:rsidRDefault="00820898" w:rsidP="00790036">
      <w:pPr>
        <w:pStyle w:val="ListParagraph"/>
        <w:numPr>
          <w:ilvl w:val="0"/>
          <w:numId w:val="8"/>
        </w:numPr>
        <w:ind w:left="360"/>
      </w:pPr>
      <w:r>
        <w:t xml:space="preserve">Comments are introduced by the </w:t>
      </w:r>
      <w:r w:rsidRPr="00362110">
        <w:rPr>
          <w:rFonts w:ascii="Courier New" w:hAnsi="Courier New" w:cs="Courier New"/>
        </w:rPr>
        <w:t>#</w:t>
      </w:r>
      <w:r>
        <w:t xml:space="preserve"> character. All characters after a </w:t>
      </w:r>
      <w:r w:rsidRPr="00362110">
        <w:rPr>
          <w:rFonts w:ascii="Courier New" w:hAnsi="Courier New" w:cs="Courier New"/>
        </w:rPr>
        <w:t>#</w:t>
      </w:r>
      <w:r>
        <w:t xml:space="preserve"> are ignored until the end-of-line.</w:t>
      </w:r>
    </w:p>
    <w:p w14:paraId="309C8620" w14:textId="77777777" w:rsidR="00820898" w:rsidRDefault="00820898" w:rsidP="00790036">
      <w:pPr>
        <w:pStyle w:val="ListParagraph"/>
        <w:numPr>
          <w:ilvl w:val="0"/>
          <w:numId w:val="8"/>
        </w:numPr>
        <w:ind w:left="360"/>
      </w:pPr>
      <w:r>
        <w:t>Lines consisting of only white space are ignored.</w:t>
      </w:r>
    </w:p>
    <w:p w14:paraId="7FD24F44" w14:textId="488C2D47" w:rsidR="00820898" w:rsidRDefault="00820898" w:rsidP="00790036">
      <w:pPr>
        <w:pStyle w:val="ListParagraph"/>
        <w:numPr>
          <w:ilvl w:val="0"/>
          <w:numId w:val="8"/>
        </w:numPr>
        <w:ind w:left="360"/>
      </w:pPr>
      <w:r>
        <w:t>Statements are terminated by a</w:t>
      </w:r>
      <w:r w:rsidR="0061137A">
        <w:t>n end of line</w:t>
      </w:r>
      <w:r>
        <w:t>.</w:t>
      </w:r>
      <w:r w:rsidR="0061137A">
        <w:rPr>
          <w:rStyle w:val="FootnoteReference"/>
        </w:rPr>
        <w:footnoteReference w:id="1"/>
      </w:r>
    </w:p>
    <w:p w14:paraId="4237D525" w14:textId="77777777" w:rsidR="00820898" w:rsidRDefault="00820898" w:rsidP="00790036">
      <w:pPr>
        <w:pStyle w:val="ListParagraph"/>
        <w:numPr>
          <w:ilvl w:val="0"/>
          <w:numId w:val="8"/>
        </w:numPr>
        <w:ind w:left="360"/>
      </w:pPr>
      <w:r>
        <w:t>Statements include the following types:</w:t>
      </w:r>
    </w:p>
    <w:p w14:paraId="72F8C694" w14:textId="0344DA1E" w:rsidR="00820898" w:rsidRDefault="000815DE" w:rsidP="00790036">
      <w:pPr>
        <w:pStyle w:val="ListParagraph"/>
        <w:numPr>
          <w:ilvl w:val="1"/>
          <w:numId w:val="8"/>
        </w:numPr>
      </w:pPr>
      <w:r>
        <w:t>Use/</w:t>
      </w:r>
      <w:r w:rsidR="00820898">
        <w:t>Include statements</w:t>
      </w:r>
    </w:p>
    <w:p w14:paraId="4CE7094F" w14:textId="77777777" w:rsidR="00820898" w:rsidRDefault="00820898" w:rsidP="00790036">
      <w:pPr>
        <w:pStyle w:val="ListParagraph"/>
        <w:numPr>
          <w:ilvl w:val="1"/>
          <w:numId w:val="8"/>
        </w:numPr>
      </w:pPr>
      <w:r>
        <w:t>Property definition statements</w:t>
      </w:r>
    </w:p>
    <w:p w14:paraId="565D0B1E" w14:textId="77777777" w:rsidR="00820898" w:rsidRDefault="00820898" w:rsidP="00790036">
      <w:pPr>
        <w:pStyle w:val="ListParagraph"/>
        <w:numPr>
          <w:ilvl w:val="1"/>
          <w:numId w:val="8"/>
        </w:numPr>
      </w:pPr>
      <w:r>
        <w:t>Rules</w:t>
      </w:r>
    </w:p>
    <w:p w14:paraId="6FF871A7" w14:textId="3D2BA8A0" w:rsidR="00820898" w:rsidRDefault="00820898" w:rsidP="00790036">
      <w:pPr>
        <w:pStyle w:val="ListParagraph"/>
        <w:numPr>
          <w:ilvl w:val="0"/>
          <w:numId w:val="9"/>
        </w:numPr>
      </w:pPr>
      <w:r>
        <w:t>Gene</w:t>
      </w:r>
      <w:r w:rsidR="00D112BA">
        <w:t xml:space="preserve">rally, the </w:t>
      </w:r>
      <w:r>
        <w:t xml:space="preserve">order of statements in </w:t>
      </w:r>
      <w:r w:rsidR="00D112BA">
        <w:t xml:space="preserve">a </w:t>
      </w:r>
      <w:r>
        <w:t xml:space="preserve">FRED </w:t>
      </w:r>
      <w:r w:rsidR="00D112BA">
        <w:t xml:space="preserve">program </w:t>
      </w:r>
      <w:r>
        <w:t xml:space="preserve">does not matter, </w:t>
      </w:r>
      <w:r w:rsidR="00D112BA">
        <w:t>except</w:t>
      </w:r>
      <w:r>
        <w:t xml:space="preserve"> that statements occurring later in the program override any prior conflicting statements.</w:t>
      </w:r>
    </w:p>
    <w:p w14:paraId="292D05DC" w14:textId="77777777" w:rsidR="00820898" w:rsidRDefault="00820898" w:rsidP="00790036">
      <w:pPr>
        <w:pStyle w:val="ListParagraph"/>
        <w:numPr>
          <w:ilvl w:val="0"/>
          <w:numId w:val="10"/>
        </w:numPr>
      </w:pPr>
      <w:r>
        <w:t xml:space="preserve">FRED processes the program file before executing the simulation. </w:t>
      </w:r>
    </w:p>
    <w:p w14:paraId="3F469BDE" w14:textId="3FF233B6" w:rsidR="00820898" w:rsidRDefault="00820898" w:rsidP="00790036">
      <w:pPr>
        <w:pStyle w:val="ListParagraph"/>
        <w:numPr>
          <w:ilvl w:val="0"/>
          <w:numId w:val="10"/>
        </w:numPr>
      </w:pPr>
      <w:r>
        <w:t xml:space="preserve">FRED </w:t>
      </w:r>
      <w:r w:rsidR="00CF565D">
        <w:t>REPORT</w:t>
      </w:r>
      <w:r>
        <w:t xml:space="preserve">s any statements that are ill-formed or that refer to </w:t>
      </w:r>
      <w:r w:rsidR="00160207">
        <w:t>Condition</w:t>
      </w:r>
      <w:r>
        <w:t xml:space="preserve">s, places or variables that have not be declared in the program.  The </w:t>
      </w:r>
      <w:r w:rsidR="00CF565D">
        <w:t>REPORT</w:t>
      </w:r>
      <w:r>
        <w:t xml:space="preserve"> appears in the file </w:t>
      </w:r>
      <w:r w:rsidR="00764216" w:rsidRPr="004D6F84">
        <w:rPr>
          <w:rFonts w:ascii="Courier New" w:hAnsi="Courier New" w:cs="Courier New"/>
          <w:b/>
        </w:rPr>
        <w:t>err</w:t>
      </w:r>
      <w:r w:rsidRPr="004D6F84">
        <w:rPr>
          <w:rFonts w:ascii="Courier New" w:hAnsi="Courier New" w:cs="Courier New"/>
          <w:b/>
        </w:rPr>
        <w:t>.txt</w:t>
      </w:r>
      <w:r>
        <w:t xml:space="preserve">. </w:t>
      </w:r>
    </w:p>
    <w:p w14:paraId="12D6706A" w14:textId="401F218F" w:rsidR="00820898" w:rsidRDefault="00820898" w:rsidP="00790036">
      <w:pPr>
        <w:pStyle w:val="ListParagraph"/>
        <w:numPr>
          <w:ilvl w:val="0"/>
          <w:numId w:val="10"/>
        </w:numPr>
      </w:pPr>
      <w:r>
        <w:t xml:space="preserve">After </w:t>
      </w:r>
      <w:r w:rsidR="00CF565D">
        <w:t>REPORT</w:t>
      </w:r>
      <w:r>
        <w:t xml:space="preserve">ing any ignored statements, FRED executes the model and </w:t>
      </w:r>
      <w:r w:rsidR="00CF565D">
        <w:t>REPORT</w:t>
      </w:r>
      <w:r>
        <w:t>s its results.</w:t>
      </w:r>
    </w:p>
    <w:p w14:paraId="47A3410A" w14:textId="77777777" w:rsidR="00820898" w:rsidRDefault="00820898" w:rsidP="00820898"/>
    <w:p w14:paraId="6B2EDDB0" w14:textId="28699C75" w:rsidR="000815DE" w:rsidRDefault="000815DE" w:rsidP="00820898">
      <w:pPr>
        <w:pStyle w:val="Heading2"/>
      </w:pPr>
      <w:bookmarkStart w:id="36" w:name="_Toc27037347"/>
      <w:r>
        <w:t>Use Statements</w:t>
      </w:r>
      <w:bookmarkEnd w:id="36"/>
    </w:p>
    <w:p w14:paraId="7294F2D8" w14:textId="57352D8C" w:rsidR="000815DE" w:rsidRDefault="000815DE" w:rsidP="00820898">
      <w:pPr>
        <w:pStyle w:val="Heading2"/>
      </w:pPr>
    </w:p>
    <w:p w14:paraId="7BFD40F8" w14:textId="7E3D9307" w:rsidR="000815DE" w:rsidRDefault="000815DE" w:rsidP="000815DE">
      <w:r>
        <w:rPr>
          <w:b/>
        </w:rPr>
        <w:t>use FRED::</w:t>
      </w:r>
      <w:r>
        <w:rPr>
          <w:b/>
          <w:i/>
        </w:rPr>
        <w:t>model</w:t>
      </w:r>
    </w:p>
    <w:p w14:paraId="1B3E79D1" w14:textId="46D40D95" w:rsidR="000815DE" w:rsidRDefault="000815DE" w:rsidP="000815DE"/>
    <w:p w14:paraId="5019F1FB" w14:textId="31735B97" w:rsidR="000815DE" w:rsidRDefault="000815DE" w:rsidP="000815DE">
      <w:r>
        <w:t>This statement includes one of the built-in models into the user program</w:t>
      </w:r>
      <w:r w:rsidR="00582FD9">
        <w:t>. A program can use multiple built-in models.</w:t>
      </w:r>
    </w:p>
    <w:p w14:paraId="318D6A87" w14:textId="193C7923" w:rsidR="00B70C90" w:rsidRDefault="00B70C90" w:rsidP="000815DE"/>
    <w:p w14:paraId="4000011E" w14:textId="5B2830E5" w:rsidR="00B70C90" w:rsidRPr="002A5165" w:rsidRDefault="00B70C90" w:rsidP="000815DE">
      <w:r>
        <w:rPr>
          <w:b/>
        </w:rPr>
        <w:t xml:space="preserve">Note: </w:t>
      </w:r>
      <w:r>
        <w:t>The models in the FRED models library each define the propert</w:t>
      </w:r>
      <w:r w:rsidR="003A2258">
        <w:t>ies and rules</w:t>
      </w:r>
      <w:r>
        <w:t xml:space="preserve"> needed for that specific model</w:t>
      </w:r>
      <w:r w:rsidR="003A2258">
        <w:t>. It is possible that two models may conflict with one another, so you are advised to read each model be</w:t>
      </w:r>
      <w:r w:rsidR="00A65ED7">
        <w:t>fore</w:t>
      </w:r>
      <w:r w:rsidR="003A2258">
        <w:t xml:space="preserve"> using it in your FRED program.</w:t>
      </w:r>
    </w:p>
    <w:p w14:paraId="0DEB3A6F" w14:textId="77777777" w:rsidR="00582FD9" w:rsidRPr="002A5165" w:rsidRDefault="00582FD9" w:rsidP="00A93074"/>
    <w:p w14:paraId="548E3EF3" w14:textId="386271F7" w:rsidR="00820898" w:rsidRDefault="00820898" w:rsidP="00820898">
      <w:pPr>
        <w:pStyle w:val="Heading2"/>
      </w:pPr>
      <w:bookmarkStart w:id="37" w:name="_Toc27037348"/>
      <w:r>
        <w:t>Include Statements</w:t>
      </w:r>
      <w:bookmarkEnd w:id="37"/>
    </w:p>
    <w:p w14:paraId="7011CC23" w14:textId="77777777" w:rsidR="00820898" w:rsidRPr="00D30BA3" w:rsidRDefault="00820898" w:rsidP="00820898"/>
    <w:p w14:paraId="75D14F13" w14:textId="4742A578" w:rsidR="00820898" w:rsidRPr="00A93074" w:rsidRDefault="00820898" w:rsidP="00820898">
      <w:pPr>
        <w:rPr>
          <w:b/>
          <w:sz w:val="21"/>
          <w:szCs w:val="20"/>
        </w:rPr>
      </w:pPr>
      <w:r w:rsidRPr="00A93074">
        <w:rPr>
          <w:b/>
          <w:sz w:val="21"/>
          <w:szCs w:val="20"/>
        </w:rPr>
        <w:t xml:space="preserve">include </w:t>
      </w:r>
      <w:r w:rsidRPr="00A93074">
        <w:rPr>
          <w:b/>
          <w:i/>
          <w:sz w:val="21"/>
          <w:szCs w:val="20"/>
        </w:rPr>
        <w:t>filename</w:t>
      </w:r>
    </w:p>
    <w:p w14:paraId="79D38F8C" w14:textId="77777777" w:rsidR="00820898" w:rsidRPr="00D30BA3" w:rsidRDefault="00820898" w:rsidP="00820898"/>
    <w:p w14:paraId="22BFAB45" w14:textId="363CC2DF" w:rsidR="00820898" w:rsidRPr="00D30BA3" w:rsidRDefault="00820898" w:rsidP="00977CBB">
      <w:r w:rsidRPr="00D30BA3">
        <w:t>The effect of this statement is to include the specified file at this point in the FRED program.</w:t>
      </w:r>
      <w:r w:rsidR="00582FD9">
        <w:t xml:space="preserve">  This is useful if the user wants to include one or more sub-models from the user's own files.</w:t>
      </w:r>
    </w:p>
    <w:p w14:paraId="2E1A486A" w14:textId="77777777" w:rsidR="00820898" w:rsidRDefault="00820898" w:rsidP="00820898"/>
    <w:p w14:paraId="0D254A54" w14:textId="77777777" w:rsidR="00A65ED7" w:rsidRDefault="00A65ED7">
      <w:pPr>
        <w:rPr>
          <w:rFonts w:asciiTheme="majorHAnsi" w:eastAsiaTheme="majorEastAsia" w:hAnsiTheme="majorHAnsi" w:cstheme="majorBidi"/>
          <w:color w:val="2F5496" w:themeColor="accent1" w:themeShade="BF"/>
          <w:sz w:val="26"/>
          <w:szCs w:val="26"/>
        </w:rPr>
      </w:pPr>
      <w:r>
        <w:br w:type="page"/>
      </w:r>
    </w:p>
    <w:p w14:paraId="081234F8" w14:textId="44C0FAB4" w:rsidR="00820898" w:rsidRDefault="00820898" w:rsidP="00820898">
      <w:pPr>
        <w:pStyle w:val="Heading2"/>
      </w:pPr>
      <w:bookmarkStart w:id="38" w:name="_Toc27037349"/>
      <w:r>
        <w:lastRenderedPageBreak/>
        <w:t>Property Statements</w:t>
      </w:r>
      <w:bookmarkEnd w:id="38"/>
    </w:p>
    <w:p w14:paraId="3D86B6DB" w14:textId="77777777" w:rsidR="00820898" w:rsidRPr="00D30BA3" w:rsidRDefault="00820898" w:rsidP="00820898"/>
    <w:p w14:paraId="4C9FA96E" w14:textId="77777777" w:rsidR="00A65ED7" w:rsidRDefault="00A65ED7" w:rsidP="00820898">
      <w:r>
        <w:t>Properyy statemenst have the form:</w:t>
      </w:r>
    </w:p>
    <w:p w14:paraId="6DE8AF48" w14:textId="77777777" w:rsidR="00A65ED7" w:rsidRDefault="00A65ED7" w:rsidP="00820898">
      <w:pPr>
        <w:rPr>
          <w:b/>
          <w:i/>
        </w:rPr>
      </w:pPr>
    </w:p>
    <w:p w14:paraId="7421C234" w14:textId="2433AFB6" w:rsidR="00820898" w:rsidRPr="00A93074" w:rsidRDefault="00820898" w:rsidP="00820898">
      <w:pPr>
        <w:rPr>
          <w:b/>
        </w:rPr>
      </w:pPr>
      <w:r w:rsidRPr="00A93074">
        <w:rPr>
          <w:b/>
          <w:i/>
        </w:rPr>
        <w:t>Property</w:t>
      </w:r>
      <w:r w:rsidRPr="00A93074">
        <w:rPr>
          <w:b/>
        </w:rPr>
        <w:t xml:space="preserve"> = </w:t>
      </w:r>
      <w:r w:rsidRPr="00A93074">
        <w:rPr>
          <w:b/>
          <w:i/>
        </w:rPr>
        <w:t>Value</w:t>
      </w:r>
    </w:p>
    <w:p w14:paraId="4E242C24" w14:textId="77777777" w:rsidR="00820898" w:rsidRPr="00D30BA3" w:rsidRDefault="00820898" w:rsidP="00820898"/>
    <w:p w14:paraId="5CBE469B" w14:textId="30845D6E" w:rsidR="00820898" w:rsidRPr="00D30BA3" w:rsidRDefault="00A65ED7" w:rsidP="00820898">
      <w:r>
        <w:t xml:space="preserve">where </w:t>
      </w:r>
      <w:r w:rsidR="00820898" w:rsidRPr="00D30BA3">
        <w:rPr>
          <w:b/>
          <w:i/>
        </w:rPr>
        <w:t>Property</w:t>
      </w:r>
      <w:r w:rsidR="00820898" w:rsidRPr="00D30BA3">
        <w:t xml:space="preserve"> is one of the properties de</w:t>
      </w:r>
      <w:r w:rsidR="00B333C8">
        <w:t>fined in later Chapters</w:t>
      </w:r>
      <w:r w:rsidR="00820898" w:rsidRPr="00D30BA3">
        <w:t xml:space="preserve">. </w:t>
      </w:r>
      <w:r w:rsidR="00977CBB" w:rsidRPr="00D30BA3">
        <w:t xml:space="preserve"> </w:t>
      </w:r>
      <w:r w:rsidR="00820898" w:rsidRPr="00D30BA3">
        <w:t xml:space="preserve">If </w:t>
      </w:r>
      <w:r w:rsidR="00820898" w:rsidRPr="00D30BA3">
        <w:rPr>
          <w:b/>
          <w:i/>
        </w:rPr>
        <w:t>Value</w:t>
      </w:r>
      <w:r w:rsidR="00820898" w:rsidRPr="00D30BA3">
        <w:t xml:space="preserve"> consists of a list, elements of the list are separated by spaces.</w:t>
      </w:r>
    </w:p>
    <w:p w14:paraId="0AA786DF" w14:textId="77777777" w:rsidR="00820898" w:rsidRDefault="00820898" w:rsidP="00820898"/>
    <w:p w14:paraId="57EDD554" w14:textId="2E42E64A" w:rsidR="00820898" w:rsidRDefault="00820898" w:rsidP="00820898">
      <w:r>
        <w:t xml:space="preserve">Unless noted </w:t>
      </w:r>
      <w:r w:rsidR="00977CBB">
        <w:t>otherwise</w:t>
      </w:r>
      <w:r>
        <w:t xml:space="preserve">, if multiple statements define the same property, the </w:t>
      </w:r>
      <w:r w:rsidR="0031420F">
        <w:t>property definition</w:t>
      </w:r>
      <w:r w:rsidR="009F75C6">
        <w:t xml:space="preserve"> occurring late</w:t>
      </w:r>
      <w:r w:rsidR="0031420F">
        <w:t>st</w:t>
      </w:r>
      <w:r>
        <w:t xml:space="preserve"> in the program will </w:t>
      </w:r>
      <w:r w:rsidR="009F75C6">
        <w:t>be used to set the value of the property.</w:t>
      </w:r>
    </w:p>
    <w:p w14:paraId="5A1DD9D2" w14:textId="77777777" w:rsidR="00820898" w:rsidRDefault="00820898" w:rsidP="00820898"/>
    <w:p w14:paraId="463A331E" w14:textId="5EF59DF4" w:rsidR="00820898" w:rsidRDefault="00820898" w:rsidP="00820898">
      <w:pPr>
        <w:pStyle w:val="Heading2"/>
      </w:pPr>
      <w:bookmarkStart w:id="39" w:name="_Toc27037350"/>
      <w:r>
        <w:t>Rule Statements</w:t>
      </w:r>
      <w:bookmarkEnd w:id="39"/>
    </w:p>
    <w:p w14:paraId="41C7D9F8" w14:textId="77777777" w:rsidR="00820898" w:rsidRDefault="00820898" w:rsidP="00820898"/>
    <w:p w14:paraId="50F554AB" w14:textId="1CE8C9AC" w:rsidR="00A91D72" w:rsidRDefault="00A91D72" w:rsidP="00820898">
      <w:r>
        <w:rPr>
          <w:rFonts w:eastAsiaTheme="minorHAnsi"/>
        </w:rPr>
        <w:t xml:space="preserve">Rules control how agents change during a FRED simulation. </w:t>
      </w:r>
      <w:r>
        <w:t xml:space="preserve">There are </w:t>
      </w:r>
      <w:r w:rsidR="00577B0D">
        <w:t>several</w:t>
      </w:r>
      <w:r>
        <w:t xml:space="preserve"> categories of Rules in FRED: </w:t>
      </w:r>
      <w:r w:rsidR="00D31F5E">
        <w:t>Action</w:t>
      </w:r>
      <w:r w:rsidR="00577B0D">
        <w:t xml:space="preserve"> Rules, Wait Rules, </w:t>
      </w:r>
      <w:r>
        <w:t>Transition Rules and</w:t>
      </w:r>
      <w:r w:rsidR="00577B0D">
        <w:t xml:space="preserve"> others</w:t>
      </w:r>
      <w:r>
        <w:t xml:space="preserve">. </w:t>
      </w:r>
      <w:r w:rsidR="00D31F5E">
        <w:t>Action</w:t>
      </w:r>
      <w:r>
        <w:t xml:space="preserve"> Rules control how the agent’s own state or own variable change when the agent enters a state. </w:t>
      </w:r>
      <w:r w:rsidR="00577B0D">
        <w:t>Wait Rules control how long an agent stays in a given state. Transition Rules control how an agent moves from one state to another.</w:t>
      </w:r>
    </w:p>
    <w:p w14:paraId="7C74C0D6" w14:textId="77777777" w:rsidR="009C4B90" w:rsidRDefault="009C4B90"/>
    <w:p w14:paraId="0F4AD50B" w14:textId="23EBCD61" w:rsidR="00BE2B6E" w:rsidRDefault="00BE2B6E">
      <w:pPr>
        <w:rPr>
          <w:rFonts w:asciiTheme="majorHAnsi" w:eastAsiaTheme="majorEastAsia" w:hAnsiTheme="majorHAnsi" w:cstheme="majorBidi"/>
          <w:color w:val="2F5496" w:themeColor="accent1" w:themeShade="BF"/>
          <w:sz w:val="26"/>
          <w:szCs w:val="26"/>
        </w:rPr>
      </w:pPr>
      <w:r>
        <w:t>Rules will be discussed in more detail in Chapter 5.</w:t>
      </w:r>
      <w:r>
        <w:br w:type="page"/>
      </w:r>
    </w:p>
    <w:p w14:paraId="6BD5CD7F" w14:textId="03F998E9" w:rsidR="00B37C85" w:rsidRDefault="00C9077D" w:rsidP="00B37C85">
      <w:pPr>
        <w:pStyle w:val="Heading2"/>
      </w:pPr>
      <w:bookmarkStart w:id="40" w:name="_Toc27037351"/>
      <w:r>
        <w:lastRenderedPageBreak/>
        <w:t xml:space="preserve">Example: </w:t>
      </w:r>
      <w:r w:rsidR="00B37C85">
        <w:t>A Pandemic Influenza Model</w:t>
      </w:r>
      <w:bookmarkEnd w:id="40"/>
    </w:p>
    <w:p w14:paraId="043976EE" w14:textId="77777777" w:rsidR="00B37C85" w:rsidRDefault="00B37C85" w:rsidP="00B37C85"/>
    <w:p w14:paraId="2B942A41" w14:textId="6033FD30" w:rsidR="00B37C85" w:rsidRDefault="00B37C85" w:rsidP="00B37C85">
      <w:r w:rsidRPr="00D30BA3">
        <w:t>The following FRED program defines a simple pandemic influen</w:t>
      </w:r>
      <w:r w:rsidR="008306FC">
        <w:t xml:space="preserve">za as provided in the </w:t>
      </w:r>
      <w:r w:rsidR="00582FD9">
        <w:t xml:space="preserve">FRED::Influenza </w:t>
      </w:r>
      <w:r w:rsidR="0092765D">
        <w:t xml:space="preserve">library </w:t>
      </w:r>
      <w:r w:rsidR="00582FD9">
        <w:t>model.</w:t>
      </w:r>
      <w:r w:rsidR="0092765D">
        <w:t xml:space="preserve"> It is a complete program because it also specifies a time frame and location.</w:t>
      </w:r>
    </w:p>
    <w:p w14:paraId="6D7C74A3" w14:textId="5A937697" w:rsidR="008306FC" w:rsidRDefault="008306FC" w:rsidP="00B37C85"/>
    <w:p w14:paraId="1D849E01" w14:textId="77777777" w:rsidR="008306FC" w:rsidRPr="004012FD" w:rsidRDefault="008306FC" w:rsidP="009276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ascii="Courier" w:eastAsiaTheme="minorHAnsi" w:hAnsi="Courier"/>
          <w:b/>
          <w:bCs/>
          <w:color w:val="000000"/>
          <w:sz w:val="20"/>
          <w:szCs w:val="20"/>
        </w:rPr>
      </w:pPr>
      <w:r w:rsidRPr="004012FD">
        <w:rPr>
          <w:rFonts w:ascii="Courier" w:eastAsiaTheme="minorHAnsi" w:hAnsi="Courier"/>
          <w:b/>
          <w:bCs/>
          <w:color w:val="000000"/>
          <w:sz w:val="20"/>
          <w:szCs w:val="20"/>
        </w:rPr>
        <w:t>#####################################################</w:t>
      </w:r>
    </w:p>
    <w:p w14:paraId="03AE56B2" w14:textId="22702385" w:rsidR="008306FC" w:rsidRPr="004012FD" w:rsidRDefault="008306FC" w:rsidP="009276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ascii="Courier" w:eastAsiaTheme="minorHAnsi" w:hAnsi="Courier"/>
          <w:b/>
          <w:bCs/>
          <w:color w:val="000000"/>
          <w:sz w:val="20"/>
          <w:szCs w:val="20"/>
        </w:rPr>
      </w:pPr>
      <w:r w:rsidRPr="004012FD">
        <w:rPr>
          <w:rFonts w:ascii="Courier" w:eastAsiaTheme="minorHAnsi" w:hAnsi="Courier"/>
          <w:b/>
          <w:bCs/>
          <w:color w:val="000000"/>
          <w:sz w:val="20"/>
          <w:szCs w:val="20"/>
        </w:rPr>
        <w:t xml:space="preserve"># </w:t>
      </w:r>
      <w:r w:rsidR="0092765D" w:rsidRPr="004012FD">
        <w:rPr>
          <w:rFonts w:ascii="Courier" w:eastAsiaTheme="minorHAnsi" w:hAnsi="Courier"/>
          <w:b/>
          <w:bCs/>
          <w:color w:val="000000"/>
          <w:sz w:val="20"/>
          <w:szCs w:val="20"/>
        </w:rPr>
        <w:t>File: Influenza.fred</w:t>
      </w:r>
    </w:p>
    <w:p w14:paraId="5240A555" w14:textId="77777777" w:rsidR="008306FC" w:rsidRPr="004012FD" w:rsidRDefault="008306FC" w:rsidP="009276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ascii="Courier" w:eastAsiaTheme="minorHAnsi" w:hAnsi="Courier"/>
          <w:b/>
          <w:bCs/>
          <w:color w:val="000000"/>
          <w:sz w:val="20"/>
          <w:szCs w:val="20"/>
        </w:rPr>
      </w:pPr>
      <w:r w:rsidRPr="004012FD">
        <w:rPr>
          <w:rFonts w:ascii="Courier" w:eastAsiaTheme="minorHAnsi" w:hAnsi="Courier"/>
          <w:b/>
          <w:bCs/>
          <w:color w:val="000000"/>
          <w:sz w:val="20"/>
          <w:szCs w:val="20"/>
        </w:rPr>
        <w:t># Author: John Grefenstette</w:t>
      </w:r>
    </w:p>
    <w:p w14:paraId="15139056" w14:textId="570E102E" w:rsidR="008306FC" w:rsidRPr="004012FD" w:rsidRDefault="008306FC" w:rsidP="009276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contextualSpacing/>
        <w:rPr>
          <w:rFonts w:ascii="Courier" w:eastAsiaTheme="minorHAnsi" w:hAnsi="Courier"/>
          <w:b/>
          <w:bCs/>
          <w:color w:val="000000"/>
          <w:sz w:val="20"/>
          <w:szCs w:val="20"/>
        </w:rPr>
      </w:pPr>
      <w:r w:rsidRPr="004012FD">
        <w:rPr>
          <w:rFonts w:ascii="Courier" w:eastAsiaTheme="minorHAnsi" w:hAnsi="Courier"/>
          <w:b/>
          <w:bCs/>
          <w:color w:val="000000"/>
          <w:sz w:val="20"/>
          <w:szCs w:val="20"/>
        </w:rPr>
        <w:t xml:space="preserve"># Date: 22 </w:t>
      </w:r>
      <w:r w:rsidR="004012FD" w:rsidRPr="004012FD">
        <w:rPr>
          <w:rFonts w:ascii="Courier" w:eastAsiaTheme="minorHAnsi" w:hAnsi="Courier"/>
          <w:b/>
          <w:bCs/>
          <w:color w:val="000000"/>
          <w:sz w:val="20"/>
          <w:szCs w:val="20"/>
        </w:rPr>
        <w:t>Sep</w:t>
      </w:r>
      <w:r w:rsidRPr="004012FD">
        <w:rPr>
          <w:rFonts w:ascii="Courier" w:eastAsiaTheme="minorHAnsi" w:hAnsi="Courier"/>
          <w:b/>
          <w:bCs/>
          <w:color w:val="000000"/>
          <w:sz w:val="20"/>
          <w:szCs w:val="20"/>
        </w:rPr>
        <w:t xml:space="preserve"> 2019</w:t>
      </w:r>
    </w:p>
    <w:p w14:paraId="6FFA2B95" w14:textId="77777777" w:rsidR="0092765D" w:rsidRPr="004012FD" w:rsidRDefault="0092765D" w:rsidP="0092765D">
      <w:pPr>
        <w:pStyle w:val="FirstParagraph"/>
        <w:snapToGrid w:val="0"/>
        <w:spacing w:before="0" w:after="0"/>
        <w:contextualSpacing/>
        <w:rPr>
          <w:rFonts w:ascii="Courier" w:hAnsi="Courier" w:cstheme="minorHAnsi"/>
          <w:b/>
          <w:sz w:val="20"/>
          <w:szCs w:val="20"/>
        </w:rPr>
      </w:pPr>
      <w:r w:rsidRPr="004012FD">
        <w:rPr>
          <w:rFonts w:ascii="Courier" w:hAnsi="Courier" w:cstheme="minorHAnsi"/>
          <w:b/>
          <w:sz w:val="20"/>
          <w:szCs w:val="20"/>
        </w:rPr>
        <w:t># Simulated Location: a small county in Pennsylvania</w:t>
      </w:r>
    </w:p>
    <w:p w14:paraId="6B66DA14" w14:textId="77777777" w:rsidR="0092765D" w:rsidRPr="004012FD" w:rsidRDefault="0092765D" w:rsidP="0092765D">
      <w:pPr>
        <w:pStyle w:val="FirstParagraph"/>
        <w:snapToGrid w:val="0"/>
        <w:spacing w:before="0" w:after="0"/>
        <w:contextualSpacing/>
        <w:rPr>
          <w:rFonts w:ascii="Courier" w:hAnsi="Courier" w:cstheme="minorHAnsi"/>
          <w:b/>
          <w:sz w:val="20"/>
          <w:szCs w:val="20"/>
        </w:rPr>
      </w:pPr>
      <w:r w:rsidRPr="004012FD">
        <w:rPr>
          <w:rFonts w:ascii="Courier" w:hAnsi="Courier" w:cstheme="minorHAnsi"/>
          <w:b/>
          <w:sz w:val="20"/>
          <w:szCs w:val="20"/>
        </w:rPr>
        <w:t>locations = Jefferson_County_PA</w:t>
      </w:r>
    </w:p>
    <w:p w14:paraId="3CDC6D38" w14:textId="77777777" w:rsidR="0092765D" w:rsidRPr="004012FD" w:rsidRDefault="0092765D" w:rsidP="0092765D">
      <w:pPr>
        <w:pStyle w:val="FirstParagraph"/>
        <w:snapToGrid w:val="0"/>
        <w:spacing w:before="0" w:after="0"/>
        <w:contextualSpacing/>
        <w:rPr>
          <w:rFonts w:ascii="Courier" w:hAnsi="Courier" w:cstheme="minorHAnsi"/>
          <w:b/>
          <w:sz w:val="20"/>
          <w:szCs w:val="20"/>
        </w:rPr>
      </w:pPr>
    </w:p>
    <w:p w14:paraId="360EB647" w14:textId="132CE867" w:rsidR="0092765D" w:rsidRPr="004012FD" w:rsidRDefault="0092765D" w:rsidP="0092765D">
      <w:pPr>
        <w:pStyle w:val="FirstParagraph"/>
        <w:snapToGrid w:val="0"/>
        <w:spacing w:before="0" w:after="0"/>
        <w:contextualSpacing/>
        <w:rPr>
          <w:rFonts w:ascii="Courier" w:hAnsi="Courier" w:cstheme="minorHAnsi"/>
          <w:b/>
          <w:sz w:val="20"/>
          <w:szCs w:val="20"/>
        </w:rPr>
      </w:pPr>
      <w:r w:rsidRPr="004012FD">
        <w:rPr>
          <w:rFonts w:ascii="Courier" w:hAnsi="Courier" w:cstheme="minorHAnsi"/>
          <w:b/>
          <w:sz w:val="20"/>
          <w:szCs w:val="20"/>
        </w:rPr>
        <w:t># Simulated Time Frame</w:t>
      </w:r>
    </w:p>
    <w:p w14:paraId="6D738394" w14:textId="77777777" w:rsidR="0092765D" w:rsidRPr="004012FD" w:rsidRDefault="0092765D" w:rsidP="0092765D">
      <w:pPr>
        <w:pStyle w:val="FirstParagraph"/>
        <w:snapToGrid w:val="0"/>
        <w:spacing w:before="0" w:after="0"/>
        <w:contextualSpacing/>
        <w:rPr>
          <w:rFonts w:ascii="Courier" w:hAnsi="Courier" w:cstheme="minorHAnsi"/>
          <w:b/>
          <w:sz w:val="20"/>
          <w:szCs w:val="20"/>
        </w:rPr>
      </w:pPr>
      <w:r w:rsidRPr="004012FD">
        <w:rPr>
          <w:rFonts w:ascii="Courier" w:hAnsi="Courier" w:cstheme="minorHAnsi"/>
          <w:b/>
          <w:sz w:val="20"/>
          <w:szCs w:val="20"/>
        </w:rPr>
        <w:t>start_date = 2020-Jan-01</w:t>
      </w:r>
    </w:p>
    <w:p w14:paraId="038BB10B" w14:textId="77777777" w:rsidR="0092765D" w:rsidRPr="004012FD" w:rsidRDefault="0092765D" w:rsidP="0092765D">
      <w:pPr>
        <w:pStyle w:val="FirstParagraph"/>
        <w:snapToGrid w:val="0"/>
        <w:spacing w:before="0" w:after="0"/>
        <w:contextualSpacing/>
        <w:rPr>
          <w:rFonts w:ascii="Courier" w:hAnsi="Courier" w:cstheme="minorHAnsi"/>
          <w:b/>
          <w:sz w:val="20"/>
          <w:szCs w:val="20"/>
        </w:rPr>
      </w:pPr>
      <w:r w:rsidRPr="004012FD">
        <w:rPr>
          <w:rFonts w:ascii="Courier" w:hAnsi="Courier" w:cstheme="minorHAnsi"/>
          <w:b/>
          <w:sz w:val="20"/>
          <w:szCs w:val="20"/>
        </w:rPr>
        <w:t>end_date = 2020-Apr-30</w:t>
      </w:r>
    </w:p>
    <w:p w14:paraId="66A5D5ED"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030CDBDD" w14:textId="7F762EB0"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 xml:space="preserve"># </w:t>
      </w:r>
      <w:r w:rsidR="00160207">
        <w:rPr>
          <w:rFonts w:ascii="Courier" w:eastAsiaTheme="minorHAnsi" w:hAnsi="Courier" w:cs="Courier"/>
          <w:b/>
          <w:bCs/>
          <w:color w:val="000000"/>
          <w:sz w:val="20"/>
          <w:szCs w:val="20"/>
        </w:rPr>
        <w:t>CONDITION</w:t>
      </w:r>
      <w:r w:rsidRPr="004012FD">
        <w:rPr>
          <w:rFonts w:ascii="Courier" w:eastAsiaTheme="minorHAnsi" w:hAnsi="Courier" w:cs="Courier"/>
          <w:b/>
          <w:bCs/>
          <w:color w:val="000000"/>
          <w:sz w:val="20"/>
          <w:szCs w:val="20"/>
        </w:rPr>
        <w:t>S</w:t>
      </w:r>
    </w:p>
    <w:p w14:paraId="1F5B5CF1" w14:textId="336C2041" w:rsidR="004012FD" w:rsidRPr="004012FD" w:rsidRDefault="00521EEA"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Pr>
          <w:rFonts w:ascii="Courier" w:eastAsiaTheme="minorHAnsi" w:hAnsi="Courier" w:cs="Courier"/>
          <w:b/>
          <w:bCs/>
          <w:color w:val="000000"/>
          <w:sz w:val="20"/>
          <w:szCs w:val="20"/>
        </w:rPr>
        <w:t>include_cond</w:t>
      </w:r>
      <w:r w:rsidR="00160207">
        <w:rPr>
          <w:rFonts w:ascii="Courier" w:eastAsiaTheme="minorHAnsi" w:hAnsi="Courier" w:cs="Courier"/>
          <w:b/>
          <w:bCs/>
          <w:color w:val="000000"/>
          <w:sz w:val="20"/>
          <w:szCs w:val="20"/>
        </w:rPr>
        <w:t>ition</w:t>
      </w:r>
      <w:r w:rsidR="004012FD" w:rsidRPr="004012FD">
        <w:rPr>
          <w:rFonts w:ascii="Courier" w:eastAsiaTheme="minorHAnsi" w:hAnsi="Courier" w:cs="Courier"/>
          <w:b/>
          <w:bCs/>
          <w:color w:val="000000"/>
          <w:sz w:val="20"/>
          <w:szCs w:val="20"/>
        </w:rPr>
        <w:t xml:space="preserve"> = INF</w:t>
      </w:r>
    </w:p>
    <w:p w14:paraId="0F09511D"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73797B8E"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 STATES</w:t>
      </w:r>
    </w:p>
    <w:p w14:paraId="1685F55E"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states = S E Is Ia R Import</w:t>
      </w:r>
    </w:p>
    <w:p w14:paraId="2C22D783"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import_start_state = Import</w:t>
      </w:r>
    </w:p>
    <w:p w14:paraId="4FB2978D"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116CE9B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 TRANSMISSION</w:t>
      </w:r>
    </w:p>
    <w:p w14:paraId="1A4E139B"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transmission_mode = proximity</w:t>
      </w:r>
    </w:p>
    <w:p w14:paraId="4052CEC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transmissibility = 1.0</w:t>
      </w:r>
    </w:p>
    <w:p w14:paraId="43D3FF0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R0_a = 0.0398238</w:t>
      </w:r>
    </w:p>
    <w:p w14:paraId="36EBEC70"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R0_b = 0.611043</w:t>
      </w:r>
    </w:p>
    <w:p w14:paraId="13DA5B4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seasonal_peak_day_of_year = 1</w:t>
      </w:r>
    </w:p>
    <w:p w14:paraId="3AED984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47F7A69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 VISUALIZATION</w:t>
      </w:r>
    </w:p>
    <w:p w14:paraId="02BE1386"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4012FD">
        <w:rPr>
          <w:rFonts w:ascii="Courier" w:eastAsiaTheme="minorHAnsi" w:hAnsi="Courier" w:cs="Courier"/>
          <w:b/>
          <w:bCs/>
          <w:color w:val="000000"/>
          <w:sz w:val="20"/>
          <w:szCs w:val="20"/>
        </w:rPr>
        <w:t>INF.S.is_dormant = 1</w:t>
      </w:r>
    </w:p>
    <w:p w14:paraId="50FF9F0C"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0"/>
        </w:rPr>
        <w:t>INF.R.is_dormant</w:t>
      </w:r>
      <w:r w:rsidRPr="004012FD">
        <w:rPr>
          <w:rFonts w:ascii="Courier" w:eastAsiaTheme="minorHAnsi" w:hAnsi="Courier" w:cs="Courier"/>
          <w:b/>
          <w:bCs/>
          <w:color w:val="000000"/>
          <w:sz w:val="20"/>
          <w:szCs w:val="28"/>
        </w:rPr>
        <w:t xml:space="preserve"> = 1</w:t>
      </w:r>
    </w:p>
    <w:p w14:paraId="79855F0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0C9AC3CB"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 RULES</w:t>
      </w:r>
    </w:p>
    <w:p w14:paraId="28560429"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06EA6254"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exposed(INF) then next(E)</w:t>
      </w:r>
    </w:p>
    <w:p w14:paraId="68CAE44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4AA4D86D"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S) then set_sus(INF,1)</w:t>
      </w:r>
    </w:p>
    <w:p w14:paraId="310FBCDE"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S) then wait()</w:t>
      </w:r>
    </w:p>
    <w:p w14:paraId="43CD605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38F7008B"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E) then set_sus(INF,0)</w:t>
      </w:r>
    </w:p>
    <w:p w14:paraId="76DC9AC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E) then wait(24*lognormal(1.9,1.23))</w:t>
      </w:r>
    </w:p>
    <w:p w14:paraId="082AACAC"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E) then next(Is) with prob(0.67)</w:t>
      </w:r>
    </w:p>
    <w:p w14:paraId="682EF70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E) then next(Ia) with prob(0.33)</w:t>
      </w:r>
    </w:p>
    <w:p w14:paraId="6CC6EE3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26AE137E"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s) then set_trans(INF,1)</w:t>
      </w:r>
    </w:p>
    <w:p w14:paraId="7F2E9C51"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s) then wait(24* lognormal(5.0,1.5))</w:t>
      </w:r>
    </w:p>
    <w:p w14:paraId="3A2FBD9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s) then next(R)</w:t>
      </w:r>
    </w:p>
    <w:p w14:paraId="5488647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0F837F61"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a) then set_trans(INF,0.5)</w:t>
      </w:r>
    </w:p>
    <w:p w14:paraId="42BA64A9"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a) then wait( 24 * lognormal(5.0, 1.5) )</w:t>
      </w:r>
    </w:p>
    <w:p w14:paraId="03B4789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a) then next(R)</w:t>
      </w:r>
    </w:p>
    <w:p w14:paraId="3D841B5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1019BF8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R) then set_trans(INF,0)</w:t>
      </w:r>
    </w:p>
    <w:p w14:paraId="46D69A74"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R) then wait()</w:t>
      </w:r>
    </w:p>
    <w:p w14:paraId="31F03540"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67379B4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lastRenderedPageBreak/>
        <w:t>### IMPORTED INFECTIONS</w:t>
      </w:r>
    </w:p>
    <w:p w14:paraId="5B4E155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NF.Import.import_max_cases = 10</w:t>
      </w:r>
    </w:p>
    <w:p w14:paraId="5D959D2B"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mport) then wait()</w:t>
      </w:r>
    </w:p>
    <w:p w14:paraId="4FBB7068"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64D4344C"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 AGENT BEHAVIOR</w:t>
      </w:r>
    </w:p>
    <w:p w14:paraId="3BE744BD" w14:textId="5DC9CB43" w:rsidR="004012FD" w:rsidRPr="004012FD" w:rsidRDefault="00521EEA"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Pr>
          <w:rFonts w:ascii="Courier" w:eastAsiaTheme="minorHAnsi" w:hAnsi="Courier" w:cs="Courier"/>
          <w:b/>
          <w:bCs/>
          <w:color w:val="000000"/>
          <w:sz w:val="20"/>
          <w:szCs w:val="28"/>
        </w:rPr>
        <w:t>include_cond</w:t>
      </w:r>
      <w:r w:rsidR="00160207">
        <w:rPr>
          <w:rFonts w:ascii="Courier" w:eastAsiaTheme="minorHAnsi" w:hAnsi="Courier" w:cs="Courier"/>
          <w:b/>
          <w:bCs/>
          <w:color w:val="000000"/>
          <w:sz w:val="20"/>
          <w:szCs w:val="28"/>
        </w:rPr>
        <w:t>ition</w:t>
      </w:r>
      <w:r w:rsidR="004012FD" w:rsidRPr="004012FD">
        <w:rPr>
          <w:rFonts w:ascii="Courier" w:eastAsiaTheme="minorHAnsi" w:hAnsi="Courier" w:cs="Courier"/>
          <w:b/>
          <w:bCs/>
          <w:color w:val="000000"/>
          <w:sz w:val="20"/>
          <w:szCs w:val="28"/>
        </w:rPr>
        <w:t xml:space="preserve"> = StayHome</w:t>
      </w:r>
    </w:p>
    <w:p w14:paraId="3244ED8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StayHome.states = Start Symptoms Yes No</w:t>
      </w:r>
    </w:p>
    <w:p w14:paraId="195989AC"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1B034A5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Start) then wait(0)</w:t>
      </w:r>
    </w:p>
    <w:p w14:paraId="68482161"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Start) then next(No)</w:t>
      </w:r>
    </w:p>
    <w:p w14:paraId="3235796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487F453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Symptoms) then wait(0)</w:t>
      </w:r>
    </w:p>
    <w:p w14:paraId="558F8F9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Symptoms) then next(Yes) with prob(0.5)</w:t>
      </w:r>
    </w:p>
    <w:p w14:paraId="7F85A086"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Symptoms) then default(No)</w:t>
      </w:r>
    </w:p>
    <w:p w14:paraId="446C25B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03F0EDFA"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Yes) then wait()</w:t>
      </w:r>
    </w:p>
    <w:p w14:paraId="4CE63E4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Yes) then absent()</w:t>
      </w:r>
    </w:p>
    <w:p w14:paraId="37EFF4F2"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Yes) then present(Household)</w:t>
      </w:r>
    </w:p>
    <w:p w14:paraId="0B94C8E0"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65EAEE7F"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StayHome,No) then wait()</w:t>
      </w:r>
    </w:p>
    <w:p w14:paraId="00CC7607"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p>
    <w:p w14:paraId="3ED88FA2" w14:textId="6AD4285C"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 xml:space="preserve"># </w:t>
      </w:r>
      <w:r w:rsidR="00D31F5E">
        <w:rPr>
          <w:rFonts w:ascii="Courier" w:eastAsiaTheme="minorHAnsi" w:hAnsi="Courier" w:cs="Courier"/>
          <w:b/>
          <w:bCs/>
          <w:color w:val="000000"/>
          <w:sz w:val="20"/>
          <w:szCs w:val="28"/>
        </w:rPr>
        <w:t>Action</w:t>
      </w:r>
      <w:r w:rsidRPr="004012FD">
        <w:rPr>
          <w:rFonts w:ascii="Courier" w:eastAsiaTheme="minorHAnsi" w:hAnsi="Courier" w:cs="Courier"/>
          <w:b/>
          <w:bCs/>
          <w:color w:val="000000"/>
          <w:sz w:val="20"/>
          <w:szCs w:val="28"/>
        </w:rPr>
        <w:t>s</w:t>
      </w:r>
    </w:p>
    <w:p w14:paraId="150B1053"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Is) then set_state(StayHome,No,Symptoms)</w:t>
      </w:r>
    </w:p>
    <w:p w14:paraId="647DF041" w14:textId="77777777" w:rsidR="004012FD" w:rsidRPr="004012FD" w:rsidRDefault="004012FD" w:rsidP="004012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8"/>
        </w:rPr>
      </w:pPr>
      <w:r w:rsidRPr="004012FD">
        <w:rPr>
          <w:rFonts w:ascii="Courier" w:eastAsiaTheme="minorHAnsi" w:hAnsi="Courier" w:cs="Courier"/>
          <w:b/>
          <w:bCs/>
          <w:color w:val="000000"/>
          <w:sz w:val="20"/>
          <w:szCs w:val="28"/>
        </w:rPr>
        <w:t>if state(INF,R) then set_state(StayHome,Yes,No)</w:t>
      </w:r>
    </w:p>
    <w:p w14:paraId="41551634" w14:textId="77777777" w:rsidR="004012FD" w:rsidRDefault="004012FD">
      <w:pPr>
        <w:rPr>
          <w:rFonts w:asciiTheme="majorHAnsi" w:eastAsiaTheme="majorEastAsia" w:hAnsiTheme="majorHAnsi" w:cstheme="majorBidi"/>
          <w:color w:val="2F5496" w:themeColor="accent1" w:themeShade="BF"/>
          <w:sz w:val="32"/>
          <w:szCs w:val="32"/>
        </w:rPr>
      </w:pPr>
      <w:r>
        <w:br w:type="page"/>
      </w:r>
    </w:p>
    <w:p w14:paraId="64C6551C" w14:textId="63C6A27F" w:rsidR="00DB0C78" w:rsidRPr="00BE2B6E" w:rsidRDefault="00DB0C78" w:rsidP="00BE2B6E">
      <w:pPr>
        <w:pStyle w:val="Heading1"/>
        <w:rPr>
          <w:color w:val="1F3763" w:themeColor="accent1" w:themeShade="7F"/>
          <w:sz w:val="24"/>
          <w:szCs w:val="24"/>
        </w:rPr>
      </w:pPr>
      <w:bookmarkStart w:id="41" w:name="_Toc27037352"/>
      <w:r>
        <w:lastRenderedPageBreak/>
        <w:t xml:space="preserve">Chapter </w:t>
      </w:r>
      <w:r w:rsidR="007D1F4B">
        <w:t>4</w:t>
      </w:r>
      <w:r>
        <w:t>: Agents and Their Properties</w:t>
      </w:r>
      <w:bookmarkEnd w:id="41"/>
    </w:p>
    <w:p w14:paraId="27BBF39B" w14:textId="77777777" w:rsidR="00DB0C78" w:rsidRPr="003617D6" w:rsidRDefault="00DB0C78" w:rsidP="00DB0C78"/>
    <w:p w14:paraId="02C9380D" w14:textId="77777777" w:rsidR="00AA0423" w:rsidRDefault="00A61797" w:rsidP="00AA0423">
      <w:r>
        <w:t>FRED is a framework for agent-based modeling. T</w:t>
      </w:r>
      <w:r w:rsidR="00DE07B9" w:rsidRPr="003617D6">
        <w:t>here are two kinds of agents</w:t>
      </w:r>
      <w:r>
        <w:t xml:space="preserve"> in FRED</w:t>
      </w:r>
      <w:r w:rsidR="00DE07B9" w:rsidRPr="003617D6">
        <w:t>: ordinary agents and meta-agents.</w:t>
      </w:r>
    </w:p>
    <w:p w14:paraId="21A7C47B" w14:textId="77777777" w:rsidR="00AA0423" w:rsidRDefault="00AA0423" w:rsidP="00AA0423"/>
    <w:p w14:paraId="3A43F179" w14:textId="0301B87B" w:rsidR="00AA0423" w:rsidRPr="00AA0423" w:rsidRDefault="00DE07B9" w:rsidP="00AA0423">
      <w:r w:rsidRPr="003617D6">
        <w:t>An ordinary agent represent</w:t>
      </w:r>
      <w:r>
        <w:t>s</w:t>
      </w:r>
      <w:r w:rsidRPr="003617D6">
        <w:t xml:space="preserve"> an individual person. </w:t>
      </w:r>
      <w:r w:rsidR="00AA0423">
        <w:t xml:space="preserve"> The ordinary agents in FRED represent individual people. </w:t>
      </w:r>
      <w:r w:rsidR="00AA0423" w:rsidRPr="003617D6">
        <w:t>We will refer to ordinary agents as either individuals or simply, agents.</w:t>
      </w:r>
      <w:r w:rsidR="00AA0423">
        <w:t xml:space="preserve"> Agents have demographic characteristics including age, sex, and race. Agents interact with other agents in </w:t>
      </w:r>
      <w:r w:rsidR="00AA0423">
        <w:rPr>
          <w:i/>
          <w:iCs/>
        </w:rPr>
        <w:t>mixing groups</w:t>
      </w:r>
      <w:r w:rsidR="00AA0423">
        <w:t>, such as households, neighborhoods, schools, and workplaces. Some mixing groups are built into FRED and others can be defined by the user.</w:t>
      </w:r>
    </w:p>
    <w:p w14:paraId="388C3C11" w14:textId="77777777" w:rsidR="00AA0423" w:rsidRDefault="00AA0423" w:rsidP="00DE07B9"/>
    <w:p w14:paraId="37332A85" w14:textId="2108B454" w:rsidR="00DE07B9" w:rsidRPr="003617D6" w:rsidRDefault="00DE07B9" w:rsidP="00DE07B9">
      <w:r w:rsidRPr="003617D6">
        <w:t>A meta-agent represents an abstract agency that can affect the course of the model. For example, the user can define a meta-agent that represents the school administration for a school district, and this agent can be responsible for making decisions such as whe</w:t>
      </w:r>
      <w:r w:rsidR="00AA0423">
        <w:t>n</w:t>
      </w:r>
      <w:r w:rsidRPr="003617D6">
        <w:t xml:space="preserve"> to close the schools in an emergency.  Other meta-agents can start disease outbreaks by infecting selected individuals from a source of infection that is not modeled explicitly in the simulation. </w:t>
      </w:r>
    </w:p>
    <w:p w14:paraId="12CE419C" w14:textId="77777777" w:rsidR="00DB0C78" w:rsidRDefault="00DB0C78" w:rsidP="00DB0C78"/>
    <w:p w14:paraId="0DB7C695" w14:textId="3F28A81E" w:rsidR="00DB0C78" w:rsidRDefault="009C68C4" w:rsidP="00DB0C78">
      <w:r>
        <w:t>For both meta-agents and ordinary</w:t>
      </w:r>
      <w:r w:rsidRPr="003617D6">
        <w:t xml:space="preserve"> agents, the</w:t>
      </w:r>
      <w:r>
        <w:t>ir</w:t>
      </w:r>
      <w:r w:rsidRPr="003617D6">
        <w:t xml:space="preserve"> </w:t>
      </w:r>
      <w:r>
        <w:t>behavior is</w:t>
      </w:r>
      <w:r w:rsidRPr="003617D6">
        <w:t xml:space="preserve"> controlled by defining </w:t>
      </w:r>
      <w:r w:rsidR="00160207">
        <w:t>condition</w:t>
      </w:r>
      <w:r w:rsidRPr="003617D6">
        <w:t xml:space="preserve">s, states and rules. </w:t>
      </w:r>
      <w:r>
        <w:rPr>
          <w:b/>
        </w:rPr>
        <w:t xml:space="preserve"> </w:t>
      </w:r>
    </w:p>
    <w:p w14:paraId="5E49EB7D" w14:textId="77777777" w:rsidR="00DB0C78" w:rsidRDefault="00DB0C78" w:rsidP="00DB0C78"/>
    <w:p w14:paraId="16BCFB56" w14:textId="77777777" w:rsidR="00DB0C78" w:rsidRDefault="00DB0C78" w:rsidP="00DB0C78"/>
    <w:p w14:paraId="6B02D440" w14:textId="1FC6AD68" w:rsidR="00DB0C78" w:rsidRDefault="00160207" w:rsidP="00DB0C78">
      <w:pPr>
        <w:pStyle w:val="Heading2"/>
      </w:pPr>
      <w:bookmarkStart w:id="42" w:name="_Toc27037353"/>
      <w:r>
        <w:t>Condition</w:t>
      </w:r>
      <w:r w:rsidR="00DB0C78">
        <w:t>s</w:t>
      </w:r>
      <w:bookmarkEnd w:id="42"/>
    </w:p>
    <w:p w14:paraId="66959C6D" w14:textId="77777777" w:rsidR="00DB0C78" w:rsidRDefault="00DB0C78" w:rsidP="00DB0C78"/>
    <w:p w14:paraId="502FFCB3" w14:textId="77777777" w:rsidR="00807561" w:rsidRDefault="00807561" w:rsidP="00807561">
      <w:r>
        <w:t>Agents in FRED have a rich set of properties that can be used to influence the future states and activities of the agent itself and well as other agents.  Like the interaction groups, some properties of agents are built into FRED and others can be defined by the user. The reminder of this chapter describes the properties of agents.</w:t>
      </w:r>
    </w:p>
    <w:p w14:paraId="45D50BEB" w14:textId="77777777" w:rsidR="00807561" w:rsidRDefault="00807561" w:rsidP="00BE06FA"/>
    <w:p w14:paraId="0D0C0568" w14:textId="72D5EA59" w:rsidR="00BE06FA" w:rsidRPr="00605E64" w:rsidRDefault="00BE06FA" w:rsidP="00BE06FA">
      <w:r w:rsidRPr="00605E64">
        <w:t>To build a model in FRED, you first need to decide what</w:t>
      </w:r>
      <w:r w:rsidRPr="00605E64">
        <w:rPr>
          <w:b/>
        </w:rPr>
        <w:t xml:space="preserve"> </w:t>
      </w:r>
      <w:r w:rsidR="00160207">
        <w:rPr>
          <w:b/>
        </w:rPr>
        <w:t>Condition</w:t>
      </w:r>
      <w:r w:rsidRPr="00605E64">
        <w:rPr>
          <w:b/>
        </w:rPr>
        <w:t>s</w:t>
      </w:r>
      <w:r w:rsidRPr="00605E64">
        <w:t xml:space="preserve"> you want to track within the population. </w:t>
      </w:r>
      <w:r w:rsidR="00160207">
        <w:t>Condition</w:t>
      </w:r>
      <w:r w:rsidRPr="00605E64">
        <w:t xml:space="preserve">s might include diseases, economic </w:t>
      </w:r>
      <w:r w:rsidR="00160207">
        <w:t>Condition</w:t>
      </w:r>
      <w:r w:rsidRPr="00605E64">
        <w:t xml:space="preserve">s such as poverty, or behaviors such as drug use or vaccine uptake. Models must include at least one </w:t>
      </w:r>
      <w:r w:rsidR="00160207">
        <w:t>Condition</w:t>
      </w:r>
      <w:r w:rsidRPr="00605E64">
        <w:t xml:space="preserve"> but can include as many </w:t>
      </w:r>
      <w:r w:rsidR="00160207">
        <w:t>Condition</w:t>
      </w:r>
      <w:r w:rsidRPr="00605E64">
        <w:t xml:space="preserve">s as needed. </w:t>
      </w:r>
      <w:r w:rsidR="00160207">
        <w:t>Condition</w:t>
      </w:r>
      <w:r w:rsidRPr="00605E64">
        <w:t xml:space="preserve">s consists of </w:t>
      </w:r>
      <w:r w:rsidRPr="00605E64">
        <w:rPr>
          <w:b/>
        </w:rPr>
        <w:t>states</w:t>
      </w:r>
      <w:r w:rsidRPr="00605E64">
        <w:t xml:space="preserve"> and </w:t>
      </w:r>
      <w:r w:rsidRPr="00605E64">
        <w:rPr>
          <w:b/>
        </w:rPr>
        <w:t>transition rules</w:t>
      </w:r>
      <w:r w:rsidRPr="00605E64">
        <w:t>. Some rules and recommendations:</w:t>
      </w:r>
    </w:p>
    <w:p w14:paraId="213824C0" w14:textId="089AE3A0" w:rsidR="00BE06FA" w:rsidRPr="00605E64" w:rsidRDefault="00BE06FA" w:rsidP="00790036">
      <w:pPr>
        <w:pStyle w:val="ListParagraph"/>
        <w:numPr>
          <w:ilvl w:val="0"/>
          <w:numId w:val="1"/>
        </w:numPr>
      </w:pPr>
      <w:r w:rsidRPr="00605E64">
        <w:t xml:space="preserve">Each agent is in exactly one state for each </w:t>
      </w:r>
      <w:r w:rsidR="00160207">
        <w:t>Condition</w:t>
      </w:r>
      <w:r w:rsidRPr="00605E64">
        <w:t>.</w:t>
      </w:r>
    </w:p>
    <w:p w14:paraId="01E6958C" w14:textId="6C20C84D" w:rsidR="00BE06FA" w:rsidRPr="00605E64" w:rsidRDefault="00BE06FA" w:rsidP="00790036">
      <w:pPr>
        <w:pStyle w:val="ListParagraph"/>
        <w:numPr>
          <w:ilvl w:val="0"/>
          <w:numId w:val="1"/>
        </w:numPr>
      </w:pPr>
      <w:r w:rsidRPr="00605E64">
        <w:t xml:space="preserve">By convention, we </w:t>
      </w:r>
      <w:r>
        <w:t xml:space="preserve">usually </w:t>
      </w:r>
      <w:r w:rsidRPr="00605E64">
        <w:t xml:space="preserve">use all caps for </w:t>
      </w:r>
      <w:r w:rsidR="00160207">
        <w:t>Condition</w:t>
      </w:r>
      <w:r w:rsidRPr="00605E64">
        <w:t xml:space="preserve"> names and initial caps for state names, for example, the INFLUENZA </w:t>
      </w:r>
      <w:r w:rsidR="00160207">
        <w:t>Condition</w:t>
      </w:r>
      <w:r w:rsidRPr="00605E64">
        <w:t xml:space="preserve"> might have states called Susceptible, Infectious, and Recovered.</w:t>
      </w:r>
    </w:p>
    <w:p w14:paraId="0603CD64" w14:textId="2AFA7912" w:rsidR="00BE06FA" w:rsidRPr="00605E64" w:rsidRDefault="00BE06FA" w:rsidP="00790036">
      <w:pPr>
        <w:pStyle w:val="ListParagraph"/>
        <w:numPr>
          <w:ilvl w:val="0"/>
          <w:numId w:val="1"/>
        </w:numPr>
      </w:pPr>
      <w:r w:rsidRPr="00605E64">
        <w:t xml:space="preserve">Each </w:t>
      </w:r>
      <w:r w:rsidR="00160207">
        <w:t>Condition</w:t>
      </w:r>
      <w:r w:rsidRPr="00605E64">
        <w:t xml:space="preserve"> must have a unique name, but state names may appear in more than one </w:t>
      </w:r>
      <w:r w:rsidR="00160207">
        <w:t>Condition</w:t>
      </w:r>
      <w:r w:rsidRPr="00605E64">
        <w:t xml:space="preserve">. The “full name” of a state includes its </w:t>
      </w:r>
      <w:r w:rsidR="00160207">
        <w:t>Condition</w:t>
      </w:r>
      <w:r w:rsidRPr="00605E64">
        <w:t xml:space="preserve"> name, and is written </w:t>
      </w:r>
      <w:r w:rsidR="00160207">
        <w:t>CONDITION</w:t>
      </w:r>
      <w:r w:rsidRPr="00605E64">
        <w:t>.State, for example: INFLUENZA.Susceptible</w:t>
      </w:r>
    </w:p>
    <w:p w14:paraId="5AEB2B47" w14:textId="2BF5210A" w:rsidR="00BE06FA" w:rsidRPr="00605E64" w:rsidRDefault="00160207" w:rsidP="00790036">
      <w:pPr>
        <w:pStyle w:val="ListParagraph"/>
        <w:numPr>
          <w:ilvl w:val="0"/>
          <w:numId w:val="1"/>
        </w:numPr>
      </w:pPr>
      <w:r>
        <w:t>Condition</w:t>
      </w:r>
      <w:r w:rsidR="00BE06FA" w:rsidRPr="00605E64">
        <w:t xml:space="preserve"> and State names must contain only alphanumeric characters with no blanks, hyphens</w:t>
      </w:r>
      <w:r w:rsidR="00BE06FA">
        <w:t>,</w:t>
      </w:r>
      <w:r w:rsidR="00BE06FA" w:rsidRPr="00605E64">
        <w:t xml:space="preserve"> underscores</w:t>
      </w:r>
      <w:r w:rsidR="00BE06FA">
        <w:t xml:space="preserve"> or other punctuation or special characters.</w:t>
      </w:r>
    </w:p>
    <w:p w14:paraId="0AE82B3D" w14:textId="2779EA04" w:rsidR="00BE06FA" w:rsidRPr="00605E64" w:rsidRDefault="00BE06FA" w:rsidP="00790036">
      <w:pPr>
        <w:pStyle w:val="ListParagraph"/>
        <w:numPr>
          <w:ilvl w:val="0"/>
          <w:numId w:val="1"/>
        </w:numPr>
      </w:pPr>
      <w:r w:rsidRPr="00605E64">
        <w:t xml:space="preserve">All agents are initially assigned to the </w:t>
      </w:r>
      <w:r w:rsidRPr="00605E64">
        <w:rPr>
          <w:b/>
        </w:rPr>
        <w:t>first state</w:t>
      </w:r>
      <w:r w:rsidRPr="00605E64">
        <w:t xml:space="preserve"> in each </w:t>
      </w:r>
      <w:r w:rsidR="00160207">
        <w:t>Condition</w:t>
      </w:r>
      <w:r w:rsidRPr="00605E64">
        <w:t xml:space="preserve">. </w:t>
      </w:r>
      <w:r>
        <w:t>For readability, i</w:t>
      </w:r>
      <w:r w:rsidRPr="00605E64">
        <w:t>t is</w:t>
      </w:r>
      <w:r>
        <w:t xml:space="preserve"> strongly</w:t>
      </w:r>
      <w:r w:rsidRPr="00605E64">
        <w:t xml:space="preserve"> recommended that the first state be called Start.</w:t>
      </w:r>
    </w:p>
    <w:p w14:paraId="07CF6F4C" w14:textId="4FC68C39" w:rsidR="00BE06FA" w:rsidRPr="00605E64" w:rsidRDefault="00BE06FA" w:rsidP="00790036">
      <w:pPr>
        <w:pStyle w:val="ListParagraph"/>
        <w:numPr>
          <w:ilvl w:val="0"/>
          <w:numId w:val="1"/>
        </w:numPr>
      </w:pPr>
      <w:r w:rsidRPr="00605E64">
        <w:t xml:space="preserve">For </w:t>
      </w:r>
      <w:r w:rsidR="00160207">
        <w:t>Condition</w:t>
      </w:r>
      <w:r w:rsidRPr="00605E64">
        <w:t xml:space="preserve">s that may not apply to all agents, it is recommended that there </w:t>
      </w:r>
      <w:r>
        <w:t xml:space="preserve">should </w:t>
      </w:r>
      <w:r w:rsidRPr="00605E64">
        <w:t xml:space="preserve">be a state called Excluded and transition rules </w:t>
      </w:r>
      <w:r>
        <w:t>that</w:t>
      </w:r>
      <w:r w:rsidRPr="00605E64">
        <w:t xml:space="preserve"> move the appropriate agents from Start to Excluded.  For example, if there is a </w:t>
      </w:r>
      <w:r w:rsidR="00160207">
        <w:t>Condition</w:t>
      </w:r>
      <w:r w:rsidRPr="00605E64">
        <w:t xml:space="preserve"> called PREGNANCY, </w:t>
      </w:r>
      <w:r>
        <w:t xml:space="preserve">the program might </w:t>
      </w:r>
      <w:r w:rsidRPr="00605E64">
        <w:t>include a rule that transitions all males from Start to Excluded.</w:t>
      </w:r>
    </w:p>
    <w:p w14:paraId="3BED6990" w14:textId="77777777" w:rsidR="00BE06FA" w:rsidRPr="00605E64" w:rsidRDefault="00BE06FA" w:rsidP="00BE06FA"/>
    <w:p w14:paraId="1DF78092" w14:textId="49559FAC" w:rsidR="00BE06FA" w:rsidRPr="00605E64" w:rsidRDefault="00BE06FA" w:rsidP="00BE06FA">
      <w:r w:rsidRPr="00605E64">
        <w:lastRenderedPageBreak/>
        <w:t>You de</w:t>
      </w:r>
      <w:r>
        <w:t>clare</w:t>
      </w:r>
      <w:r w:rsidRPr="00605E64">
        <w:t xml:space="preserve"> a </w:t>
      </w:r>
      <w:r w:rsidR="00160207">
        <w:t>Condition</w:t>
      </w:r>
      <w:r w:rsidRPr="00605E64">
        <w:t xml:space="preserve"> by </w:t>
      </w:r>
      <w:r>
        <w:t>including it</w:t>
      </w:r>
      <w:r w:rsidRPr="00605E64">
        <w:t>. For example, if your model is focuses on the interact of influenza and pregnancy, you might declare:</w:t>
      </w:r>
    </w:p>
    <w:p w14:paraId="3B0C30EA" w14:textId="77777777" w:rsidR="00BE06FA" w:rsidRPr="00605E64" w:rsidRDefault="00BE06FA" w:rsidP="00BE06FA"/>
    <w:p w14:paraId="5DBD4C9C" w14:textId="6F1E0441" w:rsidR="00BE06FA" w:rsidRDefault="00521EEA" w:rsidP="00BE06FA">
      <w:pPr>
        <w:rPr>
          <w:b/>
        </w:rPr>
      </w:pPr>
      <w:r>
        <w:rPr>
          <w:b/>
        </w:rPr>
        <w:t>include_cond</w:t>
      </w:r>
      <w:r w:rsidR="00160207">
        <w:rPr>
          <w:b/>
        </w:rPr>
        <w:t>ition</w:t>
      </w:r>
      <w:r w:rsidR="00BE06FA" w:rsidRPr="00605E64">
        <w:rPr>
          <w:b/>
        </w:rPr>
        <w:t xml:space="preserve"> = INFLU</w:t>
      </w:r>
      <w:r w:rsidR="00BE06FA">
        <w:rPr>
          <w:b/>
        </w:rPr>
        <w:t>ENZA</w:t>
      </w:r>
    </w:p>
    <w:p w14:paraId="76303896" w14:textId="3504FC0E" w:rsidR="00DB0C78" w:rsidRPr="00B850F8" w:rsidRDefault="00521EEA" w:rsidP="00DB0C78">
      <w:pPr>
        <w:rPr>
          <w:b/>
        </w:rPr>
      </w:pPr>
      <w:r>
        <w:rPr>
          <w:b/>
        </w:rPr>
        <w:t>include_cond</w:t>
      </w:r>
      <w:r w:rsidR="00160207">
        <w:rPr>
          <w:b/>
        </w:rPr>
        <w:t>ition</w:t>
      </w:r>
      <w:r w:rsidR="00BE06FA" w:rsidRPr="00605E64">
        <w:rPr>
          <w:b/>
        </w:rPr>
        <w:t xml:space="preserve"> = PREGNANCY</w:t>
      </w:r>
    </w:p>
    <w:p w14:paraId="32F7D624" w14:textId="77777777" w:rsidR="00DB0C78" w:rsidRPr="00D30BA3" w:rsidRDefault="00DB0C78" w:rsidP="00DB0C78"/>
    <w:p w14:paraId="68DF0276" w14:textId="2F27DA56" w:rsidR="00DB0C78" w:rsidRPr="00D30BA3" w:rsidRDefault="00DB0C78" w:rsidP="00DB0C78">
      <w:pPr>
        <w:pStyle w:val="Heading2"/>
        <w:rPr>
          <w:rFonts w:asciiTheme="minorHAnsi" w:hAnsiTheme="minorHAnsi" w:cstheme="minorHAnsi"/>
          <w:sz w:val="22"/>
          <w:szCs w:val="22"/>
        </w:rPr>
      </w:pPr>
      <w:bookmarkStart w:id="43" w:name="_Toc27037354"/>
      <w:r w:rsidRPr="00D30BA3">
        <w:rPr>
          <w:rFonts w:asciiTheme="minorHAnsi" w:hAnsiTheme="minorHAnsi" w:cstheme="minorHAnsi"/>
          <w:sz w:val="22"/>
          <w:szCs w:val="22"/>
        </w:rPr>
        <w:t>States</w:t>
      </w:r>
      <w:bookmarkEnd w:id="43"/>
    </w:p>
    <w:p w14:paraId="4E6E4B79" w14:textId="77777777" w:rsidR="00DB0C78" w:rsidRPr="00D30BA3" w:rsidRDefault="00DB0C78" w:rsidP="00DB0C78"/>
    <w:p w14:paraId="78523C4B" w14:textId="1688C2AD" w:rsidR="00DB0C78" w:rsidRPr="00D30BA3" w:rsidRDefault="00DB0C78" w:rsidP="00DB0C78">
      <w:r w:rsidRPr="00D30BA3">
        <w:t xml:space="preserve">Each </w:t>
      </w:r>
      <w:r w:rsidR="00160207">
        <w:t>Condition</w:t>
      </w:r>
      <w:r w:rsidRPr="00D30BA3">
        <w:t xml:space="preserve"> includes one or more states.  The states of a </w:t>
      </w:r>
      <w:r w:rsidR="00160207">
        <w:t>Condition</w:t>
      </w:r>
      <w:r w:rsidRPr="00D30BA3">
        <w:t xml:space="preserve"> are declared with a property statement of the form:</w:t>
      </w:r>
    </w:p>
    <w:p w14:paraId="05DFF333" w14:textId="77777777" w:rsidR="00DB0C78" w:rsidRPr="00D30BA3" w:rsidRDefault="00DB0C78" w:rsidP="00DB0C78"/>
    <w:p w14:paraId="7B819901" w14:textId="1E3BC8A2" w:rsidR="00DB0C78" w:rsidRPr="00D30BA3" w:rsidRDefault="00160207" w:rsidP="00DB0C78">
      <w:pPr>
        <w:rPr>
          <w:b/>
        </w:rPr>
      </w:pPr>
      <w:r>
        <w:rPr>
          <w:b/>
          <w:i/>
        </w:rPr>
        <w:t>Condition</w:t>
      </w:r>
      <w:r w:rsidR="00DB0C78" w:rsidRPr="00D30BA3">
        <w:rPr>
          <w:b/>
        </w:rPr>
        <w:t xml:space="preserve">.states = </w:t>
      </w:r>
      <w:r w:rsidR="00DB0C78" w:rsidRPr="00D30BA3">
        <w:rPr>
          <w:b/>
          <w:i/>
        </w:rPr>
        <w:t>State1 … StateN</w:t>
      </w:r>
    </w:p>
    <w:p w14:paraId="35D7C562" w14:textId="77777777" w:rsidR="00DB0C78" w:rsidRPr="00D30BA3" w:rsidRDefault="00DB0C78" w:rsidP="00DB0C78"/>
    <w:p w14:paraId="31BC0A8F" w14:textId="77777777" w:rsidR="00DB0C78" w:rsidRPr="00D30BA3" w:rsidRDefault="00DB0C78" w:rsidP="00DB0C78">
      <w:r w:rsidRPr="00D30BA3">
        <w:t>As an example, suppose the model includes the level of symptoms that a person has.  The model might include the statements:</w:t>
      </w:r>
    </w:p>
    <w:p w14:paraId="15EDCE25" w14:textId="77777777" w:rsidR="00DB0C78" w:rsidRDefault="00DB0C78" w:rsidP="00DB0C78"/>
    <w:p w14:paraId="5F0A0BC6" w14:textId="78583499" w:rsidR="00DB0C78" w:rsidRPr="00D30BA3" w:rsidRDefault="00521EEA" w:rsidP="00DB0C78">
      <w:pPr>
        <w:rPr>
          <w:b/>
        </w:rPr>
      </w:pPr>
      <w:r>
        <w:rPr>
          <w:b/>
        </w:rPr>
        <w:t>include_cond</w:t>
      </w:r>
      <w:r w:rsidR="00160207">
        <w:rPr>
          <w:b/>
        </w:rPr>
        <w:t>ition</w:t>
      </w:r>
      <w:r w:rsidR="00DB0C78" w:rsidRPr="00D30BA3">
        <w:rPr>
          <w:b/>
        </w:rPr>
        <w:t xml:space="preserve"> = Symptoms</w:t>
      </w:r>
    </w:p>
    <w:p w14:paraId="1F729CD3" w14:textId="77777777" w:rsidR="00DB0C78" w:rsidRPr="00D30BA3" w:rsidRDefault="00DB0C78" w:rsidP="00DB0C78">
      <w:pPr>
        <w:rPr>
          <w:b/>
        </w:rPr>
      </w:pPr>
      <w:r w:rsidRPr="00D30BA3">
        <w:rPr>
          <w:b/>
        </w:rPr>
        <w:t>Symptoms.states = Start None Mild Moderate Severe LifeThreatening</w:t>
      </w:r>
    </w:p>
    <w:p w14:paraId="0AF701BA" w14:textId="77777777" w:rsidR="00DB0C78" w:rsidRPr="00D30BA3" w:rsidRDefault="00DB0C78" w:rsidP="00DB0C78"/>
    <w:p w14:paraId="0E95FBA9" w14:textId="02122DB3" w:rsidR="00004238" w:rsidRPr="00D30BA3" w:rsidRDefault="00004238" w:rsidP="00DB0C78">
      <w:r w:rsidRPr="00D30BA3">
        <w:t xml:space="preserve">State names do not need to be unique across </w:t>
      </w:r>
      <w:r w:rsidR="00160207">
        <w:t>Condition</w:t>
      </w:r>
      <w:r w:rsidRPr="00D30BA3">
        <w:t xml:space="preserve">s. For example, </w:t>
      </w:r>
      <w:r w:rsidR="00594DDE">
        <w:t>it is recommended that every</w:t>
      </w:r>
      <w:r w:rsidRPr="00D30BA3">
        <w:t xml:space="preserve"> </w:t>
      </w:r>
      <w:r w:rsidR="00160207">
        <w:t>Condition</w:t>
      </w:r>
      <w:r w:rsidR="00594DDE">
        <w:t xml:space="preserve"> should</w:t>
      </w:r>
      <w:r w:rsidRPr="00D30BA3">
        <w:t xml:space="preserve"> include a state called </w:t>
      </w:r>
      <w:r w:rsidRPr="00D30BA3">
        <w:rPr>
          <w:b/>
        </w:rPr>
        <w:t>Start</w:t>
      </w:r>
      <w:r w:rsidRPr="00D30BA3">
        <w:t xml:space="preserve">. Therefore, FRED uses the notation </w:t>
      </w:r>
      <w:r w:rsidRPr="00D30BA3">
        <w:rPr>
          <w:b/>
        </w:rPr>
        <w:t>C</w:t>
      </w:r>
      <w:r w:rsidR="00D30BA3">
        <w:rPr>
          <w:b/>
        </w:rPr>
        <w:t>ond</w:t>
      </w:r>
      <w:r w:rsidRPr="00D30BA3">
        <w:rPr>
          <w:b/>
        </w:rPr>
        <w:t>.S</w:t>
      </w:r>
      <w:r w:rsidR="00D30BA3">
        <w:rPr>
          <w:b/>
        </w:rPr>
        <w:t>tate</w:t>
      </w:r>
      <w:r w:rsidRPr="00D30BA3">
        <w:t xml:space="preserve"> to refer to the state </w:t>
      </w:r>
      <w:r w:rsidRPr="00D30BA3">
        <w:rPr>
          <w:b/>
        </w:rPr>
        <w:t>S</w:t>
      </w:r>
      <w:r w:rsidR="00D30BA3">
        <w:rPr>
          <w:b/>
        </w:rPr>
        <w:t>tate</w:t>
      </w:r>
      <w:r w:rsidRPr="00D30BA3">
        <w:t xml:space="preserve"> within the </w:t>
      </w:r>
      <w:r w:rsidR="00160207">
        <w:t>Condition</w:t>
      </w:r>
      <w:r w:rsidRPr="00D30BA3">
        <w:t xml:space="preserve"> </w:t>
      </w:r>
      <w:r w:rsidRPr="00D30BA3">
        <w:rPr>
          <w:b/>
        </w:rPr>
        <w:t>C</w:t>
      </w:r>
      <w:r w:rsidR="00D30BA3">
        <w:rPr>
          <w:b/>
        </w:rPr>
        <w:t>ond</w:t>
      </w:r>
      <w:r w:rsidRPr="00D30BA3">
        <w:t>.</w:t>
      </w:r>
    </w:p>
    <w:p w14:paraId="1315799B" w14:textId="77777777" w:rsidR="00004238" w:rsidRPr="00D30BA3" w:rsidRDefault="00004238" w:rsidP="00DB0C78"/>
    <w:p w14:paraId="410A0374" w14:textId="34D3E0BD" w:rsidR="00DB0C78" w:rsidRPr="00D30BA3" w:rsidRDefault="00DB0C78" w:rsidP="00DB0C78">
      <w:r w:rsidRPr="00D30BA3">
        <w:t xml:space="preserve">For each </w:t>
      </w:r>
      <w:r w:rsidR="00160207">
        <w:t>Condition</w:t>
      </w:r>
      <w:r w:rsidRPr="00D30BA3">
        <w:t xml:space="preserve"> in the model, each agent is always in exactly one of the states defined for that </w:t>
      </w:r>
      <w:r w:rsidR="00160207">
        <w:t>Condition</w:t>
      </w:r>
      <w:r w:rsidRPr="00D30BA3">
        <w:t>. We will see in later sections how to set the initial state for each agent, and how to define rules that dertermine how agents change states over time.</w:t>
      </w:r>
    </w:p>
    <w:p w14:paraId="38334C89" w14:textId="77777777" w:rsidR="00DB0C78" w:rsidRPr="00D30BA3" w:rsidRDefault="00DB0C78" w:rsidP="00DB0C78"/>
    <w:p w14:paraId="230C03FB" w14:textId="18418B40" w:rsidR="00DB0C78" w:rsidRPr="00D30BA3" w:rsidRDefault="00DB0C78" w:rsidP="00DB0C78">
      <w:r w:rsidRPr="00D30BA3">
        <w:t xml:space="preserve">Like </w:t>
      </w:r>
      <w:r w:rsidR="00160207">
        <w:t>Condition</w:t>
      </w:r>
      <w:r w:rsidRPr="00D30BA3">
        <w:t xml:space="preserve"> names, State names may contain any alphanumeric character, but no other characters are allowed.</w:t>
      </w:r>
    </w:p>
    <w:p w14:paraId="1F01705A" w14:textId="77777777" w:rsidR="00DB0C78" w:rsidRPr="00CC7D53" w:rsidRDefault="00DB0C78" w:rsidP="00DB0C78"/>
    <w:p w14:paraId="4512FC97" w14:textId="2C418E82" w:rsidR="002A5CB0" w:rsidRDefault="002A5CB0" w:rsidP="002A5CB0">
      <w:pPr>
        <w:pStyle w:val="Heading2"/>
      </w:pPr>
      <w:bookmarkStart w:id="44" w:name="_Variables"/>
      <w:bookmarkStart w:id="45" w:name="_Toc27037355"/>
      <w:bookmarkEnd w:id="44"/>
      <w:r>
        <w:t>Meta-Agents</w:t>
      </w:r>
      <w:bookmarkEnd w:id="45"/>
    </w:p>
    <w:p w14:paraId="0470F803" w14:textId="77777777" w:rsidR="002A5CB0" w:rsidRDefault="002A5CB0" w:rsidP="002A5CB0"/>
    <w:p w14:paraId="7CE745AE" w14:textId="456ABE72" w:rsidR="002A5CB0" w:rsidRPr="009C68C4" w:rsidRDefault="002A5CB0" w:rsidP="002A5CB0">
      <w:r>
        <w:t>FRED m</w:t>
      </w:r>
      <w:r w:rsidRPr="003617D6">
        <w:t xml:space="preserve">eta-agents represent other agencies that may affect the model. There are two kinds of meta-agents in FRED: </w:t>
      </w:r>
      <w:r w:rsidRPr="003617D6">
        <w:rPr>
          <w:b/>
        </w:rPr>
        <w:t>administrators</w:t>
      </w:r>
      <w:r w:rsidRPr="003617D6">
        <w:t xml:space="preserve"> and the </w:t>
      </w:r>
      <w:r w:rsidR="00F13C18">
        <w:rPr>
          <w:b/>
        </w:rPr>
        <w:t>Import Agent</w:t>
      </w:r>
      <w:r w:rsidRPr="003617D6">
        <w:rPr>
          <w:b/>
        </w:rPr>
        <w:t>.</w:t>
      </w:r>
      <w:r>
        <w:rPr>
          <w:b/>
        </w:rPr>
        <w:t xml:space="preserve"> </w:t>
      </w:r>
      <w:r>
        <w:t>The following sections provide further details on meta-agents.</w:t>
      </w:r>
    </w:p>
    <w:p w14:paraId="4F692610" w14:textId="77777777" w:rsidR="002A5CB0" w:rsidRPr="003617D6" w:rsidRDefault="002A5CB0" w:rsidP="002A5CB0"/>
    <w:p w14:paraId="0FE6056A" w14:textId="17158816" w:rsidR="002A5CB0" w:rsidRPr="00A33399" w:rsidRDefault="002A5CB0" w:rsidP="002A5CB0">
      <w:pPr>
        <w:pStyle w:val="Heading3"/>
        <w:rPr>
          <w:rFonts w:eastAsiaTheme="minorHAnsi"/>
        </w:rPr>
      </w:pPr>
      <w:bookmarkStart w:id="46" w:name="_The_Import_Agent"/>
      <w:bookmarkStart w:id="47" w:name="_Toc27037356"/>
      <w:bookmarkEnd w:id="46"/>
      <w:r w:rsidRPr="00A33399">
        <w:rPr>
          <w:rFonts w:eastAsiaTheme="minorHAnsi"/>
        </w:rPr>
        <w:t xml:space="preserve">The </w:t>
      </w:r>
      <w:r w:rsidR="00F13C18">
        <w:rPr>
          <w:rFonts w:eastAsiaTheme="minorHAnsi"/>
        </w:rPr>
        <w:t>Import Agent</w:t>
      </w:r>
      <w:bookmarkEnd w:id="47"/>
    </w:p>
    <w:p w14:paraId="066A5F92" w14:textId="77777777" w:rsidR="002A5CB0" w:rsidRPr="003617D6" w:rsidRDefault="002A5CB0" w:rsidP="002A5CB0">
      <w:pPr>
        <w:rPr>
          <w:rFonts w:eastAsiaTheme="minorHAnsi"/>
        </w:rPr>
      </w:pPr>
    </w:p>
    <w:p w14:paraId="39E11006" w14:textId="65D6F04B" w:rsidR="002A5CB0" w:rsidRPr="003617D6" w:rsidRDefault="002A5CB0" w:rsidP="002A5CB0">
      <w:r>
        <w:t xml:space="preserve">The </w:t>
      </w:r>
      <w:r w:rsidR="00F13C18">
        <w:rPr>
          <w:b/>
          <w:bCs/>
        </w:rPr>
        <w:t>Import Agent</w:t>
      </w:r>
      <w:r>
        <w:t xml:space="preserve"> is responsible for exposing individual agents to specific </w:t>
      </w:r>
      <w:r w:rsidR="00160207">
        <w:t>Condition</w:t>
      </w:r>
      <w:r>
        <w:t xml:space="preserve">s due to some cause </w:t>
      </w:r>
      <w:r w:rsidRPr="003617D6">
        <w:t xml:space="preserve">that is not explicitly represented within the FRED model. For example, one way that an outbreak of a disease can begin is that </w:t>
      </w:r>
      <w:r>
        <w:t>an</w:t>
      </w:r>
      <w:r w:rsidRPr="003617D6">
        <w:t xml:space="preserve"> individual </w:t>
      </w:r>
      <w:r>
        <w:t xml:space="preserve">might </w:t>
      </w:r>
      <w:r w:rsidRPr="003617D6">
        <w:t xml:space="preserve">contract the disease while traveling abroad or an unmodeled visitor infects someone in the population. FRED achieves such effects through the </w:t>
      </w:r>
      <w:r w:rsidR="00F13C18">
        <w:rPr>
          <w:b/>
        </w:rPr>
        <w:t>Import Agent</w:t>
      </w:r>
      <w:r w:rsidRPr="003617D6">
        <w:t>, a meta-agent that can alter the state of ordinary individuals in population in the model.</w:t>
      </w:r>
    </w:p>
    <w:p w14:paraId="0A308190" w14:textId="77777777" w:rsidR="002A5CB0" w:rsidRDefault="002A5CB0" w:rsidP="002A5CB0">
      <w:pPr>
        <w:rPr>
          <w:rFonts w:eastAsiaTheme="minorHAnsi"/>
        </w:rPr>
      </w:pPr>
    </w:p>
    <w:p w14:paraId="01E71A74" w14:textId="2D026AE7" w:rsidR="002A5CB0" w:rsidRPr="003617D6" w:rsidRDefault="002A5CB0" w:rsidP="002A5CB0">
      <w:pPr>
        <w:rPr>
          <w:rFonts w:eastAsiaTheme="minorHAnsi"/>
        </w:rPr>
      </w:pPr>
      <w:r>
        <w:rPr>
          <w:rFonts w:eastAsiaTheme="minorHAnsi"/>
        </w:rPr>
        <w:t xml:space="preserve">The </w:t>
      </w:r>
      <w:r w:rsidR="00F13C18">
        <w:rPr>
          <w:rFonts w:eastAsiaTheme="minorHAnsi"/>
        </w:rPr>
        <w:t>Import Agent</w:t>
      </w:r>
      <w:r>
        <w:rPr>
          <w:rFonts w:eastAsiaTheme="minorHAnsi"/>
        </w:rPr>
        <w:t xml:space="preserve"> starts in the specified </w:t>
      </w:r>
      <w:r w:rsidRPr="00673C8F">
        <w:rPr>
          <w:rFonts w:eastAsiaTheme="minorHAnsi"/>
          <w:b/>
          <w:bCs/>
        </w:rPr>
        <w:t>import_start_state</w:t>
      </w:r>
      <w:r>
        <w:rPr>
          <w:rFonts w:eastAsiaTheme="minorHAnsi"/>
        </w:rPr>
        <w:t xml:space="preserve"> for each </w:t>
      </w:r>
      <w:r w:rsidR="00160207">
        <w:rPr>
          <w:rFonts w:eastAsiaTheme="minorHAnsi"/>
        </w:rPr>
        <w:t>Condition</w:t>
      </w:r>
      <w:r>
        <w:rPr>
          <w:rFonts w:eastAsiaTheme="minorHAnsi"/>
        </w:rPr>
        <w:t xml:space="preserve">, and then changes states via transition rules, just like ordinary agents.  If the </w:t>
      </w:r>
      <w:r w:rsidR="00F13C18">
        <w:rPr>
          <w:rFonts w:eastAsiaTheme="minorHAnsi"/>
        </w:rPr>
        <w:t>Import Agent</w:t>
      </w:r>
      <w:r>
        <w:rPr>
          <w:rFonts w:eastAsiaTheme="minorHAnsi"/>
        </w:rPr>
        <w:t xml:space="preserve"> executes a rule that has special actions </w:t>
      </w:r>
      <w:r>
        <w:rPr>
          <w:rFonts w:eastAsiaTheme="minorHAnsi"/>
        </w:rPr>
        <w:lastRenderedPageBreak/>
        <w:t xml:space="preserve">described below, it can cause the exposure of ordinary agents. When this happens, we say that an "imported case" of the </w:t>
      </w:r>
      <w:r w:rsidR="00160207">
        <w:rPr>
          <w:rFonts w:eastAsiaTheme="minorHAnsi"/>
        </w:rPr>
        <w:t>Condition</w:t>
      </w:r>
      <w:r>
        <w:rPr>
          <w:rFonts w:eastAsiaTheme="minorHAnsi"/>
        </w:rPr>
        <w:t xml:space="preserve"> has occurred.  </w:t>
      </w:r>
    </w:p>
    <w:p w14:paraId="19EE7CE7" w14:textId="77777777" w:rsidR="002A5CB0" w:rsidRDefault="002A5CB0" w:rsidP="002A5CB0">
      <w:pPr>
        <w:pStyle w:val="Heading2"/>
        <w:rPr>
          <w:rFonts w:eastAsiaTheme="minorHAnsi"/>
        </w:rPr>
      </w:pPr>
    </w:p>
    <w:p w14:paraId="6D3A7C90" w14:textId="34CA4832" w:rsidR="002A5CB0" w:rsidRPr="003617D6" w:rsidRDefault="002A5CB0" w:rsidP="002A5CB0">
      <w:pPr>
        <w:pStyle w:val="Heading3"/>
        <w:rPr>
          <w:rFonts w:eastAsiaTheme="minorHAnsi"/>
        </w:rPr>
      </w:pPr>
      <w:bookmarkStart w:id="48" w:name="_Administrators"/>
      <w:bookmarkStart w:id="49" w:name="_Toc27037357"/>
      <w:bookmarkEnd w:id="48"/>
      <w:r w:rsidRPr="003617D6">
        <w:rPr>
          <w:rFonts w:eastAsiaTheme="minorHAnsi"/>
        </w:rPr>
        <w:t>Administrators</w:t>
      </w:r>
      <w:bookmarkEnd w:id="49"/>
    </w:p>
    <w:p w14:paraId="77C99E90" w14:textId="77777777" w:rsidR="002A5CB0" w:rsidRPr="003617D6" w:rsidRDefault="002A5CB0" w:rsidP="002A5CB0">
      <w:pPr>
        <w:rPr>
          <w:rFonts w:eastAsiaTheme="minorHAnsi"/>
        </w:rPr>
      </w:pPr>
    </w:p>
    <w:p w14:paraId="0CD4FD11" w14:textId="77777777" w:rsidR="002A5CB0" w:rsidRDefault="002A5CB0" w:rsidP="002A5CB0">
      <w:r>
        <w:t>A</w:t>
      </w:r>
      <w:r w:rsidRPr="003617D6">
        <w:t xml:space="preserve">n </w:t>
      </w:r>
      <w:r w:rsidRPr="003617D6">
        <w:rPr>
          <w:b/>
        </w:rPr>
        <w:t>administrator</w:t>
      </w:r>
      <w:r>
        <w:t xml:space="preserve"> is</w:t>
      </w:r>
      <w:r w:rsidRPr="003617D6">
        <w:t xml:space="preserve"> a meta-agent </w:t>
      </w:r>
      <w:r>
        <w:t>associated with a mixing group (i.e. a place or a network). Each mixing group has a normal schedule of operations that defined that days and time that agents can interact within that group. The administrator</w:t>
      </w:r>
      <w:r w:rsidRPr="003617D6">
        <w:t xml:space="preserve"> </w:t>
      </w:r>
      <w:r>
        <w:t>can override the normal schedule by</w:t>
      </w:r>
      <w:r w:rsidRPr="003617D6">
        <w:t xml:space="preserve"> clos</w:t>
      </w:r>
      <w:r>
        <w:t>ing</w:t>
      </w:r>
      <w:r w:rsidRPr="003617D6">
        <w:t xml:space="preserve"> the given </w:t>
      </w:r>
      <w:r>
        <w:t xml:space="preserve">mixing group </w:t>
      </w:r>
      <w:r w:rsidRPr="003617D6">
        <w:t xml:space="preserve">based on the current situation in the model.  Examples would be school administrators who decide when to close a school in the case of a health emergency, hospital administrators who may decide to open a new community health center, or law enforcement agencies that may intervene to shut down an illegal drug market. </w:t>
      </w:r>
    </w:p>
    <w:p w14:paraId="61FD274D" w14:textId="77777777" w:rsidR="002A5CB0" w:rsidRDefault="002A5CB0" w:rsidP="002A5CB0"/>
    <w:p w14:paraId="47D9A2AB" w14:textId="77777777" w:rsidR="002A5CB0" w:rsidRPr="00807561" w:rsidRDefault="002A5CB0" w:rsidP="002A5CB0">
      <w:r w:rsidRPr="003617D6">
        <w:rPr>
          <w:rFonts w:eastAsiaTheme="minorHAnsi"/>
        </w:rPr>
        <w:t xml:space="preserve">The </w:t>
      </w:r>
      <w:r>
        <w:rPr>
          <w:rFonts w:eastAsiaTheme="minorHAnsi"/>
        </w:rPr>
        <w:t>user</w:t>
      </w:r>
      <w:r w:rsidRPr="003617D6">
        <w:rPr>
          <w:rFonts w:eastAsiaTheme="minorHAnsi"/>
        </w:rPr>
        <w:t xml:space="preserve"> declares the use of </w:t>
      </w:r>
      <w:r>
        <w:rPr>
          <w:rFonts w:eastAsiaTheme="minorHAnsi"/>
        </w:rPr>
        <w:t>A</w:t>
      </w:r>
      <w:r w:rsidRPr="003617D6">
        <w:rPr>
          <w:rFonts w:eastAsiaTheme="minorHAnsi"/>
        </w:rPr>
        <w:t xml:space="preserve">dministrators for a </w:t>
      </w:r>
      <w:r>
        <w:rPr>
          <w:rFonts w:eastAsiaTheme="minorHAnsi"/>
        </w:rPr>
        <w:t>mixing group</w:t>
      </w:r>
      <w:r w:rsidRPr="003617D6">
        <w:rPr>
          <w:rFonts w:eastAsiaTheme="minorHAnsi"/>
        </w:rPr>
        <w:t xml:space="preserve"> by the p</w:t>
      </w:r>
      <w:r>
        <w:rPr>
          <w:rFonts w:eastAsiaTheme="minorHAnsi"/>
        </w:rPr>
        <w:t>roperty statement</w:t>
      </w:r>
      <w:r w:rsidRPr="003617D6">
        <w:rPr>
          <w:rFonts w:eastAsiaTheme="minorHAnsi"/>
        </w:rPr>
        <w:t>:</w:t>
      </w:r>
    </w:p>
    <w:p w14:paraId="034250F8" w14:textId="77777777" w:rsidR="002A5CB0" w:rsidRPr="003617D6" w:rsidRDefault="002A5CB0" w:rsidP="002A5CB0">
      <w:pPr>
        <w:rPr>
          <w:rFonts w:eastAsiaTheme="minorHAnsi"/>
        </w:rPr>
      </w:pPr>
    </w:p>
    <w:p w14:paraId="2228DB37" w14:textId="77777777" w:rsidR="002A5CB0" w:rsidRPr="00605E64" w:rsidRDefault="002A5CB0" w:rsidP="002A5CB0">
      <w:pPr>
        <w:rPr>
          <w:rFonts w:eastAsiaTheme="minorHAnsi"/>
          <w:b/>
        </w:rPr>
      </w:pPr>
      <w:r w:rsidRPr="00807561">
        <w:rPr>
          <w:rFonts w:eastAsiaTheme="minorHAnsi"/>
          <w:b/>
          <w:i/>
          <w:iCs/>
        </w:rPr>
        <w:t>GroupType</w:t>
      </w:r>
      <w:r>
        <w:rPr>
          <w:rFonts w:eastAsiaTheme="minorHAnsi"/>
          <w:b/>
        </w:rPr>
        <w:t>.</w:t>
      </w:r>
      <w:r w:rsidRPr="00605E64">
        <w:rPr>
          <w:rFonts w:eastAsiaTheme="minorHAnsi"/>
          <w:b/>
        </w:rPr>
        <w:t>has_administrator = 1</w:t>
      </w:r>
    </w:p>
    <w:p w14:paraId="146E8B67" w14:textId="77777777" w:rsidR="002A5CB0" w:rsidRPr="003617D6" w:rsidRDefault="002A5CB0" w:rsidP="002A5CB0">
      <w:pPr>
        <w:rPr>
          <w:rFonts w:eastAsiaTheme="minorHAnsi"/>
        </w:rPr>
      </w:pPr>
    </w:p>
    <w:p w14:paraId="6FE69E4B" w14:textId="77777777" w:rsidR="002A5CB0" w:rsidRPr="003617D6" w:rsidRDefault="002A5CB0" w:rsidP="002A5CB0">
      <w:pPr>
        <w:rPr>
          <w:rFonts w:eastAsiaTheme="minorHAnsi"/>
        </w:rPr>
      </w:pPr>
      <w:r w:rsidRPr="003617D6">
        <w:rPr>
          <w:rFonts w:eastAsiaTheme="minorHAnsi"/>
        </w:rPr>
        <w:t xml:space="preserve">For example, </w:t>
      </w:r>
      <w:r>
        <w:rPr>
          <w:rFonts w:eastAsiaTheme="minorHAnsi"/>
        </w:rPr>
        <w:t>i</w:t>
      </w:r>
      <w:r w:rsidRPr="003617D6">
        <w:rPr>
          <w:rFonts w:eastAsiaTheme="minorHAnsi"/>
        </w:rPr>
        <w:t>f a model includes school closures</w:t>
      </w:r>
      <w:r>
        <w:rPr>
          <w:rFonts w:eastAsiaTheme="minorHAnsi"/>
        </w:rPr>
        <w:t xml:space="preserve"> controlled by administartors</w:t>
      </w:r>
      <w:r w:rsidRPr="003617D6">
        <w:rPr>
          <w:rFonts w:eastAsiaTheme="minorHAnsi"/>
        </w:rPr>
        <w:t xml:space="preserve">, the </w:t>
      </w:r>
      <w:r>
        <w:rPr>
          <w:rFonts w:eastAsiaTheme="minorHAnsi"/>
        </w:rPr>
        <w:t>program should include</w:t>
      </w:r>
      <w:r w:rsidRPr="003617D6">
        <w:rPr>
          <w:rFonts w:eastAsiaTheme="minorHAnsi"/>
        </w:rPr>
        <w:t>:</w:t>
      </w:r>
    </w:p>
    <w:p w14:paraId="7D53A611" w14:textId="77777777" w:rsidR="002A5CB0" w:rsidRPr="003617D6" w:rsidRDefault="002A5CB0" w:rsidP="002A5CB0">
      <w:pPr>
        <w:rPr>
          <w:rFonts w:eastAsiaTheme="minorHAnsi"/>
        </w:rPr>
      </w:pPr>
    </w:p>
    <w:p w14:paraId="0D16E013" w14:textId="77777777" w:rsidR="002A5CB0" w:rsidRPr="00605E64" w:rsidRDefault="002A5CB0" w:rsidP="002A5CB0">
      <w:pPr>
        <w:rPr>
          <w:rFonts w:eastAsiaTheme="minorHAnsi"/>
          <w:b/>
        </w:rPr>
      </w:pPr>
      <w:r w:rsidRPr="00605E64">
        <w:rPr>
          <w:rFonts w:eastAsiaTheme="minorHAnsi"/>
          <w:b/>
        </w:rPr>
        <w:t>School</w:t>
      </w:r>
      <w:r>
        <w:rPr>
          <w:rFonts w:eastAsiaTheme="minorHAnsi"/>
          <w:b/>
        </w:rPr>
        <w:t>.</w:t>
      </w:r>
      <w:r w:rsidRPr="00605E64">
        <w:rPr>
          <w:rFonts w:eastAsiaTheme="minorHAnsi"/>
          <w:b/>
        </w:rPr>
        <w:t>has_administrator = 1</w:t>
      </w:r>
    </w:p>
    <w:p w14:paraId="419F0328" w14:textId="77777777" w:rsidR="002A5CB0" w:rsidRPr="003617D6" w:rsidRDefault="002A5CB0" w:rsidP="002A5CB0">
      <w:pPr>
        <w:rPr>
          <w:rFonts w:eastAsiaTheme="minorHAnsi"/>
        </w:rPr>
      </w:pPr>
    </w:p>
    <w:p w14:paraId="0C48EF99" w14:textId="77777777" w:rsidR="002A5CB0" w:rsidRPr="003617D6" w:rsidRDefault="002A5CB0" w:rsidP="002A5CB0">
      <w:pPr>
        <w:rPr>
          <w:rFonts w:eastAsiaTheme="minorHAnsi"/>
        </w:rPr>
      </w:pPr>
      <w:r w:rsidRPr="003617D6">
        <w:rPr>
          <w:rFonts w:eastAsiaTheme="minorHAnsi"/>
        </w:rPr>
        <w:t xml:space="preserve">The effect is that FRED will generate a meta-agent </w:t>
      </w:r>
      <w:r>
        <w:rPr>
          <w:rFonts w:eastAsiaTheme="minorHAnsi"/>
        </w:rPr>
        <w:t>administrator (or admin agent)</w:t>
      </w:r>
      <w:r w:rsidRPr="003617D6">
        <w:rPr>
          <w:rFonts w:eastAsiaTheme="minorHAnsi"/>
        </w:rPr>
        <w:t xml:space="preserve"> for each school in the model.</w:t>
      </w:r>
    </w:p>
    <w:p w14:paraId="651C80CB" w14:textId="77777777" w:rsidR="002A5CB0" w:rsidRPr="003617D6" w:rsidRDefault="002A5CB0" w:rsidP="002A5CB0">
      <w:pPr>
        <w:rPr>
          <w:rFonts w:eastAsiaTheme="minorHAnsi"/>
        </w:rPr>
      </w:pPr>
    </w:p>
    <w:p w14:paraId="1185DF24" w14:textId="572103B4" w:rsidR="002A5CB0" w:rsidRDefault="002A5CB0" w:rsidP="002A5CB0">
      <w:pPr>
        <w:rPr>
          <w:rFonts w:eastAsiaTheme="minorHAnsi"/>
        </w:rPr>
      </w:pPr>
      <w:r w:rsidRPr="003617D6">
        <w:rPr>
          <w:rFonts w:eastAsiaTheme="minorHAnsi"/>
        </w:rPr>
        <w:t>The admin</w:t>
      </w:r>
      <w:r>
        <w:rPr>
          <w:rFonts w:eastAsiaTheme="minorHAnsi"/>
        </w:rPr>
        <w:t xml:space="preserve"> </w:t>
      </w:r>
      <w:r w:rsidRPr="003617D6">
        <w:rPr>
          <w:rFonts w:eastAsiaTheme="minorHAnsi"/>
        </w:rPr>
        <w:t xml:space="preserve">agent can close its associated </w:t>
      </w:r>
      <w:r>
        <w:rPr>
          <w:rFonts w:eastAsiaTheme="minorHAnsi"/>
        </w:rPr>
        <w:t>place</w:t>
      </w:r>
      <w:r w:rsidRPr="003617D6">
        <w:rPr>
          <w:rFonts w:eastAsiaTheme="minorHAnsi"/>
        </w:rPr>
        <w:t xml:space="preserve"> by entering a state with the </w:t>
      </w:r>
      <w:r>
        <w:rPr>
          <w:rFonts w:eastAsiaTheme="minorHAnsi"/>
        </w:rPr>
        <w:t xml:space="preserve">action </w:t>
      </w:r>
      <w:r>
        <w:rPr>
          <w:rFonts w:eastAsiaTheme="minorHAnsi"/>
          <w:b/>
        </w:rPr>
        <w:t>close(</w:t>
      </w:r>
      <w:r>
        <w:rPr>
          <w:rFonts w:eastAsiaTheme="minorHAnsi"/>
          <w:b/>
          <w:i/>
          <w:iCs/>
        </w:rPr>
        <w:t>GroupType</w:t>
      </w:r>
      <w:r>
        <w:rPr>
          <w:rFonts w:eastAsiaTheme="minorHAnsi"/>
          <w:b/>
        </w:rPr>
        <w:t>)</w:t>
      </w:r>
      <w:r w:rsidRPr="003617D6">
        <w:rPr>
          <w:rFonts w:eastAsiaTheme="minorHAnsi"/>
        </w:rPr>
        <w:t xml:space="preserve">.  </w:t>
      </w:r>
      <w:r>
        <w:rPr>
          <w:rFonts w:eastAsiaTheme="minorHAnsi"/>
        </w:rPr>
        <w:t>For example of school closures by admin agents, see Chapter 19.</w:t>
      </w:r>
    </w:p>
    <w:p w14:paraId="2897FFF6" w14:textId="6A434599" w:rsidR="00515D43" w:rsidRDefault="00515D43" w:rsidP="002A5CB0">
      <w:pPr>
        <w:rPr>
          <w:rFonts w:eastAsiaTheme="minorHAnsi"/>
        </w:rPr>
      </w:pPr>
    </w:p>
    <w:p w14:paraId="31D1F87E" w14:textId="2A7DA6CD" w:rsidR="00515D43" w:rsidRDefault="00515D43" w:rsidP="002A5CB0">
      <w:pPr>
        <w:rPr>
          <w:rFonts w:eastAsiaTheme="minorHAnsi"/>
        </w:rPr>
      </w:pPr>
      <w:r>
        <w:rPr>
          <w:rFonts w:eastAsiaTheme="minorHAnsi"/>
        </w:rPr>
        <w:t xml:space="preserve">If a Place Type has an administrator, the FRED automatically generates a global list variable called </w:t>
      </w:r>
      <w:r>
        <w:rPr>
          <w:rFonts w:eastAsiaTheme="minorHAnsi"/>
          <w:b/>
          <w:i/>
        </w:rPr>
        <w:t>PlaceType</w:t>
      </w:r>
      <w:r>
        <w:rPr>
          <w:rFonts w:eastAsiaTheme="minorHAnsi"/>
          <w:b/>
        </w:rPr>
        <w:t>List</w:t>
      </w:r>
      <w:r>
        <w:rPr>
          <w:rFonts w:eastAsiaTheme="minorHAnsi"/>
        </w:rPr>
        <w:t xml:space="preserve">. This is assigned a list of the administrators for the places in the PlaceType, in the order in which individual places are generated.  For example, suppose the user defines a new PlaceType called </w:t>
      </w:r>
      <w:r>
        <w:rPr>
          <w:rFonts w:eastAsiaTheme="minorHAnsi"/>
          <w:b/>
        </w:rPr>
        <w:t>Pharmacy</w:t>
      </w:r>
      <w:r>
        <w:rPr>
          <w:rFonts w:eastAsiaTheme="minorHAnsi"/>
        </w:rPr>
        <w:t>, and generates two pharmacies as follows:</w:t>
      </w:r>
    </w:p>
    <w:p w14:paraId="3174D765" w14:textId="6A781E1F" w:rsidR="00515D43" w:rsidRDefault="00515D43" w:rsidP="002A5CB0">
      <w:pPr>
        <w:rPr>
          <w:rFonts w:eastAsiaTheme="minorHAnsi"/>
        </w:rPr>
      </w:pPr>
    </w:p>
    <w:p w14:paraId="1D2882B3" w14:textId="159F483F" w:rsidR="00515D43" w:rsidRDefault="00515D43" w:rsidP="002A5CB0">
      <w:pPr>
        <w:rPr>
          <w:rFonts w:eastAsiaTheme="minorHAnsi"/>
          <w:b/>
        </w:rPr>
      </w:pPr>
      <w:r>
        <w:rPr>
          <w:rFonts w:eastAsiaTheme="minorHAnsi"/>
          <w:b/>
        </w:rPr>
        <w:t>include_place = Pharmacy</w:t>
      </w:r>
    </w:p>
    <w:p w14:paraId="1AA362FE" w14:textId="0DA22AF6" w:rsidR="00515D43" w:rsidRDefault="00515D43" w:rsidP="002A5CB0">
      <w:pPr>
        <w:rPr>
          <w:rFonts w:eastAsiaTheme="minorHAnsi"/>
          <w:b/>
        </w:rPr>
      </w:pPr>
      <w:r>
        <w:rPr>
          <w:rFonts w:eastAsiaTheme="minorHAnsi"/>
          <w:b/>
        </w:rPr>
        <w:t>Pharmacy.has_administrator = 1</w:t>
      </w:r>
    </w:p>
    <w:p w14:paraId="1031164C" w14:textId="35500EF2" w:rsidR="00515D43" w:rsidRPr="00515D43" w:rsidRDefault="00515D43" w:rsidP="002A5CB0">
      <w:pPr>
        <w:rPr>
          <w:rFonts w:eastAsiaTheme="minorHAnsi"/>
          <w:b/>
        </w:rPr>
      </w:pPr>
    </w:p>
    <w:p w14:paraId="12A3B2DE" w14:textId="77777777" w:rsidR="00515D43" w:rsidRDefault="00515D43" w:rsidP="00515D43">
      <w:pPr>
        <w:rPr>
          <w:rFonts w:eastAsiaTheme="minorHAnsi"/>
          <w:b/>
          <w:bCs/>
          <w:color w:val="000000"/>
        </w:rPr>
      </w:pPr>
      <w:r>
        <w:rPr>
          <w:b/>
          <w:bCs/>
        </w:rPr>
        <w:t>Pharmacy.add = 94200300</w:t>
      </w:r>
      <w:r w:rsidRPr="00C47E93">
        <w:rPr>
          <w:rFonts w:cstheme="minorHAnsi"/>
          <w:b/>
          <w:bCs/>
          <w:szCs w:val="22"/>
        </w:rPr>
        <w:t>1</w:t>
      </w:r>
      <w:r>
        <w:rPr>
          <w:b/>
          <w:bCs/>
        </w:rPr>
        <w:t xml:space="preserve">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230.1</w:t>
      </w:r>
    </w:p>
    <w:p w14:paraId="2D11B0F6" w14:textId="77777777" w:rsidR="00515D43" w:rsidRPr="00C47E93" w:rsidRDefault="00515D43" w:rsidP="00515D43">
      <w:pPr>
        <w:rPr>
          <w:b/>
          <w:bCs/>
        </w:rPr>
      </w:pPr>
      <w:r>
        <w:rPr>
          <w:rFonts w:eastAsiaTheme="minorHAnsi"/>
          <w:b/>
          <w:bCs/>
          <w:color w:val="000000"/>
        </w:rPr>
        <w:t xml:space="preserve">Pharmacy.add = 942003002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57CE1110" w14:textId="1ABE9DB1" w:rsidR="002A5CB0" w:rsidRDefault="002A5CB0" w:rsidP="002A5CB0">
      <w:pPr>
        <w:rPr>
          <w:rFonts w:eastAsiaTheme="minorHAnsi"/>
        </w:rPr>
      </w:pPr>
    </w:p>
    <w:p w14:paraId="1DB45E5A" w14:textId="14E28D09" w:rsidR="00515D43" w:rsidRDefault="00515D43" w:rsidP="002A5CB0">
      <w:pPr>
        <w:rPr>
          <w:rFonts w:eastAsiaTheme="minorHAnsi"/>
        </w:rPr>
      </w:pPr>
      <w:r>
        <w:rPr>
          <w:rFonts w:eastAsiaTheme="minorHAnsi"/>
        </w:rPr>
        <w:t xml:space="preserve">Then a global list variable called </w:t>
      </w:r>
      <w:r>
        <w:rPr>
          <w:rFonts w:eastAsiaTheme="minorHAnsi"/>
          <w:b/>
        </w:rPr>
        <w:t>PharmacyList</w:t>
      </w:r>
      <w:r>
        <w:rPr>
          <w:rFonts w:eastAsiaTheme="minorHAnsi"/>
        </w:rPr>
        <w:t xml:space="preserve"> is created automatically, and will contain the agent id's for the two pharmacies generated above (See Chapter 7).</w:t>
      </w:r>
    </w:p>
    <w:p w14:paraId="52493C87" w14:textId="77777777" w:rsidR="00515D43" w:rsidRPr="00515D43" w:rsidRDefault="00515D43" w:rsidP="002A5CB0">
      <w:pPr>
        <w:rPr>
          <w:rFonts w:eastAsiaTheme="minorHAnsi"/>
        </w:rPr>
      </w:pPr>
    </w:p>
    <w:p w14:paraId="17717A5E" w14:textId="1722754D" w:rsidR="002A5CB0" w:rsidRPr="00807561" w:rsidRDefault="002A5CB0" w:rsidP="002A5CB0">
      <w:pPr>
        <w:pStyle w:val="Heading3"/>
      </w:pPr>
      <w:bookmarkStart w:id="50" w:name="_Toc27037358"/>
      <w:r w:rsidRPr="00807561">
        <w:t>Meta-Agents and State Spaces</w:t>
      </w:r>
      <w:bookmarkEnd w:id="50"/>
    </w:p>
    <w:p w14:paraId="77701CAC" w14:textId="77777777" w:rsidR="002A5CB0" w:rsidRPr="003617D6" w:rsidRDefault="002A5CB0" w:rsidP="002A5CB0">
      <w:pPr>
        <w:rPr>
          <w:rFonts w:eastAsiaTheme="minorHAnsi"/>
        </w:rPr>
      </w:pPr>
    </w:p>
    <w:p w14:paraId="2308D8FD" w14:textId="37962E90" w:rsidR="002A5CB0" w:rsidRPr="003617D6" w:rsidRDefault="002A5CB0" w:rsidP="002A5CB0">
      <w:pPr>
        <w:rPr>
          <w:rFonts w:eastAsiaTheme="minorHAnsi"/>
        </w:rPr>
      </w:pPr>
      <w:r w:rsidRPr="003617D6">
        <w:rPr>
          <w:rFonts w:eastAsiaTheme="minorHAnsi"/>
        </w:rPr>
        <w:t xml:space="preserve">There is usually no reason to have individual agents and meta-agents in the same state.  </w:t>
      </w:r>
      <w:r>
        <w:rPr>
          <w:rFonts w:eastAsiaTheme="minorHAnsi"/>
        </w:rPr>
        <w:t>While</w:t>
      </w:r>
      <w:r w:rsidRPr="003617D6">
        <w:rPr>
          <w:rFonts w:eastAsiaTheme="minorHAnsi"/>
        </w:rPr>
        <w:t xml:space="preserve"> FRED does</w:t>
      </w:r>
      <w:r>
        <w:rPr>
          <w:rFonts w:eastAsiaTheme="minorHAnsi"/>
        </w:rPr>
        <w:t xml:space="preserve"> not</w:t>
      </w:r>
      <w:r w:rsidRPr="003617D6">
        <w:rPr>
          <w:rFonts w:eastAsiaTheme="minorHAnsi"/>
        </w:rPr>
        <w:t xml:space="preserve"> force</w:t>
      </w:r>
      <w:r>
        <w:rPr>
          <w:rFonts w:eastAsiaTheme="minorHAnsi"/>
        </w:rPr>
        <w:t xml:space="preserve"> the</w:t>
      </w:r>
      <w:r w:rsidRPr="003617D6">
        <w:rPr>
          <w:rFonts w:eastAsiaTheme="minorHAnsi"/>
        </w:rPr>
        <w:t xml:space="preserve"> separation between states for individual agents and states for meta-agents</w:t>
      </w:r>
      <w:r>
        <w:rPr>
          <w:rFonts w:eastAsiaTheme="minorHAnsi"/>
        </w:rPr>
        <w:t>, it is recommended</w:t>
      </w:r>
      <w:r w:rsidRPr="003617D6">
        <w:rPr>
          <w:rFonts w:eastAsiaTheme="minorHAnsi"/>
        </w:rPr>
        <w:t xml:space="preserve"> that the modeler partition the states for a given </w:t>
      </w:r>
      <w:r w:rsidR="00160207">
        <w:rPr>
          <w:rFonts w:eastAsiaTheme="minorHAnsi"/>
        </w:rPr>
        <w:t>Condition</w:t>
      </w:r>
      <w:r w:rsidRPr="003617D6">
        <w:rPr>
          <w:rFonts w:eastAsiaTheme="minorHAnsi"/>
        </w:rPr>
        <w:t xml:space="preserve"> so that the states reached by individual agents and meta-agents do not overlap.</w:t>
      </w:r>
    </w:p>
    <w:p w14:paraId="33FF2891" w14:textId="77777777" w:rsidR="002A5CB0" w:rsidRDefault="002A5CB0" w:rsidP="00DB0C78">
      <w:pPr>
        <w:pStyle w:val="Heading2"/>
      </w:pPr>
    </w:p>
    <w:p w14:paraId="5375B0E2" w14:textId="5278359A" w:rsidR="00DB0C78" w:rsidRDefault="00DB0C78" w:rsidP="00DB0C78">
      <w:pPr>
        <w:pStyle w:val="Heading2"/>
      </w:pPr>
      <w:bookmarkStart w:id="51" w:name="_Toc27037359"/>
      <w:r>
        <w:t>Variables</w:t>
      </w:r>
      <w:bookmarkEnd w:id="51"/>
    </w:p>
    <w:p w14:paraId="650FA16B" w14:textId="0CD596E1" w:rsidR="00DB0C78" w:rsidRDefault="00DB0C78" w:rsidP="00DB0C78"/>
    <w:p w14:paraId="7909E670" w14:textId="52A5F62D" w:rsidR="006A110A" w:rsidRDefault="006A110A" w:rsidP="00DB0C78">
      <w:r>
        <w:t>There are two kinds of variables in FRED: ordinary variables and list variables. Ordinary variables take on single numerical values and list variables contains lists of values.  All values are real numbers.</w:t>
      </w:r>
    </w:p>
    <w:p w14:paraId="43E20A0B" w14:textId="77777777" w:rsidR="006A110A" w:rsidRDefault="006A110A" w:rsidP="00DB0C78"/>
    <w:p w14:paraId="677D2259" w14:textId="28168CC1" w:rsidR="006A110A" w:rsidRDefault="006A110A" w:rsidP="006A110A">
      <w:pPr>
        <w:pStyle w:val="Heading3"/>
      </w:pPr>
      <w:bookmarkStart w:id="52" w:name="_Global_Variables"/>
      <w:bookmarkStart w:id="53" w:name="_Toc27037360"/>
      <w:bookmarkEnd w:id="52"/>
      <w:r>
        <w:t>Global Variables</w:t>
      </w:r>
      <w:bookmarkEnd w:id="53"/>
    </w:p>
    <w:p w14:paraId="5CBC55DB" w14:textId="403697F0" w:rsidR="006A110A" w:rsidRDefault="006A110A" w:rsidP="006A110A">
      <w:pPr>
        <w:pStyle w:val="Heading3"/>
      </w:pPr>
    </w:p>
    <w:p w14:paraId="096FA2D0" w14:textId="33304AAC" w:rsidR="006A110A" w:rsidRDefault="006A110A" w:rsidP="006A110A">
      <w:r>
        <w:t xml:space="preserve">Global variables are variables that are effectively shared by all agents. Any agent can change the value of any global variable, and the new value is </w:t>
      </w:r>
      <w:r w:rsidR="00B84D46">
        <w:t xml:space="preserve">accessible to all agents. </w:t>
      </w:r>
      <w:r>
        <w:t>A global variable is declared by statements of the form:</w:t>
      </w:r>
    </w:p>
    <w:p w14:paraId="07BB1FCF" w14:textId="30C00EEF" w:rsidR="006A110A" w:rsidRDefault="006A110A" w:rsidP="006A110A"/>
    <w:p w14:paraId="5309AC48" w14:textId="6BE42051" w:rsidR="006A110A" w:rsidRDefault="006A110A" w:rsidP="006A110A">
      <w:pPr>
        <w:rPr>
          <w:b/>
          <w:bCs/>
          <w:i/>
          <w:iCs/>
        </w:rPr>
      </w:pPr>
      <w:r>
        <w:rPr>
          <w:b/>
          <w:bCs/>
        </w:rPr>
        <w:t xml:space="preserve">include_global_variable = </w:t>
      </w:r>
      <w:r>
        <w:rPr>
          <w:b/>
          <w:bCs/>
          <w:i/>
          <w:iCs/>
        </w:rPr>
        <w:t>VarName</w:t>
      </w:r>
    </w:p>
    <w:p w14:paraId="29B8A3EF" w14:textId="2B75DFDE" w:rsidR="006A110A" w:rsidRDefault="006A110A" w:rsidP="006A110A">
      <w:pPr>
        <w:rPr>
          <w:b/>
          <w:bCs/>
          <w:i/>
          <w:iCs/>
        </w:rPr>
      </w:pPr>
    </w:p>
    <w:p w14:paraId="641A0B88" w14:textId="5EAD6447" w:rsidR="006A110A" w:rsidRPr="00B84D46" w:rsidRDefault="006A110A" w:rsidP="006A110A">
      <w:pPr>
        <w:rPr>
          <w:b/>
        </w:rPr>
      </w:pPr>
      <w:r w:rsidRPr="00C30452">
        <w:rPr>
          <w:b/>
        </w:rPr>
        <w:t>include_</w:t>
      </w:r>
      <w:r>
        <w:rPr>
          <w:b/>
        </w:rPr>
        <w:t>global_</w:t>
      </w:r>
      <w:r w:rsidRPr="00C30452">
        <w:rPr>
          <w:b/>
        </w:rPr>
        <w:t xml:space="preserve">list_variable </w:t>
      </w:r>
      <w:r>
        <w:rPr>
          <w:b/>
        </w:rPr>
        <w:t>=</w:t>
      </w:r>
      <w:r w:rsidRPr="00C30452">
        <w:rPr>
          <w:b/>
        </w:rPr>
        <w:t xml:space="preserve"> </w:t>
      </w:r>
      <w:r w:rsidRPr="00C30452">
        <w:rPr>
          <w:b/>
          <w:i/>
        </w:rPr>
        <w:t>ListVarName</w:t>
      </w:r>
    </w:p>
    <w:p w14:paraId="2A2B598A" w14:textId="77777777" w:rsidR="006A110A" w:rsidRPr="006A110A" w:rsidRDefault="006A110A" w:rsidP="006A110A"/>
    <w:p w14:paraId="6E154F6A" w14:textId="34E3D67D" w:rsidR="006A110A" w:rsidRDefault="006A110A" w:rsidP="006A110A">
      <w:pPr>
        <w:pStyle w:val="Heading3"/>
      </w:pPr>
      <w:bookmarkStart w:id="54" w:name="_Toc27037361"/>
      <w:r>
        <w:t>Personal Variables</w:t>
      </w:r>
      <w:bookmarkEnd w:id="54"/>
    </w:p>
    <w:p w14:paraId="58B35F46" w14:textId="77777777" w:rsidR="006A110A" w:rsidRDefault="006A110A" w:rsidP="00DB0C78"/>
    <w:p w14:paraId="23B0857A" w14:textId="56934D65" w:rsidR="00DB0C78" w:rsidRPr="00D30BA3" w:rsidRDefault="00DB0C78" w:rsidP="00DB0C78">
      <w:r w:rsidRPr="00D30BA3">
        <w:t xml:space="preserve">Agents </w:t>
      </w:r>
      <w:r w:rsidR="00D97200">
        <w:t>may</w:t>
      </w:r>
      <w:r w:rsidRPr="00D30BA3">
        <w:t xml:space="preserve"> include any number of personal variables</w:t>
      </w:r>
      <w:r w:rsidR="006A110A">
        <w:t>. Each agent has its own instance of each personal variable. A personal variable is</w:t>
      </w:r>
      <w:r w:rsidRPr="00D30BA3">
        <w:t xml:space="preserve"> declared with statement</w:t>
      </w:r>
      <w:r w:rsidR="00ED0868">
        <w:t>s</w:t>
      </w:r>
      <w:r w:rsidRPr="00D30BA3">
        <w:t xml:space="preserve"> of the form:</w:t>
      </w:r>
    </w:p>
    <w:p w14:paraId="45FD599C" w14:textId="77777777" w:rsidR="00DB0C78" w:rsidRPr="00D30BA3" w:rsidRDefault="00DB0C78" w:rsidP="00DB0C78"/>
    <w:p w14:paraId="236389AB" w14:textId="6E3842C7" w:rsidR="00DB0C78" w:rsidRPr="00D30BA3" w:rsidRDefault="00ED0868" w:rsidP="00DB0C78">
      <w:pPr>
        <w:rPr>
          <w:b/>
        </w:rPr>
      </w:pPr>
      <w:r>
        <w:rPr>
          <w:b/>
        </w:rPr>
        <w:t>include_</w:t>
      </w:r>
      <w:r w:rsidR="00DB0C78" w:rsidRPr="00D30BA3">
        <w:rPr>
          <w:b/>
        </w:rPr>
        <w:t xml:space="preserve">variable = </w:t>
      </w:r>
      <w:r w:rsidR="00DB0C78" w:rsidRPr="00D30BA3">
        <w:rPr>
          <w:b/>
          <w:i/>
        </w:rPr>
        <w:t>Var</w:t>
      </w:r>
      <w:r>
        <w:rPr>
          <w:b/>
          <w:i/>
        </w:rPr>
        <w:t>Name</w:t>
      </w:r>
    </w:p>
    <w:p w14:paraId="78F90EC3" w14:textId="05B8411C" w:rsidR="00C30452" w:rsidRDefault="00C30452" w:rsidP="00DB0C78"/>
    <w:p w14:paraId="08A682CD" w14:textId="576D8979" w:rsidR="00C30452" w:rsidRPr="00C30452" w:rsidRDefault="00C30452" w:rsidP="00DB0C78">
      <w:pPr>
        <w:rPr>
          <w:b/>
        </w:rPr>
      </w:pPr>
      <w:r w:rsidRPr="00C30452">
        <w:rPr>
          <w:b/>
        </w:rPr>
        <w:t xml:space="preserve">include_list_variable </w:t>
      </w:r>
      <w:r>
        <w:rPr>
          <w:b/>
        </w:rPr>
        <w:t>=</w:t>
      </w:r>
      <w:r w:rsidRPr="00C30452">
        <w:rPr>
          <w:b/>
        </w:rPr>
        <w:t xml:space="preserve"> </w:t>
      </w:r>
      <w:r w:rsidRPr="00C30452">
        <w:rPr>
          <w:b/>
          <w:i/>
        </w:rPr>
        <w:t>ListVarName</w:t>
      </w:r>
    </w:p>
    <w:p w14:paraId="3AF5F158" w14:textId="77777777" w:rsidR="00DB0C78" w:rsidRDefault="00DB0C78" w:rsidP="00DB0C78"/>
    <w:p w14:paraId="1D7F0DE9" w14:textId="4FC295E1" w:rsidR="00D97200" w:rsidRDefault="00D97200" w:rsidP="00D97200">
      <w:pPr>
        <w:pStyle w:val="Heading3"/>
      </w:pPr>
      <w:bookmarkStart w:id="55" w:name="_Initializing_Variables"/>
      <w:bookmarkStart w:id="56" w:name="_Toc27037362"/>
      <w:bookmarkEnd w:id="55"/>
      <w:r>
        <w:t>Initializing Variables</w:t>
      </w:r>
      <w:bookmarkEnd w:id="56"/>
    </w:p>
    <w:p w14:paraId="0C6A74FF" w14:textId="6B171D19" w:rsidR="00D97200" w:rsidRDefault="00D97200" w:rsidP="00D97200"/>
    <w:p w14:paraId="70C42657" w14:textId="15280053" w:rsidR="00D97200" w:rsidRDefault="00D97200" w:rsidP="00D97200">
      <w:r>
        <w:t>Ordinary global and personal variables can be initialized by statement</w:t>
      </w:r>
      <w:r w:rsidR="007901DC">
        <w:t>s</w:t>
      </w:r>
      <w:r>
        <w:t xml:space="preserve"> of the form:</w:t>
      </w:r>
    </w:p>
    <w:p w14:paraId="5BC7F430" w14:textId="20EFAF34" w:rsidR="00D97200" w:rsidRDefault="00D97200" w:rsidP="00D97200"/>
    <w:p w14:paraId="26212899" w14:textId="2DDB711B" w:rsidR="00D97200" w:rsidRDefault="00D97200" w:rsidP="00D97200">
      <w:r>
        <w:rPr>
          <w:b/>
          <w:i/>
        </w:rPr>
        <w:t>Variable</w:t>
      </w:r>
      <w:r>
        <w:rPr>
          <w:b/>
        </w:rPr>
        <w:t xml:space="preserve"> = </w:t>
      </w:r>
      <w:r>
        <w:rPr>
          <w:b/>
          <w:i/>
        </w:rPr>
        <w:t>Value</w:t>
      </w:r>
    </w:p>
    <w:p w14:paraId="568EF173" w14:textId="44D19E0C" w:rsidR="00D97200" w:rsidRDefault="00D97200" w:rsidP="00D97200"/>
    <w:p w14:paraId="38A900F6" w14:textId="2A04B8CD" w:rsidR="00D97200" w:rsidRDefault="00D97200" w:rsidP="00D97200">
      <w:r>
        <w:t>For example, if the program includes the following statements,</w:t>
      </w:r>
    </w:p>
    <w:p w14:paraId="39224D9D" w14:textId="74084903" w:rsidR="00D97200" w:rsidRDefault="00D97200" w:rsidP="00D97200"/>
    <w:p w14:paraId="7CE5F524" w14:textId="0627F7B9" w:rsidR="00D97200" w:rsidRPr="00D97200" w:rsidRDefault="00D97200" w:rsidP="00D97200">
      <w:pPr>
        <w:rPr>
          <w:b/>
        </w:rPr>
      </w:pPr>
      <w:r w:rsidRPr="00D97200">
        <w:rPr>
          <w:b/>
        </w:rPr>
        <w:t>include_variable = temperature</w:t>
      </w:r>
    </w:p>
    <w:p w14:paraId="46571750" w14:textId="16D6A6CB" w:rsidR="00D97200" w:rsidRPr="00D97200" w:rsidRDefault="00D97200" w:rsidP="00D97200">
      <w:pPr>
        <w:rPr>
          <w:b/>
        </w:rPr>
      </w:pPr>
      <w:r w:rsidRPr="00D97200">
        <w:rPr>
          <w:b/>
        </w:rPr>
        <w:t>temperature = 98.6</w:t>
      </w:r>
    </w:p>
    <w:p w14:paraId="43C96CC6" w14:textId="12326692" w:rsidR="00D97200" w:rsidRDefault="00D97200" w:rsidP="00D97200"/>
    <w:p w14:paraId="32959734" w14:textId="3AA13995" w:rsidR="00D97200" w:rsidRDefault="00D97200" w:rsidP="00D97200">
      <w:r>
        <w:t xml:space="preserve">then each agent will have its own version of the </w:t>
      </w:r>
      <w:r>
        <w:rPr>
          <w:b/>
        </w:rPr>
        <w:t>temperature</w:t>
      </w:r>
      <w:r>
        <w:t xml:space="preserve"> variable, and they will all have the initial value </w:t>
      </w:r>
      <w:r>
        <w:rPr>
          <w:b/>
        </w:rPr>
        <w:t>98.6.</w:t>
      </w:r>
    </w:p>
    <w:p w14:paraId="6FA32F80" w14:textId="626225FA" w:rsidR="00D97200" w:rsidRDefault="00D97200" w:rsidP="00D97200"/>
    <w:p w14:paraId="6A57D7FC" w14:textId="4D813A8D" w:rsidR="00D97200" w:rsidRDefault="00D97200" w:rsidP="00D97200">
      <w:r>
        <w:t>The program can also initialize global variables:</w:t>
      </w:r>
    </w:p>
    <w:p w14:paraId="71B01FF1" w14:textId="0CC64FE6" w:rsidR="00D97200" w:rsidRDefault="00D97200" w:rsidP="00D97200"/>
    <w:p w14:paraId="64F430D9" w14:textId="6597B33B" w:rsidR="00D97200" w:rsidRDefault="00D97200" w:rsidP="00D97200">
      <w:pPr>
        <w:rPr>
          <w:b/>
        </w:rPr>
      </w:pPr>
      <w:r w:rsidRPr="00D97200">
        <w:rPr>
          <w:b/>
        </w:rPr>
        <w:t>include_</w:t>
      </w:r>
      <w:r w:rsidR="007901DC">
        <w:rPr>
          <w:b/>
        </w:rPr>
        <w:t>global_</w:t>
      </w:r>
      <w:r w:rsidRPr="00D97200">
        <w:rPr>
          <w:b/>
        </w:rPr>
        <w:t xml:space="preserve">variable = </w:t>
      </w:r>
      <w:r>
        <w:rPr>
          <w:b/>
        </w:rPr>
        <w:t>isRaining</w:t>
      </w:r>
    </w:p>
    <w:p w14:paraId="580AFEB3" w14:textId="29BF11EB" w:rsidR="00D97200" w:rsidRDefault="00D97200" w:rsidP="00D97200">
      <w:pPr>
        <w:rPr>
          <w:b/>
        </w:rPr>
      </w:pPr>
      <w:r>
        <w:rPr>
          <w:b/>
        </w:rPr>
        <w:t>isRaining = 1</w:t>
      </w:r>
    </w:p>
    <w:p w14:paraId="484A01C3" w14:textId="5A327705" w:rsidR="00D97200" w:rsidRDefault="00D97200" w:rsidP="00D97200"/>
    <w:p w14:paraId="5D0CEB35" w14:textId="3A861751" w:rsidR="00D97200" w:rsidRDefault="00D97200" w:rsidP="00D97200">
      <w:r>
        <w:t xml:space="preserve">In this case, there is a single global variable called </w:t>
      </w:r>
      <w:r>
        <w:rPr>
          <w:b/>
        </w:rPr>
        <w:t>isRaining</w:t>
      </w:r>
      <w:r>
        <w:t>and it had the initial value of 1.</w:t>
      </w:r>
    </w:p>
    <w:p w14:paraId="45394F6C" w14:textId="42A8C9A3" w:rsidR="00D97200" w:rsidRDefault="00D97200" w:rsidP="00D97200"/>
    <w:p w14:paraId="2902F299" w14:textId="77777777" w:rsidR="007901DC" w:rsidRDefault="007901DC" w:rsidP="007901DC">
      <w:r>
        <w:t>Some notes:</w:t>
      </w:r>
    </w:p>
    <w:p w14:paraId="372B59FD" w14:textId="0C65137F" w:rsidR="007901DC" w:rsidRDefault="007901DC" w:rsidP="00364C73">
      <w:pPr>
        <w:pStyle w:val="ListParagraph"/>
        <w:numPr>
          <w:ilvl w:val="0"/>
          <w:numId w:val="63"/>
        </w:numPr>
      </w:pPr>
      <w:r>
        <w:lastRenderedPageBreak/>
        <w:t>Only constant numerical values may be used in variable initialization statements.</w:t>
      </w:r>
    </w:p>
    <w:p w14:paraId="179EF904" w14:textId="0BF25886" w:rsidR="007901DC" w:rsidRDefault="007901DC" w:rsidP="00364C73">
      <w:pPr>
        <w:pStyle w:val="ListParagraph"/>
        <w:numPr>
          <w:ilvl w:val="0"/>
          <w:numId w:val="63"/>
        </w:numPr>
      </w:pPr>
      <w:r>
        <w:t>Variable initialization statements may appear anywhere in the program, but it is good practice to place the initialization statement near the top of the program for readability.</w:t>
      </w:r>
    </w:p>
    <w:p w14:paraId="65CCD27D" w14:textId="77777777" w:rsidR="007901DC" w:rsidRDefault="007901DC" w:rsidP="00364C73">
      <w:pPr>
        <w:pStyle w:val="ListParagraph"/>
        <w:numPr>
          <w:ilvl w:val="0"/>
          <w:numId w:val="63"/>
        </w:numPr>
      </w:pPr>
      <w:r>
        <w:t>If there are multiple initialization statement for a given variable, the last occurring statement takes effect.</w:t>
      </w:r>
    </w:p>
    <w:p w14:paraId="604C3F2A" w14:textId="07C3C743" w:rsidR="00D97200" w:rsidRDefault="00D97200" w:rsidP="00364C73">
      <w:pPr>
        <w:pStyle w:val="ListParagraph"/>
        <w:numPr>
          <w:ilvl w:val="0"/>
          <w:numId w:val="63"/>
        </w:numPr>
      </w:pPr>
      <w:r>
        <w:t xml:space="preserve">Variable initialization takes place before any agent is </w:t>
      </w:r>
      <w:r w:rsidR="007901DC">
        <w:t>created, and so the initial values are available at the start of the simulation.</w:t>
      </w:r>
    </w:p>
    <w:p w14:paraId="7CC00D3C" w14:textId="7456F0EE" w:rsidR="007901DC" w:rsidRDefault="007901DC" w:rsidP="00364C73">
      <w:pPr>
        <w:pStyle w:val="ListParagraph"/>
        <w:numPr>
          <w:ilvl w:val="0"/>
          <w:numId w:val="63"/>
        </w:numPr>
      </w:pPr>
      <w:r>
        <w:t>If no explicit initial value is given, the variable is initialized to 0.</w:t>
      </w:r>
    </w:p>
    <w:p w14:paraId="4665D591" w14:textId="7B98E39A" w:rsidR="007901DC" w:rsidRDefault="007901DC" w:rsidP="00364C73">
      <w:pPr>
        <w:pStyle w:val="ListParagraph"/>
        <w:numPr>
          <w:ilvl w:val="0"/>
          <w:numId w:val="63"/>
        </w:numPr>
      </w:pPr>
      <w:r>
        <w:t>List variables are initialized to the empty list.</w:t>
      </w:r>
    </w:p>
    <w:p w14:paraId="35EF8924" w14:textId="77777777" w:rsidR="00D97200" w:rsidRDefault="00D97200" w:rsidP="00A14505">
      <w:pPr>
        <w:pStyle w:val="Heading2"/>
      </w:pPr>
    </w:p>
    <w:p w14:paraId="4B51A003" w14:textId="77777777" w:rsidR="007901DC" w:rsidRDefault="007901DC" w:rsidP="00A14505">
      <w:pPr>
        <w:pStyle w:val="Heading2"/>
      </w:pPr>
    </w:p>
    <w:p w14:paraId="08388EDE" w14:textId="7088DCDE" w:rsidR="00DB0C78" w:rsidRPr="00A14505" w:rsidRDefault="00DB0C78" w:rsidP="00A14505">
      <w:pPr>
        <w:pStyle w:val="Heading2"/>
      </w:pPr>
      <w:bookmarkStart w:id="57" w:name="_Toc27037363"/>
      <w:r>
        <w:t>Factors</w:t>
      </w:r>
      <w:bookmarkEnd w:id="57"/>
    </w:p>
    <w:p w14:paraId="7CCDA294" w14:textId="77777777" w:rsidR="00DB0C78" w:rsidRDefault="00DB0C78" w:rsidP="00DB0C78"/>
    <w:p w14:paraId="77E2EFFD" w14:textId="6BBF4E1A" w:rsidR="00DB0C78" w:rsidRPr="0046768D" w:rsidRDefault="00D8352E" w:rsidP="00DB0C78">
      <w:r>
        <w:rPr>
          <w:rFonts w:eastAsiaTheme="minorHAnsi"/>
          <w:bCs/>
          <w:color w:val="000000"/>
        </w:rPr>
        <w:t>F</w:t>
      </w:r>
      <w:r w:rsidR="00FB6FBB">
        <w:rPr>
          <w:rFonts w:eastAsiaTheme="minorHAnsi"/>
          <w:bCs/>
          <w:color w:val="000000"/>
        </w:rPr>
        <w:t>actors comprise the universe of facts that the agents might "know" about the world</w:t>
      </w:r>
      <w:r>
        <w:t>, including the current time and date, the demographic properties of the agent, the current and previous states of the agent, the states of others in the agent's social groups, and facts based on the agent's places</w:t>
      </w:r>
      <w:r w:rsidR="000C4770">
        <w:t xml:space="preserve"> and networks</w:t>
      </w:r>
      <w:r>
        <w:t xml:space="preserve">. </w:t>
      </w:r>
      <w:r w:rsidR="00FB6FBB">
        <w:t>The value of a given factor generally varies from agent to agent and often varies over time for a single agent</w:t>
      </w:r>
      <w:r>
        <w:rPr>
          <w:rFonts w:eastAsiaTheme="minorHAnsi"/>
          <w:bCs/>
          <w:color w:val="000000"/>
        </w:rPr>
        <w:t xml:space="preserve">.  </w:t>
      </w:r>
      <w:r w:rsidR="00FB6FBB">
        <w:t xml:space="preserve">As described in Chapter </w:t>
      </w:r>
      <w:r w:rsidR="00114807">
        <w:t>5</w:t>
      </w:r>
      <w:r w:rsidR="00FB6FBB">
        <w:t xml:space="preserve">, any of these factors can appear </w:t>
      </w:r>
      <w:r w:rsidR="00D4141F">
        <w:t>in</w:t>
      </w:r>
      <w:r w:rsidR="00FB6FBB">
        <w:t xml:space="preserve"> rules </w:t>
      </w:r>
      <w:r w:rsidR="00D4141F">
        <w:t>that determine</w:t>
      </w:r>
      <w:r w:rsidR="00FB6FBB">
        <w:t xml:space="preserve"> </w:t>
      </w:r>
      <w:r>
        <w:rPr>
          <w:rFonts w:eastAsiaTheme="minorHAnsi"/>
          <w:bCs/>
          <w:color w:val="000000"/>
        </w:rPr>
        <w:t xml:space="preserve">both the initial state of an agent and </w:t>
      </w:r>
      <w:r w:rsidR="00FB6FBB">
        <w:t>how an agent changes state.</w:t>
      </w:r>
      <w:r>
        <w:t xml:space="preserve"> </w:t>
      </w:r>
      <w:r w:rsidR="00DB0C78">
        <w:rPr>
          <w:rFonts w:eastAsiaTheme="minorHAnsi"/>
          <w:bCs/>
          <w:color w:val="000000"/>
        </w:rPr>
        <w:t>Factors include:</w:t>
      </w:r>
    </w:p>
    <w:p w14:paraId="581DB039" w14:textId="77777777" w:rsidR="00DB0C78" w:rsidRPr="0046768D" w:rsidRDefault="00DB0C78" w:rsidP="00DB0C78"/>
    <w:p w14:paraId="05FE6988" w14:textId="4E04EE8D" w:rsidR="00DB0C78" w:rsidRDefault="00DB0C78" w:rsidP="00DB0C78">
      <w:pPr>
        <w:pStyle w:val="Heading3"/>
        <w:rPr>
          <w:rFonts w:eastAsiaTheme="minorHAnsi"/>
        </w:rPr>
      </w:pPr>
      <w:bookmarkStart w:id="58" w:name="_Toc27037364"/>
      <w:r w:rsidRPr="0046768D">
        <w:rPr>
          <w:rFonts w:eastAsiaTheme="minorHAnsi"/>
        </w:rPr>
        <w:t>Factors drawn from a statistical distribution</w:t>
      </w:r>
      <w:bookmarkEnd w:id="58"/>
    </w:p>
    <w:p w14:paraId="507BE0A0" w14:textId="77777777" w:rsidR="004832CB" w:rsidRPr="004832CB" w:rsidRDefault="004832CB" w:rsidP="004832CB">
      <w:pPr>
        <w:rPr>
          <w:rFonts w:eastAsiaTheme="minorHAnsi"/>
        </w:rPr>
      </w:pPr>
    </w:p>
    <w:p w14:paraId="0C232C53" w14:textId="77777777" w:rsidR="00DB0C78" w:rsidRPr="00640B4E" w:rsidRDefault="00DB0C78" w:rsidP="00790036">
      <w:pPr>
        <w:pStyle w:val="ListParagraph"/>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random</w:t>
      </w:r>
      <w:r w:rsidRPr="00640B4E">
        <w:rPr>
          <w:rFonts w:eastAsiaTheme="minorHAnsi"/>
          <w:bCs/>
          <w:color w:val="000000"/>
        </w:rPr>
        <w:t xml:space="preserve"> -- returns draw from uniform distribution [-1..1)</w:t>
      </w:r>
    </w:p>
    <w:p w14:paraId="3C681C2F" w14:textId="77777777" w:rsidR="00DB0C78" w:rsidRPr="00640B4E" w:rsidRDefault="00DB0C78" w:rsidP="00790036">
      <w:pPr>
        <w:pStyle w:val="ListParagraph"/>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normal</w:t>
      </w:r>
      <w:r w:rsidRPr="00640B4E">
        <w:rPr>
          <w:rFonts w:eastAsiaTheme="minorHAnsi"/>
          <w:bCs/>
          <w:color w:val="000000"/>
        </w:rPr>
        <w:t xml:space="preserve"> -- return</w:t>
      </w:r>
      <w:r>
        <w:rPr>
          <w:rFonts w:eastAsiaTheme="minorHAnsi"/>
          <w:bCs/>
          <w:color w:val="000000"/>
        </w:rPr>
        <w:t>s</w:t>
      </w:r>
      <w:r w:rsidRPr="00640B4E">
        <w:rPr>
          <w:rFonts w:eastAsiaTheme="minorHAnsi"/>
          <w:bCs/>
          <w:color w:val="000000"/>
        </w:rPr>
        <w:t xml:space="preserve"> a draw from normal dist</w:t>
      </w:r>
      <w:r>
        <w:rPr>
          <w:rFonts w:eastAsiaTheme="minorHAnsi"/>
          <w:bCs/>
          <w:color w:val="000000"/>
        </w:rPr>
        <w:t>ribution</w:t>
      </w:r>
      <w:r w:rsidRPr="00640B4E">
        <w:rPr>
          <w:rFonts w:eastAsiaTheme="minorHAnsi"/>
          <w:bCs/>
          <w:color w:val="000000"/>
        </w:rPr>
        <w:t xml:space="preserve"> with mean 0 and std 1.0</w:t>
      </w:r>
    </w:p>
    <w:p w14:paraId="010DFB1D" w14:textId="77777777" w:rsidR="00DB0C78" w:rsidRPr="00640B4E" w:rsidRDefault="00DB0C78" w:rsidP="00790036">
      <w:pPr>
        <w:pStyle w:val="ListParagraph"/>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exponential</w:t>
      </w:r>
      <w:r w:rsidRPr="00640B4E">
        <w:rPr>
          <w:rFonts w:eastAsiaTheme="minorHAnsi"/>
          <w:bCs/>
          <w:color w:val="000000"/>
        </w:rPr>
        <w:t xml:space="preserve"> - return</w:t>
      </w:r>
      <w:r>
        <w:rPr>
          <w:rFonts w:eastAsiaTheme="minorHAnsi"/>
          <w:bCs/>
          <w:color w:val="000000"/>
        </w:rPr>
        <w:t>s</w:t>
      </w:r>
      <w:r w:rsidRPr="00640B4E">
        <w:rPr>
          <w:rFonts w:eastAsiaTheme="minorHAnsi"/>
          <w:bCs/>
          <w:color w:val="000000"/>
        </w:rPr>
        <w:t xml:space="preserve"> a </w:t>
      </w:r>
      <w:r>
        <w:rPr>
          <w:rFonts w:eastAsiaTheme="minorHAnsi"/>
          <w:bCs/>
          <w:color w:val="000000"/>
        </w:rPr>
        <w:t>d</w:t>
      </w:r>
      <w:r w:rsidRPr="00640B4E">
        <w:rPr>
          <w:rFonts w:eastAsiaTheme="minorHAnsi"/>
          <w:bCs/>
          <w:color w:val="000000"/>
        </w:rPr>
        <w:t>raw from expo</w:t>
      </w:r>
      <w:r>
        <w:rPr>
          <w:rFonts w:eastAsiaTheme="minorHAnsi"/>
          <w:bCs/>
          <w:color w:val="000000"/>
        </w:rPr>
        <w:t>n</w:t>
      </w:r>
      <w:r w:rsidRPr="00640B4E">
        <w:rPr>
          <w:rFonts w:eastAsiaTheme="minorHAnsi"/>
          <w:bCs/>
          <w:color w:val="000000"/>
        </w:rPr>
        <w:t>ential dist</w:t>
      </w:r>
      <w:r>
        <w:rPr>
          <w:rFonts w:eastAsiaTheme="minorHAnsi"/>
          <w:bCs/>
          <w:color w:val="000000"/>
        </w:rPr>
        <w:t>ribution</w:t>
      </w:r>
      <w:r w:rsidRPr="00640B4E">
        <w:rPr>
          <w:rFonts w:eastAsiaTheme="minorHAnsi"/>
          <w:bCs/>
          <w:color w:val="000000"/>
        </w:rPr>
        <w:t xml:space="preserve"> with mean 1.0</w:t>
      </w:r>
    </w:p>
    <w:p w14:paraId="10673851" w14:textId="77777777" w:rsidR="00DB0C78" w:rsidRPr="0046768D"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62E8386B" w14:textId="445E9ADC" w:rsidR="00DB0C78" w:rsidRDefault="00DB0C78" w:rsidP="00DB0C78">
      <w:pPr>
        <w:pStyle w:val="Heading3"/>
        <w:rPr>
          <w:rFonts w:eastAsiaTheme="minorHAnsi"/>
        </w:rPr>
      </w:pPr>
      <w:bookmarkStart w:id="59" w:name="_Factors_based_on_2"/>
      <w:bookmarkStart w:id="60" w:name="_Toc27037365"/>
      <w:bookmarkEnd w:id="59"/>
      <w:r w:rsidRPr="0046768D">
        <w:rPr>
          <w:rFonts w:eastAsiaTheme="minorHAnsi"/>
        </w:rPr>
        <w:t>Factors based on time and dates</w:t>
      </w:r>
      <w:bookmarkEnd w:id="60"/>
    </w:p>
    <w:p w14:paraId="32FD8E1F" w14:textId="77777777" w:rsidR="004832CB" w:rsidRPr="004832CB" w:rsidRDefault="004832CB" w:rsidP="004832CB">
      <w:pPr>
        <w:rPr>
          <w:rFonts w:eastAsiaTheme="minorHAnsi"/>
        </w:rPr>
      </w:pPr>
    </w:p>
    <w:p w14:paraId="01C940AC" w14:textId="4052A7B9" w:rsidR="00DB0C78"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im_day</w:t>
      </w:r>
      <w:r>
        <w:rPr>
          <w:rFonts w:eastAsiaTheme="minorHAnsi"/>
          <w:bCs/>
          <w:color w:val="000000"/>
        </w:rPr>
        <w:t xml:space="preserve"> – the simulation day, starting with day 0.</w:t>
      </w:r>
    </w:p>
    <w:p w14:paraId="3DF94324" w14:textId="06BA1DD5"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sim_week</w:t>
      </w:r>
      <w:r>
        <w:rPr>
          <w:rFonts w:eastAsiaTheme="minorHAnsi"/>
          <w:bCs/>
          <w:color w:val="000000"/>
        </w:rPr>
        <w:t xml:space="preserve"> -- the simulation day divided by 30, truncated to an integer</w:t>
      </w:r>
    </w:p>
    <w:p w14:paraId="2D172A7B" w14:textId="3C9B9C8A"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sim_year</w:t>
      </w:r>
      <w:r>
        <w:rPr>
          <w:rFonts w:eastAsiaTheme="minorHAnsi"/>
          <w:bCs/>
          <w:color w:val="000000"/>
        </w:rPr>
        <w:t xml:space="preserve"> -- the simulation day divided by 365, truncated to an integer</w:t>
      </w:r>
    </w:p>
    <w:p w14:paraId="38D11C25" w14:textId="58C38195" w:rsidR="00521EEA"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epi_week</w:t>
      </w:r>
      <w:r>
        <w:rPr>
          <w:rFonts w:eastAsiaTheme="minorHAnsi"/>
          <w:bCs/>
          <w:color w:val="000000"/>
        </w:rPr>
        <w:t xml:space="preserve"> -- the epidemic week of the year, with possible values 1..53</w:t>
      </w:r>
    </w:p>
    <w:p w14:paraId="5F4F1F92" w14:textId="7FBD3F8E" w:rsidR="00521EEA" w:rsidRPr="00640B4E" w:rsidRDefault="00521EEA"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96293E">
        <w:rPr>
          <w:rFonts w:eastAsiaTheme="minorHAnsi"/>
          <w:b/>
          <w:bCs/>
          <w:color w:val="000000"/>
        </w:rPr>
        <w:t>epi_year</w:t>
      </w:r>
      <w:r>
        <w:rPr>
          <w:rFonts w:eastAsiaTheme="minorHAnsi"/>
          <w:bCs/>
          <w:color w:val="000000"/>
        </w:rPr>
        <w:t xml:space="preserve"> -- the </w:t>
      </w:r>
      <w:r w:rsidR="0096293E">
        <w:rPr>
          <w:rFonts w:eastAsiaTheme="minorHAnsi"/>
          <w:bCs/>
          <w:color w:val="000000"/>
        </w:rPr>
        <w:t xml:space="preserve">4-digit </w:t>
      </w:r>
      <w:r>
        <w:rPr>
          <w:rFonts w:eastAsiaTheme="minorHAnsi"/>
          <w:bCs/>
          <w:color w:val="000000"/>
        </w:rPr>
        <w:t>epidemic year, e.g., 2020</w:t>
      </w:r>
    </w:p>
    <w:p w14:paraId="20C2AF8C"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y_of_week</w:t>
      </w:r>
      <w:r>
        <w:rPr>
          <w:rFonts w:eastAsiaTheme="minorHAnsi"/>
          <w:bCs/>
          <w:color w:val="000000"/>
        </w:rPr>
        <w:t xml:space="preserve"> – day of the week, coded: Sun, Mon, ,,, Sat</w:t>
      </w:r>
    </w:p>
    <w:p w14:paraId="67D55604" w14:textId="3F394827" w:rsidR="00DB0C78"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y_of_month</w:t>
      </w:r>
      <w:r>
        <w:rPr>
          <w:rFonts w:eastAsiaTheme="minorHAnsi"/>
          <w:bCs/>
          <w:color w:val="000000"/>
        </w:rPr>
        <w:t xml:space="preserve"> – day of the month, with values 1..31</w:t>
      </w:r>
    </w:p>
    <w:p w14:paraId="1391E1CD" w14:textId="0225284C" w:rsidR="002F1FF5" w:rsidRPr="00640B4E" w:rsidRDefault="002F1FF5"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t xml:space="preserve">day_of_year </w:t>
      </w:r>
      <w:r w:rsidRPr="002F1FF5">
        <w:rPr>
          <w:rFonts w:eastAsiaTheme="minorHAnsi"/>
          <w:bCs/>
          <w:color w:val="000000"/>
        </w:rPr>
        <w:t>-</w:t>
      </w:r>
      <w:r>
        <w:rPr>
          <w:rFonts w:eastAsiaTheme="minorHAnsi"/>
          <w:bCs/>
          <w:color w:val="000000"/>
        </w:rPr>
        <w:t>- index of day of year, with Jan-01 having value 1 and Dec-31 having value 365 (in non-leap year).</w:t>
      </w:r>
    </w:p>
    <w:p w14:paraId="7E51C538"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month</w:t>
      </w:r>
      <w:r>
        <w:rPr>
          <w:rFonts w:eastAsiaTheme="minorHAnsi"/>
          <w:bCs/>
          <w:color w:val="000000"/>
        </w:rPr>
        <w:t xml:space="preserve"> – Jan, Feb, …, Dec</w:t>
      </w:r>
    </w:p>
    <w:p w14:paraId="2207F985"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year</w:t>
      </w:r>
      <w:r>
        <w:rPr>
          <w:rFonts w:eastAsiaTheme="minorHAnsi"/>
          <w:bCs/>
          <w:color w:val="000000"/>
        </w:rPr>
        <w:t xml:space="preserve"> – four digit year</w:t>
      </w:r>
    </w:p>
    <w:p w14:paraId="26FC26AE"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date</w:t>
      </w:r>
      <w:r>
        <w:rPr>
          <w:rFonts w:eastAsiaTheme="minorHAnsi"/>
          <w:bCs/>
          <w:color w:val="000000"/>
        </w:rPr>
        <w:t xml:space="preserve"> – YYYY-MMM-DD, eg, 2020-Jan-05</w:t>
      </w:r>
    </w:p>
    <w:p w14:paraId="3264A001" w14:textId="77777777" w:rsidR="00DB0C78" w:rsidRPr="00640B4E" w:rsidRDefault="00DB0C78" w:rsidP="00790036">
      <w:pPr>
        <w:pStyle w:val="ListParagraph"/>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hour</w:t>
      </w:r>
      <w:r w:rsidRPr="00640B4E">
        <w:rPr>
          <w:rFonts w:eastAsiaTheme="minorHAnsi"/>
          <w:bCs/>
          <w:color w:val="000000"/>
        </w:rPr>
        <w:t xml:space="preserve"> -- 0..23</w:t>
      </w:r>
    </w:p>
    <w:p w14:paraId="0F3021F7" w14:textId="77777777" w:rsidR="006A110A" w:rsidRPr="006A110A" w:rsidRDefault="006A110A" w:rsidP="006A110A">
      <w:pPr>
        <w:rPr>
          <w:rFonts w:eastAsiaTheme="minorHAnsi"/>
        </w:rPr>
      </w:pPr>
    </w:p>
    <w:p w14:paraId="136BB08E" w14:textId="73B8B650" w:rsidR="00DB0C78" w:rsidRDefault="00DB0C78" w:rsidP="00DB0C78">
      <w:pPr>
        <w:pStyle w:val="Heading3"/>
        <w:rPr>
          <w:rFonts w:eastAsiaTheme="minorHAnsi"/>
        </w:rPr>
      </w:pPr>
      <w:bookmarkStart w:id="61" w:name="_Toc27037366"/>
      <w:r w:rsidRPr="0046768D">
        <w:rPr>
          <w:rFonts w:eastAsiaTheme="minorHAnsi"/>
        </w:rPr>
        <w:t>Factors based on the agent's demographics</w:t>
      </w:r>
      <w:bookmarkEnd w:id="61"/>
    </w:p>
    <w:p w14:paraId="347E4BA5" w14:textId="77777777" w:rsidR="004832CB" w:rsidRPr="004832CB" w:rsidRDefault="004832CB" w:rsidP="004832CB">
      <w:pPr>
        <w:rPr>
          <w:rFonts w:eastAsiaTheme="minorHAnsi"/>
        </w:rPr>
      </w:pPr>
    </w:p>
    <w:p w14:paraId="1233EE98" w14:textId="674A2B15" w:rsidR="002876BF" w:rsidRDefault="002876BF"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d</w:t>
      </w:r>
      <w:r>
        <w:rPr>
          <w:rFonts w:eastAsiaTheme="minorHAnsi"/>
          <w:bCs/>
          <w:color w:val="000000"/>
        </w:rPr>
        <w:t xml:space="preserve"> -- the agent's unique integer id</w:t>
      </w:r>
    </w:p>
    <w:p w14:paraId="2560F1A8" w14:textId="66370F4B" w:rsidR="00DB0C78" w:rsidRPr="00D30BA3"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30BA3">
        <w:rPr>
          <w:rFonts w:eastAsiaTheme="minorHAnsi"/>
          <w:b/>
          <w:bCs/>
          <w:color w:val="000000"/>
        </w:rPr>
        <w:lastRenderedPageBreak/>
        <w:t>birth_year</w:t>
      </w:r>
      <w:r w:rsidR="00E86B5C">
        <w:rPr>
          <w:rFonts w:eastAsiaTheme="minorHAnsi"/>
          <w:b/>
          <w:bCs/>
          <w:color w:val="000000"/>
        </w:rPr>
        <w:t xml:space="preserve"> </w:t>
      </w:r>
      <w:r w:rsidR="00E86B5C" w:rsidRPr="00E86B5C">
        <w:rPr>
          <w:rFonts w:eastAsiaTheme="minorHAnsi"/>
          <w:bCs/>
          <w:color w:val="000000"/>
        </w:rPr>
        <w:t>-- the year of the agent's birth</w:t>
      </w:r>
    </w:p>
    <w:p w14:paraId="13238B1B"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days</w:t>
      </w:r>
      <w:r>
        <w:rPr>
          <w:rFonts w:eastAsiaTheme="minorHAnsi"/>
          <w:bCs/>
          <w:color w:val="000000"/>
        </w:rPr>
        <w:t xml:space="preserve"> – integer number of days</w:t>
      </w:r>
    </w:p>
    <w:p w14:paraId="559C52D0"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weeks</w:t>
      </w:r>
      <w:r>
        <w:rPr>
          <w:rFonts w:eastAsiaTheme="minorHAnsi"/>
          <w:bCs/>
          <w:color w:val="000000"/>
        </w:rPr>
        <w:t xml:space="preserve"> – integer: age_in_days / 7</w:t>
      </w:r>
    </w:p>
    <w:p w14:paraId="6921E4C1"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months</w:t>
      </w:r>
      <w:r>
        <w:rPr>
          <w:rFonts w:eastAsiaTheme="minorHAnsi"/>
          <w:bCs/>
          <w:color w:val="000000"/>
        </w:rPr>
        <w:t xml:space="preserve"> – integer: age_in_days / 30</w:t>
      </w:r>
    </w:p>
    <w:p w14:paraId="5451AF3B" w14:textId="77777777" w:rsidR="00DB0C78" w:rsidRPr="005A0402"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_in_years</w:t>
      </w:r>
      <w:r w:rsidRPr="00640B4E">
        <w:rPr>
          <w:rFonts w:eastAsiaTheme="minorHAnsi"/>
          <w:bCs/>
          <w:color w:val="000000"/>
        </w:rPr>
        <w:t xml:space="preserve"> </w:t>
      </w:r>
      <w:r>
        <w:rPr>
          <w:rFonts w:eastAsiaTheme="minorHAnsi"/>
          <w:bCs/>
          <w:color w:val="000000"/>
        </w:rPr>
        <w:t>–</w:t>
      </w:r>
      <w:r w:rsidRPr="00640B4E">
        <w:rPr>
          <w:rFonts w:eastAsiaTheme="minorHAnsi"/>
          <w:bCs/>
          <w:color w:val="000000"/>
        </w:rPr>
        <w:t xml:space="preserve"> </w:t>
      </w:r>
      <w:r>
        <w:rPr>
          <w:rFonts w:eastAsiaTheme="minorHAnsi"/>
          <w:bCs/>
          <w:color w:val="000000"/>
        </w:rPr>
        <w:t>real value, e.g. 33.3</w:t>
      </w:r>
    </w:p>
    <w:p w14:paraId="5CBC5295"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age</w:t>
      </w:r>
      <w:r w:rsidRPr="00640B4E">
        <w:rPr>
          <w:rFonts w:eastAsiaTheme="minorHAnsi"/>
          <w:bCs/>
          <w:color w:val="000000"/>
        </w:rPr>
        <w:t xml:space="preserve"> </w:t>
      </w:r>
      <w:r>
        <w:rPr>
          <w:rFonts w:eastAsiaTheme="minorHAnsi"/>
          <w:bCs/>
          <w:color w:val="000000"/>
        </w:rPr>
        <w:t>–</w:t>
      </w:r>
      <w:r w:rsidRPr="00640B4E">
        <w:rPr>
          <w:rFonts w:eastAsiaTheme="minorHAnsi"/>
          <w:bCs/>
          <w:color w:val="000000"/>
        </w:rPr>
        <w:t xml:space="preserve"> </w:t>
      </w:r>
      <w:r>
        <w:rPr>
          <w:rFonts w:eastAsiaTheme="minorHAnsi"/>
          <w:bCs/>
          <w:color w:val="000000"/>
        </w:rPr>
        <w:t>integer part of age_in_years, e.g. 33</w:t>
      </w:r>
    </w:p>
    <w:p w14:paraId="3FB90A67" w14:textId="132006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ex</w:t>
      </w:r>
      <w:r>
        <w:rPr>
          <w:rFonts w:eastAsiaTheme="minorHAnsi"/>
          <w:bCs/>
          <w:color w:val="000000"/>
        </w:rPr>
        <w:t xml:space="preserve"> – male o</w:t>
      </w:r>
      <w:r w:rsidR="001126D2">
        <w:rPr>
          <w:rFonts w:eastAsiaTheme="minorHAnsi"/>
          <w:bCs/>
          <w:color w:val="000000"/>
        </w:rPr>
        <w:t>r</w:t>
      </w:r>
      <w:r>
        <w:rPr>
          <w:rFonts w:eastAsiaTheme="minorHAnsi"/>
          <w:bCs/>
          <w:color w:val="000000"/>
        </w:rPr>
        <w:t xml:space="preserve"> female</w:t>
      </w:r>
    </w:p>
    <w:p w14:paraId="38D0D6F4" w14:textId="41757A15"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race</w:t>
      </w:r>
      <w:r>
        <w:rPr>
          <w:rFonts w:eastAsiaTheme="minorHAnsi"/>
          <w:bCs/>
          <w:color w:val="000000"/>
        </w:rPr>
        <w:t xml:space="preserve"> – </w:t>
      </w:r>
      <w:r w:rsidR="00867837">
        <w:rPr>
          <w:rFonts w:eastAsiaTheme="minorHAnsi"/>
          <w:bCs/>
          <w:color w:val="000000"/>
        </w:rPr>
        <w:t>as defined by the synthetic population</w:t>
      </w:r>
    </w:p>
    <w:p w14:paraId="3ED317B2" w14:textId="4178CF5D"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profile</w:t>
      </w:r>
      <w:r>
        <w:rPr>
          <w:rFonts w:eastAsiaTheme="minorHAnsi"/>
          <w:bCs/>
          <w:color w:val="000000"/>
        </w:rPr>
        <w:t xml:space="preserve"> – </w:t>
      </w:r>
      <w:r w:rsidR="00867837">
        <w:rPr>
          <w:rFonts w:eastAsiaTheme="minorHAnsi"/>
          <w:bCs/>
          <w:color w:val="000000"/>
        </w:rPr>
        <w:t>as defined by the synthetic population</w:t>
      </w:r>
    </w:p>
    <w:p w14:paraId="4340E553" w14:textId="76D95E00"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household_relationship</w:t>
      </w:r>
      <w:r>
        <w:rPr>
          <w:rFonts w:eastAsiaTheme="minorHAnsi"/>
          <w:bCs/>
          <w:color w:val="000000"/>
        </w:rPr>
        <w:t xml:space="preserve"> – </w:t>
      </w:r>
      <w:r w:rsidR="00867837">
        <w:rPr>
          <w:rFonts w:eastAsiaTheme="minorHAnsi"/>
          <w:bCs/>
          <w:color w:val="000000"/>
        </w:rPr>
        <w:t>as defined by the synthetic population</w:t>
      </w:r>
    </w:p>
    <w:p w14:paraId="2BAA7CF1" w14:textId="77777777" w:rsidR="00DB0C78" w:rsidRPr="00640B4E" w:rsidRDefault="00DB0C78" w:rsidP="00790036">
      <w:pPr>
        <w:pStyle w:val="ListParagraph"/>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number_of_children</w:t>
      </w:r>
      <w:r>
        <w:rPr>
          <w:rFonts w:eastAsiaTheme="minorHAnsi"/>
          <w:bCs/>
          <w:color w:val="000000"/>
        </w:rPr>
        <w:t xml:space="preserve"> – integer number of births during the simulation</w:t>
      </w:r>
    </w:p>
    <w:p w14:paraId="0257D9AB" w14:textId="77777777" w:rsidR="00DB0C78" w:rsidRPr="0046768D"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F462ED0" w14:textId="0BFE2E2F" w:rsidR="00DB0C78" w:rsidRDefault="00DB0C78" w:rsidP="00DB0C78">
      <w:pPr>
        <w:pStyle w:val="Heading3"/>
        <w:rPr>
          <w:rFonts w:eastAsiaTheme="minorHAnsi"/>
        </w:rPr>
      </w:pPr>
      <w:bookmarkStart w:id="62" w:name="_Factors_based_on_3"/>
      <w:bookmarkStart w:id="63" w:name="_Toc27037367"/>
      <w:bookmarkEnd w:id="62"/>
      <w:r w:rsidRPr="0046768D">
        <w:rPr>
          <w:rFonts w:eastAsiaTheme="minorHAnsi"/>
        </w:rPr>
        <w:t>Factors based on agent's own state</w:t>
      </w:r>
      <w:bookmarkEnd w:id="63"/>
    </w:p>
    <w:p w14:paraId="765EA67D" w14:textId="77777777" w:rsidR="004832CB" w:rsidRPr="004832CB" w:rsidRDefault="004832CB" w:rsidP="004832CB">
      <w:pPr>
        <w:rPr>
          <w:rFonts w:eastAsiaTheme="minorHAnsi"/>
        </w:rPr>
      </w:pPr>
    </w:p>
    <w:p w14:paraId="427EDC86" w14:textId="661148A5" w:rsidR="00DB0C78" w:rsidRPr="00D30BA3"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30BA3">
        <w:rPr>
          <w:rFonts w:eastAsiaTheme="minorHAnsi"/>
          <w:b/>
          <w:bCs/>
          <w:color w:val="000000"/>
        </w:rPr>
        <w:t>current_state_in_</w:t>
      </w:r>
      <w:r w:rsidR="00160207">
        <w:rPr>
          <w:rFonts w:eastAsiaTheme="minorHAnsi"/>
          <w:b/>
          <w:bCs/>
          <w:color w:val="000000"/>
        </w:rPr>
        <w:t>Condition</w:t>
      </w:r>
      <w:r w:rsidR="0027366F">
        <w:rPr>
          <w:rFonts w:eastAsiaTheme="minorHAnsi"/>
          <w:color w:val="000000"/>
        </w:rPr>
        <w:t xml:space="preserve"> - integer indexf of current State</w:t>
      </w:r>
    </w:p>
    <w:p w14:paraId="17DECDEF" w14:textId="2C7EB53F"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ime_since_entering_</w:t>
      </w:r>
      <w:r w:rsidR="00160207">
        <w:rPr>
          <w:rFonts w:eastAsiaTheme="minorHAnsi"/>
          <w:b/>
          <w:bCs/>
          <w:color w:val="000000"/>
        </w:rPr>
        <w:t>Condition</w:t>
      </w:r>
      <w:r w:rsidRPr="00D30BA3">
        <w:rPr>
          <w:rFonts w:eastAsiaTheme="minorHAnsi"/>
          <w:b/>
          <w:bCs/>
          <w:color w:val="000000"/>
        </w:rPr>
        <w:t>.State</w:t>
      </w:r>
      <w:r>
        <w:rPr>
          <w:rFonts w:eastAsiaTheme="minorHAnsi"/>
          <w:bCs/>
          <w:color w:val="000000"/>
        </w:rPr>
        <w:t xml:space="preserve"> – in hours</w:t>
      </w:r>
    </w:p>
    <w:p w14:paraId="598F07B7" w14:textId="47748F14"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susceptibility_to_</w:t>
      </w:r>
      <w:r w:rsidR="00160207">
        <w:rPr>
          <w:rFonts w:eastAsiaTheme="minorHAnsi"/>
          <w:b/>
          <w:bCs/>
          <w:color w:val="000000"/>
        </w:rPr>
        <w:t>Condition</w:t>
      </w:r>
      <w:r>
        <w:rPr>
          <w:rFonts w:eastAsiaTheme="minorHAnsi"/>
          <w:bCs/>
          <w:color w:val="000000"/>
        </w:rPr>
        <w:t xml:space="preserve"> – real value &gt;= 0.0</w:t>
      </w:r>
    </w:p>
    <w:p w14:paraId="5F27D2AB" w14:textId="233F980F"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ransmissibility_for_</w:t>
      </w:r>
      <w:r w:rsidR="00160207">
        <w:rPr>
          <w:rFonts w:eastAsiaTheme="minorHAnsi"/>
          <w:b/>
          <w:bCs/>
          <w:color w:val="000000"/>
        </w:rPr>
        <w:t>Condition</w:t>
      </w:r>
      <w:r>
        <w:rPr>
          <w:rFonts w:eastAsiaTheme="minorHAnsi"/>
          <w:bCs/>
          <w:color w:val="000000"/>
        </w:rPr>
        <w:t xml:space="preserve"> – real value &gt;= 0.0</w:t>
      </w:r>
    </w:p>
    <w:p w14:paraId="64565A10" w14:textId="105EAEC7" w:rsidR="008356AF" w:rsidRPr="008356AF" w:rsidRDefault="008356AF" w:rsidP="008356AF">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30BA3">
        <w:rPr>
          <w:rFonts w:eastAsiaTheme="minorHAnsi"/>
          <w:b/>
          <w:bCs/>
          <w:color w:val="000000"/>
        </w:rPr>
        <w:t>transmissibility_</w:t>
      </w:r>
      <w:r>
        <w:rPr>
          <w:rFonts w:eastAsiaTheme="minorHAnsi"/>
          <w:b/>
          <w:bCs/>
          <w:color w:val="000000"/>
        </w:rPr>
        <w:t>of</w:t>
      </w:r>
      <w:r w:rsidRPr="00D30BA3">
        <w:rPr>
          <w:rFonts w:eastAsiaTheme="minorHAnsi"/>
          <w:b/>
          <w:bCs/>
          <w:color w:val="000000"/>
        </w:rPr>
        <w:t>_</w:t>
      </w:r>
      <w:r w:rsidR="00160207">
        <w:rPr>
          <w:rFonts w:eastAsiaTheme="minorHAnsi"/>
          <w:b/>
          <w:bCs/>
          <w:color w:val="000000"/>
        </w:rPr>
        <w:t>Condition</w:t>
      </w:r>
      <w:r>
        <w:rPr>
          <w:rFonts w:eastAsiaTheme="minorHAnsi"/>
          <w:bCs/>
          <w:color w:val="000000"/>
        </w:rPr>
        <w:t xml:space="preserve"> – same as </w:t>
      </w:r>
      <w:r>
        <w:rPr>
          <w:rFonts w:eastAsiaTheme="minorHAnsi"/>
          <w:b/>
          <w:color w:val="000000"/>
        </w:rPr>
        <w:t>transmissibility_for_</w:t>
      </w:r>
      <w:r w:rsidR="00160207">
        <w:rPr>
          <w:rFonts w:eastAsiaTheme="minorHAnsi"/>
          <w:b/>
          <w:color w:val="000000"/>
        </w:rPr>
        <w:t>Condition</w:t>
      </w:r>
      <w:r>
        <w:rPr>
          <w:rFonts w:eastAsiaTheme="minorHAnsi"/>
          <w:bCs/>
          <w:color w:val="000000"/>
        </w:rPr>
        <w:t xml:space="preserve"> for ordinary agents. For meta-agents, the transmissibility of the named </w:t>
      </w:r>
      <w:r w:rsidR="00160207">
        <w:rPr>
          <w:rFonts w:eastAsiaTheme="minorHAnsi"/>
          <w:bCs/>
          <w:color w:val="000000"/>
        </w:rPr>
        <w:t>Condition</w:t>
      </w:r>
      <w:r>
        <w:rPr>
          <w:rFonts w:eastAsiaTheme="minorHAnsi"/>
          <w:bCs/>
          <w:color w:val="000000"/>
        </w:rPr>
        <w:t>.</w:t>
      </w:r>
    </w:p>
    <w:p w14:paraId="6F075F84" w14:textId="5E29CF16" w:rsidR="003E7713" w:rsidRDefault="003E7713"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D71999">
        <w:rPr>
          <w:rFonts w:eastAsiaTheme="minorHAnsi"/>
          <w:b/>
          <w:bCs/>
          <w:color w:val="000000"/>
        </w:rPr>
        <w:t>transmissions_of_</w:t>
      </w:r>
      <w:r w:rsidR="00160207">
        <w:rPr>
          <w:rFonts w:eastAsiaTheme="minorHAnsi"/>
          <w:b/>
          <w:bCs/>
          <w:color w:val="000000"/>
        </w:rPr>
        <w:t>Condition</w:t>
      </w:r>
      <w:r>
        <w:rPr>
          <w:rFonts w:eastAsiaTheme="minorHAnsi"/>
          <w:bCs/>
          <w:color w:val="000000"/>
        </w:rPr>
        <w:t xml:space="preserve"> -- </w:t>
      </w:r>
      <w:r w:rsidR="00617032">
        <w:rPr>
          <w:rFonts w:eastAsiaTheme="minorHAnsi"/>
          <w:bCs/>
          <w:color w:val="000000"/>
        </w:rPr>
        <w:t>number of transmissions by the agent</w:t>
      </w:r>
    </w:p>
    <w:p w14:paraId="15C9C623" w14:textId="5C8F4FEB" w:rsidR="00DB0C78" w:rsidRDefault="00EB4D63"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i/>
          <w:color w:val="000000"/>
        </w:rPr>
        <w:t>Var</w:t>
      </w:r>
      <w:r w:rsidR="00DB0C78">
        <w:rPr>
          <w:rFonts w:eastAsiaTheme="minorHAnsi"/>
          <w:bCs/>
          <w:color w:val="000000"/>
        </w:rPr>
        <w:t xml:space="preserve"> – current value of the</w:t>
      </w:r>
      <w:r>
        <w:rPr>
          <w:rFonts w:eastAsiaTheme="minorHAnsi"/>
          <w:bCs/>
          <w:color w:val="000000"/>
        </w:rPr>
        <w:t xml:space="preserve"> v</w:t>
      </w:r>
      <w:r w:rsidR="00DB0C78">
        <w:rPr>
          <w:rFonts w:eastAsiaTheme="minorHAnsi"/>
          <w:bCs/>
          <w:color w:val="000000"/>
        </w:rPr>
        <w:t>ariable</w:t>
      </w:r>
      <w:r>
        <w:rPr>
          <w:rFonts w:eastAsiaTheme="minorHAnsi"/>
          <w:bCs/>
          <w:color w:val="000000"/>
        </w:rPr>
        <w:t xml:space="preserve"> named </w:t>
      </w:r>
      <w:r>
        <w:rPr>
          <w:rFonts w:eastAsiaTheme="minorHAnsi"/>
          <w:bCs/>
          <w:i/>
          <w:color w:val="000000"/>
        </w:rPr>
        <w:t>Var</w:t>
      </w:r>
      <w:r w:rsidR="00DB0C78">
        <w:rPr>
          <w:rFonts w:eastAsiaTheme="minorHAnsi"/>
          <w:bCs/>
          <w:color w:val="000000"/>
        </w:rPr>
        <w:t>.</w:t>
      </w:r>
      <w:r w:rsidR="00DD6B41">
        <w:rPr>
          <w:rFonts w:eastAsiaTheme="minorHAnsi"/>
          <w:bCs/>
          <w:color w:val="000000"/>
        </w:rPr>
        <w:t xml:space="preserve"> Note: Var may either be a global variable or a personal variable.</w:t>
      </w:r>
    </w:p>
    <w:p w14:paraId="5258E273" w14:textId="52A4A949" w:rsidR="00532EF6" w:rsidRDefault="00532EF6"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532EF6">
        <w:rPr>
          <w:rFonts w:eastAsiaTheme="minorHAnsi"/>
          <w:b/>
          <w:bCs/>
          <w:color w:val="000000"/>
        </w:rPr>
        <w:t>list_size_of_ListVar</w:t>
      </w:r>
      <w:r>
        <w:rPr>
          <w:rFonts w:eastAsiaTheme="minorHAnsi"/>
          <w:bCs/>
          <w:color w:val="000000"/>
        </w:rPr>
        <w:t xml:space="preserve"> -- number of elements in the given List Variable</w:t>
      </w:r>
      <w:r w:rsidR="00DD6B41">
        <w:rPr>
          <w:rFonts w:eastAsiaTheme="minorHAnsi"/>
          <w:bCs/>
          <w:color w:val="000000"/>
        </w:rPr>
        <w:t>. Note: ListVar may either be a global variable or a personal variable.</w:t>
      </w:r>
    </w:p>
    <w:p w14:paraId="0EE6C2BE" w14:textId="3AFC3EA3" w:rsidR="00CC198A" w:rsidRPr="0038277C" w:rsidRDefault="00CC198A"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C198A">
        <w:rPr>
          <w:rFonts w:eastAsiaTheme="minorHAnsi"/>
          <w:b/>
          <w:bCs/>
          <w:color w:val="000000"/>
        </w:rPr>
        <w:t>id_of_source_of_</w:t>
      </w:r>
      <w:r w:rsidR="00160207">
        <w:rPr>
          <w:rFonts w:eastAsiaTheme="minorHAnsi"/>
          <w:b/>
          <w:bCs/>
          <w:color w:val="000000"/>
        </w:rPr>
        <w:t>Condition</w:t>
      </w:r>
      <w:r>
        <w:rPr>
          <w:rFonts w:eastAsiaTheme="minorHAnsi"/>
          <w:bCs/>
          <w:color w:val="000000"/>
        </w:rPr>
        <w:t xml:space="preserve"> -- the id of the agent who transmitted the </w:t>
      </w:r>
      <w:r w:rsidR="00160207">
        <w:rPr>
          <w:rFonts w:eastAsiaTheme="minorHAnsi"/>
          <w:bCs/>
          <w:color w:val="000000"/>
        </w:rPr>
        <w:t>Condition</w:t>
      </w:r>
      <w:r>
        <w:rPr>
          <w:rFonts w:eastAsiaTheme="minorHAnsi"/>
          <w:bCs/>
          <w:color w:val="000000"/>
        </w:rPr>
        <w:t xml:space="preserve"> to this agent</w:t>
      </w:r>
    </w:p>
    <w:p w14:paraId="78C2E249" w14:textId="77777777" w:rsidR="00DB0C78" w:rsidRDefault="00DB0C78" w:rsidP="00DB0C78">
      <w:pPr>
        <w:rPr>
          <w:sz w:val="26"/>
          <w:szCs w:val="26"/>
        </w:rPr>
      </w:pPr>
    </w:p>
    <w:p w14:paraId="677005D9" w14:textId="10975BF4" w:rsidR="00DB0C78" w:rsidRDefault="00DB0C78" w:rsidP="00DB0C78">
      <w:pPr>
        <w:pStyle w:val="Heading3"/>
        <w:rPr>
          <w:rFonts w:eastAsiaTheme="minorHAnsi"/>
        </w:rPr>
      </w:pPr>
      <w:bookmarkStart w:id="64" w:name="_Toc27037368"/>
      <w:r w:rsidRPr="00640B4E">
        <w:rPr>
          <w:rFonts w:eastAsiaTheme="minorHAnsi"/>
        </w:rPr>
        <w:t>Factors based on other agents</w:t>
      </w:r>
      <w:bookmarkEnd w:id="64"/>
    </w:p>
    <w:p w14:paraId="5365FF26" w14:textId="77777777" w:rsidR="004832CB" w:rsidRPr="004832CB" w:rsidRDefault="004832CB" w:rsidP="004832CB">
      <w:pPr>
        <w:rPr>
          <w:rFonts w:eastAsiaTheme="minorHAnsi"/>
        </w:rPr>
      </w:pPr>
    </w:p>
    <w:p w14:paraId="4F9D556F" w14:textId="4B8648CD"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incidence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61E369F9" w14:textId="1A37D4D7"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incidence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6C656FD0" w14:textId="1F50F190"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current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0A7F7028" w14:textId="34809C9C"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current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55FE7018" w14:textId="63EA30DA" w:rsidR="00DB0C78" w:rsidRPr="00C73169"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73169">
        <w:rPr>
          <w:rFonts w:eastAsiaTheme="minorHAnsi"/>
          <w:b/>
          <w:bCs/>
          <w:color w:val="000000"/>
        </w:rPr>
        <w:t>total_cou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p>
    <w:p w14:paraId="1D1F2016" w14:textId="67A1C98A"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total_percent_of_</w:t>
      </w:r>
      <w:r w:rsidR="00160207">
        <w:rPr>
          <w:rFonts w:eastAsiaTheme="minorHAnsi"/>
          <w:b/>
          <w:bCs/>
          <w:color w:val="000000"/>
        </w:rPr>
        <w:t>Condition</w:t>
      </w:r>
      <w:r w:rsidRPr="00C73169">
        <w:rPr>
          <w:rFonts w:eastAsiaTheme="minorHAnsi"/>
          <w:b/>
          <w:bCs/>
          <w:color w:val="000000"/>
        </w:rPr>
        <w:t>.State[_in_</w:t>
      </w:r>
      <w:r w:rsidR="00887C80">
        <w:rPr>
          <w:rFonts w:eastAsiaTheme="minorHAnsi"/>
          <w:b/>
          <w:bCs/>
          <w:color w:val="000000"/>
        </w:rPr>
        <w:t>GroupType</w:t>
      </w:r>
      <w:r w:rsidRPr="00C73169">
        <w:rPr>
          <w:rFonts w:eastAsiaTheme="minorHAnsi"/>
          <w:b/>
          <w:bCs/>
          <w:color w:val="000000"/>
        </w:rPr>
        <w:t>][_excluding_me</w:t>
      </w:r>
      <w:r w:rsidRPr="00640B4E">
        <w:rPr>
          <w:rFonts w:eastAsiaTheme="minorHAnsi"/>
          <w:bCs/>
          <w:color w:val="000000"/>
        </w:rPr>
        <w:t>]</w:t>
      </w:r>
    </w:p>
    <w:p w14:paraId="4E1EBDE3" w14:textId="789070DA"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um_of_Variable_in_</w:t>
      </w:r>
      <w:r w:rsidR="00887C80">
        <w:rPr>
          <w:rFonts w:eastAsiaTheme="minorHAnsi"/>
          <w:b/>
          <w:bCs/>
          <w:color w:val="000000"/>
        </w:rPr>
        <w:t>GroupType</w:t>
      </w:r>
      <w:r w:rsidRPr="00640B4E">
        <w:rPr>
          <w:rFonts w:eastAsiaTheme="minorHAnsi"/>
          <w:bCs/>
          <w:color w:val="000000"/>
        </w:rPr>
        <w:t xml:space="preserve"> -- sum of the personal Variable</w:t>
      </w:r>
      <w:r w:rsidR="00DD6B41">
        <w:rPr>
          <w:rFonts w:eastAsiaTheme="minorHAnsi"/>
          <w:bCs/>
          <w:color w:val="000000"/>
        </w:rPr>
        <w:t>s</w:t>
      </w:r>
      <w:r w:rsidRPr="00640B4E">
        <w:rPr>
          <w:rFonts w:eastAsiaTheme="minorHAnsi"/>
          <w:bCs/>
          <w:color w:val="000000"/>
        </w:rPr>
        <w:t xml:space="preserve"> of member in the agent's </w:t>
      </w:r>
      <w:r w:rsidR="00887C80">
        <w:rPr>
          <w:rFonts w:eastAsiaTheme="minorHAnsi"/>
          <w:bCs/>
          <w:color w:val="000000"/>
        </w:rPr>
        <w:t>GroupType</w:t>
      </w:r>
    </w:p>
    <w:p w14:paraId="0C679BC3" w14:textId="034B5285"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ve_of_Variable_in_</w:t>
      </w:r>
      <w:r w:rsidR="00887C80">
        <w:rPr>
          <w:rFonts w:eastAsiaTheme="minorHAnsi"/>
          <w:b/>
          <w:bCs/>
          <w:color w:val="000000"/>
        </w:rPr>
        <w:t>GroupType</w:t>
      </w:r>
      <w:r w:rsidRPr="00640B4E">
        <w:rPr>
          <w:rFonts w:eastAsiaTheme="minorHAnsi"/>
          <w:bCs/>
          <w:color w:val="000000"/>
        </w:rPr>
        <w:t xml:space="preserve"> -- ave of the personal Variabl</w:t>
      </w:r>
      <w:r w:rsidR="00DD6B41">
        <w:rPr>
          <w:rFonts w:eastAsiaTheme="minorHAnsi"/>
          <w:bCs/>
          <w:color w:val="000000"/>
        </w:rPr>
        <w:t>e</w:t>
      </w:r>
      <w:r w:rsidRPr="00640B4E">
        <w:rPr>
          <w:rFonts w:eastAsiaTheme="minorHAnsi"/>
          <w:bCs/>
          <w:color w:val="000000"/>
        </w:rPr>
        <w:t xml:space="preserve">s of member in the agent's </w:t>
      </w:r>
      <w:r w:rsidR="00887C80">
        <w:rPr>
          <w:rFonts w:eastAsiaTheme="minorHAnsi"/>
          <w:bCs/>
          <w:color w:val="000000"/>
        </w:rPr>
        <w:t>GroupType</w:t>
      </w:r>
    </w:p>
    <w:p w14:paraId="7DCF49B3" w14:textId="77777777" w:rsidR="00DB0C78" w:rsidRPr="00640B4E" w:rsidRDefault="00DB0C78" w:rsidP="00DB0C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44B4B45" w14:textId="1CEEDBC8" w:rsidR="00DB0C78" w:rsidRDefault="00DB0C78" w:rsidP="00DB0C78">
      <w:pPr>
        <w:pStyle w:val="Heading3"/>
        <w:rPr>
          <w:rFonts w:eastAsiaTheme="minorHAnsi"/>
        </w:rPr>
      </w:pPr>
      <w:bookmarkStart w:id="65" w:name="_Factors_based_on_1"/>
      <w:bookmarkStart w:id="66" w:name="_Toc27037369"/>
      <w:bookmarkEnd w:id="65"/>
      <w:r w:rsidRPr="00640B4E">
        <w:rPr>
          <w:rFonts w:eastAsiaTheme="minorHAnsi"/>
        </w:rPr>
        <w:t xml:space="preserve">Factors based on </w:t>
      </w:r>
      <w:r>
        <w:rPr>
          <w:rFonts w:eastAsiaTheme="minorHAnsi"/>
        </w:rPr>
        <w:t xml:space="preserve">the </w:t>
      </w:r>
      <w:r w:rsidRPr="00640B4E">
        <w:rPr>
          <w:rFonts w:eastAsiaTheme="minorHAnsi"/>
        </w:rPr>
        <w:t xml:space="preserve">agent's </w:t>
      </w:r>
      <w:r w:rsidR="000C4770">
        <w:rPr>
          <w:rFonts w:eastAsiaTheme="minorHAnsi"/>
        </w:rPr>
        <w:t>groups</w:t>
      </w:r>
      <w:bookmarkEnd w:id="66"/>
    </w:p>
    <w:p w14:paraId="3A32A93F" w14:textId="77777777" w:rsidR="004832CB" w:rsidRPr="004832CB" w:rsidRDefault="004832CB" w:rsidP="004832CB">
      <w:pPr>
        <w:rPr>
          <w:rFonts w:eastAsiaTheme="minorHAnsi"/>
        </w:rPr>
      </w:pPr>
    </w:p>
    <w:p w14:paraId="58676696" w14:textId="2C420313" w:rsidR="000505FD"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t>Group</w:t>
      </w:r>
      <w:r w:rsidR="000505FD">
        <w:rPr>
          <w:rFonts w:eastAsiaTheme="minorHAnsi"/>
          <w:b/>
          <w:bCs/>
          <w:color w:val="000000"/>
        </w:rPr>
        <w:t xml:space="preserve">Type </w:t>
      </w:r>
      <w:r w:rsidR="000505FD" w:rsidRPr="00967B77">
        <w:rPr>
          <w:rFonts w:eastAsiaTheme="minorHAnsi"/>
          <w:bCs/>
          <w:color w:val="000000"/>
        </w:rPr>
        <w:t>--</w:t>
      </w:r>
      <w:r w:rsidR="00967B77">
        <w:rPr>
          <w:rFonts w:eastAsiaTheme="minorHAnsi"/>
          <w:bCs/>
          <w:color w:val="000000"/>
        </w:rPr>
        <w:t xml:space="preserve"> </w:t>
      </w:r>
      <w:r>
        <w:rPr>
          <w:rFonts w:eastAsiaTheme="minorHAnsi"/>
          <w:bCs/>
          <w:color w:val="000000"/>
        </w:rPr>
        <w:t>the group</w:t>
      </w:r>
      <w:r w:rsidR="00967B77">
        <w:rPr>
          <w:rFonts w:eastAsiaTheme="minorHAnsi"/>
          <w:bCs/>
          <w:color w:val="000000"/>
        </w:rPr>
        <w:t xml:space="preserve"> </w:t>
      </w:r>
      <w:r w:rsidR="00232FFA">
        <w:rPr>
          <w:rFonts w:eastAsiaTheme="minorHAnsi"/>
          <w:bCs/>
          <w:color w:val="000000"/>
        </w:rPr>
        <w:t>sp_id as provided in the synthetic population</w:t>
      </w:r>
      <w:r w:rsidR="00AE2AC4">
        <w:rPr>
          <w:rFonts w:eastAsiaTheme="minorHAnsi"/>
          <w:bCs/>
          <w:color w:val="000000"/>
        </w:rPr>
        <w:t xml:space="preserve"> </w:t>
      </w:r>
      <w:r w:rsidR="00967B77">
        <w:rPr>
          <w:rFonts w:eastAsiaTheme="minorHAnsi"/>
          <w:bCs/>
          <w:color w:val="000000"/>
        </w:rPr>
        <w:t xml:space="preserve">of the agent's mixing </w:t>
      </w:r>
      <w:r>
        <w:rPr>
          <w:rFonts w:eastAsiaTheme="minorHAnsi"/>
          <w:bCs/>
          <w:color w:val="000000"/>
        </w:rPr>
        <w:t>Group</w:t>
      </w:r>
      <w:r w:rsidR="00967B77">
        <w:rPr>
          <w:rFonts w:eastAsiaTheme="minorHAnsi"/>
          <w:bCs/>
          <w:color w:val="000000"/>
        </w:rPr>
        <w:t>Type</w:t>
      </w:r>
      <w:r>
        <w:rPr>
          <w:rFonts w:eastAsiaTheme="minorHAnsi"/>
          <w:bCs/>
          <w:color w:val="000000"/>
        </w:rPr>
        <w:t xml:space="preserve"> group, or -1 if no such group exists</w:t>
      </w:r>
    </w:p>
    <w:p w14:paraId="6E6CB4C1" w14:textId="0AF2AAAC" w:rsidR="00AF3E78" w:rsidRPr="00967B77" w:rsidRDefault="00AF3E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
          <w:bCs/>
          <w:color w:val="000000"/>
        </w:rPr>
        <w:t>admin_of_</w:t>
      </w:r>
      <w:r w:rsidR="000C4770">
        <w:rPr>
          <w:rFonts w:eastAsiaTheme="minorHAnsi"/>
          <w:b/>
          <w:bCs/>
          <w:color w:val="000000"/>
        </w:rPr>
        <w:t>Group</w:t>
      </w:r>
      <w:r>
        <w:rPr>
          <w:rFonts w:eastAsiaTheme="minorHAnsi"/>
          <w:b/>
          <w:bCs/>
          <w:color w:val="000000"/>
        </w:rPr>
        <w:t xml:space="preserve">Type </w:t>
      </w:r>
      <w:r w:rsidRPr="00967B77">
        <w:rPr>
          <w:rFonts w:eastAsiaTheme="minorHAnsi"/>
          <w:bCs/>
          <w:color w:val="000000"/>
        </w:rPr>
        <w:t>--</w:t>
      </w:r>
      <w:r>
        <w:rPr>
          <w:rFonts w:eastAsiaTheme="minorHAnsi"/>
          <w:bCs/>
          <w:color w:val="000000"/>
        </w:rPr>
        <w:t xml:space="preserve"> </w:t>
      </w:r>
      <w:r w:rsidR="000C4770">
        <w:rPr>
          <w:rFonts w:eastAsiaTheme="minorHAnsi"/>
          <w:bCs/>
          <w:color w:val="000000"/>
        </w:rPr>
        <w:t xml:space="preserve">the </w:t>
      </w:r>
      <w:r>
        <w:rPr>
          <w:rFonts w:eastAsiaTheme="minorHAnsi"/>
          <w:bCs/>
          <w:color w:val="000000"/>
        </w:rPr>
        <w:t xml:space="preserve">agent id of the administrative agent associated with the agent's </w:t>
      </w:r>
      <w:r w:rsidR="000C4770">
        <w:rPr>
          <w:rFonts w:eastAsiaTheme="minorHAnsi"/>
          <w:bCs/>
          <w:color w:val="000000"/>
        </w:rPr>
        <w:t>GroupType</w:t>
      </w:r>
      <w:r>
        <w:rPr>
          <w:rFonts w:eastAsiaTheme="minorHAnsi"/>
          <w:bCs/>
          <w:color w:val="000000"/>
        </w:rPr>
        <w:t xml:space="preserve"> group </w:t>
      </w:r>
      <w:r w:rsidR="000C4770">
        <w:rPr>
          <w:rFonts w:eastAsiaTheme="minorHAnsi"/>
          <w:bCs/>
          <w:color w:val="000000"/>
        </w:rPr>
        <w:t>or -1 if no sich group exists</w:t>
      </w:r>
    </w:p>
    <w:p w14:paraId="2536391B" w14:textId="77777777" w:rsidR="000C4770" w:rsidRPr="00640B4E"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income_of_</w:t>
      </w:r>
      <w:r>
        <w:rPr>
          <w:rFonts w:eastAsiaTheme="minorHAnsi"/>
          <w:b/>
          <w:bCs/>
          <w:color w:val="000000"/>
        </w:rPr>
        <w:t>Group</w:t>
      </w:r>
      <w:r w:rsidRPr="00C73169">
        <w:rPr>
          <w:rFonts w:eastAsiaTheme="minorHAnsi"/>
          <w:b/>
          <w:bCs/>
          <w:color w:val="000000"/>
        </w:rPr>
        <w:t>Type</w:t>
      </w:r>
      <w:r w:rsidRPr="00640B4E">
        <w:rPr>
          <w:rFonts w:eastAsiaTheme="minorHAnsi"/>
          <w:bCs/>
          <w:color w:val="000000"/>
        </w:rPr>
        <w:t xml:space="preserve"> -- mean household income of members of the agent's </w:t>
      </w:r>
      <w:r>
        <w:rPr>
          <w:rFonts w:eastAsiaTheme="minorHAnsi"/>
          <w:bCs/>
          <w:color w:val="000000"/>
        </w:rPr>
        <w:t>Group</w:t>
      </w:r>
      <w:r w:rsidRPr="00640B4E">
        <w:rPr>
          <w:rFonts w:eastAsiaTheme="minorHAnsi"/>
          <w:bCs/>
          <w:color w:val="000000"/>
        </w:rPr>
        <w:t>Type</w:t>
      </w:r>
      <w:r>
        <w:rPr>
          <w:rFonts w:eastAsiaTheme="minorHAnsi"/>
          <w:bCs/>
          <w:color w:val="000000"/>
        </w:rPr>
        <w:t xml:space="preserve"> group</w:t>
      </w:r>
    </w:p>
    <w:p w14:paraId="2C3983DF" w14:textId="77777777" w:rsidR="000C4770" w:rsidRPr="00640B4E" w:rsidRDefault="000C4770"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ize_of_</w:t>
      </w:r>
      <w:r>
        <w:rPr>
          <w:rFonts w:eastAsiaTheme="minorHAnsi"/>
          <w:b/>
          <w:bCs/>
          <w:color w:val="000000"/>
        </w:rPr>
        <w:t>Group</w:t>
      </w:r>
      <w:r w:rsidRPr="00C73169">
        <w:rPr>
          <w:rFonts w:eastAsiaTheme="minorHAnsi"/>
          <w:b/>
          <w:bCs/>
          <w:color w:val="000000"/>
        </w:rPr>
        <w:t xml:space="preserve">Type </w:t>
      </w:r>
      <w:r w:rsidRPr="00640B4E">
        <w:rPr>
          <w:rFonts w:eastAsiaTheme="minorHAnsi"/>
          <w:bCs/>
          <w:color w:val="000000"/>
        </w:rPr>
        <w:t xml:space="preserve">-- number of members of the agent's </w:t>
      </w:r>
      <w:r>
        <w:rPr>
          <w:rFonts w:eastAsiaTheme="minorHAnsi"/>
          <w:bCs/>
          <w:color w:val="000000"/>
        </w:rPr>
        <w:t>Group</w:t>
      </w:r>
      <w:r w:rsidRPr="00640B4E">
        <w:rPr>
          <w:rFonts w:eastAsiaTheme="minorHAnsi"/>
          <w:bCs/>
          <w:color w:val="000000"/>
        </w:rPr>
        <w:t>Type</w:t>
      </w:r>
      <w:r>
        <w:rPr>
          <w:rFonts w:eastAsiaTheme="minorHAnsi"/>
          <w:bCs/>
          <w:color w:val="000000"/>
        </w:rPr>
        <w:t xml:space="preserve"> group</w:t>
      </w:r>
    </w:p>
    <w:p w14:paraId="279357A1" w14:textId="47490C3D"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lastRenderedPageBreak/>
        <w:t>elevation_of_PlaceType</w:t>
      </w:r>
      <w:r w:rsidRPr="00640B4E">
        <w:rPr>
          <w:rFonts w:eastAsiaTheme="minorHAnsi"/>
          <w:bCs/>
          <w:color w:val="000000"/>
        </w:rPr>
        <w:t xml:space="preserve"> -- meters above sea level</w:t>
      </w:r>
    </w:p>
    <w:p w14:paraId="3B1E2970"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di_national_rank_of_PlaceType</w:t>
      </w:r>
      <w:r w:rsidRPr="00640B4E">
        <w:rPr>
          <w:rFonts w:eastAsiaTheme="minorHAnsi"/>
          <w:bCs/>
          <w:color w:val="000000"/>
        </w:rPr>
        <w:t xml:space="preserve"> -- National ADR rank of block group containg agent's PlaceType (1..100)</w:t>
      </w:r>
    </w:p>
    <w:p w14:paraId="0F286F8E"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adi_state_rank_of_PlaceType</w:t>
      </w:r>
      <w:r w:rsidRPr="00640B4E">
        <w:rPr>
          <w:rFonts w:eastAsiaTheme="minorHAnsi"/>
          <w:bCs/>
          <w:color w:val="000000"/>
        </w:rPr>
        <w:t xml:space="preserve"> -- State ADR ranking of block group containing agent's PlaceType (1..10)</w:t>
      </w:r>
    </w:p>
    <w:p w14:paraId="1D4C411A"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block_group_of_PlaceType</w:t>
      </w:r>
      <w:r w:rsidRPr="00640B4E">
        <w:rPr>
          <w:rFonts w:eastAsiaTheme="minorHAnsi"/>
          <w:bCs/>
          <w:color w:val="000000"/>
        </w:rPr>
        <w:t xml:space="preserve"> -- FIPS code</w:t>
      </w:r>
    </w:p>
    <w:p w14:paraId="116A43DC" w14:textId="77777777" w:rsidR="00DB0C78" w:rsidRPr="00640B4E"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census_tract_of_PlaceType</w:t>
      </w:r>
      <w:r w:rsidRPr="00640B4E">
        <w:rPr>
          <w:rFonts w:eastAsiaTheme="minorHAnsi"/>
          <w:bCs/>
          <w:color w:val="000000"/>
        </w:rPr>
        <w:t xml:space="preserve"> -- FIPS code</w:t>
      </w:r>
    </w:p>
    <w:p w14:paraId="34BA185A" w14:textId="77777777"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county_of_PlaceType</w:t>
      </w:r>
      <w:r w:rsidRPr="00640B4E">
        <w:rPr>
          <w:rFonts w:eastAsiaTheme="minorHAnsi"/>
          <w:bCs/>
          <w:color w:val="000000"/>
        </w:rPr>
        <w:t xml:space="preserve"> -- FIPS code</w:t>
      </w:r>
    </w:p>
    <w:p w14:paraId="62450ED5" w14:textId="5CFA441D" w:rsidR="00DB0C78" w:rsidRDefault="00DB0C78"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C73169">
        <w:rPr>
          <w:rFonts w:eastAsiaTheme="minorHAnsi"/>
          <w:b/>
          <w:bCs/>
          <w:color w:val="000000"/>
        </w:rPr>
        <w:t>state_of_PlaceType</w:t>
      </w:r>
      <w:r w:rsidRPr="00857912">
        <w:rPr>
          <w:rFonts w:eastAsiaTheme="minorHAnsi"/>
          <w:bCs/>
          <w:color w:val="000000"/>
        </w:rPr>
        <w:t xml:space="preserve"> -- FIPS code</w:t>
      </w:r>
    </w:p>
    <w:p w14:paraId="0813F3B7" w14:textId="1C3867FD" w:rsidR="00E22A3E" w:rsidRDefault="00E22A3E"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E22A3E">
        <w:rPr>
          <w:rFonts w:eastAsiaTheme="minorHAnsi"/>
          <w:b/>
          <w:bCs/>
          <w:color w:val="000000"/>
        </w:rPr>
        <w:t>latitude_of_PlaceType</w:t>
      </w:r>
      <w:r>
        <w:rPr>
          <w:rFonts w:eastAsiaTheme="minorHAnsi"/>
          <w:bCs/>
          <w:color w:val="000000"/>
        </w:rPr>
        <w:t xml:space="preserve"> -- latitude of agent's place</w:t>
      </w:r>
    </w:p>
    <w:p w14:paraId="3AFA18DF" w14:textId="74DD6DD1" w:rsidR="00E22A3E" w:rsidRPr="00E22A3E" w:rsidRDefault="00E22A3E" w:rsidP="00790036">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E22A3E">
        <w:rPr>
          <w:rFonts w:eastAsiaTheme="minorHAnsi"/>
          <w:b/>
          <w:bCs/>
          <w:color w:val="000000"/>
        </w:rPr>
        <w:t>l</w:t>
      </w:r>
      <w:r>
        <w:rPr>
          <w:rFonts w:eastAsiaTheme="minorHAnsi"/>
          <w:b/>
          <w:bCs/>
          <w:color w:val="000000"/>
        </w:rPr>
        <w:t>ongitude</w:t>
      </w:r>
      <w:r w:rsidRPr="00E22A3E">
        <w:rPr>
          <w:rFonts w:eastAsiaTheme="minorHAnsi"/>
          <w:b/>
          <w:bCs/>
          <w:color w:val="000000"/>
        </w:rPr>
        <w:t>_of_PlaceType</w:t>
      </w:r>
      <w:r>
        <w:rPr>
          <w:rFonts w:eastAsiaTheme="minorHAnsi"/>
          <w:bCs/>
          <w:color w:val="000000"/>
        </w:rPr>
        <w:t xml:space="preserve"> -- longitude of agent's place</w:t>
      </w:r>
    </w:p>
    <w:p w14:paraId="314F800C" w14:textId="77777777" w:rsidR="00E7788D" w:rsidRDefault="00E7788D" w:rsidP="00E7788D">
      <w:pPr>
        <w:pStyle w:val="Heading3"/>
        <w:rPr>
          <w:rFonts w:eastAsiaTheme="minorHAnsi"/>
        </w:rPr>
      </w:pPr>
    </w:p>
    <w:p w14:paraId="284F03B8" w14:textId="3494E8B4" w:rsidR="00E7788D" w:rsidRDefault="00E7788D" w:rsidP="00E7788D">
      <w:pPr>
        <w:pStyle w:val="Heading3"/>
        <w:rPr>
          <w:rFonts w:eastAsiaTheme="minorHAnsi"/>
        </w:rPr>
      </w:pPr>
      <w:bookmarkStart w:id="67" w:name="_Factors_based_on"/>
      <w:bookmarkStart w:id="68" w:name="_Toc27037370"/>
      <w:bookmarkEnd w:id="67"/>
      <w:r w:rsidRPr="00640B4E">
        <w:rPr>
          <w:rFonts w:eastAsiaTheme="minorHAnsi"/>
        </w:rPr>
        <w:t xml:space="preserve">Factors based on </w:t>
      </w:r>
      <w:r>
        <w:rPr>
          <w:rFonts w:eastAsiaTheme="minorHAnsi"/>
        </w:rPr>
        <w:t xml:space="preserve">the </w:t>
      </w:r>
      <w:r w:rsidRPr="00640B4E">
        <w:rPr>
          <w:rFonts w:eastAsiaTheme="minorHAnsi"/>
        </w:rPr>
        <w:t xml:space="preserve">agent's </w:t>
      </w:r>
      <w:r>
        <w:rPr>
          <w:rFonts w:eastAsiaTheme="minorHAnsi"/>
        </w:rPr>
        <w:t>network</w:t>
      </w:r>
      <w:r w:rsidR="008E026F">
        <w:rPr>
          <w:rFonts w:eastAsiaTheme="minorHAnsi"/>
        </w:rPr>
        <w:t>s</w:t>
      </w:r>
      <w:bookmarkEnd w:id="68"/>
    </w:p>
    <w:p w14:paraId="6CE990DB" w14:textId="77777777" w:rsidR="004832CB" w:rsidRPr="004832CB" w:rsidRDefault="004832CB" w:rsidP="004832CB">
      <w:pPr>
        <w:rPr>
          <w:rFonts w:eastAsiaTheme="minorHAnsi"/>
        </w:rPr>
      </w:pPr>
    </w:p>
    <w:p w14:paraId="0E8553C7" w14:textId="2BF15A9C" w:rsidR="00E7788D" w:rsidRPr="007D7394" w:rsidRDefault="007D7394" w:rsidP="00364C73">
      <w:pPr>
        <w:pStyle w:val="ListParagraph"/>
        <w:numPr>
          <w:ilvl w:val="0"/>
          <w:numId w:val="33"/>
        </w:numPr>
        <w:rPr>
          <w:rFonts w:eastAsiaTheme="minorHAnsi"/>
          <w:b/>
        </w:rPr>
      </w:pPr>
      <w:r w:rsidRPr="007D7394">
        <w:rPr>
          <w:rFonts w:eastAsiaTheme="minorHAnsi"/>
          <w:b/>
        </w:rPr>
        <w:t>in_degree_of_</w:t>
      </w:r>
      <w:r w:rsidRPr="007D7394">
        <w:rPr>
          <w:rFonts w:eastAsiaTheme="minorHAnsi"/>
          <w:b/>
          <w:i/>
        </w:rPr>
        <w:t>Network</w:t>
      </w:r>
      <w:r>
        <w:rPr>
          <w:rFonts w:eastAsiaTheme="minorHAnsi"/>
        </w:rPr>
        <w:t xml:space="preserve"> -- agent's in-degree in given network</w:t>
      </w:r>
    </w:p>
    <w:p w14:paraId="4F4A17BE" w14:textId="2164F113" w:rsidR="007D7394" w:rsidRPr="007D7394" w:rsidRDefault="007D7394" w:rsidP="00364C73">
      <w:pPr>
        <w:pStyle w:val="ListParagraph"/>
        <w:numPr>
          <w:ilvl w:val="0"/>
          <w:numId w:val="33"/>
        </w:numPr>
        <w:rPr>
          <w:rFonts w:eastAsiaTheme="minorHAnsi"/>
          <w:b/>
        </w:rPr>
      </w:pPr>
      <w:r w:rsidRPr="007D7394">
        <w:rPr>
          <w:rFonts w:eastAsiaTheme="minorHAnsi"/>
          <w:b/>
        </w:rPr>
        <w:t>in_degree_of_</w:t>
      </w:r>
      <w:r w:rsidRPr="007D7394">
        <w:rPr>
          <w:rFonts w:eastAsiaTheme="minorHAnsi"/>
          <w:b/>
          <w:i/>
        </w:rPr>
        <w:t>Network</w:t>
      </w:r>
      <w:r>
        <w:rPr>
          <w:rFonts w:eastAsiaTheme="minorHAnsi"/>
        </w:rPr>
        <w:t xml:space="preserve"> -- agent'ds out-degree in given network</w:t>
      </w:r>
    </w:p>
    <w:p w14:paraId="687DAFBC" w14:textId="45FBCA14" w:rsidR="007D7394" w:rsidRPr="007D7394" w:rsidRDefault="007D7394" w:rsidP="00364C73">
      <w:pPr>
        <w:pStyle w:val="ListParagraph"/>
        <w:numPr>
          <w:ilvl w:val="0"/>
          <w:numId w:val="33"/>
        </w:numPr>
        <w:rPr>
          <w:rFonts w:eastAsiaTheme="minorHAnsi"/>
          <w:b/>
        </w:rPr>
      </w:pPr>
      <w:r w:rsidRPr="007D7394">
        <w:rPr>
          <w:rFonts w:eastAsiaTheme="minorHAnsi"/>
          <w:b/>
        </w:rPr>
        <w:t>degree_of_</w:t>
      </w:r>
      <w:r w:rsidRPr="007D7394">
        <w:rPr>
          <w:rFonts w:eastAsiaTheme="minorHAnsi"/>
          <w:b/>
          <w:i/>
        </w:rPr>
        <w:t>Network</w:t>
      </w:r>
      <w:r>
        <w:rPr>
          <w:rFonts w:eastAsiaTheme="minorHAnsi"/>
        </w:rPr>
        <w:t xml:space="preserve"> -- agent's degree in given undirected network </w:t>
      </w:r>
    </w:p>
    <w:p w14:paraId="38CBA5BA" w14:textId="3B7E8F31" w:rsidR="007D7394" w:rsidRPr="007D7394" w:rsidRDefault="007D7394" w:rsidP="00364C73">
      <w:pPr>
        <w:pStyle w:val="ListParagraph"/>
        <w:numPr>
          <w:ilvl w:val="0"/>
          <w:numId w:val="33"/>
        </w:numPr>
        <w:rPr>
          <w:rFonts w:eastAsiaTheme="minorHAnsi"/>
          <w:b/>
        </w:rPr>
      </w:pPr>
      <w:r w:rsidRPr="007D7394">
        <w:rPr>
          <w:rFonts w:eastAsiaTheme="minorHAnsi"/>
          <w:b/>
        </w:rPr>
        <w:t>i</w:t>
      </w:r>
      <w:r>
        <w:rPr>
          <w:rFonts w:eastAsiaTheme="minorHAnsi"/>
          <w:b/>
        </w:rPr>
        <w:t>d_of_last_inward_edge_in</w:t>
      </w:r>
      <w:r w:rsidRPr="007D7394">
        <w:rPr>
          <w:rFonts w:eastAsiaTheme="minorHAnsi"/>
          <w:b/>
        </w:rPr>
        <w:t>_</w:t>
      </w:r>
      <w:r w:rsidRPr="007D7394">
        <w:rPr>
          <w:rFonts w:eastAsiaTheme="minorHAnsi"/>
          <w:b/>
          <w:i/>
        </w:rPr>
        <w:t>Network</w:t>
      </w:r>
      <w:r>
        <w:rPr>
          <w:rFonts w:eastAsiaTheme="minorHAnsi"/>
        </w:rPr>
        <w:t xml:space="preserve"> -- id of last agent connected to the agent </w:t>
      </w:r>
    </w:p>
    <w:p w14:paraId="1FB20359" w14:textId="0493BEA3" w:rsidR="007D7394" w:rsidRPr="007D7394" w:rsidRDefault="007D7394" w:rsidP="00364C73">
      <w:pPr>
        <w:pStyle w:val="ListParagraph"/>
        <w:numPr>
          <w:ilvl w:val="0"/>
          <w:numId w:val="33"/>
        </w:numPr>
        <w:rPr>
          <w:rFonts w:eastAsiaTheme="minorHAnsi"/>
          <w:b/>
        </w:rPr>
      </w:pPr>
      <w:r w:rsidRPr="007D7394">
        <w:rPr>
          <w:rFonts w:eastAsiaTheme="minorHAnsi"/>
          <w:b/>
        </w:rPr>
        <w:t>i</w:t>
      </w:r>
      <w:r>
        <w:rPr>
          <w:rFonts w:eastAsiaTheme="minorHAnsi"/>
          <w:b/>
        </w:rPr>
        <w:t>d_of_last_outward_edge_in</w:t>
      </w:r>
      <w:r w:rsidRPr="007D7394">
        <w:rPr>
          <w:rFonts w:eastAsiaTheme="minorHAnsi"/>
          <w:b/>
        </w:rPr>
        <w:t>_</w:t>
      </w:r>
      <w:r w:rsidRPr="007D7394">
        <w:rPr>
          <w:rFonts w:eastAsiaTheme="minorHAnsi"/>
          <w:b/>
          <w:i/>
        </w:rPr>
        <w:t>Network</w:t>
      </w:r>
      <w:r>
        <w:rPr>
          <w:rFonts w:eastAsiaTheme="minorHAnsi"/>
        </w:rPr>
        <w:t xml:space="preserve"> -- id of last agent connected from the agent</w:t>
      </w:r>
    </w:p>
    <w:p w14:paraId="2B747D8D" w14:textId="1BF46EF6" w:rsidR="007D7394" w:rsidRPr="007D7394" w:rsidRDefault="007D7394" w:rsidP="00364C73">
      <w:pPr>
        <w:pStyle w:val="ListParagraph"/>
        <w:numPr>
          <w:ilvl w:val="0"/>
          <w:numId w:val="33"/>
        </w:numPr>
        <w:rPr>
          <w:rFonts w:eastAsiaTheme="minorHAnsi"/>
          <w:b/>
        </w:rPr>
      </w:pPr>
      <w:r w:rsidRPr="007D7394">
        <w:rPr>
          <w:rFonts w:eastAsiaTheme="minorHAnsi"/>
          <w:b/>
        </w:rPr>
        <w:t>i</w:t>
      </w:r>
      <w:r>
        <w:rPr>
          <w:rFonts w:eastAsiaTheme="minorHAnsi"/>
          <w:b/>
        </w:rPr>
        <w:t>d_of_max_weight_inward_edge_in</w:t>
      </w:r>
      <w:r w:rsidRPr="007D7394">
        <w:rPr>
          <w:rFonts w:eastAsiaTheme="minorHAnsi"/>
          <w:b/>
        </w:rPr>
        <w:t>_</w:t>
      </w:r>
      <w:r w:rsidRPr="007D7394">
        <w:rPr>
          <w:rFonts w:eastAsiaTheme="minorHAnsi"/>
          <w:b/>
          <w:i/>
        </w:rPr>
        <w:t>Network</w:t>
      </w:r>
      <w:r>
        <w:rPr>
          <w:rFonts w:eastAsiaTheme="minorHAnsi"/>
        </w:rPr>
        <w:t xml:space="preserve"> -- id of agent with the </w:t>
      </w:r>
      <w:r w:rsidR="00CA6C2C">
        <w:rPr>
          <w:rFonts w:eastAsiaTheme="minorHAnsi"/>
        </w:rPr>
        <w:t>maximum</w:t>
      </w:r>
      <w:r>
        <w:rPr>
          <w:rFonts w:eastAsiaTheme="minorHAnsi"/>
        </w:rPr>
        <w:t xml:space="preserve"> incoming edge weight to the agent</w:t>
      </w:r>
    </w:p>
    <w:p w14:paraId="1207C62B" w14:textId="48A33987" w:rsidR="007D7394" w:rsidRPr="00CA6C2C" w:rsidRDefault="007D7394" w:rsidP="00364C73">
      <w:pPr>
        <w:pStyle w:val="ListParagraph"/>
        <w:numPr>
          <w:ilvl w:val="0"/>
          <w:numId w:val="33"/>
        </w:numPr>
        <w:rPr>
          <w:rFonts w:eastAsiaTheme="minorHAnsi"/>
          <w:b/>
        </w:rPr>
      </w:pPr>
      <w:r w:rsidRPr="007D7394">
        <w:rPr>
          <w:rFonts w:eastAsiaTheme="minorHAnsi"/>
          <w:b/>
        </w:rPr>
        <w:t>i</w:t>
      </w:r>
      <w:r>
        <w:rPr>
          <w:rFonts w:eastAsiaTheme="minorHAnsi"/>
          <w:b/>
        </w:rPr>
        <w:t>d_of_max_weight_outward_edge_in</w:t>
      </w:r>
      <w:r w:rsidRPr="007D7394">
        <w:rPr>
          <w:rFonts w:eastAsiaTheme="minorHAnsi"/>
          <w:b/>
        </w:rPr>
        <w:t>_</w:t>
      </w:r>
      <w:r w:rsidRPr="007D7394">
        <w:rPr>
          <w:rFonts w:eastAsiaTheme="minorHAnsi"/>
          <w:b/>
          <w:i/>
        </w:rPr>
        <w:t>Network</w:t>
      </w:r>
      <w:r>
        <w:rPr>
          <w:rFonts w:eastAsiaTheme="minorHAnsi"/>
        </w:rPr>
        <w:t xml:space="preserve">-- id of agent with the </w:t>
      </w:r>
      <w:r w:rsidR="00CA6C2C">
        <w:rPr>
          <w:rFonts w:eastAsiaTheme="minorHAnsi"/>
        </w:rPr>
        <w:t>maximum</w:t>
      </w:r>
      <w:r>
        <w:rPr>
          <w:rFonts w:eastAsiaTheme="minorHAnsi"/>
        </w:rPr>
        <w:t xml:space="preserve"> </w:t>
      </w:r>
      <w:r w:rsidR="00CA6C2C">
        <w:rPr>
          <w:rFonts w:eastAsiaTheme="minorHAnsi"/>
        </w:rPr>
        <w:t>outward</w:t>
      </w:r>
      <w:r>
        <w:rPr>
          <w:rFonts w:eastAsiaTheme="minorHAnsi"/>
        </w:rPr>
        <w:t xml:space="preserve"> edge weight from the agent</w:t>
      </w:r>
    </w:p>
    <w:p w14:paraId="75CC747F" w14:textId="77DAB408" w:rsidR="00CA6C2C" w:rsidRPr="007D7394" w:rsidRDefault="00CA6C2C" w:rsidP="00364C73">
      <w:pPr>
        <w:pStyle w:val="ListParagraph"/>
        <w:numPr>
          <w:ilvl w:val="0"/>
          <w:numId w:val="33"/>
        </w:numPr>
        <w:rPr>
          <w:rFonts w:eastAsiaTheme="minorHAnsi"/>
          <w:b/>
        </w:rPr>
      </w:pPr>
      <w:r w:rsidRPr="007D7394">
        <w:rPr>
          <w:rFonts w:eastAsiaTheme="minorHAnsi"/>
          <w:b/>
        </w:rPr>
        <w:t>i</w:t>
      </w:r>
      <w:r>
        <w:rPr>
          <w:rFonts w:eastAsiaTheme="minorHAnsi"/>
          <w:b/>
        </w:rPr>
        <w:t>d_of_min_weight_inward_edge_in</w:t>
      </w:r>
      <w:r w:rsidRPr="007D7394">
        <w:rPr>
          <w:rFonts w:eastAsiaTheme="minorHAnsi"/>
          <w:b/>
        </w:rPr>
        <w:t>_</w:t>
      </w:r>
      <w:r w:rsidRPr="007D7394">
        <w:rPr>
          <w:rFonts w:eastAsiaTheme="minorHAnsi"/>
          <w:b/>
          <w:i/>
        </w:rPr>
        <w:t>Network</w:t>
      </w:r>
      <w:r>
        <w:rPr>
          <w:rFonts w:eastAsiaTheme="minorHAnsi"/>
        </w:rPr>
        <w:t xml:space="preserve"> -- id of agent with the minimum incoming edge weight to the agent</w:t>
      </w:r>
    </w:p>
    <w:p w14:paraId="3F9E1051" w14:textId="6D03F837" w:rsidR="00CA6C2C" w:rsidRPr="007D7394" w:rsidRDefault="00CA6C2C" w:rsidP="00364C73">
      <w:pPr>
        <w:pStyle w:val="ListParagraph"/>
        <w:numPr>
          <w:ilvl w:val="0"/>
          <w:numId w:val="33"/>
        </w:numPr>
        <w:rPr>
          <w:rFonts w:eastAsiaTheme="minorHAnsi"/>
          <w:b/>
        </w:rPr>
      </w:pPr>
      <w:r w:rsidRPr="007D7394">
        <w:rPr>
          <w:rFonts w:eastAsiaTheme="minorHAnsi"/>
          <w:b/>
        </w:rPr>
        <w:t>i</w:t>
      </w:r>
      <w:r>
        <w:rPr>
          <w:rFonts w:eastAsiaTheme="minorHAnsi"/>
          <w:b/>
        </w:rPr>
        <w:t>d_of_min_weight_outward_edge_in</w:t>
      </w:r>
      <w:r w:rsidRPr="007D7394">
        <w:rPr>
          <w:rFonts w:eastAsiaTheme="minorHAnsi"/>
          <w:b/>
        </w:rPr>
        <w:t>_</w:t>
      </w:r>
      <w:r w:rsidRPr="007D7394">
        <w:rPr>
          <w:rFonts w:eastAsiaTheme="minorHAnsi"/>
          <w:b/>
          <w:i/>
        </w:rPr>
        <w:t>Network</w:t>
      </w:r>
      <w:r>
        <w:rPr>
          <w:rFonts w:eastAsiaTheme="minorHAnsi"/>
        </w:rPr>
        <w:t>-- id of agent with the minimum outward edge weight from the agent</w:t>
      </w:r>
    </w:p>
    <w:p w14:paraId="71D7906C" w14:textId="77777777" w:rsidR="00CA6C2C" w:rsidRPr="007D7394" w:rsidRDefault="00CA6C2C" w:rsidP="00CA6C2C">
      <w:pPr>
        <w:pStyle w:val="ListParagraph"/>
        <w:ind w:left="360"/>
        <w:rPr>
          <w:rFonts w:eastAsiaTheme="minorHAnsi"/>
          <w:b/>
        </w:rPr>
      </w:pPr>
    </w:p>
    <w:p w14:paraId="66184402" w14:textId="77777777" w:rsidR="001C105D" w:rsidRDefault="001C105D" w:rsidP="00355BE2">
      <w:pPr>
        <w:pStyle w:val="Heading2"/>
        <w:rPr>
          <w:rFonts w:eastAsiaTheme="minorHAnsi"/>
        </w:rPr>
      </w:pPr>
    </w:p>
    <w:p w14:paraId="149391CB" w14:textId="77777777" w:rsidR="001C105D" w:rsidRDefault="001C105D">
      <w:pPr>
        <w:rPr>
          <w:rFonts w:asciiTheme="majorHAnsi" w:eastAsiaTheme="minorHAnsi" w:hAnsiTheme="majorHAnsi" w:cstheme="majorBidi"/>
          <w:color w:val="2F5496" w:themeColor="accent1" w:themeShade="BF"/>
          <w:sz w:val="26"/>
          <w:szCs w:val="26"/>
        </w:rPr>
      </w:pPr>
      <w:r>
        <w:rPr>
          <w:rFonts w:eastAsiaTheme="minorHAnsi"/>
        </w:rPr>
        <w:br w:type="page"/>
      </w:r>
    </w:p>
    <w:p w14:paraId="062C2E95" w14:textId="288917D2" w:rsidR="00355BE2" w:rsidRDefault="00355BE2" w:rsidP="00355BE2">
      <w:pPr>
        <w:pStyle w:val="Heading2"/>
        <w:rPr>
          <w:rFonts w:eastAsiaTheme="minorHAnsi"/>
        </w:rPr>
      </w:pPr>
      <w:bookmarkStart w:id="69" w:name="_Toc27037371"/>
      <w:r>
        <w:rPr>
          <w:rFonts w:eastAsiaTheme="minorHAnsi"/>
        </w:rPr>
        <w:lastRenderedPageBreak/>
        <w:t>Expressions</w:t>
      </w:r>
      <w:bookmarkEnd w:id="69"/>
    </w:p>
    <w:p w14:paraId="6803C22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33D0D17" w14:textId="550AB30B" w:rsidR="00355BE2" w:rsidRPr="00C73169" w:rsidRDefault="003D2B4F"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FRED program statement</w:t>
      </w:r>
      <w:r w:rsidR="00355BE2" w:rsidRPr="00C73169">
        <w:rPr>
          <w:rFonts w:eastAsiaTheme="minorHAnsi"/>
          <w:bCs/>
          <w:color w:val="000000"/>
        </w:rPr>
        <w:t xml:space="preserve"> can include numerical expressions </w:t>
      </w:r>
      <w:r w:rsidR="00355BE2">
        <w:rPr>
          <w:rFonts w:eastAsiaTheme="minorHAnsi"/>
          <w:bCs/>
          <w:color w:val="000000"/>
        </w:rPr>
        <w:t xml:space="preserve">that are </w:t>
      </w:r>
      <w:r w:rsidR="00355BE2" w:rsidRPr="00C73169">
        <w:rPr>
          <w:rFonts w:eastAsiaTheme="minorHAnsi"/>
          <w:bCs/>
          <w:color w:val="000000"/>
        </w:rPr>
        <w:t>defined over an agent’s Factors. Expression are defined by the following formal grammar:</w:t>
      </w:r>
    </w:p>
    <w:p w14:paraId="082C15E8" w14:textId="77777777" w:rsidR="00355BE2" w:rsidRPr="00C73169"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E512426" w14:textId="669F43E1"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Expression</w:t>
      </w:r>
      <w:r w:rsidRPr="00C73169">
        <w:rPr>
          <w:rFonts w:eastAsiaTheme="minorHAnsi"/>
          <w:b/>
          <w:bCs/>
          <w:color w:val="000000"/>
        </w:rPr>
        <w:t xml:space="preserve"> = </w:t>
      </w:r>
      <w:r w:rsidRPr="003D2B4F">
        <w:rPr>
          <w:rFonts w:eastAsiaTheme="minorHAnsi"/>
          <w:b/>
          <w:bCs/>
          <w:i/>
          <w:color w:val="000000"/>
        </w:rPr>
        <w:t>simple_factor</w:t>
      </w:r>
      <w:r w:rsidRPr="00C73169">
        <w:rPr>
          <w:rFonts w:eastAsiaTheme="minorHAnsi"/>
          <w:b/>
          <w:bCs/>
          <w:color w:val="000000"/>
        </w:rPr>
        <w:t xml:space="preserve"> | real number | </w:t>
      </w:r>
      <w:r w:rsidRPr="003D2B4F">
        <w:rPr>
          <w:rFonts w:eastAsiaTheme="minorHAnsi"/>
          <w:b/>
          <w:bCs/>
          <w:i/>
          <w:color w:val="000000"/>
        </w:rPr>
        <w:t>func1</w:t>
      </w:r>
      <w:r w:rsidRPr="00C73169">
        <w:rPr>
          <w:rFonts w:eastAsiaTheme="minorHAnsi"/>
          <w:b/>
          <w:bCs/>
          <w:color w:val="000000"/>
        </w:rPr>
        <w:t>(Exp</w:t>
      </w:r>
      <w:r>
        <w:rPr>
          <w:rFonts w:eastAsiaTheme="minorHAnsi"/>
          <w:b/>
          <w:bCs/>
          <w:color w:val="000000"/>
        </w:rPr>
        <w:t>ression</w:t>
      </w:r>
      <w:r w:rsidRPr="00C73169">
        <w:rPr>
          <w:rFonts w:eastAsiaTheme="minorHAnsi"/>
          <w:b/>
          <w:bCs/>
          <w:color w:val="000000"/>
        </w:rPr>
        <w:t>1</w:t>
      </w:r>
      <w:r>
        <w:rPr>
          <w:rFonts w:eastAsiaTheme="minorHAnsi"/>
          <w:b/>
          <w:bCs/>
          <w:color w:val="000000"/>
        </w:rPr>
        <w:t xml:space="preserve">) </w:t>
      </w:r>
      <w:r w:rsidRPr="00C73169">
        <w:rPr>
          <w:rFonts w:eastAsiaTheme="minorHAnsi"/>
          <w:b/>
          <w:bCs/>
          <w:color w:val="000000"/>
        </w:rPr>
        <w:t xml:space="preserve">| </w:t>
      </w:r>
      <w:r w:rsidRPr="003D2B4F">
        <w:rPr>
          <w:rFonts w:eastAsiaTheme="minorHAnsi"/>
          <w:b/>
          <w:bCs/>
          <w:i/>
          <w:color w:val="000000"/>
        </w:rPr>
        <w:t>func2</w:t>
      </w:r>
      <w:r w:rsidRPr="00C73169">
        <w:rPr>
          <w:rFonts w:eastAsiaTheme="minorHAnsi"/>
          <w:b/>
          <w:bCs/>
          <w:color w:val="000000"/>
        </w:rPr>
        <w:t>(Exp</w:t>
      </w:r>
      <w:r>
        <w:rPr>
          <w:rFonts w:eastAsiaTheme="minorHAnsi"/>
          <w:b/>
          <w:bCs/>
          <w:color w:val="000000"/>
        </w:rPr>
        <w:t>ression</w:t>
      </w:r>
      <w:r w:rsidRPr="00C73169">
        <w:rPr>
          <w:rFonts w:eastAsiaTheme="minorHAnsi"/>
          <w:b/>
          <w:bCs/>
          <w:color w:val="000000"/>
        </w:rPr>
        <w:t>1,Exp</w:t>
      </w:r>
      <w:r>
        <w:rPr>
          <w:rFonts w:eastAsiaTheme="minorHAnsi"/>
          <w:b/>
          <w:bCs/>
          <w:color w:val="000000"/>
        </w:rPr>
        <w:t>ression</w:t>
      </w:r>
      <w:r w:rsidRPr="00C73169">
        <w:rPr>
          <w:rFonts w:eastAsiaTheme="minorHAnsi"/>
          <w:b/>
          <w:bCs/>
          <w:color w:val="000000"/>
        </w:rPr>
        <w:t xml:space="preserve">2) </w:t>
      </w:r>
    </w:p>
    <w:p w14:paraId="29E4887E"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F551693" w14:textId="0B3EE52E"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func1</w:t>
      </w:r>
      <w:r>
        <w:rPr>
          <w:rFonts w:eastAsiaTheme="minorHAnsi"/>
          <w:b/>
          <w:bCs/>
          <w:color w:val="000000"/>
        </w:rPr>
        <w:t xml:space="preserve"> = log | exp | abs</w:t>
      </w:r>
      <w:r w:rsidR="002A08AF">
        <w:rPr>
          <w:rFonts w:eastAsiaTheme="minorHAnsi"/>
          <w:b/>
          <w:bCs/>
          <w:color w:val="000000"/>
        </w:rPr>
        <w:t xml:space="preserve"> | sin | cos</w:t>
      </w:r>
    </w:p>
    <w:p w14:paraId="3E4FE636"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A3F732C" w14:textId="783870C1"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func2</w:t>
      </w:r>
      <w:r>
        <w:rPr>
          <w:rFonts w:eastAsiaTheme="minorHAnsi"/>
          <w:b/>
          <w:bCs/>
          <w:color w:val="000000"/>
        </w:rPr>
        <w:t xml:space="preserve"> = add | sub | mult | div | dist | equal | min | max | uniform | normal | lognormal</w:t>
      </w:r>
      <w:r w:rsidR="0095515D">
        <w:rPr>
          <w:rFonts w:eastAsiaTheme="minorHAnsi"/>
          <w:b/>
          <w:bCs/>
          <w:color w:val="000000"/>
        </w:rPr>
        <w:t xml:space="preserve"> | select</w:t>
      </w:r>
      <w:r w:rsidR="00AF3E78">
        <w:rPr>
          <w:rFonts w:eastAsiaTheme="minorHAnsi"/>
          <w:b/>
          <w:bCs/>
          <w:color w:val="000000"/>
        </w:rPr>
        <w:t xml:space="preserve"> | value</w:t>
      </w:r>
    </w:p>
    <w:p w14:paraId="0F32126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EF82AA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simple_factor</w:t>
      </w:r>
      <w:r>
        <w:rPr>
          <w:rFonts w:eastAsiaTheme="minorHAnsi"/>
          <w:b/>
          <w:bCs/>
          <w:color w:val="000000"/>
        </w:rPr>
        <w:t xml:space="preserve"> = </w:t>
      </w:r>
      <w:r w:rsidRPr="003D2B4F">
        <w:rPr>
          <w:rFonts w:eastAsiaTheme="minorHAnsi"/>
          <w:b/>
          <w:bCs/>
          <w:i/>
          <w:color w:val="000000"/>
        </w:rPr>
        <w:t>sex</w:t>
      </w:r>
      <w:r>
        <w:rPr>
          <w:rFonts w:eastAsiaTheme="minorHAnsi"/>
          <w:b/>
          <w:bCs/>
          <w:color w:val="000000"/>
        </w:rPr>
        <w:t xml:space="preserve"> | </w:t>
      </w:r>
      <w:r w:rsidRPr="003D2B4F">
        <w:rPr>
          <w:rFonts w:eastAsiaTheme="minorHAnsi"/>
          <w:b/>
          <w:bCs/>
          <w:i/>
          <w:color w:val="000000"/>
        </w:rPr>
        <w:t>household_relationship</w:t>
      </w:r>
      <w:r>
        <w:rPr>
          <w:rFonts w:eastAsiaTheme="minorHAnsi"/>
          <w:b/>
          <w:bCs/>
          <w:color w:val="000000"/>
        </w:rPr>
        <w:t xml:space="preserve"> | </w:t>
      </w:r>
      <w:r w:rsidRPr="003D2B4F">
        <w:rPr>
          <w:rFonts w:eastAsiaTheme="minorHAnsi"/>
          <w:b/>
          <w:bCs/>
          <w:i/>
          <w:color w:val="000000"/>
        </w:rPr>
        <w:t>race</w:t>
      </w:r>
      <w:r>
        <w:rPr>
          <w:rFonts w:eastAsiaTheme="minorHAnsi"/>
          <w:b/>
          <w:bCs/>
          <w:color w:val="000000"/>
        </w:rPr>
        <w:t xml:space="preserve"> | </w:t>
      </w:r>
      <w:r w:rsidRPr="003D2B4F">
        <w:rPr>
          <w:rFonts w:eastAsiaTheme="minorHAnsi"/>
          <w:b/>
          <w:bCs/>
          <w:i/>
          <w:color w:val="000000"/>
        </w:rPr>
        <w:t>profile</w:t>
      </w:r>
      <w:r>
        <w:rPr>
          <w:rFonts w:eastAsiaTheme="minorHAnsi"/>
          <w:b/>
          <w:bCs/>
          <w:color w:val="000000"/>
        </w:rPr>
        <w:t xml:space="preserve"> | </w:t>
      </w:r>
      <w:r w:rsidRPr="003D2B4F">
        <w:rPr>
          <w:rFonts w:eastAsiaTheme="minorHAnsi"/>
          <w:b/>
          <w:bCs/>
          <w:i/>
          <w:color w:val="000000"/>
        </w:rPr>
        <w:t>day_of_week</w:t>
      </w:r>
      <w:r>
        <w:rPr>
          <w:rFonts w:eastAsiaTheme="minorHAnsi"/>
          <w:b/>
          <w:bCs/>
          <w:color w:val="000000"/>
        </w:rPr>
        <w:t xml:space="preserve"> | </w:t>
      </w:r>
      <w:r w:rsidRPr="003D2B4F">
        <w:rPr>
          <w:rFonts w:eastAsiaTheme="minorHAnsi"/>
          <w:b/>
          <w:bCs/>
          <w:i/>
          <w:color w:val="000000"/>
        </w:rPr>
        <w:tab/>
        <w:t>month</w:t>
      </w:r>
    </w:p>
    <w:p w14:paraId="6189BFA1"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C8977B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D2B4F">
        <w:rPr>
          <w:rFonts w:eastAsiaTheme="minorHAnsi"/>
          <w:b/>
          <w:bCs/>
          <w:i/>
          <w:color w:val="000000"/>
        </w:rPr>
        <w:t>sex</w:t>
      </w:r>
      <w:r>
        <w:rPr>
          <w:rFonts w:eastAsiaTheme="minorHAnsi"/>
          <w:b/>
          <w:bCs/>
          <w:color w:val="000000"/>
        </w:rPr>
        <w:t xml:space="preserve"> = male | female</w:t>
      </w:r>
    </w:p>
    <w:p w14:paraId="40C203AA"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13717D" w14:textId="77777777" w:rsidR="00355BE2" w:rsidRPr="004F642C"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b/>
          <w:i/>
        </w:rPr>
        <w:t>household_relationship</w:t>
      </w:r>
      <w:r w:rsidRPr="004F642C">
        <w:rPr>
          <w:b/>
        </w:rPr>
        <w:t xml:space="preserve"> = </w:t>
      </w:r>
      <w:r w:rsidRPr="004F642C">
        <w:rPr>
          <w:rFonts w:eastAsiaTheme="minorHAnsi"/>
          <w:b/>
          <w:bCs/>
          <w:color w:val="000000" w:themeColor="text1"/>
        </w:rPr>
        <w:t xml:space="preserve">householder | spouse | child | sibling | parent | grandchild | in_law | </w:t>
      </w:r>
      <w:r>
        <w:rPr>
          <w:rFonts w:eastAsiaTheme="minorHAnsi"/>
          <w:b/>
          <w:bCs/>
          <w:color w:val="000000" w:themeColor="text1"/>
        </w:rPr>
        <w:tab/>
      </w:r>
      <w:r w:rsidRPr="004F642C">
        <w:rPr>
          <w:rFonts w:eastAsiaTheme="minorHAnsi"/>
          <w:b/>
          <w:bCs/>
          <w:color w:val="000000" w:themeColor="text1"/>
        </w:rPr>
        <w:t xml:space="preserve">other_relative | boarder | housemate | partner | foster_child | other_non_relative | </w:t>
      </w:r>
      <w:r>
        <w:rPr>
          <w:rFonts w:eastAsiaTheme="minorHAnsi"/>
          <w:b/>
          <w:bCs/>
          <w:color w:val="000000" w:themeColor="text1"/>
        </w:rPr>
        <w:tab/>
      </w:r>
      <w:r w:rsidRPr="004F642C">
        <w:rPr>
          <w:rFonts w:eastAsiaTheme="minorHAnsi"/>
          <w:b/>
          <w:bCs/>
          <w:color w:val="000000" w:themeColor="text1"/>
        </w:rPr>
        <w:t>institutionalized_group_quarters_pop | noninstitutionalized_group_quarters_pop</w:t>
      </w:r>
    </w:p>
    <w:p w14:paraId="7AF5B55A"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3F3B4218"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rFonts w:eastAsiaTheme="minorHAnsi"/>
          <w:b/>
          <w:bCs/>
          <w:i/>
          <w:color w:val="000000" w:themeColor="text1"/>
        </w:rPr>
        <w:t>race</w:t>
      </w:r>
      <w:r w:rsidRPr="004F642C">
        <w:rPr>
          <w:rFonts w:eastAsiaTheme="minorHAnsi"/>
          <w:b/>
          <w:bCs/>
          <w:color w:val="000000" w:themeColor="text1"/>
        </w:rPr>
        <w:t xml:space="preserve"> =  unknown_race | white | african_american | american_indian | alaska_native| tribal | asian | hawaiian_native | other_race | multiple_race</w:t>
      </w:r>
    </w:p>
    <w:p w14:paraId="5F636B0F"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040EFE36" w14:textId="77777777" w:rsidR="00355BE2" w:rsidRPr="004117A5"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3D2B4F">
        <w:rPr>
          <w:rFonts w:eastAsiaTheme="minorHAnsi"/>
          <w:b/>
          <w:bCs/>
          <w:i/>
          <w:color w:val="000000" w:themeColor="text1"/>
        </w:rPr>
        <w:t>profile</w:t>
      </w:r>
      <w:r w:rsidRPr="004117A5">
        <w:rPr>
          <w:rFonts w:eastAsiaTheme="minorHAnsi"/>
          <w:b/>
          <w:bCs/>
          <w:color w:val="000000" w:themeColor="text1"/>
        </w:rPr>
        <w:t xml:space="preserve"> =  infant | preschool | student | teacher | worker | weekend_worker | unemployed | retired | prisoner | college_student| military | nursing_home_resident</w:t>
      </w:r>
    </w:p>
    <w:p w14:paraId="4E3B1656" w14:textId="77777777" w:rsidR="00355BE2" w:rsidRDefault="00355BE2" w:rsidP="00355BE2">
      <w:pPr>
        <w:rPr>
          <w:b/>
        </w:rPr>
      </w:pPr>
    </w:p>
    <w:p w14:paraId="4BD4CE56" w14:textId="77777777" w:rsidR="00355BE2" w:rsidRPr="002B4D0F" w:rsidRDefault="00355BE2" w:rsidP="00355BE2">
      <w:pPr>
        <w:rPr>
          <w:b/>
        </w:rPr>
      </w:pPr>
      <w:r w:rsidRPr="003D2B4F">
        <w:rPr>
          <w:b/>
          <w:i/>
        </w:rPr>
        <w:t>day_of_week</w:t>
      </w:r>
      <w:r w:rsidRPr="002B4D0F">
        <w:rPr>
          <w:b/>
        </w:rPr>
        <w:t xml:space="preserve"> = Sun | Mon | Tue | Wed | Thu | Fri | Sat</w:t>
      </w:r>
    </w:p>
    <w:p w14:paraId="3DFCA510" w14:textId="77777777" w:rsidR="00355BE2" w:rsidRDefault="00355BE2" w:rsidP="00355BE2">
      <w:pPr>
        <w:rPr>
          <w:b/>
        </w:rPr>
      </w:pPr>
    </w:p>
    <w:p w14:paraId="20553F44" w14:textId="77777777" w:rsidR="00355BE2" w:rsidRPr="004F642C" w:rsidRDefault="00355BE2" w:rsidP="00355BE2">
      <w:pPr>
        <w:rPr>
          <w:b/>
        </w:rPr>
      </w:pPr>
      <w:r w:rsidRPr="003D2B4F">
        <w:rPr>
          <w:b/>
          <w:i/>
        </w:rPr>
        <w:t>month</w:t>
      </w:r>
      <w:r w:rsidRPr="002B4D0F">
        <w:rPr>
          <w:b/>
        </w:rPr>
        <w:t xml:space="preserve"> = Jan | Feb | Mar | Apr | May | Jun | Jul | Aug | Sep | Oct | Nov | Dec</w:t>
      </w:r>
    </w:p>
    <w:p w14:paraId="0168CF20"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CDEB3AD" w14:textId="77777777" w:rsidR="00355BE2" w:rsidRPr="004E2340"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rFonts w:eastAsiaTheme="minorHAnsi"/>
          <w:bCs/>
          <w:color w:val="000000" w:themeColor="text1"/>
          <w:sz w:val="18"/>
        </w:rPr>
        <w:t>Notes:</w:t>
      </w:r>
    </w:p>
    <w:p w14:paraId="77292B27" w14:textId="70522AF1" w:rsidR="006F487A" w:rsidRPr="006F487A" w:rsidRDefault="006F487A" w:rsidP="00790036">
      <w:pPr>
        <w:pStyle w:val="ListParagraph"/>
        <w:numPr>
          <w:ilvl w:val="0"/>
          <w:numId w:val="3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Pr>
          <w:sz w:val="18"/>
        </w:rPr>
        <w:t>The numerical operators + -, * and / are stated in infix notation, where A+B is a synonym for add(A,B), etc.</w:t>
      </w:r>
    </w:p>
    <w:p w14:paraId="769FBE66" w14:textId="5CB71839" w:rsidR="00355BE2" w:rsidRPr="004E2340" w:rsidRDefault="00355BE2" w:rsidP="00790036">
      <w:pPr>
        <w:pStyle w:val="ListParagraph"/>
        <w:numPr>
          <w:ilvl w:val="0"/>
          <w:numId w:val="3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div</w:t>
      </w:r>
      <w:r w:rsidRPr="004E2340">
        <w:rPr>
          <w:sz w:val="18"/>
        </w:rPr>
        <w:t xml:space="preserve"> function returns 0 if Expr2 == 0, and the </w:t>
      </w:r>
      <w:r w:rsidRPr="004E2340">
        <w:rPr>
          <w:b/>
          <w:sz w:val="18"/>
        </w:rPr>
        <w:t>log</w:t>
      </w:r>
      <w:r w:rsidRPr="004E2340">
        <w:rPr>
          <w:sz w:val="18"/>
        </w:rPr>
        <w:t xml:space="preserve"> returns 1e-100 if Expr &lt;= 0.0.</w:t>
      </w:r>
    </w:p>
    <w:p w14:paraId="6958507E" w14:textId="77777777" w:rsidR="00355BE2" w:rsidRPr="004E2340" w:rsidRDefault="00355BE2" w:rsidP="00790036">
      <w:pPr>
        <w:pStyle w:val="ListParagraph"/>
        <w:numPr>
          <w:ilvl w:val="0"/>
          <w:numId w:val="3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household_relationship</w:t>
      </w:r>
      <w:r w:rsidRPr="004E2340">
        <w:rPr>
          <w:sz w:val="18"/>
        </w:rPr>
        <w:t xml:space="preserve"> factor is defined as the relations between the person and the householder. The values are derived from the census data used in the Public Use Microdata to create the synthetic population (U.S. only).</w:t>
      </w:r>
    </w:p>
    <w:p w14:paraId="7C14D68C" w14:textId="77777777" w:rsidR="00355BE2" w:rsidRPr="004E2340" w:rsidRDefault="00355BE2" w:rsidP="00790036">
      <w:pPr>
        <w:pStyle w:val="ListParagraph"/>
        <w:numPr>
          <w:ilvl w:val="0"/>
          <w:numId w:val="3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sz w:val="18"/>
        </w:rPr>
        <w:t xml:space="preserve">The </w:t>
      </w:r>
      <w:r w:rsidRPr="004E2340">
        <w:rPr>
          <w:b/>
          <w:sz w:val="18"/>
        </w:rPr>
        <w:t>race</w:t>
      </w:r>
      <w:r w:rsidRPr="004E2340">
        <w:rPr>
          <w:sz w:val="18"/>
        </w:rPr>
        <w:t xml:space="preserve"> factor values are derived from the census data used in the Public Use Microdata to create the synthetic population (U.S. only).</w:t>
      </w:r>
    </w:p>
    <w:p w14:paraId="4677C4D3" w14:textId="77777777" w:rsidR="00355BE2" w:rsidRPr="004E2340" w:rsidRDefault="00355BE2" w:rsidP="00790036">
      <w:pPr>
        <w:pStyle w:val="ListParagraph"/>
        <w:numPr>
          <w:ilvl w:val="0"/>
          <w:numId w:val="3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sz w:val="18"/>
        </w:rPr>
      </w:pPr>
      <w:r w:rsidRPr="004E2340">
        <w:rPr>
          <w:rFonts w:eastAsiaTheme="minorHAnsi"/>
          <w:bCs/>
          <w:color w:val="000000" w:themeColor="text1"/>
          <w:sz w:val="18"/>
        </w:rPr>
        <w:t xml:space="preserve">The </w:t>
      </w:r>
      <w:r w:rsidRPr="004E2340">
        <w:rPr>
          <w:rFonts w:eastAsiaTheme="minorHAnsi"/>
          <w:b/>
          <w:bCs/>
          <w:color w:val="000000" w:themeColor="text1"/>
          <w:sz w:val="18"/>
        </w:rPr>
        <w:t>profile</w:t>
      </w:r>
      <w:r w:rsidRPr="004E2340">
        <w:rPr>
          <w:rFonts w:eastAsiaTheme="minorHAnsi"/>
          <w:bCs/>
          <w:color w:val="000000" w:themeColor="text1"/>
          <w:sz w:val="18"/>
        </w:rPr>
        <w:t xml:space="preserve"> factor values are based on FRED’s built-in assignment of activity profiles. An agent’s profile may change over time, based on the agent’s age and stage of life (see Ages and Stages).</w:t>
      </w:r>
    </w:p>
    <w:p w14:paraId="7BC6B82D" w14:textId="77777777" w:rsidR="00355BE2" w:rsidRPr="00C73169"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1949B46" w14:textId="77777777" w:rsidR="00355BE2" w:rsidRDefault="00355BE2" w:rsidP="00355BE2">
      <w:r w:rsidRPr="00C73169">
        <w:t>Expressions are evaluated with respect to a specific agent. For example, if the expression</w:t>
      </w:r>
    </w:p>
    <w:p w14:paraId="0D1588E6" w14:textId="77777777" w:rsidR="00355BE2" w:rsidRPr="00C73169" w:rsidRDefault="00355BE2" w:rsidP="00355BE2"/>
    <w:p w14:paraId="0E31A970" w14:textId="256B008C" w:rsidR="00355BE2" w:rsidRPr="00C73169" w:rsidRDefault="00355BE2" w:rsidP="00355BE2">
      <w:pPr>
        <w:ind w:left="720"/>
      </w:pPr>
      <w:r w:rsidRPr="00C73169">
        <w:rPr>
          <w:b/>
        </w:rPr>
        <w:t>age</w:t>
      </w:r>
      <w:r w:rsidR="006F487A">
        <w:rPr>
          <w:b/>
        </w:rPr>
        <w:t xml:space="preserve"> * </w:t>
      </w:r>
      <w:r w:rsidRPr="00C73169">
        <w:rPr>
          <w:b/>
        </w:rPr>
        <w:t>2.5</w:t>
      </w:r>
    </w:p>
    <w:p w14:paraId="223DE4E9" w14:textId="77777777" w:rsidR="00355BE2" w:rsidRDefault="00355BE2" w:rsidP="00355BE2"/>
    <w:p w14:paraId="3B839377" w14:textId="77777777" w:rsidR="00355BE2" w:rsidRPr="00C73169" w:rsidRDefault="00355BE2" w:rsidP="00355BE2">
      <w:r w:rsidRPr="00C73169">
        <w:t>occurs in a rule, it evaluates to 2.5 time the age of the agent evaluating that rule.</w:t>
      </w:r>
    </w:p>
    <w:p w14:paraId="41BD0762" w14:textId="77777777" w:rsidR="00355BE2" w:rsidRPr="00C73169" w:rsidRDefault="00355BE2" w:rsidP="00355BE2"/>
    <w:p w14:paraId="0BD11B90" w14:textId="09E39E1D" w:rsidR="00355BE2" w:rsidRDefault="00355BE2" w:rsidP="00355BE2">
      <w:r w:rsidRPr="00C73169">
        <w:t>Expression can be ar</w:t>
      </w:r>
      <w:r w:rsidR="006F487A">
        <w:t>bitraily complex, such as</w:t>
      </w:r>
    </w:p>
    <w:p w14:paraId="701B186F" w14:textId="77777777" w:rsidR="00355BE2" w:rsidRPr="00C73169" w:rsidRDefault="00355BE2" w:rsidP="00355BE2"/>
    <w:p w14:paraId="59D320E2" w14:textId="4727A636" w:rsidR="006F487A" w:rsidRPr="00C73169" w:rsidRDefault="006F487A" w:rsidP="006F487A">
      <w:pPr>
        <w:ind w:firstLine="720"/>
        <w:rPr>
          <w:b/>
        </w:rPr>
      </w:pPr>
      <w:r>
        <w:rPr>
          <w:b/>
        </w:rPr>
        <w:t>age * 2.5 + income_of_Household / 5.0</w:t>
      </w:r>
    </w:p>
    <w:p w14:paraId="47AFAD12" w14:textId="77777777" w:rsidR="00355BE2" w:rsidRPr="00C73169" w:rsidRDefault="00355BE2" w:rsidP="00355BE2">
      <w:pPr>
        <w:rPr>
          <w:b/>
        </w:rPr>
      </w:pPr>
    </w:p>
    <w:p w14:paraId="398F6202" w14:textId="2BBCF063" w:rsidR="00355BE2" w:rsidRDefault="00355BE2" w:rsidP="00355BE2">
      <w:r w:rsidRPr="00C73169">
        <w:lastRenderedPageBreak/>
        <w:t>As shown above, white space is permitted within an expression.</w:t>
      </w:r>
    </w:p>
    <w:p w14:paraId="093FBB4C" w14:textId="77777777" w:rsidR="001C105D" w:rsidRDefault="001C105D" w:rsidP="001C105D"/>
    <w:p w14:paraId="616939C9" w14:textId="58FB2B54" w:rsidR="005226A2" w:rsidRPr="001C105D" w:rsidRDefault="00203B97" w:rsidP="001C105D">
      <w:pPr>
        <w:pStyle w:val="Heading3"/>
      </w:pPr>
      <w:bookmarkStart w:id="70" w:name="_List_Variables_and"/>
      <w:bookmarkStart w:id="71" w:name="_Toc27037372"/>
      <w:bookmarkEnd w:id="70"/>
      <w:r>
        <w:t xml:space="preserve">List Variables and </w:t>
      </w:r>
      <w:r w:rsidR="005226A2">
        <w:t>List</w:t>
      </w:r>
      <w:r w:rsidR="00CF5773">
        <w:t>-</w:t>
      </w:r>
      <w:r w:rsidR="005226A2">
        <w:t>Valued E</w:t>
      </w:r>
      <w:r>
        <w:t>x</w:t>
      </w:r>
      <w:r w:rsidR="005226A2">
        <w:t>pressions</w:t>
      </w:r>
      <w:bookmarkEnd w:id="71"/>
      <w:r w:rsidR="005226A2">
        <w:t xml:space="preserve"> </w:t>
      </w:r>
    </w:p>
    <w:p w14:paraId="0C526257" w14:textId="4F934E64" w:rsidR="005226A2" w:rsidRDefault="005226A2" w:rsidP="005226A2"/>
    <w:p w14:paraId="42698E94" w14:textId="77777777" w:rsidR="00CF5773" w:rsidRDefault="00CF5773" w:rsidP="005226A2">
      <w:r>
        <w:t>FRED includes List Variables, which are agent-specific lists of values. List Variables are useful for storing lists of identifiers of other agents, for example, a list of the agent's friends.</w:t>
      </w:r>
    </w:p>
    <w:p w14:paraId="2C92EC85" w14:textId="77777777" w:rsidR="00CF5773" w:rsidRDefault="00CF5773" w:rsidP="005226A2"/>
    <w:p w14:paraId="1D60C36F" w14:textId="7C9E5E14" w:rsidR="00CF5773" w:rsidRDefault="00CF5773" w:rsidP="00CF5773">
      <w:r>
        <w:t>List-valued Expressions are expressions that evaluate to lists of numerical values. They are useful for manipulating List Variables</w:t>
      </w:r>
      <w:r w:rsidR="0027366F">
        <w:t>.</w:t>
      </w:r>
    </w:p>
    <w:p w14:paraId="329CB6E1" w14:textId="4120932E" w:rsidR="00CF5773" w:rsidRDefault="00CF5773" w:rsidP="00CF5773"/>
    <w:p w14:paraId="64C2237A" w14:textId="1C42E804" w:rsidR="00CF5773" w:rsidRPr="00C73169"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List-valued </w:t>
      </w:r>
      <w:r w:rsidRPr="00C73169">
        <w:rPr>
          <w:rFonts w:eastAsiaTheme="minorHAnsi"/>
          <w:bCs/>
          <w:color w:val="000000"/>
        </w:rPr>
        <w:t>Expression are defined by the following formal grammar:</w:t>
      </w:r>
    </w:p>
    <w:p w14:paraId="06D7F32A" w14:textId="77777777" w:rsidR="00CF5773" w:rsidRPr="00C73169"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5983EB1" w14:textId="783DEDAB" w:rsidR="00CF5773"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i/>
          <w:color w:val="000000"/>
        </w:rPr>
        <w:t>List</w:t>
      </w:r>
      <w:r w:rsidRPr="003D2B4F">
        <w:rPr>
          <w:rFonts w:eastAsiaTheme="minorHAnsi"/>
          <w:b/>
          <w:bCs/>
          <w:i/>
          <w:color w:val="000000"/>
        </w:rPr>
        <w:t>Expression</w:t>
      </w:r>
      <w:r w:rsidRPr="00C73169">
        <w:rPr>
          <w:rFonts w:eastAsiaTheme="minorHAnsi"/>
          <w:b/>
          <w:bCs/>
          <w:color w:val="000000"/>
        </w:rPr>
        <w:t xml:space="preserve"> = </w:t>
      </w:r>
      <w:r>
        <w:rPr>
          <w:rFonts w:eastAsiaTheme="minorHAnsi"/>
          <w:b/>
          <w:bCs/>
          <w:color w:val="000000"/>
        </w:rPr>
        <w:t>list(</w:t>
      </w:r>
      <w:r w:rsidRPr="00CF5773">
        <w:rPr>
          <w:rFonts w:eastAsiaTheme="minorHAnsi"/>
          <w:b/>
          <w:bCs/>
          <w:i/>
          <w:color w:val="000000"/>
        </w:rPr>
        <w:t>ExpressionList</w:t>
      </w:r>
      <w:r>
        <w:rPr>
          <w:rFonts w:eastAsiaTheme="minorHAnsi"/>
          <w:b/>
          <w:bCs/>
          <w:color w:val="000000"/>
        </w:rPr>
        <w:t>) | pool(</w:t>
      </w:r>
      <w:r w:rsidRPr="00CF5773">
        <w:rPr>
          <w:rFonts w:eastAsiaTheme="minorHAnsi"/>
          <w:b/>
          <w:bCs/>
          <w:i/>
          <w:color w:val="000000"/>
        </w:rPr>
        <w:t>GroupTypeList</w:t>
      </w:r>
      <w:r>
        <w:rPr>
          <w:rFonts w:eastAsiaTheme="minorHAnsi"/>
          <w:b/>
          <w:bCs/>
          <w:color w:val="000000"/>
        </w:rPr>
        <w:t>) | filter(</w:t>
      </w:r>
      <w:r w:rsidRPr="00CF5773">
        <w:rPr>
          <w:rFonts w:eastAsiaTheme="minorHAnsi"/>
          <w:b/>
          <w:bCs/>
          <w:i/>
          <w:color w:val="000000"/>
        </w:rPr>
        <w:t>ListExpression,PredicateList</w:t>
      </w:r>
      <w:r>
        <w:rPr>
          <w:rFonts w:eastAsiaTheme="minorHAnsi"/>
          <w:b/>
          <w:bCs/>
          <w:color w:val="000000"/>
        </w:rPr>
        <w:t>)</w:t>
      </w:r>
      <w:r w:rsidRPr="00C73169">
        <w:rPr>
          <w:rFonts w:eastAsiaTheme="minorHAnsi"/>
          <w:b/>
          <w:bCs/>
          <w:color w:val="000000"/>
        </w:rPr>
        <w:t xml:space="preserve"> </w:t>
      </w:r>
    </w:p>
    <w:p w14:paraId="7B09E2E0" w14:textId="1F46801F" w:rsidR="00CF5773" w:rsidRPr="00CF5773" w:rsidRDefault="00CF5773" w:rsidP="00CF5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i/>
          <w:color w:val="000000"/>
        </w:rPr>
      </w:pPr>
      <w:r>
        <w:rPr>
          <w:rFonts w:eastAsiaTheme="minorHAnsi"/>
          <w:b/>
          <w:bCs/>
          <w:color w:val="000000"/>
        </w:rPr>
        <w:t xml:space="preserve">ExpressionList = </w:t>
      </w:r>
      <w:r w:rsidRPr="00CF5773">
        <w:rPr>
          <w:rFonts w:eastAsiaTheme="minorHAnsi"/>
          <w:b/>
          <w:bCs/>
          <w:i/>
          <w:color w:val="000000"/>
        </w:rPr>
        <w:t xml:space="preserve">Expression </w:t>
      </w:r>
      <w:r>
        <w:rPr>
          <w:rFonts w:eastAsiaTheme="minorHAnsi"/>
          <w:b/>
          <w:bCs/>
          <w:color w:val="000000"/>
        </w:rPr>
        <w:t xml:space="preserve">| </w:t>
      </w:r>
      <w:r w:rsidRPr="00CF5773">
        <w:rPr>
          <w:rFonts w:eastAsiaTheme="minorHAnsi"/>
          <w:b/>
          <w:bCs/>
          <w:i/>
          <w:color w:val="000000"/>
        </w:rPr>
        <w:t>Expression,ExpressionList</w:t>
      </w:r>
    </w:p>
    <w:p w14:paraId="19BB2374" w14:textId="3C18D23F" w:rsidR="00CF5773" w:rsidRPr="00CF5773" w:rsidRDefault="00CF5773" w:rsidP="00CF5773">
      <w:pPr>
        <w:rPr>
          <w:i/>
        </w:rPr>
      </w:pPr>
      <w:r>
        <w:rPr>
          <w:rFonts w:eastAsiaTheme="minorHAnsi"/>
          <w:b/>
          <w:bCs/>
          <w:color w:val="000000"/>
        </w:rPr>
        <w:t xml:space="preserve">GroupTypeList = </w:t>
      </w:r>
      <w:r>
        <w:rPr>
          <w:rFonts w:eastAsiaTheme="minorHAnsi"/>
          <w:b/>
          <w:bCs/>
          <w:i/>
          <w:color w:val="000000"/>
        </w:rPr>
        <w:t>GroupType</w:t>
      </w:r>
      <w:r w:rsidRPr="00CF5773">
        <w:rPr>
          <w:rFonts w:eastAsiaTheme="minorHAnsi"/>
          <w:b/>
          <w:bCs/>
          <w:i/>
          <w:color w:val="000000"/>
        </w:rPr>
        <w:t xml:space="preserve"> </w:t>
      </w:r>
      <w:r>
        <w:rPr>
          <w:rFonts w:eastAsiaTheme="minorHAnsi"/>
          <w:b/>
          <w:bCs/>
          <w:color w:val="000000"/>
        </w:rPr>
        <w:t xml:space="preserve">| </w:t>
      </w:r>
      <w:r>
        <w:rPr>
          <w:rFonts w:eastAsiaTheme="minorHAnsi"/>
          <w:b/>
          <w:bCs/>
          <w:i/>
          <w:color w:val="000000"/>
        </w:rPr>
        <w:t>GroupType,GroupTypeList</w:t>
      </w:r>
    </w:p>
    <w:p w14:paraId="59134B9F" w14:textId="2DC58CE3" w:rsidR="00CF5773" w:rsidRPr="00CF5773" w:rsidRDefault="00CF5773" w:rsidP="00CF5773">
      <w:pPr>
        <w:rPr>
          <w:i/>
        </w:rPr>
      </w:pPr>
      <w:r>
        <w:rPr>
          <w:rFonts w:eastAsiaTheme="minorHAnsi"/>
          <w:b/>
          <w:bCs/>
          <w:color w:val="000000"/>
        </w:rPr>
        <w:t xml:space="preserve">PredicateList = </w:t>
      </w:r>
      <w:r>
        <w:rPr>
          <w:rFonts w:eastAsiaTheme="minorHAnsi"/>
          <w:b/>
          <w:bCs/>
          <w:i/>
          <w:color w:val="000000"/>
        </w:rPr>
        <w:t>Predicate</w:t>
      </w:r>
      <w:r w:rsidRPr="00CF5773">
        <w:rPr>
          <w:rFonts w:eastAsiaTheme="minorHAnsi"/>
          <w:b/>
          <w:bCs/>
          <w:i/>
          <w:color w:val="000000"/>
        </w:rPr>
        <w:t xml:space="preserve"> </w:t>
      </w:r>
      <w:r>
        <w:rPr>
          <w:rFonts w:eastAsiaTheme="minorHAnsi"/>
          <w:b/>
          <w:bCs/>
          <w:color w:val="000000"/>
        </w:rPr>
        <w:t xml:space="preserve">| </w:t>
      </w:r>
      <w:r>
        <w:rPr>
          <w:rFonts w:eastAsiaTheme="minorHAnsi"/>
          <w:b/>
          <w:bCs/>
          <w:i/>
          <w:color w:val="000000"/>
        </w:rPr>
        <w:t>Predicate,PredicateList</w:t>
      </w:r>
    </w:p>
    <w:p w14:paraId="4FB6A9C7" w14:textId="1DF25730" w:rsidR="00CF5773" w:rsidRDefault="00CF5773" w:rsidP="005226A2"/>
    <w:p w14:paraId="7B29A0F6" w14:textId="77777777" w:rsidR="0027366F" w:rsidRDefault="0027366F" w:rsidP="007A6AC2">
      <w:r>
        <w:t>The functions that return List Values include:</w:t>
      </w:r>
    </w:p>
    <w:p w14:paraId="337D68F6" w14:textId="77777777" w:rsidR="0027366F" w:rsidRDefault="0027366F" w:rsidP="007A6AC2"/>
    <w:p w14:paraId="6B6C66BF" w14:textId="2AAE1C6E" w:rsidR="00815C0C" w:rsidRPr="00815C0C" w:rsidRDefault="0027366F" w:rsidP="00364C73">
      <w:pPr>
        <w:pStyle w:val="ListParagraph"/>
        <w:numPr>
          <w:ilvl w:val="0"/>
          <w:numId w:val="48"/>
        </w:numPr>
      </w:pPr>
      <w:r w:rsidRPr="0027366F">
        <w:rPr>
          <w:b/>
          <w:bCs/>
        </w:rPr>
        <w:t>list(ExpressionList):</w:t>
      </w:r>
      <w:r>
        <w:t xml:space="preserve"> </w:t>
      </w:r>
      <w:r w:rsidR="00CF5773">
        <w:t xml:space="preserve">returns a list of </w:t>
      </w:r>
      <w:r w:rsidR="007A6AC2">
        <w:t>values returned by the list of Expressions. For example, if the agent's id is 12345 and its age is 42, the</w:t>
      </w:r>
      <w:r w:rsidR="00507B6A">
        <w:t>n</w:t>
      </w:r>
    </w:p>
    <w:p w14:paraId="1C8E3EF6" w14:textId="77777777" w:rsidR="00815C0C" w:rsidRPr="00815C0C" w:rsidRDefault="007A6AC2" w:rsidP="00815C0C">
      <w:pPr>
        <w:jc w:val="center"/>
      </w:pPr>
      <w:r w:rsidRPr="00815C0C">
        <w:rPr>
          <w:b/>
        </w:rPr>
        <w:t>list(id,</w:t>
      </w:r>
      <w:r w:rsidR="00507B6A" w:rsidRPr="00815C0C">
        <w:rPr>
          <w:b/>
        </w:rPr>
        <w:t xml:space="preserve"> </w:t>
      </w:r>
      <w:r w:rsidRPr="00815C0C">
        <w:rPr>
          <w:b/>
        </w:rPr>
        <w:t>age)</w:t>
      </w:r>
    </w:p>
    <w:p w14:paraId="4A1C6160" w14:textId="1F7D14A8" w:rsidR="007A6AC2" w:rsidRDefault="007A6AC2" w:rsidP="00815C0C">
      <w:pPr>
        <w:ind w:firstLine="360"/>
      </w:pPr>
      <w:r>
        <w:t>return</w:t>
      </w:r>
      <w:r w:rsidR="00507B6A">
        <w:t>s</w:t>
      </w:r>
      <w:r>
        <w:t xml:space="preserve"> the list (12345, 42).</w:t>
      </w:r>
    </w:p>
    <w:p w14:paraId="03A05EB9" w14:textId="77777777" w:rsidR="007A6AC2" w:rsidRDefault="007A6AC2" w:rsidP="007A6AC2"/>
    <w:p w14:paraId="413580F7" w14:textId="77777777" w:rsidR="00815C0C" w:rsidRDefault="0027366F" w:rsidP="00364C73">
      <w:pPr>
        <w:pStyle w:val="ListParagraph"/>
        <w:numPr>
          <w:ilvl w:val="0"/>
          <w:numId w:val="48"/>
        </w:numPr>
      </w:pPr>
      <w:r>
        <w:rPr>
          <w:b/>
          <w:bCs/>
        </w:rPr>
        <w:t xml:space="preserve">pool(GroupType_List): </w:t>
      </w:r>
      <w:r w:rsidR="007A6AC2">
        <w:t>returns a list of all agent id's who share one or more of the Groups with the agent. For example,</w:t>
      </w:r>
    </w:p>
    <w:p w14:paraId="71BDFB8B" w14:textId="77777777" w:rsidR="00815C0C" w:rsidRDefault="007A6AC2" w:rsidP="00815C0C">
      <w:pPr>
        <w:jc w:val="center"/>
        <w:rPr>
          <w:b/>
        </w:rPr>
      </w:pPr>
      <w:r w:rsidRPr="00815C0C">
        <w:rPr>
          <w:b/>
        </w:rPr>
        <w:t>pool(Household,</w:t>
      </w:r>
      <w:r w:rsidR="00507B6A" w:rsidRPr="00815C0C">
        <w:rPr>
          <w:b/>
        </w:rPr>
        <w:t xml:space="preserve"> </w:t>
      </w:r>
      <w:r w:rsidRPr="00815C0C">
        <w:rPr>
          <w:b/>
        </w:rPr>
        <w:t>Classroom)</w:t>
      </w:r>
    </w:p>
    <w:p w14:paraId="27B4FA24" w14:textId="406EB261" w:rsidR="00815C0C" w:rsidRDefault="007A6AC2" w:rsidP="00815C0C">
      <w:pPr>
        <w:ind w:firstLine="360"/>
      </w:pPr>
      <w:r>
        <w:t>returns a list of all the agents who are in the agent's Household or in the agent's Classroom, or both.</w:t>
      </w:r>
    </w:p>
    <w:p w14:paraId="64ED0959" w14:textId="77777777" w:rsidR="00815C0C" w:rsidRDefault="00815C0C" w:rsidP="00815C0C">
      <w:pPr>
        <w:pStyle w:val="ListParagraph"/>
      </w:pPr>
    </w:p>
    <w:p w14:paraId="25C3979D" w14:textId="49922245" w:rsidR="007A6AC2" w:rsidRDefault="00815C0C" w:rsidP="00364C73">
      <w:pPr>
        <w:pStyle w:val="ListParagraph"/>
        <w:numPr>
          <w:ilvl w:val="0"/>
          <w:numId w:val="48"/>
        </w:numPr>
      </w:pPr>
      <w:r>
        <w:rPr>
          <w:b/>
          <w:bCs/>
        </w:rPr>
        <w:t xml:space="preserve">filter(ListExpression,PredicateList): </w:t>
      </w:r>
      <w:r w:rsidR="007A6AC2">
        <w:t xml:space="preserve"> returns a list of all agent id's that are in the List Expression who also satisfy all the Predicates in the Predicates List. For example,</w:t>
      </w:r>
    </w:p>
    <w:p w14:paraId="0C9D8592" w14:textId="77777777" w:rsidR="00815C0C" w:rsidRDefault="00815C0C" w:rsidP="007A6AC2"/>
    <w:p w14:paraId="073F382B" w14:textId="6A9260EE" w:rsidR="007A6AC2" w:rsidRPr="00346B20" w:rsidRDefault="007A6AC2" w:rsidP="00815C0C">
      <w:pPr>
        <w:jc w:val="center"/>
        <w:rPr>
          <w:b/>
        </w:rPr>
      </w:pPr>
      <w:r w:rsidRPr="00346B20">
        <w:rPr>
          <w:b/>
        </w:rPr>
        <w:t>filter(pool(Classroom),</w:t>
      </w:r>
      <w:r w:rsidR="00507B6A" w:rsidRPr="00346B20">
        <w:rPr>
          <w:b/>
        </w:rPr>
        <w:t xml:space="preserve"> </w:t>
      </w:r>
      <w:r w:rsidRPr="00346B20">
        <w:rPr>
          <w:b/>
        </w:rPr>
        <w:t>age_in_years &lt; other:age_in_years, sex==other:sex)</w:t>
      </w:r>
    </w:p>
    <w:p w14:paraId="78345741" w14:textId="77777777" w:rsidR="00507B6A" w:rsidRDefault="00507B6A" w:rsidP="007A6AC2"/>
    <w:p w14:paraId="39B8A070" w14:textId="7989FE6C" w:rsidR="00177151" w:rsidRDefault="007A6AC2" w:rsidP="00815C0C">
      <w:pPr>
        <w:ind w:left="360"/>
        <w:rPr>
          <w:rFonts w:eastAsiaTheme="minorHAnsi"/>
        </w:rPr>
      </w:pPr>
      <w:r>
        <w:t>returns a list of all the agents who are in the agent's Classroom and have the same sex as the agent and are older that the agent.</w:t>
      </w:r>
      <w:r w:rsidR="00177151">
        <w:t xml:space="preserve"> </w:t>
      </w:r>
      <w:r w:rsidR="00177151">
        <w:rPr>
          <w:rFonts w:eastAsiaTheme="minorHAnsi"/>
        </w:rPr>
        <w:t xml:space="preserve">In this expression, the factor </w:t>
      </w:r>
      <w:r w:rsidR="00177151">
        <w:rPr>
          <w:rFonts w:eastAsiaTheme="minorHAnsi"/>
          <w:b/>
          <w:bCs/>
        </w:rPr>
        <w:t>sex</w:t>
      </w:r>
      <w:r w:rsidR="00177151">
        <w:rPr>
          <w:rFonts w:eastAsiaTheme="minorHAnsi"/>
        </w:rPr>
        <w:t xml:space="preserve"> refers to the sex of the agent evaluating the expression, and the factor </w:t>
      </w:r>
      <w:r w:rsidR="00177151">
        <w:rPr>
          <w:rFonts w:eastAsiaTheme="minorHAnsi"/>
          <w:b/>
          <w:bCs/>
        </w:rPr>
        <w:t>other:sex</w:t>
      </w:r>
      <w:r w:rsidR="00177151">
        <w:rPr>
          <w:rFonts w:eastAsiaTheme="minorHAnsi"/>
        </w:rPr>
        <w:t xml:space="preserve"> refers to the sex of the agent being evaluated by the filter.  Any of the factors listed in Chapter 4 can be prepended with </w:t>
      </w:r>
      <w:r w:rsidR="00177151">
        <w:rPr>
          <w:rFonts w:eastAsiaTheme="minorHAnsi"/>
          <w:b/>
          <w:bCs/>
        </w:rPr>
        <w:t xml:space="preserve">other: </w:t>
      </w:r>
      <w:r w:rsidR="00177151">
        <w:rPr>
          <w:rFonts w:eastAsiaTheme="minorHAnsi"/>
        </w:rPr>
        <w:t>to refer to the agent being evaluated by the filter.</w:t>
      </w:r>
    </w:p>
    <w:p w14:paraId="7C9F34D3" w14:textId="2C6D309C" w:rsidR="007A6AC2" w:rsidRDefault="007A6AC2" w:rsidP="005226A2"/>
    <w:p w14:paraId="32E154B1" w14:textId="77777777" w:rsidR="001C105D" w:rsidRDefault="001C105D">
      <w:pPr>
        <w:rPr>
          <w:rFonts w:asciiTheme="majorHAnsi" w:eastAsiaTheme="majorEastAsia" w:hAnsiTheme="majorHAnsi" w:cstheme="majorBidi"/>
          <w:color w:val="1F3763" w:themeColor="accent1" w:themeShade="7F"/>
        </w:rPr>
      </w:pPr>
      <w:r>
        <w:br w:type="page"/>
      </w:r>
    </w:p>
    <w:p w14:paraId="00BEAE6D" w14:textId="3E46958F" w:rsidR="00346B20" w:rsidRDefault="00584C70" w:rsidP="00E5496A">
      <w:pPr>
        <w:pStyle w:val="Heading3"/>
      </w:pPr>
      <w:bookmarkStart w:id="72" w:name="_Toc27037373"/>
      <w:r>
        <w:lastRenderedPageBreak/>
        <w:t>Functions within Expressions</w:t>
      </w:r>
      <w:bookmarkEnd w:id="72"/>
    </w:p>
    <w:p w14:paraId="6FC5C89A" w14:textId="22A2357B" w:rsidR="00346B20" w:rsidRPr="000B4BCD" w:rsidRDefault="00346B20" w:rsidP="00E5496A">
      <w:pPr>
        <w:pStyle w:val="Heading4"/>
      </w:pPr>
      <w:bookmarkStart w:id="73" w:name="_Math_Functions"/>
      <w:bookmarkEnd w:id="73"/>
      <w:r w:rsidRPr="000B4BCD">
        <w:t>Math Functions</w:t>
      </w:r>
    </w:p>
    <w:p w14:paraId="19B416E5" w14:textId="75BE06DD" w:rsidR="00584C70" w:rsidRDefault="00584C70" w:rsidP="00584C70"/>
    <w:p w14:paraId="161A41A0" w14:textId="782E4524" w:rsidR="00584C70" w:rsidRDefault="00584C70" w:rsidP="00584C70">
      <w:r>
        <w:t>FRED supports a number of math functions, including:</w:t>
      </w:r>
    </w:p>
    <w:p w14:paraId="221F7D67" w14:textId="6EBA9EC2" w:rsidR="00584C70" w:rsidRDefault="00584C70" w:rsidP="00584C70"/>
    <w:p w14:paraId="0AF4E4F5" w14:textId="7283B7E4"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log(arg)</w:t>
      </w:r>
      <w:r>
        <w:rPr>
          <w:rFonts w:eastAsiaTheme="minorHAnsi"/>
          <w:bCs/>
          <w:color w:val="000000"/>
        </w:rPr>
        <w:t xml:space="preserve"> -- logarithm using base e</w:t>
      </w:r>
    </w:p>
    <w:p w14:paraId="160A7271" w14:textId="641B8DD1"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exp(arg)</w:t>
      </w:r>
      <w:r>
        <w:rPr>
          <w:rFonts w:eastAsiaTheme="minorHAnsi"/>
          <w:bCs/>
          <w:color w:val="000000"/>
        </w:rPr>
        <w:t xml:space="preserve"> -- exponential function using base e</w:t>
      </w:r>
    </w:p>
    <w:p w14:paraId="3A318F47" w14:textId="06EAC931" w:rsidR="00584C70" w:rsidRPr="002A08AF" w:rsidRDefault="00584C70" w:rsidP="00364C73">
      <w:pPr>
        <w:pStyle w:val="ListParagraph"/>
        <w:numPr>
          <w:ilvl w:val="0"/>
          <w:numId w:val="47"/>
        </w:numPr>
        <w:rPr>
          <w:rFonts w:eastAsiaTheme="minorHAnsi"/>
          <w:b/>
          <w:bCs/>
          <w:color w:val="000000"/>
        </w:rPr>
      </w:pPr>
      <w:r w:rsidRPr="00584C70">
        <w:rPr>
          <w:rFonts w:eastAsiaTheme="minorHAnsi"/>
          <w:b/>
          <w:bCs/>
          <w:color w:val="000000"/>
        </w:rPr>
        <w:t>abs(arg)</w:t>
      </w:r>
      <w:r>
        <w:rPr>
          <w:rFonts w:eastAsiaTheme="minorHAnsi"/>
          <w:bCs/>
          <w:color w:val="000000"/>
        </w:rPr>
        <w:t xml:space="preserve"> -- absolute value</w:t>
      </w:r>
    </w:p>
    <w:p w14:paraId="7835081B" w14:textId="06FBEAEC" w:rsidR="002A08AF" w:rsidRPr="002A08AF" w:rsidRDefault="002A08AF" w:rsidP="00364C73">
      <w:pPr>
        <w:pStyle w:val="ListParagraph"/>
        <w:numPr>
          <w:ilvl w:val="0"/>
          <w:numId w:val="47"/>
        </w:numPr>
        <w:rPr>
          <w:rFonts w:eastAsiaTheme="minorHAnsi"/>
          <w:b/>
          <w:bCs/>
          <w:color w:val="000000"/>
        </w:rPr>
      </w:pPr>
      <w:r>
        <w:rPr>
          <w:rFonts w:eastAsiaTheme="minorHAnsi"/>
          <w:b/>
          <w:bCs/>
          <w:color w:val="000000"/>
        </w:rPr>
        <w:t xml:space="preserve">sin(arg) </w:t>
      </w:r>
      <w:r>
        <w:rPr>
          <w:rFonts w:eastAsiaTheme="minorHAnsi"/>
          <w:color w:val="000000"/>
        </w:rPr>
        <w:t>-- sine function; arg interpreted as radians.</w:t>
      </w:r>
    </w:p>
    <w:p w14:paraId="09700C18" w14:textId="2445A342" w:rsidR="002A08AF" w:rsidRPr="002A08AF" w:rsidRDefault="002A08AF" w:rsidP="00364C73">
      <w:pPr>
        <w:pStyle w:val="ListParagraph"/>
        <w:numPr>
          <w:ilvl w:val="0"/>
          <w:numId w:val="47"/>
        </w:numPr>
        <w:rPr>
          <w:rFonts w:eastAsiaTheme="minorHAnsi"/>
          <w:b/>
          <w:bCs/>
          <w:color w:val="000000"/>
        </w:rPr>
      </w:pPr>
      <w:r>
        <w:rPr>
          <w:rFonts w:eastAsiaTheme="minorHAnsi"/>
          <w:b/>
          <w:bCs/>
          <w:color w:val="000000"/>
        </w:rPr>
        <w:t xml:space="preserve">cos(arg) </w:t>
      </w:r>
      <w:r>
        <w:rPr>
          <w:rFonts w:eastAsiaTheme="minorHAnsi"/>
          <w:color w:val="000000"/>
        </w:rPr>
        <w:t>-- sine function; arg interpreted as radians.</w:t>
      </w:r>
    </w:p>
    <w:p w14:paraId="12EAFA7E" w14:textId="7AADFC02" w:rsidR="00B727E3" w:rsidRPr="00584C70" w:rsidRDefault="00B727E3" w:rsidP="00364C73">
      <w:pPr>
        <w:pStyle w:val="ListParagraph"/>
        <w:numPr>
          <w:ilvl w:val="0"/>
          <w:numId w:val="47"/>
        </w:numPr>
        <w:rPr>
          <w:rFonts w:eastAsiaTheme="minorHAnsi"/>
          <w:b/>
          <w:bCs/>
          <w:color w:val="000000"/>
        </w:rPr>
      </w:pPr>
      <w:r w:rsidRPr="00584C70">
        <w:rPr>
          <w:rFonts w:eastAsiaTheme="minorHAnsi"/>
          <w:b/>
          <w:bCs/>
          <w:color w:val="000000"/>
        </w:rPr>
        <w:t>dist</w:t>
      </w:r>
      <w:r>
        <w:rPr>
          <w:rFonts w:eastAsiaTheme="minorHAnsi"/>
          <w:b/>
          <w:bCs/>
          <w:color w:val="000000"/>
        </w:rPr>
        <w:t>ance</w:t>
      </w:r>
      <w:r w:rsidRPr="00584C70">
        <w:rPr>
          <w:rFonts w:eastAsiaTheme="minorHAnsi"/>
          <w:b/>
          <w:bCs/>
          <w:color w:val="000000"/>
        </w:rPr>
        <w:t>(</w:t>
      </w:r>
      <w:r>
        <w:rPr>
          <w:rFonts w:eastAsiaTheme="minorHAnsi"/>
          <w:b/>
          <w:bCs/>
          <w:color w:val="000000"/>
        </w:rPr>
        <w:t>lat1, lon1, lat2, lon2</w:t>
      </w:r>
      <w:r w:rsidRPr="00584C70">
        <w:rPr>
          <w:rFonts w:eastAsiaTheme="minorHAnsi"/>
          <w:b/>
          <w:bCs/>
          <w:color w:val="000000"/>
        </w:rPr>
        <w:t>)</w:t>
      </w:r>
      <w:r>
        <w:rPr>
          <w:rFonts w:eastAsiaTheme="minorHAnsi"/>
          <w:bCs/>
          <w:color w:val="000000"/>
        </w:rPr>
        <w:t xml:space="preserve"> -- returns the distance in km between the points &lt;lat1,lon1&gt; and &lt;lat2,lon2&gt;.</w:t>
      </w:r>
    </w:p>
    <w:p w14:paraId="611EFD1A" w14:textId="785CD490"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dist(arg1, arg2)</w:t>
      </w:r>
      <w:r>
        <w:rPr>
          <w:rFonts w:eastAsiaTheme="minorHAnsi"/>
          <w:bCs/>
          <w:color w:val="000000"/>
        </w:rPr>
        <w:t xml:space="preserve"> -- returns the distance in km between the places whose id's are represented by the arguments</w:t>
      </w:r>
    </w:p>
    <w:p w14:paraId="3A96BD3C" w14:textId="42E80790"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equal(arg1, arg2)</w:t>
      </w:r>
      <w:r>
        <w:rPr>
          <w:rFonts w:eastAsiaTheme="minorHAnsi"/>
          <w:b/>
          <w:bCs/>
          <w:color w:val="000000"/>
        </w:rPr>
        <w:t xml:space="preserve"> </w:t>
      </w:r>
      <w:r w:rsidRPr="00584C70">
        <w:rPr>
          <w:rFonts w:eastAsiaTheme="minorHAnsi"/>
          <w:bCs/>
          <w:color w:val="000000"/>
        </w:rPr>
        <w:t>-- returns 1 if the arguments are equal, 0 otherwise</w:t>
      </w:r>
    </w:p>
    <w:p w14:paraId="607D9646" w14:textId="18E29682"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min(arg1, arg2)</w:t>
      </w:r>
      <w:r>
        <w:rPr>
          <w:rFonts w:eastAsiaTheme="minorHAnsi"/>
          <w:bCs/>
          <w:color w:val="000000"/>
        </w:rPr>
        <w:t xml:space="preserve"> -- returns the smallest of the two values</w:t>
      </w:r>
    </w:p>
    <w:p w14:paraId="268FEB77" w14:textId="77AB24F1"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max(arg1, arg2)</w:t>
      </w:r>
      <w:r>
        <w:rPr>
          <w:rFonts w:eastAsiaTheme="minorHAnsi"/>
          <w:bCs/>
          <w:color w:val="000000"/>
        </w:rPr>
        <w:t xml:space="preserve"> -- returns the largest of the two values</w:t>
      </w:r>
    </w:p>
    <w:p w14:paraId="2DA128EB" w14:textId="366C3841"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uniform(lower, upper)</w:t>
      </w:r>
      <w:r>
        <w:rPr>
          <w:rFonts w:eastAsiaTheme="minorHAnsi"/>
          <w:bCs/>
          <w:color w:val="000000"/>
        </w:rPr>
        <w:t xml:space="preserve"> -- returns a uniform random number in range [lower, upper)</w:t>
      </w:r>
    </w:p>
    <w:p w14:paraId="1FE9BB56" w14:textId="2AB2719C" w:rsidR="00584C70" w:rsidRPr="00584C70" w:rsidRDefault="00584C70" w:rsidP="00364C73">
      <w:pPr>
        <w:pStyle w:val="ListParagraph"/>
        <w:numPr>
          <w:ilvl w:val="0"/>
          <w:numId w:val="47"/>
        </w:numPr>
        <w:rPr>
          <w:rFonts w:eastAsiaTheme="minorHAnsi"/>
          <w:b/>
          <w:bCs/>
          <w:color w:val="000000"/>
        </w:rPr>
      </w:pPr>
      <w:r w:rsidRPr="00584C70">
        <w:rPr>
          <w:rFonts w:eastAsiaTheme="minorHAnsi"/>
          <w:b/>
          <w:bCs/>
          <w:color w:val="000000"/>
        </w:rPr>
        <w:t>normal(mean, stdev)</w:t>
      </w:r>
      <w:r>
        <w:rPr>
          <w:rFonts w:eastAsiaTheme="minorHAnsi"/>
          <w:bCs/>
          <w:color w:val="000000"/>
        </w:rPr>
        <w:t xml:space="preserve"> -- returns a draw from a normal distributions</w:t>
      </w:r>
      <w:r w:rsidR="00F34F40">
        <w:rPr>
          <w:rFonts w:eastAsiaTheme="minorHAnsi"/>
          <w:bCs/>
          <w:color w:val="000000"/>
        </w:rPr>
        <w:t xml:space="preserve"> with given mean and standard deviation</w:t>
      </w:r>
    </w:p>
    <w:p w14:paraId="44569451" w14:textId="68812AEF" w:rsidR="00584C70" w:rsidRPr="00346B20" w:rsidRDefault="00584C70" w:rsidP="00364C73">
      <w:pPr>
        <w:pStyle w:val="ListParagraph"/>
        <w:numPr>
          <w:ilvl w:val="0"/>
          <w:numId w:val="47"/>
        </w:numPr>
      </w:pPr>
      <w:r w:rsidRPr="00584C70">
        <w:rPr>
          <w:rFonts w:eastAsiaTheme="minorHAnsi"/>
          <w:b/>
          <w:bCs/>
          <w:color w:val="000000"/>
        </w:rPr>
        <w:t>lognormal(median, dispersion)</w:t>
      </w:r>
      <w:r w:rsidR="00F34F40">
        <w:rPr>
          <w:rFonts w:eastAsiaTheme="minorHAnsi"/>
          <w:bCs/>
          <w:color w:val="000000"/>
        </w:rPr>
        <w:t xml:space="preserve"> -- returns a draw from a lognormal distribution with given median and dispersion</w:t>
      </w:r>
    </w:p>
    <w:p w14:paraId="6C85058B" w14:textId="0C63ECAC" w:rsidR="00346B20" w:rsidRDefault="00346B20" w:rsidP="00346B20"/>
    <w:p w14:paraId="707B325C" w14:textId="4DC0C87B" w:rsidR="00346B20" w:rsidRPr="000B4BCD" w:rsidRDefault="00346B20" w:rsidP="00E5496A">
      <w:pPr>
        <w:pStyle w:val="Heading4"/>
      </w:pPr>
      <w:bookmarkStart w:id="74" w:name="_Select_Function"/>
      <w:bookmarkEnd w:id="74"/>
      <w:r w:rsidRPr="000B4BCD">
        <w:t>Select Function</w:t>
      </w:r>
    </w:p>
    <w:p w14:paraId="77D7F0D2" w14:textId="323E95D6" w:rsidR="00A042E9" w:rsidRDefault="00A042E9" w:rsidP="00346B20">
      <w:pPr>
        <w:rPr>
          <w:b/>
        </w:rPr>
      </w:pPr>
    </w:p>
    <w:p w14:paraId="2606FBCD" w14:textId="791FEF29" w:rsidR="00A042E9" w:rsidRPr="00A042E9" w:rsidRDefault="00A042E9" w:rsidP="00346B20">
      <w:r>
        <w:t xml:space="preserve">The </w:t>
      </w:r>
      <w:r w:rsidR="00812057">
        <w:t xml:space="preserve">following </w:t>
      </w:r>
      <w:r>
        <w:t>function returns a</w:t>
      </w:r>
      <w:r w:rsidR="00883D07">
        <w:t xml:space="preserve"> selected</w:t>
      </w:r>
      <w:r>
        <w:t xml:space="preserve"> item from </w:t>
      </w:r>
      <w:r w:rsidR="00812057">
        <w:t>a list:</w:t>
      </w:r>
    </w:p>
    <w:p w14:paraId="10DDD425" w14:textId="29203AFA" w:rsidR="00A042E9" w:rsidRDefault="00A042E9" w:rsidP="00346B20">
      <w:pPr>
        <w:rPr>
          <w:b/>
        </w:rPr>
      </w:pPr>
    </w:p>
    <w:p w14:paraId="4CBDBDFA" w14:textId="77777777" w:rsidR="00A042E9" w:rsidRPr="00E5496A" w:rsidRDefault="00A042E9" w:rsidP="00364C73">
      <w:pPr>
        <w:pStyle w:val="ListParagraph"/>
        <w:numPr>
          <w:ilvl w:val="0"/>
          <w:numId w:val="49"/>
        </w:numPr>
        <w:rPr>
          <w:rFonts w:eastAsiaTheme="minorHAnsi"/>
          <w:b/>
          <w:bCs/>
          <w:color w:val="000000"/>
        </w:rPr>
      </w:pPr>
      <w:r w:rsidRPr="00E5496A">
        <w:rPr>
          <w:rFonts w:eastAsiaTheme="minorHAnsi"/>
          <w:b/>
          <w:bCs/>
        </w:rPr>
        <w:t>select(</w:t>
      </w:r>
      <w:r w:rsidRPr="00E5496A">
        <w:rPr>
          <w:rFonts w:eastAsiaTheme="minorHAnsi"/>
          <w:b/>
          <w:bCs/>
          <w:i/>
        </w:rPr>
        <w:t>ListExpression</w:t>
      </w:r>
      <w:r w:rsidRPr="00E5496A">
        <w:rPr>
          <w:rFonts w:eastAsiaTheme="minorHAnsi"/>
          <w:b/>
          <w:bCs/>
        </w:rPr>
        <w:t xml:space="preserve">, </w:t>
      </w:r>
      <w:r w:rsidRPr="00E5496A">
        <w:rPr>
          <w:rFonts w:eastAsiaTheme="minorHAnsi"/>
          <w:b/>
          <w:bCs/>
          <w:i/>
          <w:iCs/>
        </w:rPr>
        <w:t>Expression</w:t>
      </w:r>
      <w:r w:rsidRPr="00E5496A">
        <w:rPr>
          <w:rFonts w:eastAsiaTheme="minorHAnsi"/>
          <w:b/>
          <w:bCs/>
        </w:rPr>
        <w:t>)</w:t>
      </w:r>
    </w:p>
    <w:p w14:paraId="6AF6CA9A" w14:textId="77777777" w:rsidR="00E5496A" w:rsidRPr="00E5496A" w:rsidRDefault="00A042E9" w:rsidP="00364C73">
      <w:pPr>
        <w:pStyle w:val="ListParagraph"/>
        <w:numPr>
          <w:ilvl w:val="0"/>
          <w:numId w:val="56"/>
        </w:numPr>
        <w:rPr>
          <w:rFonts w:eastAsiaTheme="minorHAnsi"/>
          <w:b/>
          <w:bCs/>
          <w:color w:val="000000"/>
        </w:rPr>
      </w:pPr>
      <w:r>
        <w:rPr>
          <w:rFonts w:eastAsiaTheme="minorHAnsi"/>
          <w:bCs/>
          <w:color w:val="000000"/>
        </w:rPr>
        <w:t xml:space="preserve">If the Expression does not have the form </w:t>
      </w:r>
      <w:r w:rsidRPr="00E5496A">
        <w:rPr>
          <w:rFonts w:eastAsiaTheme="minorHAnsi"/>
          <w:b/>
          <w:color w:val="000000"/>
        </w:rPr>
        <w:t>pref(...),</w:t>
      </w:r>
      <w:r>
        <w:rPr>
          <w:rFonts w:eastAsiaTheme="minorHAnsi"/>
          <w:bCs/>
          <w:color w:val="000000"/>
        </w:rPr>
        <w:t xml:space="preserve"> then it is evaluated and the resulting value is treated as an index that points to an </w:t>
      </w:r>
      <w:r w:rsidR="00E5496A">
        <w:rPr>
          <w:rFonts w:eastAsiaTheme="minorHAnsi"/>
          <w:bCs/>
          <w:color w:val="000000"/>
        </w:rPr>
        <w:t>mem</w:t>
      </w:r>
      <w:r>
        <w:rPr>
          <w:rFonts w:eastAsiaTheme="minorHAnsi"/>
          <w:bCs/>
          <w:color w:val="000000"/>
        </w:rPr>
        <w:t xml:space="preserve">ber of the List.  For example, if the ListExpression contains the list </w:t>
      </w:r>
      <w:r w:rsidRPr="001D72D2">
        <w:rPr>
          <w:rFonts w:eastAsiaTheme="minorHAnsi"/>
          <w:bCs/>
          <w:color w:val="000000"/>
        </w:rPr>
        <w:t>(10, 20, 30, 40)</w:t>
      </w:r>
      <w:r>
        <w:rPr>
          <w:rFonts w:eastAsiaTheme="minorHAnsi"/>
          <w:bCs/>
          <w:color w:val="000000"/>
        </w:rPr>
        <w:t xml:space="preserve"> </w:t>
      </w:r>
      <w:r w:rsidRPr="001D72D2">
        <w:rPr>
          <w:rFonts w:eastAsiaTheme="minorHAnsi"/>
          <w:bCs/>
          <w:color w:val="000000"/>
        </w:rPr>
        <w:t>then the value of function</w:t>
      </w:r>
    </w:p>
    <w:p w14:paraId="13765C40" w14:textId="77777777" w:rsidR="0043393B" w:rsidRDefault="0043393B" w:rsidP="0043393B">
      <w:pPr>
        <w:ind w:left="360"/>
        <w:jc w:val="center"/>
        <w:rPr>
          <w:rFonts w:eastAsiaTheme="minorHAnsi"/>
          <w:b/>
          <w:bCs/>
          <w:color w:val="000000"/>
        </w:rPr>
      </w:pPr>
    </w:p>
    <w:p w14:paraId="1ED98ABD" w14:textId="3EBDC7BC" w:rsidR="00E5496A" w:rsidRDefault="00A042E9" w:rsidP="0043393B">
      <w:pPr>
        <w:ind w:left="360"/>
        <w:jc w:val="center"/>
        <w:rPr>
          <w:rFonts w:eastAsiaTheme="minorHAnsi"/>
          <w:b/>
          <w:bCs/>
          <w:color w:val="000000"/>
        </w:rPr>
      </w:pPr>
      <w:r w:rsidRPr="0043393B">
        <w:rPr>
          <w:rFonts w:eastAsiaTheme="minorHAnsi"/>
          <w:b/>
          <w:bCs/>
          <w:color w:val="000000"/>
        </w:rPr>
        <w:t>select(ListExpression, 2)</w:t>
      </w:r>
    </w:p>
    <w:p w14:paraId="11A451E3" w14:textId="77777777" w:rsidR="0043393B" w:rsidRPr="0043393B" w:rsidRDefault="0043393B" w:rsidP="0043393B">
      <w:pPr>
        <w:ind w:left="360"/>
        <w:jc w:val="center"/>
        <w:rPr>
          <w:rFonts w:eastAsiaTheme="minorHAnsi"/>
          <w:b/>
          <w:bCs/>
          <w:color w:val="000000"/>
        </w:rPr>
      </w:pPr>
    </w:p>
    <w:p w14:paraId="4ADE5070" w14:textId="33F02573" w:rsidR="00A042E9" w:rsidRPr="0043393B" w:rsidRDefault="00A042E9" w:rsidP="0043393B">
      <w:pPr>
        <w:ind w:firstLine="720"/>
        <w:rPr>
          <w:rFonts w:eastAsiaTheme="minorHAnsi"/>
          <w:b/>
          <w:bCs/>
          <w:color w:val="000000"/>
        </w:rPr>
      </w:pPr>
      <w:r w:rsidRPr="0043393B">
        <w:rPr>
          <w:rFonts w:eastAsiaTheme="minorHAnsi"/>
          <w:bCs/>
          <w:color w:val="000000"/>
        </w:rPr>
        <w:t>would be 30 (since the first element in the list has index of 0).</w:t>
      </w:r>
    </w:p>
    <w:p w14:paraId="0E0AF240" w14:textId="23603EFD" w:rsidR="008D51D5" w:rsidRPr="00AA3307" w:rsidRDefault="008D51D5" w:rsidP="00364C73">
      <w:pPr>
        <w:pStyle w:val="ListParagraph"/>
        <w:numPr>
          <w:ilvl w:val="0"/>
          <w:numId w:val="56"/>
        </w:numPr>
        <w:rPr>
          <w:rFonts w:eastAsiaTheme="minorHAnsi"/>
          <w:b/>
          <w:bCs/>
          <w:color w:val="000000"/>
        </w:rPr>
      </w:pPr>
      <w:r>
        <w:rPr>
          <w:rFonts w:eastAsiaTheme="minorHAnsi"/>
        </w:rPr>
        <w:t xml:space="preserve">If the second argument has the form </w:t>
      </w:r>
      <w:r w:rsidRPr="00E5496A">
        <w:rPr>
          <w:rFonts w:eastAsiaTheme="minorHAnsi"/>
          <w:b/>
          <w:bCs/>
        </w:rPr>
        <w:t>pref(),</w:t>
      </w:r>
      <w:r>
        <w:rPr>
          <w:rFonts w:eastAsiaTheme="minorHAnsi"/>
        </w:rPr>
        <w:t xml:space="preserve"> the expression is interpreted as a</w:t>
      </w:r>
      <w:r w:rsidRPr="00AA3307">
        <w:rPr>
          <w:rFonts w:eastAsiaTheme="minorHAnsi"/>
        </w:rPr>
        <w:t xml:space="preserve"> </w:t>
      </w:r>
      <w:r w:rsidRPr="00EE79AC">
        <w:rPr>
          <w:rFonts w:eastAsiaTheme="minorHAnsi"/>
          <w:b/>
          <w:bCs/>
        </w:rPr>
        <w:t>preference function</w:t>
      </w:r>
      <w:r w:rsidRPr="00AA3307">
        <w:rPr>
          <w:rFonts w:eastAsiaTheme="minorHAnsi"/>
        </w:rPr>
        <w:t xml:space="preserve"> consist</w:t>
      </w:r>
      <w:r>
        <w:rPr>
          <w:rFonts w:eastAsiaTheme="minorHAnsi"/>
        </w:rPr>
        <w:t>ing</w:t>
      </w:r>
      <w:r w:rsidRPr="00AA3307">
        <w:rPr>
          <w:rFonts w:eastAsiaTheme="minorHAnsi"/>
        </w:rPr>
        <w:t xml:space="preserve"> of a list of expressions that will be evaluated for each candidate in the ListVariable, resulting in a </w:t>
      </w:r>
      <w:r w:rsidRPr="00AA3307">
        <w:rPr>
          <w:rFonts w:eastAsiaTheme="minorHAnsi"/>
          <w:b/>
          <w:bCs/>
        </w:rPr>
        <w:t xml:space="preserve">preference score </w:t>
      </w:r>
      <w:r w:rsidRPr="00AA3307">
        <w:rPr>
          <w:rFonts w:eastAsiaTheme="minorHAnsi"/>
        </w:rPr>
        <w:t>for each eligible candidate. Positive values for the expression make the candidate more likely to be selected and negative values for the expression make the candidate less likely to be selected. If the expression evaluates to zero it makes no contribution to the candidate's preference score.</w:t>
      </w:r>
    </w:p>
    <w:p w14:paraId="54FC4CED" w14:textId="77777777" w:rsidR="008D51D5" w:rsidRDefault="008D51D5" w:rsidP="008D51D5">
      <w:pPr>
        <w:rPr>
          <w:rFonts w:eastAsiaTheme="minorHAnsi"/>
        </w:rPr>
      </w:pPr>
    </w:p>
    <w:p w14:paraId="6E200B78" w14:textId="6D07E5AF" w:rsidR="008D51D5" w:rsidRDefault="008D51D5" w:rsidP="008D51D5">
      <w:pPr>
        <w:rPr>
          <w:rFonts w:eastAsiaTheme="minorHAnsi"/>
        </w:rPr>
      </w:pPr>
      <w:r>
        <w:rPr>
          <w:rFonts w:eastAsiaTheme="minorHAnsi"/>
        </w:rPr>
        <w:t xml:space="preserve">Let's suppose that an agent has constructed a ListVariable called </w:t>
      </w:r>
      <w:r>
        <w:rPr>
          <w:rFonts w:eastAsiaTheme="minorHAnsi"/>
          <w:i/>
        </w:rPr>
        <w:t>friendCandidates</w:t>
      </w:r>
      <w:r>
        <w:rPr>
          <w:rFonts w:eastAsiaTheme="minorHAnsi"/>
        </w:rPr>
        <w:t xml:space="preserve"> of potential friends, and that the agent prefers to select friends who are older than the agent. We could use a selection function like:</w:t>
      </w:r>
    </w:p>
    <w:p w14:paraId="5E64DF98" w14:textId="77777777" w:rsidR="008D51D5" w:rsidRDefault="008D51D5" w:rsidP="008D51D5">
      <w:pPr>
        <w:rPr>
          <w:rFonts w:eastAsiaTheme="minorHAnsi"/>
        </w:rPr>
      </w:pPr>
    </w:p>
    <w:p w14:paraId="5EE2C4BA" w14:textId="3BB4A1BA" w:rsidR="008D51D5" w:rsidRDefault="008D51D5" w:rsidP="008D51D5">
      <w:pPr>
        <w:jc w:val="center"/>
        <w:rPr>
          <w:rFonts w:eastAsiaTheme="minorHAnsi"/>
          <w:b/>
          <w:bCs/>
        </w:rPr>
      </w:pPr>
      <w:r>
        <w:rPr>
          <w:rFonts w:eastAsiaTheme="minorHAnsi"/>
          <w:b/>
          <w:bCs/>
        </w:rPr>
        <w:t>select(friendCandidates, pref(other:age - age))</w:t>
      </w:r>
    </w:p>
    <w:p w14:paraId="3CA1ECBC" w14:textId="77777777" w:rsidR="008D51D5" w:rsidRDefault="008D51D5" w:rsidP="008D51D5">
      <w:pPr>
        <w:rPr>
          <w:rFonts w:eastAsiaTheme="minorHAnsi"/>
        </w:rPr>
      </w:pPr>
    </w:p>
    <w:p w14:paraId="2B03C7FB" w14:textId="77777777" w:rsidR="008D51D5" w:rsidRDefault="008D51D5" w:rsidP="008D51D5">
      <w:pPr>
        <w:rPr>
          <w:rFonts w:eastAsiaTheme="minorHAnsi"/>
        </w:rPr>
      </w:pPr>
      <w:r>
        <w:rPr>
          <w:rFonts w:eastAsiaTheme="minorHAnsi"/>
        </w:rPr>
        <w:t>The formula for computing the overall preference score for a given candidate is:</w:t>
      </w:r>
    </w:p>
    <w:p w14:paraId="4B1BC04D" w14:textId="77777777" w:rsidR="008D51D5" w:rsidRDefault="008D51D5" w:rsidP="008D51D5">
      <w:pPr>
        <w:rPr>
          <w:rFonts w:eastAsiaTheme="minorHAnsi"/>
        </w:rPr>
      </w:pPr>
    </w:p>
    <w:p w14:paraId="02AD14D5" w14:textId="77777777" w:rsidR="008D51D5" w:rsidRPr="00023C33" w:rsidRDefault="008D51D5" w:rsidP="008D51D5">
      <w:pPr>
        <w:jc w:val="center"/>
        <w:rPr>
          <w:rFonts w:eastAsiaTheme="minorHAnsi"/>
          <w:b/>
          <w:bCs/>
        </w:rPr>
      </w:pPr>
      <w:r w:rsidRPr="00023C33">
        <w:rPr>
          <w:rFonts w:eastAsiaTheme="minorHAnsi"/>
          <w:b/>
          <w:bCs/>
        </w:rPr>
        <w:t xml:space="preserve">preference_score(candidate) = </w:t>
      </w:r>
      <w:r>
        <w:rPr>
          <w:rFonts w:eastAsiaTheme="minorHAnsi"/>
          <w:b/>
          <w:bCs/>
        </w:rPr>
        <w:t xml:space="preserve">(1 + </w:t>
      </w:r>
      <w:r w:rsidRPr="00023C33">
        <w:rPr>
          <w:rFonts w:ascii="Symbol" w:eastAsiaTheme="minorHAnsi" w:hAnsi="Symbol" w:cs="Calibri (Body)"/>
          <w:b/>
          <w:bCs/>
        </w:rPr>
        <w:t></w:t>
      </w:r>
      <w:r w:rsidRPr="00023C33">
        <w:rPr>
          <w:rFonts w:eastAsiaTheme="minorHAnsi"/>
          <w:b/>
          <w:bCs/>
        </w:rPr>
        <w:t xml:space="preserve"> (positive</w:t>
      </w:r>
      <w:r>
        <w:rPr>
          <w:rFonts w:eastAsiaTheme="minorHAnsi"/>
          <w:b/>
          <w:bCs/>
        </w:rPr>
        <w:t>-valued</w:t>
      </w:r>
      <w:r w:rsidRPr="00023C33">
        <w:rPr>
          <w:rFonts w:eastAsiaTheme="minorHAnsi"/>
          <w:b/>
          <w:bCs/>
        </w:rPr>
        <w:t xml:space="preserve"> expressions)</w:t>
      </w:r>
      <w:r>
        <w:rPr>
          <w:rFonts w:eastAsiaTheme="minorHAnsi"/>
          <w:b/>
          <w:bCs/>
        </w:rPr>
        <w:t>)</w:t>
      </w:r>
      <w:r w:rsidRPr="00023C33">
        <w:rPr>
          <w:rFonts w:eastAsiaTheme="minorHAnsi"/>
          <w:b/>
          <w:bCs/>
        </w:rPr>
        <w:t xml:space="preserve"> /</w:t>
      </w:r>
    </w:p>
    <w:p w14:paraId="4504CE19" w14:textId="77777777" w:rsidR="008D51D5" w:rsidRPr="00023C33" w:rsidRDefault="008D51D5" w:rsidP="008D51D5">
      <w:pPr>
        <w:ind w:left="2160" w:firstLine="720"/>
        <w:jc w:val="center"/>
        <w:rPr>
          <w:rFonts w:eastAsiaTheme="minorHAnsi"/>
          <w:b/>
          <w:bCs/>
        </w:rPr>
      </w:pPr>
      <w:r w:rsidRPr="00023C33">
        <w:rPr>
          <w:rFonts w:eastAsiaTheme="minorHAnsi"/>
          <w:b/>
          <w:bCs/>
        </w:rPr>
        <w:t xml:space="preserve">(1 + </w:t>
      </w:r>
      <w:r>
        <w:rPr>
          <w:rFonts w:eastAsiaTheme="minorHAnsi"/>
          <w:b/>
          <w:bCs/>
        </w:rPr>
        <w:t>|</w:t>
      </w:r>
      <w:r w:rsidRPr="00023C33">
        <w:rPr>
          <w:rFonts w:ascii="Symbol" w:eastAsiaTheme="minorHAnsi" w:hAnsi="Symbol" w:cs="Calibri (Body)"/>
          <w:b/>
          <w:bCs/>
        </w:rPr>
        <w:t></w:t>
      </w:r>
      <w:r w:rsidRPr="00023C33">
        <w:rPr>
          <w:rFonts w:eastAsiaTheme="minorHAnsi"/>
          <w:b/>
          <w:bCs/>
        </w:rPr>
        <w:t xml:space="preserve"> (negative</w:t>
      </w:r>
      <w:r>
        <w:rPr>
          <w:rFonts w:eastAsiaTheme="minorHAnsi"/>
          <w:b/>
          <w:bCs/>
        </w:rPr>
        <w:t>-valued</w:t>
      </w:r>
      <w:r w:rsidRPr="00023C33">
        <w:rPr>
          <w:rFonts w:eastAsiaTheme="minorHAnsi"/>
          <w:b/>
          <w:bCs/>
        </w:rPr>
        <w:t xml:space="preserve"> expressions)</w:t>
      </w:r>
      <w:r>
        <w:rPr>
          <w:rFonts w:eastAsiaTheme="minorHAnsi"/>
          <w:b/>
          <w:bCs/>
        </w:rPr>
        <w:t>|</w:t>
      </w:r>
      <w:r w:rsidRPr="00023C33">
        <w:rPr>
          <w:rFonts w:eastAsiaTheme="minorHAnsi"/>
          <w:b/>
          <w:bCs/>
        </w:rPr>
        <w:t xml:space="preserve"> )</w:t>
      </w:r>
    </w:p>
    <w:p w14:paraId="6463810E" w14:textId="77777777" w:rsidR="008D51D5" w:rsidRDefault="008D51D5" w:rsidP="008D51D5">
      <w:pPr>
        <w:rPr>
          <w:rFonts w:eastAsiaTheme="minorHAnsi"/>
        </w:rPr>
      </w:pPr>
    </w:p>
    <w:p w14:paraId="4CF5C865" w14:textId="21ACF940" w:rsidR="008D51D5" w:rsidRPr="008D51D5" w:rsidRDefault="008D51D5" w:rsidP="008D51D5">
      <w:pPr>
        <w:rPr>
          <w:rFonts w:eastAsiaTheme="minorHAnsi"/>
        </w:rPr>
      </w:pPr>
      <w:r>
        <w:rPr>
          <w:rFonts w:eastAsiaTheme="minorHAnsi"/>
        </w:rPr>
        <w:t xml:space="preserve">In the example, candidates who are the same age as the agent will get a preference score of 1, candidates that are older than the given agent will get preferences scores greater than 1 and candidates younger than the agent will have preference score less than 1. </w:t>
      </w:r>
    </w:p>
    <w:p w14:paraId="3CC42CC1" w14:textId="77777777" w:rsidR="008D51D5" w:rsidRPr="008D51D5" w:rsidRDefault="008D51D5" w:rsidP="008D51D5">
      <w:pPr>
        <w:rPr>
          <w:rFonts w:eastAsiaTheme="minorHAnsi"/>
        </w:rPr>
      </w:pPr>
    </w:p>
    <w:p w14:paraId="139CB5AC" w14:textId="2F0A698D" w:rsidR="008D51D5" w:rsidRDefault="008D51D5" w:rsidP="008D51D5">
      <w:pPr>
        <w:rPr>
          <w:rFonts w:eastAsiaTheme="minorHAnsi"/>
        </w:rPr>
      </w:pPr>
      <w:r>
        <w:rPr>
          <w:rFonts w:eastAsiaTheme="minorHAnsi"/>
        </w:rPr>
        <w:t>As a more complex example, suppose the agent prefers freinds of similar age and also prefers friends who attend the same school. The following function specifies these two preferences, with a greater weight attached to the same-school term:</w:t>
      </w:r>
    </w:p>
    <w:p w14:paraId="7DF23F14" w14:textId="77777777" w:rsidR="008D51D5" w:rsidRDefault="008D51D5" w:rsidP="008D51D5">
      <w:pPr>
        <w:rPr>
          <w:rFonts w:eastAsiaTheme="minorHAnsi"/>
        </w:rPr>
      </w:pPr>
    </w:p>
    <w:p w14:paraId="516AD9ED" w14:textId="67EB3812" w:rsidR="008D51D5" w:rsidRPr="008D076B" w:rsidRDefault="008D51D5" w:rsidP="008D51D5">
      <w:pPr>
        <w:jc w:val="center"/>
        <w:rPr>
          <w:rFonts w:eastAsiaTheme="minorHAnsi"/>
          <w:b/>
          <w:bCs/>
        </w:rPr>
      </w:pPr>
      <w:r>
        <w:rPr>
          <w:rFonts w:eastAsiaTheme="minorHAnsi"/>
          <w:b/>
          <w:bCs/>
        </w:rPr>
        <w:t>select(friendCandidates, pref(-2*abs(other:age-age))</w:t>
      </w:r>
      <w:r w:rsidR="007E351B">
        <w:rPr>
          <w:rFonts w:eastAsiaTheme="minorHAnsi"/>
          <w:b/>
          <w:bCs/>
        </w:rPr>
        <w:t xml:space="preserve">, </w:t>
      </w:r>
      <w:r>
        <w:rPr>
          <w:rFonts w:eastAsiaTheme="minorHAnsi"/>
          <w:b/>
          <w:bCs/>
        </w:rPr>
        <w:t>14*equal(place_id_of_School,other:place_id_of_School</w:t>
      </w:r>
      <w:r w:rsidR="007E351B">
        <w:rPr>
          <w:rFonts w:eastAsiaTheme="minorHAnsi"/>
          <w:b/>
          <w:bCs/>
        </w:rPr>
        <w:t>)))</w:t>
      </w:r>
    </w:p>
    <w:p w14:paraId="0B373616" w14:textId="77777777" w:rsidR="008D51D5" w:rsidRDefault="008D51D5" w:rsidP="008D51D5">
      <w:pPr>
        <w:rPr>
          <w:rFonts w:eastAsiaTheme="minorHAnsi"/>
        </w:rPr>
      </w:pPr>
    </w:p>
    <w:p w14:paraId="6022AD6D" w14:textId="1653E203" w:rsidR="008D51D5" w:rsidRDefault="008D51D5" w:rsidP="008D51D5">
      <w:pPr>
        <w:rPr>
          <w:rFonts w:eastAsiaTheme="minorHAnsi"/>
        </w:rPr>
      </w:pPr>
      <w:r>
        <w:rPr>
          <w:rFonts w:eastAsiaTheme="minorHAnsi"/>
        </w:rPr>
        <w:t>The first</w:t>
      </w:r>
      <w:r w:rsidR="007E351B">
        <w:rPr>
          <w:rFonts w:eastAsiaTheme="minorHAnsi"/>
        </w:rPr>
        <w:t xml:space="preserve"> preference</w:t>
      </w:r>
      <w:r>
        <w:rPr>
          <w:rFonts w:eastAsiaTheme="minorHAnsi"/>
        </w:rPr>
        <w:t xml:space="preserve"> </w:t>
      </w:r>
      <w:r w:rsidR="007E351B">
        <w:rPr>
          <w:rFonts w:eastAsiaTheme="minorHAnsi"/>
        </w:rPr>
        <w:t>expression</w:t>
      </w:r>
      <w:r>
        <w:rPr>
          <w:rFonts w:eastAsiaTheme="minorHAnsi"/>
        </w:rPr>
        <w:t xml:space="preserve"> penalizes candidates based on the difference between their age and the agent's own age. The second expression contributes a positive score to candidates who attend the same school as the selecting agent. The factor </w:t>
      </w:r>
      <w:r w:rsidRPr="008D076B">
        <w:rPr>
          <w:rFonts w:eastAsiaTheme="minorHAnsi"/>
          <w:b/>
          <w:bCs/>
        </w:rPr>
        <w:t>place_id_of_School</w:t>
      </w:r>
      <w:r>
        <w:rPr>
          <w:rFonts w:eastAsiaTheme="minorHAnsi"/>
        </w:rPr>
        <w:t xml:space="preserve"> returns the numerical id for the agent's place and the factor </w:t>
      </w:r>
      <w:r>
        <w:rPr>
          <w:rFonts w:eastAsiaTheme="minorHAnsi"/>
          <w:b/>
          <w:bCs/>
        </w:rPr>
        <w:t>other:place_id_of_School</w:t>
      </w:r>
      <w:r>
        <w:rPr>
          <w:rFonts w:eastAsiaTheme="minorHAnsi"/>
        </w:rPr>
        <w:t xml:space="preserve"> returns the id number for the candidate's School. The </w:t>
      </w:r>
      <w:r>
        <w:rPr>
          <w:rFonts w:eastAsiaTheme="minorHAnsi"/>
          <w:b/>
          <w:bCs/>
        </w:rPr>
        <w:t>equal</w:t>
      </w:r>
      <w:r>
        <w:rPr>
          <w:rFonts w:eastAsiaTheme="minorHAnsi"/>
        </w:rPr>
        <w:t xml:space="preserve"> function returns 1 if its arguments are equal and 0 otherwise (also known as the Kronecker delta function). The resulting preference score for a candidate would be:</w:t>
      </w:r>
    </w:p>
    <w:p w14:paraId="2D641AB8" w14:textId="77777777" w:rsidR="008D51D5" w:rsidRDefault="008D51D5" w:rsidP="008D51D5">
      <w:pPr>
        <w:rPr>
          <w:rFonts w:eastAsiaTheme="minorHAnsi"/>
        </w:rPr>
      </w:pPr>
      <w:r>
        <w:rPr>
          <w:rFonts w:eastAsiaTheme="minorHAnsi"/>
        </w:rPr>
        <w:t xml:space="preserve"> </w:t>
      </w:r>
    </w:p>
    <w:p w14:paraId="7461E2CD" w14:textId="77777777" w:rsidR="008D51D5" w:rsidRPr="00023C33" w:rsidRDefault="008D51D5" w:rsidP="008D51D5">
      <w:pPr>
        <w:rPr>
          <w:rFonts w:eastAsiaTheme="minorHAnsi"/>
          <w:b/>
          <w:bCs/>
        </w:rPr>
      </w:pPr>
      <w:r w:rsidRPr="00023C33">
        <w:rPr>
          <w:rFonts w:eastAsiaTheme="minorHAnsi"/>
          <w:b/>
          <w:bCs/>
        </w:rPr>
        <w:t xml:space="preserve">preference_score(candidate) = </w:t>
      </w:r>
      <w:r>
        <w:rPr>
          <w:rFonts w:eastAsiaTheme="minorHAnsi"/>
          <w:b/>
          <w:bCs/>
        </w:rPr>
        <w:t>15</w:t>
      </w:r>
      <w:r w:rsidRPr="00023C33">
        <w:rPr>
          <w:rFonts w:eastAsiaTheme="minorHAnsi"/>
          <w:b/>
          <w:bCs/>
        </w:rPr>
        <w:t xml:space="preserve"> / (1 + 2*(difference in age)) </w:t>
      </w:r>
      <w:r>
        <w:rPr>
          <w:rFonts w:eastAsiaTheme="minorHAnsi"/>
          <w:b/>
          <w:bCs/>
        </w:rPr>
        <w:t xml:space="preserve"> </w:t>
      </w:r>
      <w:r w:rsidRPr="005F5D63">
        <w:rPr>
          <w:rFonts w:eastAsiaTheme="minorHAnsi"/>
        </w:rPr>
        <w:t>for candidates in the agent's school</w:t>
      </w:r>
    </w:p>
    <w:p w14:paraId="6A46CA22" w14:textId="77777777" w:rsidR="008D51D5" w:rsidRPr="00023C33" w:rsidRDefault="008D51D5" w:rsidP="008D51D5">
      <w:pPr>
        <w:rPr>
          <w:rFonts w:eastAsiaTheme="minorHAnsi"/>
          <w:b/>
          <w:bCs/>
        </w:rPr>
      </w:pPr>
      <w:r w:rsidRPr="00023C33">
        <w:rPr>
          <w:rFonts w:eastAsiaTheme="minorHAnsi"/>
          <w:b/>
          <w:bCs/>
        </w:rPr>
        <w:t xml:space="preserve">                                                     </w:t>
      </w:r>
      <w:r>
        <w:rPr>
          <w:rFonts w:eastAsiaTheme="minorHAnsi"/>
          <w:b/>
          <w:bCs/>
        </w:rPr>
        <w:t xml:space="preserve"> </w:t>
      </w:r>
      <w:r w:rsidRPr="00023C33">
        <w:rPr>
          <w:rFonts w:eastAsiaTheme="minorHAnsi"/>
          <w:b/>
          <w:bCs/>
        </w:rPr>
        <w:t xml:space="preserve">= </w:t>
      </w:r>
      <w:r>
        <w:rPr>
          <w:rFonts w:eastAsiaTheme="minorHAnsi"/>
          <w:b/>
          <w:bCs/>
        </w:rPr>
        <w:t xml:space="preserve">  1</w:t>
      </w:r>
      <w:r w:rsidRPr="00023C33">
        <w:rPr>
          <w:rFonts w:eastAsiaTheme="minorHAnsi"/>
          <w:b/>
          <w:bCs/>
        </w:rPr>
        <w:t xml:space="preserve"> / (1 + 2*(difference in age)) </w:t>
      </w:r>
      <w:r>
        <w:rPr>
          <w:rFonts w:eastAsiaTheme="minorHAnsi"/>
          <w:b/>
          <w:bCs/>
        </w:rPr>
        <w:t xml:space="preserve"> </w:t>
      </w:r>
      <w:r w:rsidRPr="005F5D63">
        <w:rPr>
          <w:rFonts w:eastAsiaTheme="minorHAnsi"/>
        </w:rPr>
        <w:t>for candidates not in the agent's school</w:t>
      </w:r>
    </w:p>
    <w:p w14:paraId="548350C0" w14:textId="77777777" w:rsidR="00A042E9" w:rsidRDefault="00A042E9" w:rsidP="00346B20">
      <w:pPr>
        <w:rPr>
          <w:b/>
        </w:rPr>
      </w:pPr>
    </w:p>
    <w:p w14:paraId="0B28CAC3" w14:textId="77777777" w:rsidR="008D51D5" w:rsidRDefault="008D51D5" w:rsidP="008D51D5">
      <w:pPr>
        <w:pStyle w:val="BodyText"/>
        <w:rPr>
          <w:szCs w:val="22"/>
        </w:rPr>
      </w:pPr>
      <w:r>
        <w:rPr>
          <w:szCs w:val="22"/>
        </w:rPr>
        <w:t>Suppose there were two candidates in the agent's school that differ in age by 0 and 1, respectively, from the agent's own age, and one candidate from another school with age difference of 2 years. Then these candidates would be assigned preference scores of 15, 5, and 0.2, respectively, according to the formula above.</w:t>
      </w:r>
    </w:p>
    <w:p w14:paraId="36F75E20" w14:textId="77777777" w:rsidR="008D51D5" w:rsidRDefault="008D51D5" w:rsidP="008D51D5">
      <w:pPr>
        <w:pStyle w:val="BodyText"/>
        <w:rPr>
          <w:szCs w:val="22"/>
        </w:rPr>
      </w:pPr>
      <w:r w:rsidRPr="006463B2">
        <w:rPr>
          <w:szCs w:val="22"/>
        </w:rPr>
        <w:t>After</w:t>
      </w:r>
      <w:r>
        <w:rPr>
          <w:szCs w:val="22"/>
        </w:rPr>
        <w:t xml:space="preserve"> each candidate's preference score is computed, a probability distribution is defined by dividing each preference score by the total of all preference scores. A person is then selected from the eligible candidates using the normalized preference probabilities.</w:t>
      </w:r>
    </w:p>
    <w:p w14:paraId="2EDA25F8" w14:textId="01EF58C4" w:rsidR="008D51D5" w:rsidRPr="008D51D5" w:rsidRDefault="008D51D5" w:rsidP="008D51D5">
      <w:pPr>
        <w:pStyle w:val="BodyText"/>
        <w:rPr>
          <w:szCs w:val="22"/>
        </w:rPr>
      </w:pPr>
      <w:r>
        <w:rPr>
          <w:szCs w:val="22"/>
        </w:rPr>
        <w:t>Continuing the example above, the preference scores sum to 20.2 so they would yield probabilities of 15/20.2 (</w:t>
      </w:r>
      <w:r>
        <w:rPr>
          <w:szCs w:val="22"/>
        </w:rPr>
        <w:sym w:font="Symbol" w:char="F0BB"/>
      </w:r>
      <w:r>
        <w:rPr>
          <w:szCs w:val="22"/>
        </w:rPr>
        <w:t xml:space="preserve"> 0.743), 5/20.2 (</w:t>
      </w:r>
      <w:r>
        <w:rPr>
          <w:szCs w:val="22"/>
        </w:rPr>
        <w:sym w:font="Symbol" w:char="F0BB"/>
      </w:r>
      <w:r>
        <w:rPr>
          <w:szCs w:val="22"/>
        </w:rPr>
        <w:t xml:space="preserve"> 0.247), and 0.2/20.2 (</w:t>
      </w:r>
      <w:r>
        <w:rPr>
          <w:szCs w:val="22"/>
        </w:rPr>
        <w:sym w:font="Symbol" w:char="F0BB"/>
      </w:r>
      <w:r>
        <w:rPr>
          <w:szCs w:val="22"/>
        </w:rPr>
        <w:t xml:space="preserve"> 0.01), respectively, for the three candidates. The selection is then made based on these probabilities.</w:t>
      </w:r>
    </w:p>
    <w:p w14:paraId="6F9D126D" w14:textId="55175857" w:rsidR="000B4BCD" w:rsidRDefault="00346B20" w:rsidP="00E5496A">
      <w:pPr>
        <w:pStyle w:val="Heading4"/>
      </w:pPr>
      <w:bookmarkStart w:id="75" w:name="_Value_Function"/>
      <w:bookmarkEnd w:id="75"/>
      <w:r w:rsidRPr="000B4BCD">
        <w:t>Value Function</w:t>
      </w:r>
    </w:p>
    <w:p w14:paraId="7BA4EB2D" w14:textId="00DF1AEF" w:rsidR="000B4BCD" w:rsidRDefault="000B4BCD" w:rsidP="00346B20">
      <w:pPr>
        <w:rPr>
          <w:b/>
        </w:rPr>
      </w:pPr>
    </w:p>
    <w:p w14:paraId="0A18E06D" w14:textId="5D7AE7FE" w:rsidR="000B4BCD" w:rsidRDefault="000F0597" w:rsidP="00346B20">
      <w:r>
        <w:t>The following function allows an agent to access values associated with other agents:</w:t>
      </w:r>
    </w:p>
    <w:p w14:paraId="4F22EBE4" w14:textId="09C063E5" w:rsidR="000F0597" w:rsidRDefault="000F0597" w:rsidP="00346B20"/>
    <w:p w14:paraId="5BF4503C" w14:textId="0A88B02B" w:rsidR="00991256" w:rsidRPr="00991256" w:rsidRDefault="00991256" w:rsidP="00364C73">
      <w:pPr>
        <w:pStyle w:val="ListParagraph"/>
        <w:numPr>
          <w:ilvl w:val="0"/>
          <w:numId w:val="50"/>
        </w:numPr>
        <w:ind w:left="360"/>
        <w:rPr>
          <w:b/>
          <w:bCs/>
        </w:rPr>
      </w:pPr>
      <w:r w:rsidRPr="00991256">
        <w:rPr>
          <w:b/>
          <w:bCs/>
        </w:rPr>
        <w:t>value(Expression1, Expression2):</w:t>
      </w:r>
      <w:r>
        <w:rPr>
          <w:b/>
          <w:bCs/>
        </w:rPr>
        <w:t xml:space="preserve"> </w:t>
      </w:r>
      <w:r>
        <w:t>the first argument is first evaluated to produce the id of an agent. The  function then returns the value of the second argument, evaluated with respect to the other agent identified by the first argument.</w:t>
      </w:r>
    </w:p>
    <w:p w14:paraId="34C50868" w14:textId="3BD044E2" w:rsidR="000F0597" w:rsidRPr="00991256" w:rsidRDefault="00991256" w:rsidP="00364C73">
      <w:pPr>
        <w:pStyle w:val="ListParagraph"/>
        <w:numPr>
          <w:ilvl w:val="1"/>
          <w:numId w:val="50"/>
        </w:numPr>
        <w:rPr>
          <w:b/>
          <w:bCs/>
        </w:rPr>
      </w:pPr>
      <w:r>
        <w:lastRenderedPageBreak/>
        <w:t xml:space="preserve">If the first argument is that name of a Group Type (such as School), then the other agent is the administrative agent for the original agent's group of that type (such as the admin agent for the original agent's school). If there is no such admin agent, the result of the function is 0. </w:t>
      </w:r>
    </w:p>
    <w:p w14:paraId="36EAA381" w14:textId="77777777" w:rsidR="001C105D" w:rsidRDefault="001C105D">
      <w:pPr>
        <w:rPr>
          <w:rFonts w:asciiTheme="majorHAnsi" w:eastAsiaTheme="majorEastAsia" w:hAnsiTheme="majorHAnsi" w:cstheme="majorBidi"/>
          <w:color w:val="2F5496" w:themeColor="accent1" w:themeShade="BF"/>
          <w:sz w:val="26"/>
          <w:szCs w:val="26"/>
        </w:rPr>
      </w:pPr>
      <w:r>
        <w:br w:type="page"/>
      </w:r>
    </w:p>
    <w:p w14:paraId="705DCFE4" w14:textId="70DD5095" w:rsidR="001C105D" w:rsidRDefault="00355BE2" w:rsidP="001C105D">
      <w:pPr>
        <w:pStyle w:val="Heading2"/>
      </w:pPr>
      <w:bookmarkStart w:id="76" w:name="_Toc27037374"/>
      <w:r>
        <w:lastRenderedPageBreak/>
        <w:t>Predicates</w:t>
      </w:r>
      <w:bookmarkEnd w:id="76"/>
    </w:p>
    <w:p w14:paraId="6FAB6E8F" w14:textId="77777777" w:rsidR="001C105D" w:rsidRDefault="001C105D" w:rsidP="001C105D"/>
    <w:p w14:paraId="1D39D84C" w14:textId="1EBD45E2" w:rsidR="001C105D" w:rsidRDefault="001C105D" w:rsidP="001C105D">
      <w:r>
        <w:t>Predicate</w:t>
      </w:r>
      <w:r w:rsidRPr="00081903">
        <w:t>s are true/false assertions that are evaluated with respect to the agent evaluating a given rule.</w:t>
      </w:r>
    </w:p>
    <w:p w14:paraId="567BC0E3" w14:textId="77777777" w:rsidR="001C105D" w:rsidRPr="001C105D" w:rsidRDefault="001C105D" w:rsidP="001C105D"/>
    <w:p w14:paraId="788D0091" w14:textId="11111A07" w:rsidR="00AB7AA1" w:rsidRDefault="00AB7AA1" w:rsidP="00AB7AA1">
      <w:pPr>
        <w:pStyle w:val="Heading3"/>
      </w:pPr>
      <w:bookmarkStart w:id="77" w:name="_Toc27037375"/>
      <w:r>
        <w:t>Comparisons</w:t>
      </w:r>
      <w:bookmarkEnd w:id="77"/>
    </w:p>
    <w:p w14:paraId="7D473C55" w14:textId="30E27946" w:rsidR="00B9152A" w:rsidRDefault="00B9152A" w:rsidP="00B9152A"/>
    <w:p w14:paraId="7645DDD2" w14:textId="393762B6" w:rsidR="00C314C4" w:rsidRDefault="00B9152A" w:rsidP="00355BE2">
      <w:r>
        <w:t xml:space="preserve">We often want to </w:t>
      </w:r>
      <w:r w:rsidR="00160207">
        <w:t>Condition</w:t>
      </w:r>
      <w:r>
        <w:t xml:space="preserve"> an agent's behavior on characterisics such as the agent's age. We can check the age of an agent through a Predicate such as </w:t>
      </w:r>
      <w:r w:rsidRPr="00B9152A">
        <w:rPr>
          <w:b/>
          <w:bCs/>
        </w:rPr>
        <w:t>(age &lt; 19)</w:t>
      </w:r>
      <w:r>
        <w:rPr>
          <w:b/>
          <w:bCs/>
        </w:rPr>
        <w:t>.</w:t>
      </w:r>
      <w:r>
        <w:t xml:space="preserve"> </w:t>
      </w:r>
      <w:r w:rsidR="00355BE2">
        <w:t>Predica</w:t>
      </w:r>
      <w:r>
        <w:t>tes can use any of the</w:t>
      </w:r>
      <w:r w:rsidR="00355BE2" w:rsidRPr="00081903">
        <w:t xml:space="preserve"> numeric comparisons</w:t>
      </w:r>
      <w:r w:rsidR="00C314C4">
        <w:t>:</w:t>
      </w:r>
    </w:p>
    <w:p w14:paraId="05711753" w14:textId="14B64379" w:rsidR="00C314C4" w:rsidRDefault="00355BE2" w:rsidP="00C314C4">
      <w:pPr>
        <w:ind w:left="720"/>
        <w:rPr>
          <w:b/>
        </w:rPr>
      </w:pPr>
      <w:r w:rsidRPr="00081903">
        <w:t xml:space="preserve"> </w:t>
      </w:r>
      <w:r w:rsidR="006F487A">
        <w:rPr>
          <w:b/>
        </w:rPr>
        <w:t>==</w:t>
      </w:r>
      <w:r w:rsidR="00C314C4">
        <w:rPr>
          <w:b/>
        </w:rPr>
        <w:tab/>
      </w:r>
      <w:r w:rsidR="006B46B7" w:rsidRPr="00C314C4">
        <w:rPr>
          <w:bCs/>
        </w:rPr>
        <w:t>(is equal to)</w:t>
      </w:r>
    </w:p>
    <w:p w14:paraId="03EBB8BB" w14:textId="58976EF6" w:rsidR="00C314C4" w:rsidRDefault="006F487A" w:rsidP="00C314C4">
      <w:pPr>
        <w:ind w:left="720"/>
        <w:rPr>
          <w:b/>
        </w:rPr>
      </w:pPr>
      <w:r>
        <w:rPr>
          <w:b/>
        </w:rPr>
        <w:t>!=</w:t>
      </w:r>
      <w:r w:rsidR="00C314C4">
        <w:rPr>
          <w:b/>
        </w:rPr>
        <w:tab/>
      </w:r>
      <w:r w:rsidR="006B46B7" w:rsidRPr="00C314C4">
        <w:rPr>
          <w:bCs/>
        </w:rPr>
        <w:t>(is not equal to)</w:t>
      </w:r>
    </w:p>
    <w:p w14:paraId="3B797700" w14:textId="4B275364" w:rsidR="00C314C4" w:rsidRDefault="006F487A" w:rsidP="00C314C4">
      <w:pPr>
        <w:ind w:left="720"/>
        <w:rPr>
          <w:b/>
        </w:rPr>
      </w:pPr>
      <w:r>
        <w:rPr>
          <w:b/>
        </w:rPr>
        <w:t>&lt;</w:t>
      </w:r>
      <w:r w:rsidR="00C314C4">
        <w:rPr>
          <w:b/>
        </w:rPr>
        <w:tab/>
      </w:r>
      <w:r w:rsidR="006B46B7" w:rsidRPr="00C314C4">
        <w:rPr>
          <w:bCs/>
        </w:rPr>
        <w:t>(is less than)</w:t>
      </w:r>
    </w:p>
    <w:p w14:paraId="36635968" w14:textId="0C85B305" w:rsidR="00C314C4" w:rsidRDefault="006F487A" w:rsidP="00C314C4">
      <w:pPr>
        <w:ind w:left="720"/>
        <w:rPr>
          <w:b/>
        </w:rPr>
      </w:pPr>
      <w:r>
        <w:rPr>
          <w:b/>
        </w:rPr>
        <w:t>&lt;=</w:t>
      </w:r>
      <w:r w:rsidR="00C314C4">
        <w:rPr>
          <w:b/>
        </w:rPr>
        <w:tab/>
      </w:r>
      <w:r w:rsidR="006B46B7" w:rsidRPr="00C314C4">
        <w:rPr>
          <w:bCs/>
        </w:rPr>
        <w:t>(is less than or equal to)</w:t>
      </w:r>
    </w:p>
    <w:p w14:paraId="5E00465D" w14:textId="46AC3492" w:rsidR="00C314C4" w:rsidRDefault="006F487A" w:rsidP="00C314C4">
      <w:pPr>
        <w:ind w:left="720"/>
      </w:pPr>
      <w:r>
        <w:rPr>
          <w:b/>
        </w:rPr>
        <w:t>&gt;</w:t>
      </w:r>
      <w:r w:rsidR="00C314C4">
        <w:rPr>
          <w:b/>
        </w:rPr>
        <w:tab/>
      </w:r>
      <w:r w:rsidR="006B46B7" w:rsidRPr="00C314C4">
        <w:rPr>
          <w:bCs/>
        </w:rPr>
        <w:t>(is greater than)</w:t>
      </w:r>
    </w:p>
    <w:p w14:paraId="5ABB07D2" w14:textId="1824610F" w:rsidR="00355BE2" w:rsidRPr="00C314C4" w:rsidRDefault="006F487A" w:rsidP="00C314C4">
      <w:pPr>
        <w:ind w:left="720"/>
      </w:pPr>
      <w:r>
        <w:rPr>
          <w:b/>
        </w:rPr>
        <w:t>&gt;=</w:t>
      </w:r>
      <w:r w:rsidR="00C314C4">
        <w:rPr>
          <w:b/>
        </w:rPr>
        <w:tab/>
      </w:r>
      <w:r w:rsidR="006B46B7" w:rsidRPr="00C314C4">
        <w:rPr>
          <w:bCs/>
        </w:rPr>
        <w:t>(is greater than or equal to)</w:t>
      </w:r>
    </w:p>
    <w:p w14:paraId="5427F986" w14:textId="77777777" w:rsidR="00355BE2" w:rsidRPr="00081903" w:rsidRDefault="00355BE2" w:rsidP="00355BE2"/>
    <w:p w14:paraId="4BDA6DDD" w14:textId="0A48CC2E" w:rsidR="00B5420E" w:rsidRDefault="00355BE2" w:rsidP="00355BE2">
      <w:r w:rsidRPr="00081903">
        <w:t>In addition to the</w:t>
      </w:r>
      <w:r w:rsidR="00B5420E">
        <w:t xml:space="preserve"> two-way</w:t>
      </w:r>
      <w:r w:rsidRPr="00081903">
        <w:t xml:space="preserve"> compari</w:t>
      </w:r>
      <w:r w:rsidR="00C314C4">
        <w:t>s</w:t>
      </w:r>
      <w:r w:rsidRPr="00081903">
        <w:t xml:space="preserve">ions above, there is a three-way </w:t>
      </w:r>
      <w:r w:rsidR="006F487A">
        <w:t>p</w:t>
      </w:r>
      <w:r>
        <w:t>redicate</w:t>
      </w:r>
      <w:r w:rsidRPr="00081903">
        <w:t xml:space="preserve"> than tests whether the first argument has a value between the second and third argument, inclusively</w:t>
      </w:r>
      <w:r w:rsidR="00B5420E">
        <w:t>:</w:t>
      </w:r>
    </w:p>
    <w:p w14:paraId="74F1353B" w14:textId="77777777" w:rsidR="00B5420E" w:rsidRDefault="00B5420E" w:rsidP="00355BE2"/>
    <w:p w14:paraId="3A404D59" w14:textId="5323D585" w:rsidR="00355BE2" w:rsidRPr="00081903" w:rsidRDefault="00B5420E" w:rsidP="00364C73">
      <w:pPr>
        <w:pStyle w:val="ListParagraph"/>
        <w:numPr>
          <w:ilvl w:val="0"/>
          <w:numId w:val="50"/>
        </w:numPr>
        <w:ind w:left="360"/>
      </w:pPr>
      <w:r w:rsidRPr="00B5420E">
        <w:rPr>
          <w:b/>
          <w:bCs/>
        </w:rPr>
        <w:t>range(Expression,lower,upper</w:t>
      </w:r>
      <w:r>
        <w:t>)</w:t>
      </w:r>
      <w:r w:rsidR="00254E31">
        <w:t xml:space="preserve"> --</w:t>
      </w:r>
      <w:r w:rsidR="00355BE2" w:rsidRPr="00081903">
        <w:t xml:space="preserve"> true if </w:t>
      </w:r>
      <w:r>
        <w:t xml:space="preserve">the value of the EXpression is at least </w:t>
      </w:r>
      <w:r w:rsidRPr="00B5420E">
        <w:rPr>
          <w:b/>
          <w:bCs/>
        </w:rPr>
        <w:t xml:space="preserve">lower </w:t>
      </w:r>
      <w:r>
        <w:t xml:space="preserve">and no greater than </w:t>
      </w:r>
      <w:r w:rsidRPr="00B5420E">
        <w:rPr>
          <w:b/>
          <w:bCs/>
        </w:rPr>
        <w:t xml:space="preserve">upper. </w:t>
      </w:r>
      <w:r>
        <w:t xml:space="preserve">For example, the following is true if </w:t>
      </w:r>
      <w:r w:rsidR="00355BE2" w:rsidRPr="00081903">
        <w:t>the agent’s current age is at least 15 and no greater than 20:</w:t>
      </w:r>
    </w:p>
    <w:p w14:paraId="4FE41218" w14:textId="0B025C1C" w:rsidR="00355BE2" w:rsidRPr="00A93074" w:rsidRDefault="00355BE2" w:rsidP="00B5420E">
      <w:pPr>
        <w:jc w:val="center"/>
        <w:rPr>
          <w:b/>
        </w:rPr>
      </w:pPr>
      <w:r w:rsidRPr="00A93074">
        <w:rPr>
          <w:b/>
        </w:rPr>
        <w:t>range(age,15,20)</w:t>
      </w:r>
    </w:p>
    <w:p w14:paraId="7B96F67C"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i/>
          <w:color w:val="000000" w:themeColor="text1"/>
        </w:rPr>
      </w:pPr>
    </w:p>
    <w:p w14:paraId="0E148CAA" w14:textId="0D6774D1" w:rsidR="00C47F53" w:rsidRDefault="00C47F53" w:rsidP="00AB7AA1">
      <w:pPr>
        <w:pStyle w:val="Heading3"/>
        <w:rPr>
          <w:rFonts w:eastAsiaTheme="minorHAnsi"/>
        </w:rPr>
      </w:pPr>
      <w:bookmarkStart w:id="78" w:name="_Meta-Agent_Predicates"/>
      <w:bookmarkStart w:id="79" w:name="_Toc27037376"/>
      <w:bookmarkEnd w:id="78"/>
      <w:r>
        <w:rPr>
          <w:rFonts w:eastAsiaTheme="minorHAnsi"/>
        </w:rPr>
        <w:t>Meta-Agent Predicates</w:t>
      </w:r>
      <w:bookmarkEnd w:id="79"/>
    </w:p>
    <w:p w14:paraId="5316F253" w14:textId="6F5B3DBA" w:rsidR="00C47F53" w:rsidRDefault="00C47F53" w:rsidP="00AB7AA1">
      <w:pPr>
        <w:pStyle w:val="Heading3"/>
        <w:rPr>
          <w:rFonts w:eastAsiaTheme="minorHAnsi"/>
        </w:rPr>
      </w:pPr>
    </w:p>
    <w:p w14:paraId="1A5BFFA2" w14:textId="79B9D7C1" w:rsidR="00C47F53" w:rsidRDefault="00C47F53" w:rsidP="00C47F53">
      <w:pPr>
        <w:rPr>
          <w:rFonts w:eastAsiaTheme="minorHAnsi"/>
        </w:rPr>
      </w:pPr>
      <w:r>
        <w:rPr>
          <w:rFonts w:eastAsiaTheme="minorHAnsi"/>
        </w:rPr>
        <w:t>The following Predicates test for the agent's status as a meta-agent:</w:t>
      </w:r>
    </w:p>
    <w:p w14:paraId="69970C69" w14:textId="62C3F760" w:rsidR="00C47F53" w:rsidRDefault="00C47F53" w:rsidP="00C47F53">
      <w:pPr>
        <w:rPr>
          <w:rFonts w:eastAsiaTheme="minorHAnsi"/>
        </w:rPr>
      </w:pPr>
    </w:p>
    <w:p w14:paraId="12F618E9" w14:textId="5D9B6D26" w:rsidR="00C47F53" w:rsidRPr="00C47F53" w:rsidRDefault="00C47F53" w:rsidP="00364C73">
      <w:pPr>
        <w:pStyle w:val="ListParagraph"/>
        <w:numPr>
          <w:ilvl w:val="0"/>
          <w:numId w:val="50"/>
        </w:numPr>
        <w:ind w:left="360"/>
        <w:rPr>
          <w:rFonts w:eastAsiaTheme="minorHAnsi"/>
        </w:rPr>
      </w:pPr>
      <w:r w:rsidRPr="00C47F53">
        <w:rPr>
          <w:rFonts w:eastAsiaTheme="minorHAnsi"/>
          <w:b/>
        </w:rPr>
        <w:t>is_import_agent()</w:t>
      </w:r>
      <w:r w:rsidRPr="00C47F53">
        <w:rPr>
          <w:rFonts w:eastAsiaTheme="minorHAnsi"/>
        </w:rPr>
        <w:t xml:space="preserve"> -- true if the agent is the </w:t>
      </w:r>
      <w:r w:rsidR="00F13C18">
        <w:rPr>
          <w:rFonts w:eastAsiaTheme="minorHAnsi"/>
        </w:rPr>
        <w:t>Import Agent</w:t>
      </w:r>
      <w:r w:rsidRPr="00C47F53">
        <w:rPr>
          <w:rFonts w:eastAsiaTheme="minorHAnsi"/>
        </w:rPr>
        <w:t>.</w:t>
      </w:r>
    </w:p>
    <w:p w14:paraId="55B038EA" w14:textId="648444F1" w:rsidR="00C47F53" w:rsidRDefault="00C47F53" w:rsidP="00C47F53">
      <w:pPr>
        <w:rPr>
          <w:rFonts w:eastAsiaTheme="minorHAnsi"/>
        </w:rPr>
      </w:pPr>
    </w:p>
    <w:p w14:paraId="56C4FBD8" w14:textId="77777777" w:rsidR="00C47F53" w:rsidRPr="00B5420E" w:rsidRDefault="00C47F53" w:rsidP="00364C7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admin(</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the administrator of a place of the given type.</w:t>
      </w:r>
    </w:p>
    <w:p w14:paraId="4155CCE2" w14:textId="77777777" w:rsidR="00C47F53" w:rsidRPr="00C47F53" w:rsidRDefault="00C47F53" w:rsidP="00C47F53">
      <w:pPr>
        <w:rPr>
          <w:rFonts w:eastAsiaTheme="minorHAnsi"/>
        </w:rPr>
      </w:pPr>
    </w:p>
    <w:p w14:paraId="3E8C6757" w14:textId="49692DE1" w:rsidR="00AB7AA1" w:rsidRPr="00AB7AA1" w:rsidRDefault="00AB7AA1" w:rsidP="00AB7AA1">
      <w:pPr>
        <w:pStyle w:val="Heading3"/>
        <w:rPr>
          <w:rFonts w:eastAsiaTheme="minorHAnsi"/>
        </w:rPr>
      </w:pPr>
      <w:bookmarkStart w:id="80" w:name="_Toc27037377"/>
      <w:r w:rsidRPr="00AB7AA1">
        <w:rPr>
          <w:rFonts w:eastAsiaTheme="minorHAnsi"/>
        </w:rPr>
        <w:t>Place Predicates</w:t>
      </w:r>
      <w:bookmarkEnd w:id="80"/>
    </w:p>
    <w:p w14:paraId="6596BE94"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color w:val="000000" w:themeColor="text1"/>
        </w:rPr>
      </w:pPr>
    </w:p>
    <w:p w14:paraId="697AF618" w14:textId="157E13D0"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sidRPr="00254E31">
        <w:rPr>
          <w:rFonts w:eastAsiaTheme="minorHAnsi"/>
          <w:b/>
          <w:i/>
          <w:color w:val="000000" w:themeColor="text1"/>
        </w:rPr>
        <w:t>Place</w:t>
      </w:r>
      <w:r w:rsidR="00AB7AA1">
        <w:rPr>
          <w:rFonts w:eastAsiaTheme="minorHAnsi"/>
          <w:b/>
          <w:i/>
          <w:color w:val="000000" w:themeColor="text1"/>
        </w:rPr>
        <w:t xml:space="preserve"> </w:t>
      </w:r>
      <w:r w:rsidRPr="00254E31">
        <w:rPr>
          <w:rFonts w:eastAsiaTheme="minorHAnsi"/>
          <w:b/>
          <w:i/>
          <w:color w:val="000000" w:themeColor="text1"/>
        </w:rPr>
        <w:t>Predicates</w:t>
      </w:r>
      <w:r w:rsidRPr="00081903">
        <w:rPr>
          <w:rFonts w:eastAsiaTheme="minorHAnsi"/>
          <w:bCs/>
          <w:color w:val="000000" w:themeColor="text1"/>
        </w:rPr>
        <w:t xml:space="preserve"> are defined for relationships between an agent and the places the agent frequents. The following are the currently defined place-</w:t>
      </w:r>
      <w:r>
        <w:rPr>
          <w:rFonts w:eastAsiaTheme="minorHAnsi"/>
          <w:bCs/>
          <w:color w:val="000000" w:themeColor="text1"/>
        </w:rPr>
        <w:t>Predicate</w:t>
      </w:r>
      <w:r w:rsidRPr="00081903">
        <w:rPr>
          <w:rFonts w:eastAsiaTheme="minorHAnsi"/>
          <w:bCs/>
          <w:color w:val="000000" w:themeColor="text1"/>
        </w:rPr>
        <w:t>s:</w:t>
      </w:r>
    </w:p>
    <w:p w14:paraId="2D3FEB15"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82A61D8" w14:textId="6DC00CCA" w:rsidR="00355BE2" w:rsidRPr="00B5420E" w:rsidRDefault="00355BE2" w:rsidP="00364C7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at(</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currently at the specified type of place, e.g. at(School) is true during times when the agent is actual present at the agent’s school</w:t>
      </w:r>
    </w:p>
    <w:p w14:paraId="4A551C23"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A0B277F" w14:textId="58764DCA" w:rsidR="00254E31" w:rsidRPr="00C47F53" w:rsidRDefault="00355BE2" w:rsidP="00364C7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member(</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belongs to a place specified type, e.g. member(Workplace) could be used as another was of testing whether the agent is employed.</w:t>
      </w:r>
    </w:p>
    <w:p w14:paraId="7F5D0525"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A20ED12" w14:textId="138C1061" w:rsidR="00355BE2" w:rsidRPr="00B5420E" w:rsidRDefault="00355BE2" w:rsidP="00364C7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
          <w:bCs/>
          <w:color w:val="000000" w:themeColor="text1"/>
        </w:rPr>
      </w:pPr>
      <w:r w:rsidRPr="00B5420E">
        <w:rPr>
          <w:rFonts w:eastAsiaTheme="minorHAnsi"/>
          <w:b/>
          <w:bCs/>
          <w:color w:val="000000" w:themeColor="text1"/>
        </w:rPr>
        <w:t>host(</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agent is the host of a place of the given type.</w:t>
      </w:r>
    </w:p>
    <w:p w14:paraId="1607DCAE" w14:textId="77777777" w:rsidR="00254E31" w:rsidRPr="00254E31" w:rsidRDefault="00254E31"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4C339245" w14:textId="2E9B4737" w:rsidR="00355BE2" w:rsidRPr="00B5420E" w:rsidRDefault="00355BE2" w:rsidP="00364C73">
      <w:pPr>
        <w:pStyle w:val="ListParagraph"/>
        <w:numPr>
          <w:ilvl w:val="0"/>
          <w:numId w:val="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B5420E">
        <w:rPr>
          <w:rFonts w:eastAsiaTheme="minorHAnsi"/>
          <w:b/>
          <w:bCs/>
          <w:color w:val="000000" w:themeColor="text1"/>
        </w:rPr>
        <w:t>open(</w:t>
      </w:r>
      <w:r w:rsidRPr="00B5420E">
        <w:rPr>
          <w:rFonts w:eastAsiaTheme="minorHAnsi"/>
          <w:b/>
          <w:bCs/>
          <w:i/>
          <w:color w:val="000000" w:themeColor="text1"/>
        </w:rPr>
        <w:t>PlaceType</w:t>
      </w:r>
      <w:r w:rsidRPr="00B5420E">
        <w:rPr>
          <w:rFonts w:eastAsiaTheme="minorHAnsi"/>
          <w:b/>
          <w:bCs/>
          <w:color w:val="000000" w:themeColor="text1"/>
        </w:rPr>
        <w:t>)</w:t>
      </w:r>
      <w:r w:rsidRPr="00B5420E">
        <w:rPr>
          <w:rFonts w:eastAsiaTheme="minorHAnsi"/>
          <w:bCs/>
          <w:color w:val="000000" w:themeColor="text1"/>
        </w:rPr>
        <w:t xml:space="preserve"> – true if the place type is currently open</w:t>
      </w:r>
    </w:p>
    <w:p w14:paraId="3BB588EA"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273C48EB" w14:textId="14E3DE13" w:rsidR="00AB7AA1" w:rsidRDefault="00AB7AA1" w:rsidP="00AB7AA1">
      <w:pPr>
        <w:pStyle w:val="Heading3"/>
        <w:rPr>
          <w:rFonts w:eastAsiaTheme="minorHAnsi"/>
        </w:rPr>
      </w:pPr>
      <w:bookmarkStart w:id="81" w:name="_Toc27037378"/>
      <w:r>
        <w:rPr>
          <w:rFonts w:eastAsiaTheme="minorHAnsi"/>
        </w:rPr>
        <w:lastRenderedPageBreak/>
        <w:t>Date Predicates</w:t>
      </w:r>
      <w:bookmarkEnd w:id="81"/>
    </w:p>
    <w:p w14:paraId="22BC1EC0"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color w:val="000000" w:themeColor="text1"/>
        </w:rPr>
      </w:pPr>
    </w:p>
    <w:p w14:paraId="3E525AF1" w14:textId="306DE6C3"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sidRPr="00254E31">
        <w:rPr>
          <w:rFonts w:eastAsiaTheme="minorHAnsi"/>
          <w:b/>
          <w:i/>
          <w:color w:val="000000" w:themeColor="text1"/>
        </w:rPr>
        <w:t>Date</w:t>
      </w:r>
      <w:r w:rsidR="00AB7AA1">
        <w:rPr>
          <w:rFonts w:eastAsiaTheme="minorHAnsi"/>
          <w:b/>
          <w:i/>
          <w:color w:val="000000" w:themeColor="text1"/>
        </w:rPr>
        <w:t xml:space="preserve"> </w:t>
      </w:r>
      <w:r w:rsidRPr="00254E31">
        <w:rPr>
          <w:rFonts w:eastAsiaTheme="minorHAnsi"/>
          <w:b/>
          <w:i/>
          <w:color w:val="000000" w:themeColor="text1"/>
        </w:rPr>
        <w:t>Predicates</w:t>
      </w:r>
      <w:r>
        <w:rPr>
          <w:rFonts w:eastAsiaTheme="minorHAnsi"/>
          <w:bCs/>
          <w:color w:val="000000" w:themeColor="text1"/>
        </w:rPr>
        <w:t xml:space="preserve"> are true-or-false statement about the current simulation date:</w:t>
      </w:r>
    </w:p>
    <w:p w14:paraId="78779289"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1E3D7A72" w14:textId="00438BC0" w:rsidR="00355BE2" w:rsidRPr="00254E31" w:rsidRDefault="00355BE2" w:rsidP="00364C73">
      <w:pPr>
        <w:pStyle w:val="ListParagraph"/>
        <w:numPr>
          <w:ilvl w:val="0"/>
          <w:numId w:val="5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254E31">
        <w:rPr>
          <w:rFonts w:eastAsiaTheme="minorHAnsi"/>
          <w:b/>
          <w:bCs/>
          <w:color w:val="000000" w:themeColor="text1"/>
        </w:rPr>
        <w:t>date(MMM-DD)</w:t>
      </w:r>
      <w:r w:rsidRPr="00254E31">
        <w:rPr>
          <w:rFonts w:eastAsiaTheme="minorHAnsi"/>
          <w:bCs/>
          <w:color w:val="000000" w:themeColor="text1"/>
        </w:rPr>
        <w:t xml:space="preserve"> -- true if the current simulation date matches the pattern MMM-DD (e.g., Apr-03).</w:t>
      </w:r>
    </w:p>
    <w:p w14:paraId="378F37D0" w14:textId="77777777" w:rsidR="00355BE2" w:rsidRDefault="00355BE2" w:rsidP="0025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C5CFC95" w14:textId="668C9626" w:rsidR="00355BE2" w:rsidRPr="00254E31" w:rsidRDefault="00355BE2" w:rsidP="00364C73">
      <w:pPr>
        <w:pStyle w:val="ListParagraph"/>
        <w:numPr>
          <w:ilvl w:val="0"/>
          <w:numId w:val="5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Cs/>
          <w:color w:val="000000" w:themeColor="text1"/>
        </w:rPr>
      </w:pPr>
      <w:r w:rsidRPr="00254E31">
        <w:rPr>
          <w:rFonts w:eastAsiaTheme="minorHAnsi"/>
          <w:b/>
          <w:bCs/>
          <w:color w:val="000000" w:themeColor="text1"/>
        </w:rPr>
        <w:t>date_range(MMM-DD,MMM-DD)</w:t>
      </w:r>
      <w:r w:rsidRPr="00254E31">
        <w:rPr>
          <w:rFonts w:eastAsiaTheme="minorHAnsi"/>
          <w:bCs/>
          <w:color w:val="000000" w:themeColor="text1"/>
        </w:rPr>
        <w:t xml:space="preserve"> -- true if the current simulation date falls within the given calendar range.</w:t>
      </w:r>
    </w:p>
    <w:p w14:paraId="6652A7AF"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BF7D053" w14:textId="77777777" w:rsidR="00355BE2" w:rsidRPr="003A2921"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 xml:space="preserve">For example </w:t>
      </w:r>
      <w:r>
        <w:rPr>
          <w:rFonts w:eastAsiaTheme="minorHAnsi"/>
          <w:b/>
          <w:bCs/>
          <w:color w:val="000000" w:themeColor="text1"/>
        </w:rPr>
        <w:t>date_range(Dec-01,Feb-03)</w:t>
      </w:r>
      <w:r>
        <w:rPr>
          <w:rFonts w:eastAsiaTheme="minorHAnsi"/>
          <w:bCs/>
          <w:color w:val="000000" w:themeColor="text1"/>
        </w:rPr>
        <w:t xml:space="preserve"> is true if the current date is later than or equal to December 1st or earlier than equal to February 3rd. </w:t>
      </w:r>
    </w:p>
    <w:p w14:paraId="3CFFBB45"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B34483D" w14:textId="591646FA" w:rsidR="00AB7AA1" w:rsidRDefault="00AB7AA1" w:rsidP="00AB7AA1">
      <w:pPr>
        <w:pStyle w:val="Heading3"/>
        <w:rPr>
          <w:rFonts w:eastAsiaTheme="minorHAnsi"/>
        </w:rPr>
      </w:pPr>
      <w:bookmarkStart w:id="82" w:name="_Toc27037379"/>
      <w:r>
        <w:rPr>
          <w:rFonts w:eastAsiaTheme="minorHAnsi"/>
        </w:rPr>
        <w:t>Exposure Predicates</w:t>
      </w:r>
      <w:bookmarkEnd w:id="82"/>
    </w:p>
    <w:p w14:paraId="001E4044" w14:textId="77777777" w:rsidR="00AB7AA1" w:rsidRDefault="00AB7AA1"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i/>
          <w:iCs/>
          <w:color w:val="000000" w:themeColor="text1"/>
        </w:rPr>
      </w:pPr>
    </w:p>
    <w:p w14:paraId="39C02BF8" w14:textId="5C70EF73" w:rsidR="00355BE2" w:rsidRPr="00081903" w:rsidRDefault="00E1365C"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
          <w:i/>
          <w:iCs/>
          <w:color w:val="000000" w:themeColor="text1"/>
        </w:rPr>
        <w:t>Exposure</w:t>
      </w:r>
      <w:r w:rsidR="00AB7AA1">
        <w:rPr>
          <w:rFonts w:eastAsiaTheme="minorHAnsi"/>
          <w:b/>
          <w:i/>
          <w:iCs/>
          <w:color w:val="000000" w:themeColor="text1"/>
        </w:rPr>
        <w:t xml:space="preserve"> </w:t>
      </w:r>
      <w:r>
        <w:rPr>
          <w:rFonts w:eastAsiaTheme="minorHAnsi"/>
          <w:b/>
          <w:i/>
          <w:iCs/>
          <w:color w:val="000000" w:themeColor="text1"/>
        </w:rPr>
        <w:t>Predicates</w:t>
      </w:r>
      <w:r w:rsidR="00355BE2" w:rsidRPr="00081903">
        <w:rPr>
          <w:rFonts w:eastAsiaTheme="minorHAnsi"/>
          <w:bCs/>
          <w:color w:val="000000" w:themeColor="text1"/>
        </w:rPr>
        <w:t xml:space="preserve"> concern where the agent may have been exposed to a given </w:t>
      </w:r>
      <w:r w:rsidR="00160207">
        <w:rPr>
          <w:rFonts w:eastAsiaTheme="minorHAnsi"/>
          <w:bCs/>
          <w:color w:val="000000" w:themeColor="text1"/>
        </w:rPr>
        <w:t>Condition</w:t>
      </w:r>
      <w:r w:rsidR="00355BE2" w:rsidRPr="00081903">
        <w:rPr>
          <w:rFonts w:eastAsiaTheme="minorHAnsi"/>
          <w:bCs/>
          <w:color w:val="000000" w:themeColor="text1"/>
        </w:rPr>
        <w:t>:</w:t>
      </w:r>
    </w:p>
    <w:p w14:paraId="1C63A422" w14:textId="77777777" w:rsidR="00355BE2" w:rsidRPr="00081903"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359C7A6E" w14:textId="027E8846" w:rsidR="00355BE2" w:rsidRPr="00E1365C" w:rsidRDefault="00355BE2" w:rsidP="00364C73">
      <w:pPr>
        <w:pStyle w:val="ListParagraph"/>
        <w:numPr>
          <w:ilvl w:val="0"/>
          <w:numId w:val="5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E1365C">
        <w:rPr>
          <w:rFonts w:eastAsiaTheme="minorHAnsi"/>
          <w:b/>
          <w:bCs/>
          <w:color w:val="000000" w:themeColor="text1"/>
        </w:rPr>
        <w:t>exposed_in(</w:t>
      </w:r>
      <w:r w:rsidR="00160207">
        <w:rPr>
          <w:rFonts w:eastAsiaTheme="minorHAnsi"/>
          <w:b/>
          <w:bCs/>
          <w:i/>
          <w:color w:val="000000" w:themeColor="text1"/>
        </w:rPr>
        <w:t>Condition</w:t>
      </w:r>
      <w:r w:rsidRPr="00E1365C">
        <w:rPr>
          <w:rFonts w:eastAsiaTheme="minorHAnsi"/>
          <w:b/>
          <w:bCs/>
          <w:color w:val="000000" w:themeColor="text1"/>
        </w:rPr>
        <w:t xml:space="preserve">, </w:t>
      </w:r>
      <w:r w:rsidR="00E1365C">
        <w:rPr>
          <w:rFonts w:eastAsiaTheme="minorHAnsi"/>
          <w:b/>
          <w:bCs/>
          <w:i/>
          <w:color w:val="000000" w:themeColor="text1"/>
        </w:rPr>
        <w:t>Group</w:t>
      </w:r>
      <w:r w:rsidRPr="00E1365C">
        <w:rPr>
          <w:rFonts w:eastAsiaTheme="minorHAnsi"/>
          <w:b/>
          <w:bCs/>
          <w:i/>
          <w:color w:val="000000" w:themeColor="text1"/>
        </w:rPr>
        <w:t>Type</w:t>
      </w:r>
      <w:r w:rsidRPr="00E1365C">
        <w:rPr>
          <w:rFonts w:eastAsiaTheme="minorHAnsi"/>
          <w:b/>
          <w:bCs/>
          <w:color w:val="000000" w:themeColor="text1"/>
        </w:rPr>
        <w:t>)</w:t>
      </w:r>
      <w:r w:rsidR="00E1365C">
        <w:rPr>
          <w:rFonts w:eastAsiaTheme="minorHAnsi"/>
          <w:color w:val="000000" w:themeColor="text1"/>
        </w:rPr>
        <w:t xml:space="preserve">  -- true if the agent was exposed to the given </w:t>
      </w:r>
      <w:r w:rsidR="00160207">
        <w:rPr>
          <w:rFonts w:eastAsiaTheme="minorHAnsi"/>
          <w:color w:val="000000" w:themeColor="text1"/>
        </w:rPr>
        <w:t>Condition</w:t>
      </w:r>
      <w:r w:rsidR="00E1365C">
        <w:rPr>
          <w:rFonts w:eastAsiaTheme="minorHAnsi"/>
          <w:color w:val="000000" w:themeColor="text1"/>
        </w:rPr>
        <w:t xml:space="preserve"> in the given Group</w:t>
      </w:r>
    </w:p>
    <w:p w14:paraId="035A6C24" w14:textId="77777777" w:rsidR="00E1365C" w:rsidRDefault="00E1365C" w:rsidP="00E1365C">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eastAsiaTheme="minorHAnsi"/>
          <w:b/>
          <w:bCs/>
          <w:color w:val="000000" w:themeColor="text1"/>
        </w:rPr>
      </w:pPr>
    </w:p>
    <w:p w14:paraId="4F118BC7" w14:textId="64FD141D" w:rsidR="00355BE2" w:rsidRPr="00E1365C" w:rsidRDefault="00355BE2" w:rsidP="00364C73">
      <w:pPr>
        <w:pStyle w:val="ListParagraph"/>
        <w:numPr>
          <w:ilvl w:val="0"/>
          <w:numId w:val="5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E1365C">
        <w:rPr>
          <w:rFonts w:eastAsiaTheme="minorHAnsi"/>
          <w:b/>
          <w:bCs/>
          <w:color w:val="000000" w:themeColor="text1"/>
        </w:rPr>
        <w:t>exposed_externally(</w:t>
      </w:r>
      <w:r w:rsidR="00160207">
        <w:rPr>
          <w:rFonts w:eastAsiaTheme="minorHAnsi"/>
          <w:b/>
          <w:bCs/>
          <w:i/>
          <w:color w:val="000000" w:themeColor="text1"/>
        </w:rPr>
        <w:t>Condition</w:t>
      </w:r>
      <w:r w:rsidRPr="00E1365C">
        <w:rPr>
          <w:rFonts w:eastAsiaTheme="minorHAnsi"/>
          <w:b/>
          <w:bCs/>
          <w:color w:val="000000" w:themeColor="text1"/>
        </w:rPr>
        <w:t>)</w:t>
      </w:r>
      <w:r w:rsidR="00E1365C">
        <w:rPr>
          <w:rFonts w:eastAsiaTheme="minorHAnsi"/>
          <w:color w:val="000000" w:themeColor="text1"/>
        </w:rPr>
        <w:t xml:space="preserve"> -- true if the agent was exposed to the given </w:t>
      </w:r>
      <w:r w:rsidR="00160207">
        <w:rPr>
          <w:rFonts w:eastAsiaTheme="minorHAnsi"/>
          <w:color w:val="000000" w:themeColor="text1"/>
        </w:rPr>
        <w:t>Condition</w:t>
      </w:r>
      <w:r w:rsidR="00E1365C">
        <w:rPr>
          <w:rFonts w:eastAsiaTheme="minorHAnsi"/>
          <w:color w:val="000000" w:themeColor="text1"/>
        </w:rPr>
        <w:t xml:space="preserve"> by an importation event.</w:t>
      </w:r>
    </w:p>
    <w:p w14:paraId="6F2C2583"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25D15B4" w14:textId="745A89B7" w:rsidR="00E1365C" w:rsidRPr="00E1365C" w:rsidRDefault="00E1365C" w:rsidP="00AB7AA1">
      <w:pPr>
        <w:pStyle w:val="Heading3"/>
        <w:rPr>
          <w:rFonts w:eastAsiaTheme="minorHAnsi"/>
        </w:rPr>
      </w:pPr>
      <w:bookmarkStart w:id="83" w:name="_Toc27037380"/>
      <w:r w:rsidRPr="00E1365C">
        <w:rPr>
          <w:rFonts w:eastAsiaTheme="minorHAnsi"/>
        </w:rPr>
        <w:t>Symbolic Values</w:t>
      </w:r>
      <w:r>
        <w:rPr>
          <w:rFonts w:eastAsiaTheme="minorHAnsi"/>
        </w:rPr>
        <w:t xml:space="preserve"> in Predicates</w:t>
      </w:r>
      <w:bookmarkEnd w:id="83"/>
    </w:p>
    <w:p w14:paraId="4E84837A" w14:textId="77777777" w:rsidR="00E1365C" w:rsidRDefault="00E1365C"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0BA7F2BA" w14:textId="0F1C1192"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 xml:space="preserve">When testing the current state of an agent, FRED recognizes the user-defined symbolic state names. For example, if the user defined a </w:t>
      </w:r>
      <w:r w:rsidR="00160207">
        <w:rPr>
          <w:rFonts w:eastAsiaTheme="minorHAnsi"/>
          <w:bCs/>
          <w:color w:val="000000" w:themeColor="text1"/>
        </w:rPr>
        <w:t>Condition</w:t>
      </w:r>
      <w:r>
        <w:rPr>
          <w:rFonts w:eastAsiaTheme="minorHAnsi"/>
          <w:bCs/>
          <w:color w:val="000000" w:themeColor="text1"/>
        </w:rPr>
        <w:t xml:space="preserve"> INCOME with a state named Rich, then the following is a valid Predicate:</w:t>
      </w:r>
    </w:p>
    <w:p w14:paraId="45177ED8"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316A03EE" w14:textId="67612BE3" w:rsidR="00355BE2" w:rsidRPr="00A93074"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Pr>
          <w:rFonts w:eastAsiaTheme="minorHAnsi"/>
          <w:bCs/>
          <w:color w:val="000000" w:themeColor="text1"/>
        </w:rPr>
        <w:tab/>
      </w:r>
      <w:r w:rsidRPr="00A93074">
        <w:rPr>
          <w:rFonts w:eastAsiaTheme="minorHAnsi"/>
          <w:b/>
          <w:bCs/>
          <w:color w:val="000000" w:themeColor="text1"/>
        </w:rPr>
        <w:t>current_state_in_INCOME</w:t>
      </w:r>
      <w:r w:rsidR="005F485A">
        <w:rPr>
          <w:rFonts w:eastAsiaTheme="minorHAnsi"/>
          <w:b/>
          <w:bCs/>
          <w:color w:val="000000" w:themeColor="text1"/>
        </w:rPr>
        <w:t xml:space="preserve"> </w:t>
      </w:r>
      <w:r w:rsidR="006F487A">
        <w:rPr>
          <w:rFonts w:eastAsiaTheme="minorHAnsi"/>
          <w:b/>
          <w:bCs/>
          <w:color w:val="000000" w:themeColor="text1"/>
        </w:rPr>
        <w:t>==</w:t>
      </w:r>
      <w:r w:rsidR="005F485A">
        <w:rPr>
          <w:rFonts w:eastAsiaTheme="minorHAnsi"/>
          <w:b/>
          <w:bCs/>
          <w:color w:val="000000" w:themeColor="text1"/>
        </w:rPr>
        <w:t xml:space="preserve"> </w:t>
      </w:r>
      <w:r w:rsidRPr="00A93074">
        <w:rPr>
          <w:rFonts w:eastAsiaTheme="minorHAnsi"/>
          <w:b/>
          <w:bCs/>
          <w:color w:val="000000" w:themeColor="text1"/>
        </w:rPr>
        <w:t>Rich</w:t>
      </w:r>
    </w:p>
    <w:p w14:paraId="4B2584AC"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p>
    <w:p w14:paraId="795F91B3" w14:textId="77777777" w:rsidR="00355BE2" w:rsidRPr="00D96E54"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Pr>
          <w:rFonts w:eastAsiaTheme="minorHAnsi"/>
          <w:bCs/>
          <w:color w:val="000000" w:themeColor="text1"/>
        </w:rPr>
        <w:t>The symbolic values listed above may occur in equality-testing Predicates. For example</w:t>
      </w:r>
      <w:r w:rsidRPr="00D96E54">
        <w:rPr>
          <w:rFonts w:eastAsiaTheme="minorHAnsi"/>
          <w:bCs/>
          <w:color w:val="000000" w:themeColor="text1"/>
        </w:rPr>
        <w:t xml:space="preserve">, the following are valid </w:t>
      </w:r>
      <w:r>
        <w:rPr>
          <w:rFonts w:eastAsiaTheme="minorHAnsi"/>
          <w:bCs/>
          <w:color w:val="000000" w:themeColor="text1"/>
        </w:rPr>
        <w:t>Predicate</w:t>
      </w:r>
      <w:r w:rsidRPr="00D96E54">
        <w:rPr>
          <w:rFonts w:eastAsiaTheme="minorHAnsi"/>
          <w:bCs/>
          <w:color w:val="000000" w:themeColor="text1"/>
        </w:rPr>
        <w:t>s</w:t>
      </w:r>
      <w:r>
        <w:rPr>
          <w:rFonts w:eastAsiaTheme="minorHAnsi"/>
          <w:bCs/>
          <w:color w:val="000000" w:themeColor="text1"/>
        </w:rPr>
        <w:t>:</w:t>
      </w:r>
    </w:p>
    <w:p w14:paraId="62656A59"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p>
    <w:p w14:paraId="67ADCEF1" w14:textId="706CE4D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sex</w:t>
      </w:r>
      <w:r w:rsidR="005F485A">
        <w:rPr>
          <w:rFonts w:eastAsiaTheme="minorHAnsi"/>
          <w:b/>
          <w:bCs/>
          <w:color w:val="000000" w:themeColor="text1"/>
        </w:rPr>
        <w:t xml:space="preserve"> </w:t>
      </w:r>
      <w:r w:rsidR="006F487A">
        <w:rPr>
          <w:rFonts w:eastAsiaTheme="minorHAnsi"/>
          <w:b/>
          <w:bCs/>
          <w:color w:val="000000" w:themeColor="text1"/>
        </w:rPr>
        <w:t>==</w:t>
      </w:r>
      <w:r w:rsidR="005F485A">
        <w:rPr>
          <w:rFonts w:eastAsiaTheme="minorHAnsi"/>
          <w:b/>
          <w:bCs/>
          <w:color w:val="000000" w:themeColor="text1"/>
        </w:rPr>
        <w:t xml:space="preserve"> </w:t>
      </w:r>
      <w:r>
        <w:rPr>
          <w:rFonts w:eastAsiaTheme="minorHAnsi"/>
          <w:b/>
          <w:bCs/>
          <w:color w:val="000000" w:themeColor="text1"/>
        </w:rPr>
        <w:t>female</w:t>
      </w:r>
    </w:p>
    <w:p w14:paraId="11E8E200" w14:textId="3C88B7B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white</w:t>
      </w:r>
      <w:r w:rsidR="006F487A">
        <w:rPr>
          <w:rFonts w:eastAsiaTheme="minorHAnsi"/>
          <w:b/>
          <w:bCs/>
          <w:color w:val="000000" w:themeColor="text1"/>
        </w:rPr>
        <w:t xml:space="preserve"> != </w:t>
      </w:r>
      <w:r>
        <w:rPr>
          <w:rFonts w:eastAsiaTheme="minorHAnsi"/>
          <w:b/>
          <w:bCs/>
          <w:color w:val="000000" w:themeColor="text1"/>
        </w:rPr>
        <w:t>race</w:t>
      </w:r>
    </w:p>
    <w:p w14:paraId="2E32C370" w14:textId="50CE9A6B"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household_relationship</w:t>
      </w:r>
      <w:r w:rsidR="006F487A">
        <w:rPr>
          <w:rFonts w:eastAsiaTheme="minorHAnsi"/>
          <w:b/>
          <w:bCs/>
          <w:color w:val="000000" w:themeColor="text1"/>
        </w:rPr>
        <w:t xml:space="preserve"> == </w:t>
      </w:r>
      <w:r>
        <w:rPr>
          <w:rFonts w:eastAsiaTheme="minorHAnsi"/>
          <w:b/>
          <w:bCs/>
          <w:color w:val="000000" w:themeColor="text1"/>
        </w:rPr>
        <w:t>householder</w:t>
      </w:r>
    </w:p>
    <w:p w14:paraId="6C806452" w14:textId="2104680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b/>
          <w:bCs/>
          <w:color w:val="000000" w:themeColor="text1"/>
        </w:rPr>
      </w:pPr>
      <w:r>
        <w:rPr>
          <w:rFonts w:eastAsiaTheme="minorHAnsi"/>
          <w:b/>
          <w:bCs/>
          <w:color w:val="000000" w:themeColor="text1"/>
        </w:rPr>
        <w:t>profile</w:t>
      </w:r>
      <w:r w:rsidR="006F487A">
        <w:rPr>
          <w:rFonts w:eastAsiaTheme="minorHAnsi"/>
          <w:b/>
          <w:bCs/>
          <w:color w:val="000000" w:themeColor="text1"/>
        </w:rPr>
        <w:t xml:space="preserve"> == </w:t>
      </w:r>
      <w:r>
        <w:rPr>
          <w:rFonts w:eastAsiaTheme="minorHAnsi"/>
          <w:b/>
          <w:bCs/>
          <w:color w:val="000000" w:themeColor="text1"/>
        </w:rPr>
        <w:t>student</w:t>
      </w:r>
    </w:p>
    <w:p w14:paraId="14958651" w14:textId="77777777" w:rsidR="00355BE2" w:rsidRDefault="00355BE2" w:rsidP="00355BE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6582D2EE" w14:textId="734397D9" w:rsidR="005F485A" w:rsidRDefault="005F485A" w:rsidP="005F485A">
      <w:pPr>
        <w:pStyle w:val="Heading3"/>
      </w:pPr>
      <w:bookmarkStart w:id="84" w:name="_Toc27037381"/>
      <w:r>
        <w:t>Negating Predicates</w:t>
      </w:r>
      <w:bookmarkEnd w:id="84"/>
    </w:p>
    <w:p w14:paraId="29BA477C" w14:textId="77777777" w:rsidR="005F485A" w:rsidRDefault="005F485A" w:rsidP="005F485A"/>
    <w:p w14:paraId="5DAC8FEE" w14:textId="66E2E6B9" w:rsidR="005F485A" w:rsidRDefault="00355BE2" w:rsidP="005F485A">
      <w:r>
        <w:t>Predicate</w:t>
      </w:r>
      <w:r w:rsidRPr="00081903">
        <w:t xml:space="preserve">s may be preceeded by </w:t>
      </w:r>
      <w:r w:rsidRPr="00081903">
        <w:rPr>
          <w:b/>
        </w:rPr>
        <w:t>not</w:t>
      </w:r>
      <w:r w:rsidRPr="00081903">
        <w:t xml:space="preserve">, which negates the remainder of the </w:t>
      </w:r>
      <w:r>
        <w:t>Predicate</w:t>
      </w:r>
      <w:r w:rsidRPr="00081903">
        <w:t>.  For example,</w:t>
      </w:r>
    </w:p>
    <w:p w14:paraId="499E6D3A" w14:textId="26ED8FC6" w:rsidR="005F485A" w:rsidRDefault="00355BE2" w:rsidP="005F485A">
      <w:pPr>
        <w:jc w:val="center"/>
      </w:pPr>
      <w:r w:rsidRPr="00081903">
        <w:rPr>
          <w:b/>
        </w:rPr>
        <w:t>not</w:t>
      </w:r>
      <w:r w:rsidR="005F485A">
        <w:rPr>
          <w:b/>
        </w:rPr>
        <w:t xml:space="preserve"> </w:t>
      </w:r>
      <w:r w:rsidRPr="00081903">
        <w:rPr>
          <w:b/>
        </w:rPr>
        <w:t>(age</w:t>
      </w:r>
      <w:r w:rsidR="006F487A">
        <w:rPr>
          <w:b/>
        </w:rPr>
        <w:t xml:space="preserve"> &lt;</w:t>
      </w:r>
      <w:r w:rsidR="005F485A">
        <w:rPr>
          <w:b/>
        </w:rPr>
        <w:t xml:space="preserve"> </w:t>
      </w:r>
      <w:r w:rsidRPr="00081903">
        <w:rPr>
          <w:b/>
        </w:rPr>
        <w:t>17)</w:t>
      </w:r>
    </w:p>
    <w:p w14:paraId="4456AA39" w14:textId="77777777" w:rsidR="005F485A" w:rsidRDefault="00355BE2" w:rsidP="005F485A">
      <w:r w:rsidRPr="00081903">
        <w:t>is equivalent to</w:t>
      </w:r>
    </w:p>
    <w:p w14:paraId="26F5ED71" w14:textId="1552DCCE" w:rsidR="00700380" w:rsidRPr="005F485A" w:rsidRDefault="005F485A" w:rsidP="005F485A">
      <w:pPr>
        <w:jc w:val="center"/>
      </w:pPr>
      <w:r>
        <w:t>(</w:t>
      </w:r>
      <w:r w:rsidR="006F487A" w:rsidRPr="006F487A">
        <w:rPr>
          <w:b/>
          <w:bCs/>
        </w:rPr>
        <w:t>16</w:t>
      </w:r>
      <w:r>
        <w:rPr>
          <w:b/>
          <w:bCs/>
        </w:rPr>
        <w:t xml:space="preserve"> </w:t>
      </w:r>
      <w:r w:rsidR="006F487A" w:rsidRPr="006F487A">
        <w:rPr>
          <w:b/>
          <w:bCs/>
        </w:rPr>
        <w:t>&lt;=</w:t>
      </w:r>
      <w:r>
        <w:rPr>
          <w:b/>
          <w:bCs/>
        </w:rPr>
        <w:t xml:space="preserve"> </w:t>
      </w:r>
      <w:r w:rsidR="00355BE2" w:rsidRPr="006F487A">
        <w:rPr>
          <w:b/>
          <w:bCs/>
        </w:rPr>
        <w:t>age</w:t>
      </w:r>
      <w:r>
        <w:rPr>
          <w:b/>
          <w:bCs/>
        </w:rPr>
        <w:t xml:space="preserve">) </w:t>
      </w:r>
      <w:r>
        <w:rPr>
          <w:bCs/>
        </w:rPr>
        <w:t>.</w:t>
      </w:r>
      <w:r w:rsidR="00700380" w:rsidRPr="003617D6">
        <w:br w:type="page"/>
      </w:r>
    </w:p>
    <w:p w14:paraId="4B5E0385" w14:textId="7DB345C6" w:rsidR="00B37C85" w:rsidRDefault="00B37C85" w:rsidP="00B37C85">
      <w:pPr>
        <w:pStyle w:val="Heading1"/>
      </w:pPr>
      <w:bookmarkStart w:id="85" w:name="_Toc27037382"/>
      <w:r>
        <w:lastRenderedPageBreak/>
        <w:t xml:space="preserve">Chapter </w:t>
      </w:r>
      <w:r w:rsidR="0029239F">
        <w:t>5</w:t>
      </w:r>
      <w:r>
        <w:t>: Rules</w:t>
      </w:r>
      <w:bookmarkEnd w:id="85"/>
    </w:p>
    <w:p w14:paraId="70B9D4BD" w14:textId="77777777" w:rsidR="00B37C85" w:rsidRDefault="00B37C85" w:rsidP="00B37C85">
      <w:pPr>
        <w:pStyle w:val="Heading3"/>
      </w:pPr>
    </w:p>
    <w:p w14:paraId="4FEE6C21" w14:textId="60AB6F2E" w:rsidR="00741FF5" w:rsidRDefault="00741FF5" w:rsidP="00741FF5">
      <w:r>
        <w:t xml:space="preserve">For each State in a given </w:t>
      </w:r>
      <w:r w:rsidR="00160207">
        <w:t>Condition</w:t>
      </w:r>
      <w:r>
        <w:t>, the modeler should answer three questions:</w:t>
      </w:r>
    </w:p>
    <w:p w14:paraId="5475DF3C" w14:textId="77777777" w:rsidR="00741FF5" w:rsidRDefault="00741FF5" w:rsidP="00741FF5"/>
    <w:p w14:paraId="75916D3B" w14:textId="6DA167B5" w:rsidR="00741FF5" w:rsidRDefault="00741FF5" w:rsidP="00790036">
      <w:pPr>
        <w:pStyle w:val="ListParagraph"/>
        <w:numPr>
          <w:ilvl w:val="0"/>
          <w:numId w:val="29"/>
        </w:numPr>
      </w:pPr>
      <w:r>
        <w:t>What happens to an agent that enters this State?  That is, what does this State mean in terms of the agent's own status or how the agent interacts with others?</w:t>
      </w:r>
    </w:p>
    <w:p w14:paraId="14F88B7A" w14:textId="53621225" w:rsidR="00741FF5" w:rsidRDefault="00741FF5" w:rsidP="00790036">
      <w:pPr>
        <w:pStyle w:val="ListParagraph"/>
        <w:numPr>
          <w:ilvl w:val="0"/>
          <w:numId w:val="29"/>
        </w:numPr>
      </w:pPr>
      <w:r>
        <w:t>How long does the agent stay in this State?</w:t>
      </w:r>
    </w:p>
    <w:p w14:paraId="745F095A" w14:textId="046301CD" w:rsidR="00741FF5" w:rsidRDefault="00741FF5" w:rsidP="00790036">
      <w:pPr>
        <w:pStyle w:val="ListParagraph"/>
        <w:numPr>
          <w:ilvl w:val="0"/>
          <w:numId w:val="29"/>
        </w:numPr>
      </w:pPr>
      <w:r>
        <w:t>What State does the agent go to next?</w:t>
      </w:r>
    </w:p>
    <w:p w14:paraId="702FE7A2" w14:textId="77777777" w:rsidR="00741FF5" w:rsidRDefault="00741FF5" w:rsidP="00741FF5"/>
    <w:p w14:paraId="769A957C" w14:textId="11993B4D" w:rsidR="00741FF5" w:rsidRDefault="004E2340" w:rsidP="002F34C0">
      <w:r>
        <w:rPr>
          <w:rFonts w:eastAsiaTheme="minorHAnsi"/>
        </w:rPr>
        <w:t>The answer</w:t>
      </w:r>
      <w:r w:rsidR="009B3445">
        <w:rPr>
          <w:rFonts w:eastAsiaTheme="minorHAnsi"/>
        </w:rPr>
        <w:t>s</w:t>
      </w:r>
      <w:r>
        <w:rPr>
          <w:rFonts w:eastAsiaTheme="minorHAnsi"/>
        </w:rPr>
        <w:t xml:space="preserve"> to these questions are expressed in </w:t>
      </w:r>
      <w:r w:rsidR="00F56DE1">
        <w:rPr>
          <w:rFonts w:eastAsiaTheme="minorHAnsi"/>
        </w:rPr>
        <w:t xml:space="preserve">Rules </w:t>
      </w:r>
      <w:r>
        <w:rPr>
          <w:rFonts w:eastAsiaTheme="minorHAnsi"/>
        </w:rPr>
        <w:t xml:space="preserve">that </w:t>
      </w:r>
      <w:r w:rsidR="00F56DE1">
        <w:rPr>
          <w:rFonts w:eastAsiaTheme="minorHAnsi"/>
        </w:rPr>
        <w:t xml:space="preserve">control </w:t>
      </w:r>
      <w:r w:rsidR="002F34C0">
        <w:rPr>
          <w:rFonts w:eastAsiaTheme="minorHAnsi"/>
        </w:rPr>
        <w:t xml:space="preserve">how agents change </w:t>
      </w:r>
      <w:r w:rsidR="00BA75E5">
        <w:rPr>
          <w:rFonts w:eastAsiaTheme="minorHAnsi"/>
        </w:rPr>
        <w:t>d</w:t>
      </w:r>
      <w:r w:rsidR="002F34C0">
        <w:rPr>
          <w:rFonts w:eastAsiaTheme="minorHAnsi"/>
        </w:rPr>
        <w:t xml:space="preserve">uring a FRED simulation. </w:t>
      </w:r>
      <w:r w:rsidR="002F34C0">
        <w:t xml:space="preserve">There are </w:t>
      </w:r>
      <w:r w:rsidR="0067048D">
        <w:t>t</w:t>
      </w:r>
      <w:r w:rsidR="009F242F">
        <w:t>hree</w:t>
      </w:r>
      <w:r w:rsidR="0067048D">
        <w:t xml:space="preserve"> major categories of Rules in FRED</w:t>
      </w:r>
      <w:r>
        <w:t xml:space="preserve"> that corresponds to the questions above</w:t>
      </w:r>
      <w:r w:rsidR="0067048D">
        <w:t>:</w:t>
      </w:r>
    </w:p>
    <w:p w14:paraId="638BCACF" w14:textId="77777777" w:rsidR="004E2340" w:rsidRDefault="004E2340" w:rsidP="002F34C0"/>
    <w:p w14:paraId="0A4FBB0B" w14:textId="77777777" w:rsidR="00741FF5" w:rsidRDefault="009F242F" w:rsidP="00790036">
      <w:pPr>
        <w:pStyle w:val="ListParagraph"/>
        <w:numPr>
          <w:ilvl w:val="0"/>
          <w:numId w:val="30"/>
        </w:numPr>
      </w:pPr>
      <w:r>
        <w:t>Side-Effect Rules</w:t>
      </w:r>
    </w:p>
    <w:p w14:paraId="5E80651D" w14:textId="592985E0" w:rsidR="00741FF5" w:rsidRDefault="00E34E34" w:rsidP="00790036">
      <w:pPr>
        <w:pStyle w:val="ListParagraph"/>
        <w:numPr>
          <w:ilvl w:val="0"/>
          <w:numId w:val="30"/>
        </w:numPr>
      </w:pPr>
      <w:r>
        <w:t>Wait</w:t>
      </w:r>
      <w:r w:rsidR="009F242F">
        <w:t xml:space="preserve"> Rules</w:t>
      </w:r>
      <w:r w:rsidR="00741FF5">
        <w:t>,</w:t>
      </w:r>
      <w:r w:rsidR="009F242F">
        <w:t xml:space="preserve"> and</w:t>
      </w:r>
    </w:p>
    <w:p w14:paraId="7D87417E" w14:textId="13E54B24" w:rsidR="009F242F" w:rsidRDefault="0067048D" w:rsidP="00790036">
      <w:pPr>
        <w:pStyle w:val="ListParagraph"/>
        <w:numPr>
          <w:ilvl w:val="0"/>
          <w:numId w:val="30"/>
        </w:numPr>
      </w:pPr>
      <w:r>
        <w:t>Transition Rules.</w:t>
      </w:r>
    </w:p>
    <w:p w14:paraId="1A592EC6" w14:textId="77777777" w:rsidR="009F242F" w:rsidRDefault="009F242F" w:rsidP="002F34C0"/>
    <w:p w14:paraId="1F398A10" w14:textId="2959B106" w:rsidR="009F242F" w:rsidRDefault="00D31F5E" w:rsidP="002F34C0">
      <w:r>
        <w:t>Action</w:t>
      </w:r>
      <w:r w:rsidR="009F242F">
        <w:t xml:space="preserve"> Rules control how the agent’s own </w:t>
      </w:r>
      <w:r w:rsidR="004E2340">
        <w:t>internal status</w:t>
      </w:r>
      <w:r w:rsidR="009F242F">
        <w:t xml:space="preserve"> change</w:t>
      </w:r>
      <w:r w:rsidR="004E2340">
        <w:t>s</w:t>
      </w:r>
      <w:r w:rsidR="009F242F">
        <w:t xml:space="preserve"> when the agent enters a state. For example, entering a state can change the agent's susceptibility</w:t>
      </w:r>
      <w:r w:rsidR="004E2340">
        <w:t xml:space="preserve"> to the current </w:t>
      </w:r>
      <w:r w:rsidR="00160207">
        <w:t>Condition</w:t>
      </w:r>
      <w:r w:rsidR="009F242F">
        <w:t>:</w:t>
      </w:r>
    </w:p>
    <w:p w14:paraId="298D332B" w14:textId="28F0C174" w:rsidR="009F242F" w:rsidRDefault="009F242F" w:rsidP="002F34C0"/>
    <w:p w14:paraId="266879E8" w14:textId="5F97B653" w:rsidR="009F242F" w:rsidRPr="009F242F" w:rsidRDefault="009F242F" w:rsidP="00D035B1">
      <w:pPr>
        <w:rPr>
          <w:b/>
        </w:rPr>
      </w:pPr>
      <w:r w:rsidRPr="009F242F">
        <w:rPr>
          <w:b/>
        </w:rPr>
        <w:t xml:space="preserve">if </w:t>
      </w:r>
      <w:r w:rsidR="00E81F39">
        <w:rPr>
          <w:b/>
        </w:rPr>
        <w:t>state(</w:t>
      </w:r>
      <w:r>
        <w:rPr>
          <w:b/>
        </w:rPr>
        <w:t>INF</w:t>
      </w:r>
      <w:r w:rsidRPr="009F242F">
        <w:rPr>
          <w:b/>
        </w:rPr>
        <w:t xml:space="preserve">,Susceptible) then </w:t>
      </w:r>
      <w:r w:rsidR="000248A3">
        <w:rPr>
          <w:b/>
        </w:rPr>
        <w:t>set_</w:t>
      </w:r>
      <w:r w:rsidRPr="009F242F">
        <w:rPr>
          <w:b/>
        </w:rPr>
        <w:t>sus(</w:t>
      </w:r>
      <w:r w:rsidR="000248A3">
        <w:rPr>
          <w:b/>
        </w:rPr>
        <w:t xml:space="preserve">INF, </w:t>
      </w:r>
      <w:r w:rsidRPr="009F242F">
        <w:rPr>
          <w:b/>
        </w:rPr>
        <w:t>1.0)</w:t>
      </w:r>
    </w:p>
    <w:p w14:paraId="26A08649" w14:textId="77777777" w:rsidR="009F242F" w:rsidRDefault="009F242F" w:rsidP="002F34C0"/>
    <w:p w14:paraId="6E586F26" w14:textId="176AD2A2" w:rsidR="009F242F" w:rsidRDefault="00E34E34" w:rsidP="002F34C0">
      <w:r>
        <w:t>Wait</w:t>
      </w:r>
      <w:r w:rsidR="009F242F">
        <w:t xml:space="preserve"> Rules control how long an agent stays in a given state</w:t>
      </w:r>
      <w:r w:rsidR="000248A3">
        <w:t>, expressed in hours</w:t>
      </w:r>
      <w:r w:rsidR="009F242F">
        <w:t xml:space="preserve">.  For example, an infected agent might spend two days in a state called </w:t>
      </w:r>
      <w:r w:rsidR="009F242F">
        <w:rPr>
          <w:b/>
        </w:rPr>
        <w:t>Exposed</w:t>
      </w:r>
      <w:r w:rsidR="009F242F">
        <w:t>:</w:t>
      </w:r>
    </w:p>
    <w:p w14:paraId="74D418FC" w14:textId="77777777" w:rsidR="009F242F" w:rsidRDefault="009F242F" w:rsidP="002F34C0"/>
    <w:p w14:paraId="3EBFF472" w14:textId="177ADDB2" w:rsidR="009F242F" w:rsidRPr="009F242F" w:rsidRDefault="009F242F" w:rsidP="00D035B1">
      <w:pPr>
        <w:jc w:val="center"/>
        <w:rPr>
          <w:b/>
        </w:rPr>
      </w:pPr>
      <w:r w:rsidRPr="009F242F">
        <w:rPr>
          <w:b/>
        </w:rPr>
        <w:t xml:space="preserve">if </w:t>
      </w:r>
      <w:r w:rsidR="00BB54F2">
        <w:rPr>
          <w:b/>
        </w:rPr>
        <w:t>state</w:t>
      </w:r>
      <w:r w:rsidRPr="009F242F">
        <w:rPr>
          <w:b/>
        </w:rPr>
        <w:t>(INF,</w:t>
      </w:r>
      <w:r>
        <w:rPr>
          <w:b/>
        </w:rPr>
        <w:t>Exposed</w:t>
      </w:r>
      <w:r w:rsidRPr="009F242F">
        <w:rPr>
          <w:b/>
        </w:rPr>
        <w:t>) then wait(48)</w:t>
      </w:r>
    </w:p>
    <w:p w14:paraId="12A89879" w14:textId="6610FB55" w:rsidR="009F242F" w:rsidRDefault="009F242F" w:rsidP="002F34C0"/>
    <w:p w14:paraId="241F2EC7" w14:textId="44679A56" w:rsidR="009F242F" w:rsidRDefault="0067048D" w:rsidP="002F34C0">
      <w:r>
        <w:t>Transition Rules control how an agent moves from one state to another</w:t>
      </w:r>
      <w:r w:rsidR="009F242F">
        <w:t>:</w:t>
      </w:r>
    </w:p>
    <w:p w14:paraId="5598C110" w14:textId="60336B43" w:rsidR="009F242F" w:rsidRDefault="009F242F" w:rsidP="002F34C0"/>
    <w:p w14:paraId="2FA6CB1F" w14:textId="44E81BAF" w:rsidR="009F242F" w:rsidRPr="009F242F" w:rsidRDefault="009F242F" w:rsidP="00D035B1">
      <w:pPr>
        <w:jc w:val="center"/>
        <w:rPr>
          <w:b/>
        </w:rPr>
      </w:pPr>
      <w:r w:rsidRPr="009F242F">
        <w:rPr>
          <w:b/>
        </w:rPr>
        <w:t>if state(INF,Exposed) then next(Infectious)</w:t>
      </w:r>
    </w:p>
    <w:p w14:paraId="37B111C2" w14:textId="77777777" w:rsidR="009F242F" w:rsidRDefault="009F242F" w:rsidP="002F34C0"/>
    <w:p w14:paraId="0D90944F" w14:textId="358BC2AC" w:rsidR="00816D55" w:rsidRDefault="009B3445" w:rsidP="002F34C0">
      <w:r>
        <w:t>Some r</w:t>
      </w:r>
      <w:r w:rsidR="009F242F">
        <w:t xml:space="preserve">ules can be qualified by additional terms. </w:t>
      </w:r>
      <w:r w:rsidR="00816D55">
        <w:t xml:space="preserve">For example, Transition rules can include terms that specify additional </w:t>
      </w:r>
      <w:r w:rsidR="00160207">
        <w:t>Condition</w:t>
      </w:r>
      <w:r w:rsidR="00816D55">
        <w:t>s and probabilities for each transition:</w:t>
      </w:r>
    </w:p>
    <w:p w14:paraId="67B200F9" w14:textId="77777777" w:rsidR="00816D55" w:rsidRDefault="00816D55" w:rsidP="002F34C0"/>
    <w:p w14:paraId="4FDCBFBE" w14:textId="2B49AEA7" w:rsidR="00816D55" w:rsidRPr="009F242F" w:rsidRDefault="00816D55" w:rsidP="003125FF">
      <w:pPr>
        <w:ind w:firstLine="720"/>
        <w:rPr>
          <w:b/>
        </w:rPr>
      </w:pPr>
      <w:r w:rsidRPr="009F242F">
        <w:rPr>
          <w:b/>
        </w:rPr>
        <w:t>if state(</w:t>
      </w:r>
      <w:r w:rsidR="00160207">
        <w:rPr>
          <w:rFonts w:eastAsiaTheme="minorHAnsi"/>
          <w:b/>
          <w:bCs/>
          <w:i/>
          <w:color w:val="000000"/>
        </w:rPr>
        <w:t>Condition</w:t>
      </w:r>
      <w:r w:rsidR="003125FF" w:rsidRPr="00081903">
        <w:rPr>
          <w:rFonts w:eastAsiaTheme="minorHAnsi"/>
          <w:b/>
          <w:bCs/>
          <w:color w:val="000000"/>
        </w:rPr>
        <w:t>,</w:t>
      </w:r>
      <w:r w:rsidR="003125FF" w:rsidRPr="00081903">
        <w:rPr>
          <w:rFonts w:eastAsiaTheme="minorHAnsi"/>
          <w:b/>
          <w:bCs/>
          <w:i/>
          <w:color w:val="000000"/>
        </w:rPr>
        <w:t>State</w:t>
      </w:r>
      <w:r w:rsidR="003125FF">
        <w:rPr>
          <w:rFonts w:eastAsiaTheme="minorHAnsi"/>
          <w:b/>
          <w:bCs/>
          <w:i/>
          <w:color w:val="000000"/>
        </w:rPr>
        <w:t>1</w:t>
      </w:r>
      <w:r w:rsidRPr="009F242F">
        <w:rPr>
          <w:b/>
        </w:rPr>
        <w:t xml:space="preserve">) </w:t>
      </w:r>
      <w:r>
        <w:rPr>
          <w:b/>
        </w:rPr>
        <w:t>and(</w:t>
      </w:r>
      <w:r w:rsidRPr="003125FF">
        <w:rPr>
          <w:b/>
          <w:i/>
          <w:iCs/>
        </w:rPr>
        <w:t>PredicateList</w:t>
      </w:r>
      <w:r>
        <w:rPr>
          <w:b/>
        </w:rPr>
        <w:t xml:space="preserve">) </w:t>
      </w:r>
      <w:r w:rsidRPr="009F242F">
        <w:rPr>
          <w:b/>
        </w:rPr>
        <w:t>then next(</w:t>
      </w:r>
      <w:r w:rsidRPr="003125FF">
        <w:rPr>
          <w:b/>
          <w:i/>
          <w:iCs/>
        </w:rPr>
        <w:t>State2</w:t>
      </w:r>
      <w:r w:rsidRPr="009F242F">
        <w:rPr>
          <w:b/>
        </w:rPr>
        <w:t>)</w:t>
      </w:r>
      <w:r>
        <w:rPr>
          <w:b/>
        </w:rPr>
        <w:t xml:space="preserve"> with prob</w:t>
      </w:r>
      <w:r w:rsidRPr="003125FF">
        <w:rPr>
          <w:b/>
          <w:i/>
          <w:iCs/>
        </w:rPr>
        <w:t>(Expression</w:t>
      </w:r>
      <w:r>
        <w:rPr>
          <w:b/>
        </w:rPr>
        <w:t>)</w:t>
      </w:r>
    </w:p>
    <w:p w14:paraId="70752AA0" w14:textId="6DCDC5DA" w:rsidR="00F56DE1" w:rsidRDefault="00F56DE1" w:rsidP="00F56DE1">
      <w:pPr>
        <w:pStyle w:val="Heading2"/>
        <w:rPr>
          <w:rFonts w:eastAsiaTheme="minorHAnsi"/>
        </w:rPr>
      </w:pPr>
    </w:p>
    <w:p w14:paraId="0A2C38F4" w14:textId="32A94CBC" w:rsidR="003125FF" w:rsidRDefault="003125FF" w:rsidP="003125FF">
      <w:pPr>
        <w:rPr>
          <w:rFonts w:eastAsiaTheme="minorHAnsi"/>
        </w:rPr>
      </w:pPr>
      <w:r>
        <w:rPr>
          <w:rFonts w:eastAsiaTheme="minorHAnsi"/>
        </w:rPr>
        <w:t>We now discuss each type of Rule in more detail.</w:t>
      </w:r>
    </w:p>
    <w:p w14:paraId="23F19181" w14:textId="77777777" w:rsidR="003125FF" w:rsidRPr="003125FF" w:rsidRDefault="003125FF" w:rsidP="003125FF">
      <w:pPr>
        <w:rPr>
          <w:rFonts w:eastAsiaTheme="minorHAnsi"/>
        </w:rPr>
      </w:pPr>
    </w:p>
    <w:p w14:paraId="7D839F20" w14:textId="6666C7E9" w:rsidR="00C47F3A" w:rsidRDefault="00430094" w:rsidP="00B35A71">
      <w:pPr>
        <w:pStyle w:val="Heading2"/>
      </w:pPr>
      <w:bookmarkStart w:id="86" w:name="_Action_Rules"/>
      <w:bookmarkStart w:id="87" w:name="_Toc27037383"/>
      <w:bookmarkEnd w:id="86"/>
      <w:r>
        <w:t>Action</w:t>
      </w:r>
      <w:r w:rsidR="00C47F3A">
        <w:t xml:space="preserve"> Rules</w:t>
      </w:r>
      <w:bookmarkEnd w:id="87"/>
    </w:p>
    <w:p w14:paraId="79992D4A" w14:textId="046B600E" w:rsidR="00C47F3A" w:rsidRDefault="00C47F3A" w:rsidP="00C47F3A"/>
    <w:p w14:paraId="24224A8A" w14:textId="33AD1565" w:rsidR="000D093B" w:rsidRDefault="00376DFE" w:rsidP="00C47F3A">
      <w:r>
        <w:t>Entering a State can cause changes to an agent</w:t>
      </w:r>
      <w:r w:rsidR="001C4722">
        <w:t>; these changes are</w:t>
      </w:r>
      <w:r>
        <w:t xml:space="preserve"> called </w:t>
      </w:r>
      <w:r w:rsidR="00D31F5E">
        <w:t>action</w:t>
      </w:r>
      <w:r>
        <w:t xml:space="preserve">s.  </w:t>
      </w:r>
      <w:r w:rsidR="00D31F5E">
        <w:t>Action</w:t>
      </w:r>
      <w:r>
        <w:t>s are defined through Rules of the form:</w:t>
      </w:r>
    </w:p>
    <w:p w14:paraId="0D9CDEA4" w14:textId="5615F4FF" w:rsidR="00376DFE" w:rsidRDefault="00376DFE" w:rsidP="00C47F3A"/>
    <w:p w14:paraId="5F834D51" w14:textId="49AC1F55" w:rsidR="00376DFE" w:rsidRDefault="00376DFE" w:rsidP="00D035B1">
      <w:pPr>
        <w:jc w:val="center"/>
        <w:rPr>
          <w:b/>
        </w:rPr>
      </w:pPr>
      <w:r w:rsidRPr="00376DFE">
        <w:rPr>
          <w:b/>
        </w:rPr>
        <w:t xml:space="preserve">if </w:t>
      </w:r>
      <w:r w:rsidR="00E81F39">
        <w:rPr>
          <w:b/>
        </w:rPr>
        <w:t>state(</w:t>
      </w:r>
      <w:r w:rsidR="00160207">
        <w:rPr>
          <w:rFonts w:eastAsiaTheme="minorHAnsi"/>
          <w:b/>
          <w:bCs/>
          <w:i/>
          <w:color w:val="000000"/>
        </w:rPr>
        <w:t>Condition</w:t>
      </w:r>
      <w:r w:rsidR="003125FF" w:rsidRPr="00081903">
        <w:rPr>
          <w:rFonts w:eastAsiaTheme="minorHAnsi"/>
          <w:b/>
          <w:bCs/>
          <w:color w:val="000000"/>
        </w:rPr>
        <w:t>,</w:t>
      </w:r>
      <w:r w:rsidR="003125FF" w:rsidRPr="00081903">
        <w:rPr>
          <w:rFonts w:eastAsiaTheme="minorHAnsi"/>
          <w:b/>
          <w:bCs/>
          <w:i/>
          <w:color w:val="000000"/>
        </w:rPr>
        <w:t>State</w:t>
      </w:r>
      <w:r w:rsidRPr="00376DFE">
        <w:rPr>
          <w:b/>
        </w:rPr>
        <w:t xml:space="preserve">) </w:t>
      </w:r>
      <w:r w:rsidR="006F58E8" w:rsidRPr="00081903">
        <w:rPr>
          <w:rFonts w:eastAsiaTheme="minorHAnsi"/>
          <w:b/>
          <w:bCs/>
          <w:color w:val="000000"/>
        </w:rPr>
        <w:t>and(</w:t>
      </w:r>
      <w:r w:rsidR="006F58E8">
        <w:rPr>
          <w:rFonts w:eastAsiaTheme="minorHAnsi"/>
          <w:b/>
          <w:bCs/>
          <w:i/>
          <w:color w:val="000000"/>
        </w:rPr>
        <w:t>PredicateList</w:t>
      </w:r>
      <w:r w:rsidR="006F58E8" w:rsidRPr="00081903">
        <w:rPr>
          <w:rFonts w:eastAsiaTheme="minorHAnsi"/>
          <w:b/>
          <w:bCs/>
          <w:color w:val="000000"/>
        </w:rPr>
        <w:t xml:space="preserve">) </w:t>
      </w:r>
      <w:r w:rsidRPr="00376DFE">
        <w:rPr>
          <w:b/>
        </w:rPr>
        <w:t xml:space="preserve">then </w:t>
      </w:r>
      <w:r w:rsidRPr="00376DFE">
        <w:rPr>
          <w:b/>
          <w:i/>
        </w:rPr>
        <w:t>action</w:t>
      </w:r>
      <w:r w:rsidRPr="00376DFE">
        <w:rPr>
          <w:b/>
        </w:rPr>
        <w:t>(</w:t>
      </w:r>
      <w:r w:rsidRPr="00376DFE">
        <w:rPr>
          <w:b/>
          <w:i/>
        </w:rPr>
        <w:t>args</w:t>
      </w:r>
      <w:r w:rsidRPr="00376DFE">
        <w:rPr>
          <w:b/>
        </w:rPr>
        <w:t>)</w:t>
      </w:r>
    </w:p>
    <w:p w14:paraId="738BC0F7" w14:textId="5376C056" w:rsidR="00376DFE" w:rsidRDefault="00376DFE" w:rsidP="00C47F3A"/>
    <w:p w14:paraId="04494A4E" w14:textId="01884572" w:rsidR="006F58E8" w:rsidRPr="006F58E8" w:rsidRDefault="006F58E8" w:rsidP="00C47F3A">
      <w:pPr>
        <w:rPr>
          <w:b/>
        </w:rPr>
      </w:pPr>
      <w:r>
        <w:t xml:space="preserve">The </w:t>
      </w:r>
      <w:r w:rsidR="005B45E8">
        <w:rPr>
          <w:b/>
          <w:bCs/>
        </w:rPr>
        <w:t xml:space="preserve">and(...) </w:t>
      </w:r>
      <w:r>
        <w:t>clause</w:t>
      </w:r>
      <w:r>
        <w:rPr>
          <w:b/>
        </w:rPr>
        <w:t xml:space="preserve"> </w:t>
      </w:r>
      <w:r>
        <w:t>is optional. If it appears, then the action is performed only if the agent satisfies each of the predic</w:t>
      </w:r>
      <w:r w:rsidR="00D035B1">
        <w:t>at</w:t>
      </w:r>
      <w:r>
        <w:t xml:space="preserve">es in the </w:t>
      </w:r>
      <w:r>
        <w:rPr>
          <w:b/>
        </w:rPr>
        <w:t>PredicateList.</w:t>
      </w:r>
    </w:p>
    <w:p w14:paraId="40FE0D33" w14:textId="77777777" w:rsidR="006F58E8" w:rsidRDefault="006F58E8" w:rsidP="00C47F3A"/>
    <w:p w14:paraId="0DBD7FC8" w14:textId="49C1316A" w:rsidR="00376DFE" w:rsidRDefault="00D31F5E" w:rsidP="00C47F3A">
      <w:r>
        <w:t>Action</w:t>
      </w:r>
      <w:r w:rsidR="00376DFE">
        <w:t>s include the following:</w:t>
      </w:r>
    </w:p>
    <w:p w14:paraId="55E79AD8" w14:textId="77777777" w:rsidR="00376DFE" w:rsidRDefault="00376DFE" w:rsidP="00376DFE">
      <w:pPr>
        <w:rPr>
          <w:rFonts w:eastAsiaTheme="minorHAnsi"/>
          <w:bCs/>
          <w:color w:val="000000"/>
        </w:rPr>
      </w:pPr>
    </w:p>
    <w:p w14:paraId="14F0628B" w14:textId="4CED15C6" w:rsidR="009B3445" w:rsidRDefault="009B3445" w:rsidP="009B3445">
      <w:pPr>
        <w:pStyle w:val="Heading3"/>
      </w:pPr>
      <w:bookmarkStart w:id="88" w:name="_Toc27037384"/>
      <w:r>
        <w:t xml:space="preserve">Demographics </w:t>
      </w:r>
      <w:r w:rsidR="00430094">
        <w:t>Actions</w:t>
      </w:r>
      <w:bookmarkEnd w:id="88"/>
    </w:p>
    <w:p w14:paraId="77224365" w14:textId="77777777" w:rsidR="009B3445" w:rsidRDefault="009B3445" w:rsidP="001F6E35">
      <w:pPr>
        <w:rPr>
          <w:b/>
        </w:rPr>
      </w:pPr>
    </w:p>
    <w:p w14:paraId="712216C5" w14:textId="29836EFB" w:rsidR="009B3445" w:rsidRPr="009B3445" w:rsidRDefault="009B3445" w:rsidP="001F6E35">
      <w:pPr>
        <w:rPr>
          <w:bCs/>
        </w:rPr>
      </w:pPr>
      <w:r>
        <w:rPr>
          <w:bCs/>
        </w:rPr>
        <w:t xml:space="preserve">The following </w:t>
      </w:r>
      <w:r w:rsidR="006F58E8">
        <w:rPr>
          <w:bCs/>
        </w:rPr>
        <w:t xml:space="preserve">actions </w:t>
      </w:r>
      <w:r>
        <w:rPr>
          <w:bCs/>
        </w:rPr>
        <w:t>affect the life and death of agents:</w:t>
      </w:r>
    </w:p>
    <w:p w14:paraId="2F6D848F" w14:textId="77777777" w:rsidR="009B3445" w:rsidRDefault="009B3445" w:rsidP="001F6E35">
      <w:pPr>
        <w:rPr>
          <w:b/>
        </w:rPr>
      </w:pPr>
    </w:p>
    <w:p w14:paraId="617A471A" w14:textId="3D0C16E3" w:rsidR="001F6E35" w:rsidRPr="00F37C22" w:rsidRDefault="001F6E35" w:rsidP="00364C73">
      <w:pPr>
        <w:pStyle w:val="ListParagraph"/>
        <w:numPr>
          <w:ilvl w:val="0"/>
          <w:numId w:val="53"/>
        </w:numPr>
        <w:ind w:left="360"/>
        <w:rPr>
          <w:b/>
        </w:rPr>
      </w:pPr>
      <w:r w:rsidRPr="00F37C22">
        <w:rPr>
          <w:b/>
        </w:rPr>
        <w:t>give_birth()</w:t>
      </w:r>
      <w:r w:rsidR="00F37C22" w:rsidRPr="00F37C22">
        <w:rPr>
          <w:b/>
        </w:rPr>
        <w:t xml:space="preserve"> </w:t>
      </w:r>
      <w:r w:rsidR="00CF3317">
        <w:rPr>
          <w:b/>
        </w:rPr>
        <w:t>--</w:t>
      </w:r>
      <w:r w:rsidR="00F37C22" w:rsidRPr="00F37C22">
        <w:rPr>
          <w:b/>
        </w:rPr>
        <w:t xml:space="preserve"> </w:t>
      </w:r>
      <w:r w:rsidR="00BB2027">
        <w:t>C</w:t>
      </w:r>
      <w:r>
        <w:t>reate a new agent who is the offspring of the current agent.</w:t>
      </w:r>
    </w:p>
    <w:p w14:paraId="19F0A29F" w14:textId="3F9B7C49" w:rsidR="001F6E35" w:rsidRDefault="001F6E35" w:rsidP="009D1AA9"/>
    <w:p w14:paraId="4AFBE425" w14:textId="2FAFE578" w:rsidR="001F6E35" w:rsidRPr="00F37C22" w:rsidRDefault="009B3445" w:rsidP="00364C73">
      <w:pPr>
        <w:pStyle w:val="ListParagraph"/>
        <w:numPr>
          <w:ilvl w:val="0"/>
          <w:numId w:val="53"/>
        </w:numPr>
        <w:ind w:left="360"/>
        <w:rPr>
          <w:b/>
        </w:rPr>
      </w:pPr>
      <w:r w:rsidRPr="00F37C22">
        <w:rPr>
          <w:b/>
        </w:rPr>
        <w:t>die</w:t>
      </w:r>
      <w:r w:rsidR="001F6E35" w:rsidRPr="00F37C22">
        <w:rPr>
          <w:b/>
        </w:rPr>
        <w:t>()</w:t>
      </w:r>
      <w:r w:rsidR="00F37C22" w:rsidRPr="00F37C22">
        <w:rPr>
          <w:b/>
        </w:rPr>
        <w:t xml:space="preserve"> </w:t>
      </w:r>
      <w:r w:rsidR="00CF3317">
        <w:rPr>
          <w:b/>
        </w:rPr>
        <w:t>--</w:t>
      </w:r>
      <w:r w:rsidR="00F37C22" w:rsidRPr="00F37C22">
        <w:rPr>
          <w:b/>
        </w:rPr>
        <w:t xml:space="preserve"> </w:t>
      </w:r>
      <w:r w:rsidR="00BB2027">
        <w:t>T</w:t>
      </w:r>
      <w:r w:rsidR="001F6E35">
        <w:t>he agent die</w:t>
      </w:r>
      <w:r w:rsidR="00BB2027">
        <w:t>s</w:t>
      </w:r>
      <w:r w:rsidR="001F6E35">
        <w:t>.</w:t>
      </w:r>
    </w:p>
    <w:p w14:paraId="749F17F4" w14:textId="77777777" w:rsidR="00376DFE" w:rsidRDefault="00376DFE" w:rsidP="00376DFE"/>
    <w:p w14:paraId="13607EC4" w14:textId="6B9F10BC" w:rsidR="009B3445" w:rsidRDefault="006F58E8" w:rsidP="009B3445">
      <w:pPr>
        <w:pStyle w:val="Heading3"/>
        <w:rPr>
          <w:rFonts w:eastAsiaTheme="minorHAnsi"/>
        </w:rPr>
      </w:pPr>
      <w:bookmarkStart w:id="89" w:name="_Actions_Affecting_an"/>
      <w:bookmarkStart w:id="90" w:name="_Toc27037385"/>
      <w:bookmarkEnd w:id="89"/>
      <w:r>
        <w:rPr>
          <w:rFonts w:eastAsiaTheme="minorHAnsi"/>
        </w:rPr>
        <w:t>Actions</w:t>
      </w:r>
      <w:r w:rsidR="00B10635">
        <w:rPr>
          <w:rFonts w:eastAsiaTheme="minorHAnsi"/>
        </w:rPr>
        <w:t xml:space="preserve"> </w:t>
      </w:r>
      <w:r w:rsidR="009B3445">
        <w:rPr>
          <w:rFonts w:eastAsiaTheme="minorHAnsi"/>
        </w:rPr>
        <w:t>Affecting an Agent's Groups</w:t>
      </w:r>
      <w:bookmarkEnd w:id="90"/>
    </w:p>
    <w:p w14:paraId="71F1BD74" w14:textId="61FE0FE9" w:rsidR="009B3445" w:rsidRDefault="009B3445" w:rsidP="00376DFE">
      <w:pPr>
        <w:rPr>
          <w:rFonts w:eastAsiaTheme="minorHAnsi"/>
          <w:b/>
          <w:bCs/>
          <w:color w:val="000000"/>
        </w:rPr>
      </w:pPr>
    </w:p>
    <w:p w14:paraId="6AB558C0" w14:textId="3E4FB8BB" w:rsidR="009B3445" w:rsidRPr="009B3445" w:rsidRDefault="009B3445" w:rsidP="00376DFE">
      <w:pPr>
        <w:rPr>
          <w:rFonts w:eastAsiaTheme="minorHAnsi"/>
          <w:color w:val="000000"/>
        </w:rPr>
      </w:pPr>
      <w:r>
        <w:rPr>
          <w:rFonts w:eastAsiaTheme="minorHAnsi"/>
          <w:color w:val="000000"/>
        </w:rPr>
        <w:t>Interactions between agents occur with mixing Groups, include Places and Networks.</w:t>
      </w:r>
      <w:r w:rsidRPr="009B3445">
        <w:rPr>
          <w:rFonts w:eastAsiaTheme="minorHAnsi"/>
          <w:color w:val="000000"/>
        </w:rPr>
        <w:t xml:space="preserve">The following </w:t>
      </w:r>
      <w:r w:rsidR="006F58E8">
        <w:rPr>
          <w:rFonts w:eastAsiaTheme="minorHAnsi"/>
          <w:color w:val="000000"/>
        </w:rPr>
        <w:t>actions</w:t>
      </w:r>
      <w:r>
        <w:rPr>
          <w:rFonts w:eastAsiaTheme="minorHAnsi"/>
          <w:color w:val="000000"/>
        </w:rPr>
        <w:t xml:space="preserve"> determine which other agents the agent interacts with. </w:t>
      </w:r>
    </w:p>
    <w:p w14:paraId="31D26F9F" w14:textId="77777777" w:rsidR="009B3445" w:rsidRDefault="009B3445" w:rsidP="00376DFE">
      <w:pPr>
        <w:rPr>
          <w:rFonts w:eastAsiaTheme="minorHAnsi"/>
          <w:b/>
          <w:bCs/>
          <w:color w:val="000000"/>
        </w:rPr>
      </w:pPr>
    </w:p>
    <w:p w14:paraId="578B3044" w14:textId="1DF85C99" w:rsidR="00376DFE" w:rsidRDefault="00376DFE" w:rsidP="00364C73">
      <w:pPr>
        <w:pStyle w:val="ListParagraph"/>
        <w:numPr>
          <w:ilvl w:val="0"/>
          <w:numId w:val="54"/>
        </w:numPr>
        <w:ind w:left="360"/>
        <w:rPr>
          <w:rFonts w:eastAsiaTheme="minorHAnsi"/>
          <w:bCs/>
          <w:color w:val="000000"/>
        </w:rPr>
      </w:pPr>
      <w:r w:rsidRPr="00CF3317">
        <w:rPr>
          <w:rFonts w:eastAsiaTheme="minorHAnsi"/>
          <w:b/>
          <w:bCs/>
          <w:color w:val="000000"/>
        </w:rPr>
        <w:t>join(</w:t>
      </w:r>
      <w:r w:rsidRPr="00CF3317">
        <w:rPr>
          <w:rFonts w:eastAsiaTheme="minorHAnsi"/>
          <w:b/>
          <w:bCs/>
          <w:i/>
          <w:color w:val="000000"/>
        </w:rPr>
        <w:t>GroupType</w:t>
      </w:r>
      <w:r w:rsidRPr="00CF3317">
        <w:rPr>
          <w:rFonts w:eastAsiaTheme="minorHAnsi"/>
          <w:b/>
          <w:bCs/>
          <w:color w:val="000000"/>
        </w:rPr>
        <w:t>)</w:t>
      </w:r>
      <w:r w:rsidR="00CF3317" w:rsidRPr="00CF3317">
        <w:rPr>
          <w:rFonts w:eastAsiaTheme="minorHAnsi"/>
          <w:bCs/>
          <w:color w:val="000000"/>
        </w:rPr>
        <w:t xml:space="preserve"> -- </w:t>
      </w:r>
      <w:r w:rsidR="00BB2027" w:rsidRPr="00CF3317">
        <w:rPr>
          <w:rFonts w:eastAsiaTheme="minorHAnsi"/>
          <w:bCs/>
          <w:color w:val="000000"/>
        </w:rPr>
        <w:t>T</w:t>
      </w:r>
      <w:r w:rsidRPr="00CF3317">
        <w:rPr>
          <w:rFonts w:eastAsiaTheme="minorHAnsi"/>
          <w:bCs/>
          <w:color w:val="000000"/>
        </w:rPr>
        <w:t xml:space="preserve">he agent will select </w:t>
      </w:r>
      <w:r w:rsidR="001F6E35" w:rsidRPr="00CF3317">
        <w:rPr>
          <w:rFonts w:eastAsiaTheme="minorHAnsi"/>
          <w:bCs/>
          <w:color w:val="000000"/>
        </w:rPr>
        <w:t xml:space="preserve">and join </w:t>
      </w:r>
      <w:r w:rsidRPr="00CF3317">
        <w:rPr>
          <w:rFonts w:eastAsiaTheme="minorHAnsi"/>
          <w:bCs/>
          <w:color w:val="000000"/>
        </w:rPr>
        <w:t xml:space="preserve">a </w:t>
      </w:r>
      <w:r w:rsidR="001F6E35" w:rsidRPr="00CF3317">
        <w:rPr>
          <w:rFonts w:eastAsiaTheme="minorHAnsi"/>
          <w:bCs/>
          <w:color w:val="000000"/>
        </w:rPr>
        <w:t>group</w:t>
      </w:r>
      <w:r w:rsidRPr="00CF3317">
        <w:rPr>
          <w:rFonts w:eastAsiaTheme="minorHAnsi"/>
          <w:bCs/>
          <w:color w:val="000000"/>
        </w:rPr>
        <w:t xml:space="preserve"> of type</w:t>
      </w:r>
      <w:r w:rsidR="001F6E35" w:rsidRPr="00CF3317">
        <w:rPr>
          <w:rFonts w:eastAsiaTheme="minorHAnsi"/>
          <w:bCs/>
          <w:color w:val="000000"/>
        </w:rPr>
        <w:t xml:space="preserve"> of the given type. </w:t>
      </w:r>
      <w:r w:rsidRPr="00CF3317">
        <w:rPr>
          <w:rFonts w:eastAsiaTheme="minorHAnsi"/>
          <w:bCs/>
          <w:color w:val="000000"/>
        </w:rPr>
        <w:t>If the agent already belong</w:t>
      </w:r>
      <w:r w:rsidR="0092740E" w:rsidRPr="00CF3317">
        <w:rPr>
          <w:rFonts w:eastAsiaTheme="minorHAnsi"/>
          <w:bCs/>
          <w:color w:val="000000"/>
        </w:rPr>
        <w:t>s</w:t>
      </w:r>
      <w:r w:rsidRPr="00CF3317">
        <w:rPr>
          <w:rFonts w:eastAsiaTheme="minorHAnsi"/>
          <w:bCs/>
          <w:color w:val="000000"/>
        </w:rPr>
        <w:t xml:space="preserve"> to </w:t>
      </w:r>
      <w:r w:rsidR="001F6E35" w:rsidRPr="00CF3317">
        <w:rPr>
          <w:rFonts w:eastAsiaTheme="minorHAnsi"/>
          <w:bCs/>
          <w:color w:val="000000"/>
        </w:rPr>
        <w:t>group</w:t>
      </w:r>
      <w:r w:rsidRPr="00CF3317">
        <w:rPr>
          <w:rFonts w:eastAsiaTheme="minorHAnsi"/>
          <w:bCs/>
          <w:color w:val="000000"/>
        </w:rPr>
        <w:t xml:space="preserve"> of the given type, the rule has no effect.</w:t>
      </w:r>
    </w:p>
    <w:p w14:paraId="5C052D0D" w14:textId="77777777" w:rsidR="00AC149E" w:rsidRDefault="00AC149E" w:rsidP="00AC149E">
      <w:pPr>
        <w:pStyle w:val="ListParagraph"/>
        <w:ind w:left="360"/>
        <w:rPr>
          <w:rFonts w:eastAsiaTheme="minorHAnsi"/>
          <w:bCs/>
          <w:color w:val="000000"/>
        </w:rPr>
      </w:pPr>
    </w:p>
    <w:p w14:paraId="4C4DA491" w14:textId="7ADD030E" w:rsidR="00AC149E" w:rsidRPr="00AC149E" w:rsidRDefault="00AC149E" w:rsidP="00364C73">
      <w:pPr>
        <w:pStyle w:val="ListParagraph"/>
        <w:numPr>
          <w:ilvl w:val="0"/>
          <w:numId w:val="54"/>
        </w:numPr>
        <w:ind w:left="360"/>
        <w:rPr>
          <w:rFonts w:eastAsiaTheme="minorHAnsi"/>
          <w:bCs/>
          <w:color w:val="000000"/>
        </w:rPr>
      </w:pPr>
      <w:r w:rsidRPr="00CF3317">
        <w:rPr>
          <w:rFonts w:eastAsiaTheme="minorHAnsi"/>
          <w:b/>
          <w:bCs/>
          <w:color w:val="000000"/>
        </w:rPr>
        <w:t>join(</w:t>
      </w:r>
      <w:r>
        <w:rPr>
          <w:rFonts w:eastAsiaTheme="minorHAnsi"/>
          <w:b/>
          <w:bCs/>
          <w:i/>
          <w:color w:val="000000"/>
        </w:rPr>
        <w:t>Place</w:t>
      </w:r>
      <w:r w:rsidRPr="00CF3317">
        <w:rPr>
          <w:rFonts w:eastAsiaTheme="minorHAnsi"/>
          <w:b/>
          <w:bCs/>
          <w:i/>
          <w:color w:val="000000"/>
        </w:rPr>
        <w:t>Type</w:t>
      </w:r>
      <w:r>
        <w:rPr>
          <w:rFonts w:eastAsiaTheme="minorHAnsi"/>
          <w:b/>
          <w:bCs/>
          <w:iCs/>
          <w:color w:val="000000"/>
        </w:rPr>
        <w:t>, Expression</w:t>
      </w:r>
      <w:r w:rsidRPr="00CF3317">
        <w:rPr>
          <w:rFonts w:eastAsiaTheme="minorHAnsi"/>
          <w:b/>
          <w:bCs/>
          <w:color w:val="000000"/>
        </w:rPr>
        <w:t>)</w:t>
      </w:r>
      <w:r w:rsidRPr="00CF3317">
        <w:rPr>
          <w:rFonts w:eastAsiaTheme="minorHAnsi"/>
          <w:bCs/>
          <w:color w:val="000000"/>
        </w:rPr>
        <w:t xml:space="preserve"> -- The agent will join a </w:t>
      </w:r>
      <w:r>
        <w:rPr>
          <w:rFonts w:eastAsiaTheme="minorHAnsi"/>
          <w:bCs/>
          <w:color w:val="000000"/>
        </w:rPr>
        <w:t>specified place</w:t>
      </w:r>
      <w:r w:rsidRPr="00CF3317">
        <w:rPr>
          <w:rFonts w:eastAsiaTheme="minorHAnsi"/>
          <w:bCs/>
          <w:color w:val="000000"/>
        </w:rPr>
        <w:t xml:space="preserve"> of the given type. </w:t>
      </w:r>
      <w:r>
        <w:rPr>
          <w:rFonts w:eastAsiaTheme="minorHAnsi"/>
          <w:bCs/>
          <w:color w:val="000000"/>
        </w:rPr>
        <w:t xml:space="preserve">The specific place that the agent joins is the value of the Expression, treated as an sp_id (unique lidentifier) for the place. </w:t>
      </w:r>
      <w:r w:rsidRPr="00CF3317">
        <w:rPr>
          <w:rFonts w:eastAsiaTheme="minorHAnsi"/>
          <w:bCs/>
          <w:color w:val="000000"/>
        </w:rPr>
        <w:t xml:space="preserve">If the agent already belongs to </w:t>
      </w:r>
      <w:r>
        <w:rPr>
          <w:rFonts w:eastAsiaTheme="minorHAnsi"/>
          <w:bCs/>
          <w:color w:val="000000"/>
        </w:rPr>
        <w:t>place</w:t>
      </w:r>
      <w:r w:rsidRPr="00CF3317">
        <w:rPr>
          <w:rFonts w:eastAsiaTheme="minorHAnsi"/>
          <w:bCs/>
          <w:color w:val="000000"/>
        </w:rPr>
        <w:t xml:space="preserve"> of the given type, the </w:t>
      </w:r>
      <w:r>
        <w:rPr>
          <w:rFonts w:eastAsiaTheme="minorHAnsi"/>
          <w:bCs/>
          <w:color w:val="000000"/>
        </w:rPr>
        <w:t xml:space="preserve">agent first quits that place before joining the specified place </w:t>
      </w:r>
      <w:r w:rsidRPr="00CF3317">
        <w:rPr>
          <w:rFonts w:eastAsiaTheme="minorHAnsi"/>
          <w:bCs/>
          <w:color w:val="000000"/>
        </w:rPr>
        <w:t>.</w:t>
      </w:r>
    </w:p>
    <w:p w14:paraId="3D4FD9AF" w14:textId="706FB95B" w:rsidR="001F6E35" w:rsidRDefault="001F6E35" w:rsidP="009D1AA9">
      <w:pPr>
        <w:rPr>
          <w:rFonts w:eastAsiaTheme="minorHAnsi"/>
          <w:b/>
          <w:bCs/>
          <w:color w:val="000000"/>
        </w:rPr>
      </w:pPr>
    </w:p>
    <w:p w14:paraId="64BB2573" w14:textId="2BE28C65" w:rsidR="000210A1" w:rsidRPr="00CF3317" w:rsidRDefault="001F6E35" w:rsidP="00364C73">
      <w:pPr>
        <w:pStyle w:val="ListParagraph"/>
        <w:numPr>
          <w:ilvl w:val="0"/>
          <w:numId w:val="54"/>
        </w:numPr>
        <w:ind w:left="360"/>
        <w:rPr>
          <w:rFonts w:eastAsiaTheme="minorHAnsi"/>
          <w:bCs/>
          <w:color w:val="000000"/>
        </w:rPr>
      </w:pPr>
      <w:r w:rsidRPr="00CF3317">
        <w:rPr>
          <w:rFonts w:eastAsiaTheme="minorHAnsi"/>
          <w:b/>
          <w:bCs/>
          <w:color w:val="000000"/>
        </w:rPr>
        <w:t>quit(</w:t>
      </w:r>
      <w:r w:rsidRPr="00CF3317">
        <w:rPr>
          <w:rFonts w:eastAsiaTheme="minorHAnsi"/>
          <w:b/>
          <w:bCs/>
          <w:i/>
          <w:color w:val="000000"/>
        </w:rPr>
        <w:t>GroupType</w:t>
      </w:r>
      <w:r w:rsidRPr="00CF3317">
        <w:rPr>
          <w:rFonts w:eastAsiaTheme="minorHAnsi"/>
          <w:b/>
          <w:bCs/>
          <w:color w:val="000000"/>
        </w:rPr>
        <w:t>)</w:t>
      </w:r>
      <w:r w:rsidR="00CF3317" w:rsidRPr="00CF3317">
        <w:rPr>
          <w:rFonts w:eastAsiaTheme="minorHAnsi"/>
          <w:bCs/>
          <w:color w:val="000000"/>
        </w:rPr>
        <w:t xml:space="preserve"> -- </w:t>
      </w:r>
      <w:r w:rsidR="00BB2027" w:rsidRPr="00CF3317">
        <w:rPr>
          <w:rFonts w:eastAsiaTheme="minorHAnsi"/>
          <w:bCs/>
          <w:color w:val="000000"/>
        </w:rPr>
        <w:t>I</w:t>
      </w:r>
      <w:r w:rsidRPr="00CF3317">
        <w:rPr>
          <w:rFonts w:eastAsiaTheme="minorHAnsi"/>
          <w:bCs/>
          <w:color w:val="000000"/>
        </w:rPr>
        <w:t xml:space="preserve">f the agent belongs to a group of the given type, the </w:t>
      </w:r>
      <w:r w:rsidR="00AC149E">
        <w:rPr>
          <w:rFonts w:eastAsiaTheme="minorHAnsi"/>
          <w:bCs/>
          <w:color w:val="000000"/>
        </w:rPr>
        <w:t>a</w:t>
      </w:r>
      <w:r w:rsidRPr="00CF3317">
        <w:rPr>
          <w:rFonts w:eastAsiaTheme="minorHAnsi"/>
          <w:bCs/>
          <w:color w:val="000000"/>
        </w:rPr>
        <w:t>gent will leave that group; otherwise, the rule has no effect.</w:t>
      </w:r>
    </w:p>
    <w:p w14:paraId="4B4B9AA6" w14:textId="484F1267" w:rsidR="00BC46B1" w:rsidRPr="00081903" w:rsidRDefault="00BC46B1" w:rsidP="009D1AA9">
      <w:pPr>
        <w:ind w:left="-360" w:firstLine="40"/>
      </w:pPr>
    </w:p>
    <w:p w14:paraId="601FA9B1" w14:textId="2E15FC60" w:rsidR="001D1DA4" w:rsidRPr="00CF3317" w:rsidRDefault="001D1DA4" w:rsidP="00364C73">
      <w:pPr>
        <w:pStyle w:val="ListParagraph"/>
        <w:numPr>
          <w:ilvl w:val="0"/>
          <w:numId w:val="54"/>
        </w:numPr>
        <w:ind w:left="360"/>
        <w:rPr>
          <w:b/>
        </w:rPr>
      </w:pPr>
      <w:r w:rsidRPr="00CF3317">
        <w:rPr>
          <w:b/>
        </w:rPr>
        <w:t>absent(</w:t>
      </w:r>
      <w:r w:rsidRPr="00CF3317">
        <w:rPr>
          <w:b/>
          <w:i/>
        </w:rPr>
        <w:t>GroupList</w:t>
      </w:r>
      <w:r w:rsidRPr="00CF3317">
        <w:rPr>
          <w:b/>
        </w:rPr>
        <w:t>)</w:t>
      </w:r>
      <w:r w:rsidR="00CF3317" w:rsidRPr="00CF3317">
        <w:rPr>
          <w:b/>
        </w:rPr>
        <w:t xml:space="preserve"> -- </w:t>
      </w:r>
      <w:r>
        <w:t>The agent does not attend any of the listed groups while in this state.</w:t>
      </w:r>
      <w:r w:rsidR="00CF3317" w:rsidRPr="00CF3317">
        <w:rPr>
          <w:b/>
        </w:rPr>
        <w:t xml:space="preserve"> </w:t>
      </w:r>
      <w:r>
        <w:t>If the list is empty, the agent does not attend any group.</w:t>
      </w:r>
    </w:p>
    <w:p w14:paraId="39BDCF2E" w14:textId="77777777" w:rsidR="001D1DA4" w:rsidRDefault="001D1DA4" w:rsidP="009D1AA9"/>
    <w:p w14:paraId="1F84307A" w14:textId="3E4D0FF6" w:rsidR="001D1DA4" w:rsidRPr="00CF3317" w:rsidRDefault="001D1DA4" w:rsidP="00364C73">
      <w:pPr>
        <w:pStyle w:val="ListParagraph"/>
        <w:numPr>
          <w:ilvl w:val="0"/>
          <w:numId w:val="54"/>
        </w:numPr>
        <w:ind w:left="360"/>
        <w:rPr>
          <w:b/>
        </w:rPr>
      </w:pPr>
      <w:r w:rsidRPr="00CF3317">
        <w:rPr>
          <w:b/>
        </w:rPr>
        <w:t>present(</w:t>
      </w:r>
      <w:r w:rsidRPr="00CF3317">
        <w:rPr>
          <w:b/>
          <w:i/>
        </w:rPr>
        <w:t>GroupList</w:t>
      </w:r>
      <w:r w:rsidRPr="00CF3317">
        <w:rPr>
          <w:b/>
        </w:rPr>
        <w:t>)</w:t>
      </w:r>
      <w:r w:rsidR="00CF3317" w:rsidRPr="00CF3317">
        <w:rPr>
          <w:b/>
        </w:rPr>
        <w:t xml:space="preserve"> -- </w:t>
      </w:r>
      <w:r>
        <w:t>This rule cancels any previously define absences for the listed groups.</w:t>
      </w:r>
      <w:r w:rsidR="00CF3317" w:rsidRPr="00CF3317">
        <w:rPr>
          <w:b/>
        </w:rPr>
        <w:t xml:space="preserve"> </w:t>
      </w:r>
      <w:r>
        <w:t>If the list is empty, the agent resumes it normal schedule of group activities.</w:t>
      </w:r>
    </w:p>
    <w:p w14:paraId="5D66DA8D" w14:textId="77777777" w:rsidR="00B10635" w:rsidRDefault="00B10635" w:rsidP="009D1AA9">
      <w:pPr>
        <w:rPr>
          <w:rFonts w:eastAsiaTheme="minorHAnsi"/>
          <w:b/>
          <w:bCs/>
        </w:rPr>
      </w:pPr>
    </w:p>
    <w:p w14:paraId="5FA83D08" w14:textId="2B979E87" w:rsidR="0092467C" w:rsidRPr="00CF3317" w:rsidRDefault="00B10635" w:rsidP="00364C73">
      <w:pPr>
        <w:pStyle w:val="ListParagraph"/>
        <w:numPr>
          <w:ilvl w:val="0"/>
          <w:numId w:val="54"/>
        </w:numPr>
        <w:ind w:left="360"/>
        <w:rPr>
          <w:rFonts w:eastAsiaTheme="minorHAnsi"/>
          <w:b/>
          <w:bCs/>
        </w:rPr>
      </w:pPr>
      <w:r w:rsidRPr="00CF3317">
        <w:rPr>
          <w:rFonts w:eastAsiaTheme="minorHAnsi"/>
          <w:b/>
          <w:bCs/>
        </w:rPr>
        <w:t>add_edge_to(</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An edge in the given Network is added from the agent to the agent whose id is the value of the Expression. Both agents join the Network if they are not already members. If the Expression does not evaluate to valid agent id, the rule has no effec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is added to each agent in the list.</w:t>
      </w:r>
      <w:r w:rsidR="00CF3317" w:rsidRPr="00CF3317">
        <w:rPr>
          <w:rFonts w:eastAsiaTheme="minorHAnsi"/>
          <w:b/>
          <w:bCs/>
        </w:rPr>
        <w:t xml:space="preserve"> </w:t>
      </w:r>
      <w:r w:rsidR="0092467C" w:rsidRPr="00CF3317">
        <w:rPr>
          <w:rFonts w:eastAsiaTheme="minorHAnsi"/>
          <w:bCs/>
        </w:rPr>
        <w:t>For e</w:t>
      </w:r>
      <w:r w:rsidR="00A74220" w:rsidRPr="00CF3317">
        <w:rPr>
          <w:rFonts w:eastAsiaTheme="minorHAnsi"/>
          <w:bCs/>
        </w:rPr>
        <w:t>xample</w:t>
      </w:r>
      <w:r w:rsidR="0092467C" w:rsidRPr="00CF3317">
        <w:rPr>
          <w:rFonts w:eastAsiaTheme="minorHAnsi"/>
          <w:bCs/>
        </w:rPr>
        <w:t>,</w:t>
      </w:r>
      <w:r w:rsidR="00A74220" w:rsidRPr="00CF3317">
        <w:rPr>
          <w:rFonts w:eastAsiaTheme="minorHAnsi"/>
          <w:bCs/>
        </w:rPr>
        <w:t xml:space="preserve"> the followng rules would create an edge in the </w:t>
      </w:r>
      <w:r w:rsidR="0092467C" w:rsidRPr="00CF3317">
        <w:rPr>
          <w:rFonts w:eastAsiaTheme="minorHAnsi"/>
          <w:bCs/>
        </w:rPr>
        <w:t>network HH to all members of the agent household:</w:t>
      </w:r>
    </w:p>
    <w:p w14:paraId="5D83D5EC" w14:textId="77777777" w:rsidR="0092467C" w:rsidRDefault="0092467C" w:rsidP="009D1AA9">
      <w:pPr>
        <w:jc w:val="center"/>
        <w:rPr>
          <w:rFonts w:eastAsiaTheme="minorHAnsi"/>
          <w:b/>
          <w:bCs/>
        </w:rPr>
      </w:pPr>
    </w:p>
    <w:p w14:paraId="373FC100" w14:textId="03909A80" w:rsidR="0092467C" w:rsidRPr="00125D23" w:rsidRDefault="0092467C" w:rsidP="00125D23">
      <w:pPr>
        <w:jc w:val="center"/>
        <w:rPr>
          <w:rFonts w:eastAsiaTheme="minorHAnsi"/>
          <w:b/>
          <w:bCs/>
        </w:rPr>
      </w:pPr>
      <w:r w:rsidRPr="00125D23">
        <w:rPr>
          <w:rFonts w:eastAsiaTheme="minorHAnsi"/>
          <w:b/>
          <w:bCs/>
        </w:rPr>
        <w:t>if state(Cond,State) then add_edge_to(HH, pool(Household))</w:t>
      </w:r>
    </w:p>
    <w:p w14:paraId="0EA37E35" w14:textId="77777777" w:rsidR="00B10635" w:rsidRDefault="00B10635" w:rsidP="009D1AA9"/>
    <w:p w14:paraId="37E86826" w14:textId="0F68DC28" w:rsidR="00B10635" w:rsidRPr="00CF3317" w:rsidRDefault="00B10635" w:rsidP="00364C73">
      <w:pPr>
        <w:pStyle w:val="ListParagraph"/>
        <w:numPr>
          <w:ilvl w:val="0"/>
          <w:numId w:val="54"/>
        </w:numPr>
        <w:ind w:left="360"/>
        <w:rPr>
          <w:rFonts w:eastAsiaTheme="minorHAnsi"/>
          <w:b/>
          <w:bCs/>
        </w:rPr>
      </w:pPr>
      <w:r w:rsidRPr="00CF3317">
        <w:rPr>
          <w:rFonts w:eastAsiaTheme="minorHAnsi"/>
          <w:b/>
          <w:bCs/>
        </w:rPr>
        <w:t>add_edge_from(</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An edge in the given Network is added to the agent from the agent whose id is the value of the Expression. Both agents join the Network if they are not already members. If the Expression does not evaluate to valid agent id, the rule has no effec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is added from each agent in the list.</w:t>
      </w:r>
    </w:p>
    <w:p w14:paraId="40D1B4A0" w14:textId="77777777" w:rsidR="00B10635" w:rsidRDefault="00B10635" w:rsidP="009D1AA9">
      <w:pPr>
        <w:rPr>
          <w:rFonts w:eastAsiaTheme="minorHAnsi"/>
          <w:b/>
          <w:bCs/>
        </w:rPr>
      </w:pPr>
    </w:p>
    <w:p w14:paraId="5DE37415" w14:textId="7A76C9A1" w:rsidR="00A92737" w:rsidRPr="00CF3317" w:rsidRDefault="00B10635" w:rsidP="00364C73">
      <w:pPr>
        <w:pStyle w:val="ListParagraph"/>
        <w:numPr>
          <w:ilvl w:val="0"/>
          <w:numId w:val="54"/>
        </w:numPr>
        <w:ind w:left="360"/>
        <w:rPr>
          <w:rFonts w:eastAsiaTheme="minorHAnsi"/>
          <w:b/>
          <w:bCs/>
        </w:rPr>
      </w:pPr>
      <w:r w:rsidRPr="00CF3317">
        <w:rPr>
          <w:rFonts w:eastAsiaTheme="minorHAnsi"/>
          <w:b/>
          <w:bCs/>
        </w:rPr>
        <w:lastRenderedPageBreak/>
        <w:t>delete_edge_to(</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If an edge exists in the given Network from the agent to the agent whose id is the value of the Expression, then the edge is deleted. Otherwise, the rule has no effec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to any agent in the list is deleted.</w:t>
      </w:r>
    </w:p>
    <w:p w14:paraId="4C5DD45D" w14:textId="77777777" w:rsidR="00B10635" w:rsidRDefault="00B10635" w:rsidP="009D1AA9"/>
    <w:p w14:paraId="6C5CBEE5" w14:textId="284E9998" w:rsidR="00A92737" w:rsidRPr="00CF3317" w:rsidRDefault="00B10635" w:rsidP="00364C73">
      <w:pPr>
        <w:pStyle w:val="ListParagraph"/>
        <w:numPr>
          <w:ilvl w:val="0"/>
          <w:numId w:val="54"/>
        </w:numPr>
        <w:ind w:left="360"/>
        <w:rPr>
          <w:rFonts w:eastAsiaTheme="minorHAnsi"/>
          <w:b/>
          <w:bCs/>
        </w:rPr>
      </w:pPr>
      <w:r w:rsidRPr="00CF3317">
        <w:rPr>
          <w:rFonts w:eastAsiaTheme="minorHAnsi"/>
          <w:b/>
          <w:bCs/>
        </w:rPr>
        <w:t>delete_edge_from(</w:t>
      </w:r>
      <w:r w:rsidRPr="00CF3317">
        <w:rPr>
          <w:rFonts w:eastAsiaTheme="minorHAnsi"/>
          <w:b/>
          <w:bCs/>
          <w:i/>
          <w:iCs/>
        </w:rPr>
        <w:t>Network</w:t>
      </w:r>
      <w:r w:rsidRPr="00CF3317">
        <w:rPr>
          <w:rFonts w:eastAsiaTheme="minorHAnsi"/>
          <w:b/>
          <w:bCs/>
          <w:iCs/>
        </w:rPr>
        <w:t>,</w:t>
      </w:r>
      <w:r w:rsidRPr="00CF3317">
        <w:rPr>
          <w:rFonts w:eastAsiaTheme="minorHAnsi"/>
          <w:b/>
          <w:bCs/>
          <w:i/>
        </w:rPr>
        <w:t>Expression</w:t>
      </w:r>
      <w:r w:rsidRPr="00CF3317">
        <w:rPr>
          <w:rFonts w:eastAsiaTheme="minorHAnsi"/>
          <w:b/>
          <w:bCs/>
        </w:rPr>
        <w:t>)</w:t>
      </w:r>
      <w:r w:rsidR="00CF3317" w:rsidRPr="00CF3317">
        <w:rPr>
          <w:rFonts w:eastAsiaTheme="minorHAnsi"/>
          <w:b/>
          <w:bCs/>
        </w:rPr>
        <w:t xml:space="preserve"> -- </w:t>
      </w:r>
      <w:r w:rsidRPr="00CF3317">
        <w:rPr>
          <w:rFonts w:eastAsiaTheme="minorHAnsi"/>
          <w:bCs/>
        </w:rPr>
        <w:t>If an edge exists in the given Network from to agent from the agent whose id is the value of the Expression, then the edge is deleted. Otherwise, the rule has no effect.</w:t>
      </w:r>
      <w:r w:rsidR="00CF3317" w:rsidRPr="00CF3317">
        <w:rPr>
          <w:rFonts w:eastAsiaTheme="minorHAnsi"/>
          <w:b/>
          <w:bCs/>
        </w:rPr>
        <w:t xml:space="preserve"> </w:t>
      </w:r>
      <w:r w:rsidR="00A92737" w:rsidRPr="00CF3317">
        <w:rPr>
          <w:rFonts w:eastAsiaTheme="minorHAnsi"/>
          <w:bCs/>
        </w:rPr>
        <w:t>If the Expression is a list-valued expression (that is, a list of agent id's), then an edge from any agent in the list is deleted.</w:t>
      </w:r>
    </w:p>
    <w:p w14:paraId="4BDE0349" w14:textId="77777777" w:rsidR="00A92737" w:rsidRDefault="00A92737" w:rsidP="00B10635">
      <w:pPr>
        <w:pStyle w:val="Heading3"/>
        <w:rPr>
          <w:rFonts w:eastAsiaTheme="minorHAnsi"/>
        </w:rPr>
      </w:pPr>
    </w:p>
    <w:p w14:paraId="2D447889" w14:textId="57099530" w:rsidR="001D1DA4" w:rsidRDefault="006F58E8" w:rsidP="00B10635">
      <w:pPr>
        <w:pStyle w:val="Heading3"/>
        <w:rPr>
          <w:rFonts w:eastAsiaTheme="minorHAnsi"/>
        </w:rPr>
      </w:pPr>
      <w:bookmarkStart w:id="91" w:name="_Toc27037386"/>
      <w:r>
        <w:rPr>
          <w:rFonts w:eastAsiaTheme="minorHAnsi"/>
        </w:rPr>
        <w:t xml:space="preserve">Actions </w:t>
      </w:r>
      <w:r w:rsidR="006B4582">
        <w:rPr>
          <w:rFonts w:eastAsiaTheme="minorHAnsi"/>
        </w:rPr>
        <w:t xml:space="preserve">that </w:t>
      </w:r>
      <w:r w:rsidR="00B10635">
        <w:rPr>
          <w:rFonts w:eastAsiaTheme="minorHAnsi"/>
        </w:rPr>
        <w:t>Chang</w:t>
      </w:r>
      <w:r>
        <w:rPr>
          <w:rFonts w:eastAsiaTheme="minorHAnsi"/>
        </w:rPr>
        <w:t>e</w:t>
      </w:r>
      <w:r w:rsidR="00B10635">
        <w:rPr>
          <w:rFonts w:eastAsiaTheme="minorHAnsi"/>
        </w:rPr>
        <w:t xml:space="preserve"> an Agent's State</w:t>
      </w:r>
      <w:bookmarkEnd w:id="91"/>
    </w:p>
    <w:p w14:paraId="3F74A413" w14:textId="6E7C8C1B" w:rsidR="00B10635" w:rsidRDefault="00B10635" w:rsidP="001D1DA4">
      <w:pPr>
        <w:rPr>
          <w:rFonts w:eastAsiaTheme="minorHAnsi"/>
          <w:b/>
          <w:bCs/>
          <w:color w:val="000000"/>
        </w:rPr>
      </w:pPr>
    </w:p>
    <w:p w14:paraId="3B17DF52" w14:textId="3922B7E1" w:rsidR="00B10635" w:rsidRPr="00B10635" w:rsidRDefault="00B10635" w:rsidP="001D1DA4">
      <w:pPr>
        <w:rPr>
          <w:rFonts w:eastAsiaTheme="minorHAnsi"/>
          <w:color w:val="000000"/>
        </w:rPr>
      </w:pPr>
      <w:r>
        <w:rPr>
          <w:rFonts w:eastAsiaTheme="minorHAnsi"/>
          <w:color w:val="000000"/>
        </w:rPr>
        <w:t xml:space="preserve">Entering a state may </w:t>
      </w:r>
      <w:r w:rsidR="004C5271">
        <w:rPr>
          <w:rFonts w:eastAsiaTheme="minorHAnsi"/>
          <w:color w:val="000000"/>
        </w:rPr>
        <w:t>cause</w:t>
      </w:r>
      <w:r>
        <w:rPr>
          <w:rFonts w:eastAsiaTheme="minorHAnsi"/>
          <w:color w:val="000000"/>
        </w:rPr>
        <w:t xml:space="preserve"> the agent </w:t>
      </w:r>
      <w:r w:rsidR="004C5271">
        <w:rPr>
          <w:rFonts w:eastAsiaTheme="minorHAnsi"/>
          <w:color w:val="000000"/>
        </w:rPr>
        <w:t xml:space="preserve">to change </w:t>
      </w:r>
      <w:r>
        <w:rPr>
          <w:rFonts w:eastAsiaTheme="minorHAnsi"/>
          <w:color w:val="000000"/>
        </w:rPr>
        <w:t xml:space="preserve">from one state to another state in another </w:t>
      </w:r>
      <w:r w:rsidR="00160207">
        <w:rPr>
          <w:rFonts w:eastAsiaTheme="minorHAnsi"/>
          <w:color w:val="000000"/>
        </w:rPr>
        <w:t>Condition</w:t>
      </w:r>
      <w:r>
        <w:rPr>
          <w:rFonts w:eastAsiaTheme="minorHAnsi"/>
          <w:color w:val="000000"/>
        </w:rPr>
        <w:t xml:space="preserve">. As an example, an agent that enters state representing receiving immunity from a vaccine may have the </w:t>
      </w:r>
      <w:r w:rsidR="004C5271">
        <w:rPr>
          <w:rFonts w:eastAsiaTheme="minorHAnsi"/>
          <w:color w:val="000000"/>
        </w:rPr>
        <w:t>effect</w:t>
      </w:r>
      <w:r>
        <w:rPr>
          <w:rFonts w:eastAsiaTheme="minorHAnsi"/>
          <w:color w:val="000000"/>
        </w:rPr>
        <w:t xml:space="preserve"> of changing from a susceptible state to a non-susceptible state for one or more disease </w:t>
      </w:r>
      <w:r w:rsidR="00160207">
        <w:rPr>
          <w:rFonts w:eastAsiaTheme="minorHAnsi"/>
          <w:color w:val="000000"/>
        </w:rPr>
        <w:t>Condition</w:t>
      </w:r>
      <w:r>
        <w:rPr>
          <w:rFonts w:eastAsiaTheme="minorHAnsi"/>
          <w:color w:val="000000"/>
        </w:rPr>
        <w:t>s.</w:t>
      </w:r>
    </w:p>
    <w:p w14:paraId="45223FC7" w14:textId="77777777" w:rsidR="00B10635" w:rsidRDefault="00B10635" w:rsidP="00B10635">
      <w:pPr>
        <w:rPr>
          <w:rFonts w:eastAsiaTheme="minorHAnsi"/>
          <w:b/>
          <w:bCs/>
          <w:color w:val="000000"/>
        </w:rPr>
      </w:pPr>
    </w:p>
    <w:p w14:paraId="5E4A9680" w14:textId="3A4BEF0D" w:rsidR="00B10635" w:rsidRPr="00CF3317" w:rsidRDefault="005172B7" w:rsidP="00364C73">
      <w:pPr>
        <w:pStyle w:val="ListParagraph"/>
        <w:numPr>
          <w:ilvl w:val="0"/>
          <w:numId w:val="55"/>
        </w:numPr>
        <w:rPr>
          <w:rFonts w:eastAsiaTheme="minorHAnsi"/>
          <w:bCs/>
          <w:color w:val="000000"/>
        </w:rPr>
      </w:pPr>
      <w:r w:rsidRPr="00CF3317">
        <w:rPr>
          <w:rFonts w:eastAsiaTheme="minorHAnsi"/>
          <w:b/>
          <w:bCs/>
          <w:color w:val="000000"/>
        </w:rPr>
        <w:t>set</w:t>
      </w:r>
      <w:r w:rsidR="00B10635" w:rsidRPr="00CF3317">
        <w:rPr>
          <w:rFonts w:eastAsiaTheme="minorHAnsi"/>
          <w:b/>
          <w:bCs/>
          <w:color w:val="000000"/>
        </w:rPr>
        <w:t>_state(</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
          <w:bCs/>
          <w:color w:val="000000"/>
        </w:rPr>
        <w:t>,</w:t>
      </w:r>
      <w:r w:rsidR="00B10635" w:rsidRPr="00CF3317">
        <w:rPr>
          <w:rFonts w:eastAsiaTheme="minorHAnsi"/>
          <w:b/>
          <w:bCs/>
          <w:i/>
          <w:color w:val="000000"/>
        </w:rPr>
        <w:t>State2,State3</w:t>
      </w:r>
      <w:r w:rsidR="00B10635" w:rsidRPr="00CF3317">
        <w:rPr>
          <w:rFonts w:eastAsiaTheme="minorHAnsi"/>
          <w:b/>
          <w:bCs/>
          <w:color w:val="000000"/>
        </w:rPr>
        <w:t>)</w:t>
      </w:r>
      <w:r w:rsidR="00CF3317" w:rsidRPr="00CF3317">
        <w:rPr>
          <w:rFonts w:eastAsiaTheme="minorHAnsi"/>
          <w:bCs/>
          <w:color w:val="000000"/>
        </w:rPr>
        <w:t xml:space="preserve"> -- </w:t>
      </w:r>
      <w:r w:rsidR="00B10635" w:rsidRPr="00CF3317">
        <w:rPr>
          <w:rFonts w:eastAsiaTheme="minorHAnsi"/>
          <w:bCs/>
          <w:color w:val="000000"/>
        </w:rPr>
        <w:t>If the agent is currently in</w:t>
      </w:r>
      <w:r w:rsidR="00B10635" w:rsidRPr="00CF3317">
        <w:rPr>
          <w:rFonts w:eastAsiaTheme="minorHAnsi"/>
          <w:bCs/>
          <w:i/>
          <w:color w:val="000000"/>
        </w:rPr>
        <w:t xml:space="preserve"> </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
          <w:bCs/>
          <w:color w:val="000000"/>
        </w:rPr>
        <w:t>.</w:t>
      </w:r>
      <w:r w:rsidR="00B10635" w:rsidRPr="00CF3317">
        <w:rPr>
          <w:rFonts w:eastAsiaTheme="minorHAnsi"/>
          <w:b/>
          <w:bCs/>
          <w:i/>
          <w:color w:val="000000"/>
        </w:rPr>
        <w:t>State2</w:t>
      </w:r>
      <w:r w:rsidR="00B10635" w:rsidRPr="00CF3317">
        <w:rPr>
          <w:rFonts w:eastAsiaTheme="minorHAnsi"/>
          <w:bCs/>
          <w:i/>
          <w:color w:val="000000"/>
        </w:rPr>
        <w:t xml:space="preserve">, </w:t>
      </w:r>
      <w:r w:rsidR="00B10635" w:rsidRPr="00CF3317">
        <w:rPr>
          <w:rFonts w:eastAsiaTheme="minorHAnsi"/>
          <w:bCs/>
          <w:color w:val="000000"/>
        </w:rPr>
        <w:t>then the agent’s current state in</w:t>
      </w:r>
      <w:r w:rsidR="00B10635" w:rsidRPr="00CF3317">
        <w:rPr>
          <w:rFonts w:eastAsiaTheme="minorHAnsi"/>
          <w:b/>
          <w:bCs/>
          <w:color w:val="000000"/>
        </w:rPr>
        <w:t xml:space="preserve"> </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Cs/>
          <w:i/>
          <w:color w:val="000000"/>
        </w:rPr>
        <w:t xml:space="preserve"> </w:t>
      </w:r>
      <w:r w:rsidR="00B10635" w:rsidRPr="00CF3317">
        <w:rPr>
          <w:rFonts w:eastAsiaTheme="minorHAnsi"/>
          <w:bCs/>
          <w:color w:val="000000"/>
        </w:rPr>
        <w:t>becomes</w:t>
      </w:r>
      <w:r w:rsidR="00B10635" w:rsidRPr="00CF3317">
        <w:rPr>
          <w:rFonts w:eastAsiaTheme="minorHAnsi"/>
          <w:bCs/>
          <w:i/>
          <w:color w:val="000000"/>
        </w:rPr>
        <w:t xml:space="preserve"> </w:t>
      </w:r>
      <w:r w:rsidR="00B10635" w:rsidRPr="00CF3317">
        <w:rPr>
          <w:rFonts w:eastAsiaTheme="minorHAnsi"/>
          <w:b/>
          <w:bCs/>
          <w:i/>
          <w:color w:val="000000"/>
        </w:rPr>
        <w:t>State3</w:t>
      </w:r>
      <w:r w:rsidR="00B10635" w:rsidRPr="00CF3317">
        <w:rPr>
          <w:rFonts w:eastAsiaTheme="minorHAnsi"/>
          <w:bCs/>
          <w:i/>
          <w:color w:val="000000"/>
        </w:rPr>
        <w:t>.</w:t>
      </w:r>
      <w:r w:rsidR="00B10635" w:rsidRPr="00CF3317">
        <w:rPr>
          <w:rFonts w:eastAsiaTheme="minorHAnsi"/>
          <w:bCs/>
          <w:color w:val="000000"/>
        </w:rPr>
        <w:t xml:space="preserve"> This rule overrides any previous rule that has the identical </w:t>
      </w:r>
      <w:r w:rsidR="00160207">
        <w:rPr>
          <w:rFonts w:eastAsiaTheme="minorHAnsi"/>
          <w:b/>
          <w:bCs/>
          <w:i/>
          <w:color w:val="000000"/>
        </w:rPr>
        <w:t>Condition</w:t>
      </w:r>
      <w:r w:rsidR="00B10635" w:rsidRPr="00CF3317">
        <w:rPr>
          <w:rFonts w:eastAsiaTheme="minorHAnsi"/>
          <w:bCs/>
          <w:color w:val="000000"/>
        </w:rPr>
        <w:t xml:space="preserve">,  </w:t>
      </w:r>
      <w:r w:rsidR="00B10635" w:rsidRPr="00CF3317">
        <w:rPr>
          <w:rFonts w:eastAsiaTheme="minorHAnsi"/>
          <w:b/>
          <w:bCs/>
          <w:i/>
          <w:color w:val="000000"/>
        </w:rPr>
        <w:t>State1</w:t>
      </w:r>
      <w:r w:rsidR="00B10635" w:rsidRPr="00CF3317">
        <w:rPr>
          <w:rFonts w:eastAsiaTheme="minorHAnsi"/>
          <w:b/>
          <w:bCs/>
          <w:color w:val="000000"/>
        </w:rPr>
        <w:t xml:space="preserve">,  </w:t>
      </w:r>
      <w:r w:rsidR="00160207">
        <w:rPr>
          <w:rFonts w:eastAsiaTheme="minorHAnsi"/>
          <w:b/>
          <w:bCs/>
          <w:i/>
          <w:color w:val="000000"/>
        </w:rPr>
        <w:t>Condition</w:t>
      </w:r>
      <w:r w:rsidR="00B10635" w:rsidRPr="00CF3317">
        <w:rPr>
          <w:rFonts w:eastAsiaTheme="minorHAnsi"/>
          <w:b/>
          <w:bCs/>
          <w:i/>
          <w:color w:val="000000"/>
        </w:rPr>
        <w:t>2</w:t>
      </w:r>
      <w:r w:rsidR="00B10635" w:rsidRPr="00CF3317">
        <w:rPr>
          <w:rFonts w:eastAsiaTheme="minorHAnsi"/>
          <w:bCs/>
          <w:color w:val="000000"/>
        </w:rPr>
        <w:t xml:space="preserve">, and </w:t>
      </w:r>
      <w:r w:rsidR="00B10635" w:rsidRPr="00CF3317">
        <w:rPr>
          <w:rFonts w:eastAsiaTheme="minorHAnsi"/>
          <w:b/>
          <w:bCs/>
          <w:i/>
          <w:color w:val="000000"/>
        </w:rPr>
        <w:t>State2</w:t>
      </w:r>
      <w:r w:rsidR="00B10635" w:rsidRPr="00CF3317">
        <w:rPr>
          <w:rFonts w:eastAsiaTheme="minorHAnsi"/>
          <w:bCs/>
          <w:color w:val="000000"/>
        </w:rPr>
        <w:t>.</w:t>
      </w:r>
    </w:p>
    <w:p w14:paraId="10FFEC8B" w14:textId="77777777" w:rsidR="00B10635" w:rsidRDefault="00B10635" w:rsidP="001D1DA4">
      <w:pPr>
        <w:rPr>
          <w:rFonts w:eastAsiaTheme="minorHAnsi"/>
          <w:b/>
          <w:bCs/>
          <w:color w:val="000000"/>
        </w:rPr>
      </w:pPr>
    </w:p>
    <w:p w14:paraId="5E1F1FA4" w14:textId="3DFA1E80" w:rsidR="009B3445" w:rsidRDefault="006F58E8" w:rsidP="009B3445">
      <w:pPr>
        <w:pStyle w:val="Heading3"/>
      </w:pPr>
      <w:bookmarkStart w:id="92" w:name="_Actions_that_Change"/>
      <w:bookmarkStart w:id="93" w:name="_Toc27037387"/>
      <w:bookmarkEnd w:id="92"/>
      <w:r>
        <w:t>Actions</w:t>
      </w:r>
      <w:r w:rsidR="009B3445">
        <w:t xml:space="preserve"> that Change an Agent's Variables</w:t>
      </w:r>
      <w:bookmarkEnd w:id="93"/>
    </w:p>
    <w:p w14:paraId="7A2FA777" w14:textId="1138860E" w:rsidR="009B3445" w:rsidRDefault="009B3445" w:rsidP="001D1DA4">
      <w:pPr>
        <w:rPr>
          <w:b/>
        </w:rPr>
      </w:pPr>
    </w:p>
    <w:p w14:paraId="407B8A72" w14:textId="2012116C" w:rsidR="009B3445" w:rsidRDefault="009B3445" w:rsidP="001D1DA4">
      <w:pPr>
        <w:rPr>
          <w:bCs/>
        </w:rPr>
      </w:pPr>
      <w:r>
        <w:rPr>
          <w:bCs/>
        </w:rPr>
        <w:t xml:space="preserve">An agent can have any number of variables that keep track of values of interest.  The following </w:t>
      </w:r>
      <w:r w:rsidR="006F58E8">
        <w:rPr>
          <w:bCs/>
        </w:rPr>
        <w:t xml:space="preserve">actions </w:t>
      </w:r>
      <w:r>
        <w:rPr>
          <w:bCs/>
        </w:rPr>
        <w:t>change the agent's variables when the agent enters the given state:</w:t>
      </w:r>
    </w:p>
    <w:p w14:paraId="0AF8BF39" w14:textId="77777777" w:rsidR="009B3445" w:rsidRDefault="009B3445" w:rsidP="001D1DA4">
      <w:pPr>
        <w:rPr>
          <w:b/>
        </w:rPr>
      </w:pPr>
    </w:p>
    <w:p w14:paraId="330F85BD" w14:textId="743D9C99" w:rsidR="001D1DA4" w:rsidRPr="00CF3317" w:rsidRDefault="006A65D9" w:rsidP="00364C73">
      <w:pPr>
        <w:pStyle w:val="ListParagraph"/>
        <w:numPr>
          <w:ilvl w:val="0"/>
          <w:numId w:val="55"/>
        </w:numPr>
        <w:rPr>
          <w:b/>
        </w:rPr>
      </w:pPr>
      <w:r w:rsidRPr="00CF3317">
        <w:rPr>
          <w:b/>
        </w:rPr>
        <w:t>set_</w:t>
      </w:r>
      <w:r w:rsidR="001D1DA4" w:rsidRPr="00CF3317">
        <w:rPr>
          <w:b/>
        </w:rPr>
        <w:t>sus(</w:t>
      </w:r>
      <w:r w:rsidR="00160207">
        <w:rPr>
          <w:b/>
        </w:rPr>
        <w:t>Condition</w:t>
      </w:r>
      <w:r w:rsidRPr="00CF3317">
        <w:rPr>
          <w:b/>
        </w:rPr>
        <w:t>,</w:t>
      </w:r>
      <w:r w:rsidR="001D1DA4" w:rsidRPr="00CF3317">
        <w:rPr>
          <w:b/>
          <w:i/>
        </w:rPr>
        <w:t>Expression</w:t>
      </w:r>
      <w:r w:rsidR="001D1DA4" w:rsidRPr="00CF3317">
        <w:rPr>
          <w:b/>
        </w:rPr>
        <w:t>)</w:t>
      </w:r>
      <w:r w:rsidR="00CF3317" w:rsidRPr="00CF3317">
        <w:rPr>
          <w:b/>
        </w:rPr>
        <w:t xml:space="preserve"> -- </w:t>
      </w:r>
      <w:r w:rsidR="001D1DA4">
        <w:t>C</w:t>
      </w:r>
      <w:r w:rsidR="001D1DA4" w:rsidRPr="00376DFE">
        <w:t xml:space="preserve">hange the agent's susceptibility </w:t>
      </w:r>
      <w:r w:rsidR="001D1DA4">
        <w:t xml:space="preserve">to the named </w:t>
      </w:r>
      <w:r w:rsidR="00160207">
        <w:t>Condition</w:t>
      </w:r>
      <w:r w:rsidR="001D1DA4">
        <w:t xml:space="preserve"> </w:t>
      </w:r>
      <w:r w:rsidR="001D1DA4" w:rsidRPr="00376DFE">
        <w:t>to the value of the expression</w:t>
      </w:r>
      <w:r w:rsidR="001D1DA4">
        <w:t>.</w:t>
      </w:r>
    </w:p>
    <w:p w14:paraId="758A7A20" w14:textId="77777777" w:rsidR="001D1DA4" w:rsidRDefault="001D1DA4" w:rsidP="005346CB"/>
    <w:p w14:paraId="59DEDE3E" w14:textId="6314A1C1" w:rsidR="001B77DA" w:rsidRPr="001B77DA" w:rsidRDefault="006F58E8" w:rsidP="00364C73">
      <w:pPr>
        <w:pStyle w:val="ListParagraph"/>
        <w:numPr>
          <w:ilvl w:val="0"/>
          <w:numId w:val="55"/>
        </w:numPr>
        <w:rPr>
          <w:b/>
        </w:rPr>
      </w:pPr>
      <w:r w:rsidRPr="00CF3317">
        <w:rPr>
          <w:b/>
        </w:rPr>
        <w:t>set</w:t>
      </w:r>
      <w:r w:rsidR="006A65D9" w:rsidRPr="00CF3317">
        <w:rPr>
          <w:b/>
        </w:rPr>
        <w:t>_</w:t>
      </w:r>
      <w:r w:rsidR="001D1DA4" w:rsidRPr="00CF3317">
        <w:rPr>
          <w:b/>
        </w:rPr>
        <w:t>trans(</w:t>
      </w:r>
      <w:r w:rsidR="00160207">
        <w:rPr>
          <w:b/>
        </w:rPr>
        <w:t>Condition</w:t>
      </w:r>
      <w:r w:rsidR="006A65D9" w:rsidRPr="00CF3317">
        <w:rPr>
          <w:b/>
        </w:rPr>
        <w:t>,</w:t>
      </w:r>
      <w:r w:rsidR="001D1DA4" w:rsidRPr="00CF3317">
        <w:rPr>
          <w:b/>
          <w:i/>
        </w:rPr>
        <w:t>Expression</w:t>
      </w:r>
      <w:r w:rsidR="001D1DA4" w:rsidRPr="00CF3317">
        <w:rPr>
          <w:b/>
        </w:rPr>
        <w:t>)</w:t>
      </w:r>
      <w:r w:rsidR="00CF3317" w:rsidRPr="00CF3317">
        <w:rPr>
          <w:b/>
        </w:rPr>
        <w:t xml:space="preserve"> -- </w:t>
      </w:r>
      <w:r w:rsidR="001D1DA4">
        <w:t>C</w:t>
      </w:r>
      <w:r w:rsidR="001D1DA4" w:rsidRPr="00376DFE">
        <w:t xml:space="preserve">hange the agent's </w:t>
      </w:r>
      <w:r w:rsidR="001D1DA4">
        <w:t>transmiss</w:t>
      </w:r>
      <w:r w:rsidR="001D1DA4" w:rsidRPr="00376DFE">
        <w:t xml:space="preserve">ibility </w:t>
      </w:r>
      <w:r w:rsidR="001D1DA4">
        <w:t xml:space="preserve">for the named </w:t>
      </w:r>
      <w:r w:rsidR="00160207">
        <w:t>Condition</w:t>
      </w:r>
      <w:r w:rsidR="001D1DA4">
        <w:t xml:space="preserve"> </w:t>
      </w:r>
      <w:r w:rsidR="001D1DA4" w:rsidRPr="00376DFE">
        <w:t>to the value of the expression</w:t>
      </w:r>
      <w:r w:rsidR="001B77DA">
        <w:t xml:space="preserve"> if the agent is an ordinary agent.</w:t>
      </w:r>
      <w:r w:rsidR="001B77DA">
        <w:rPr>
          <w:b/>
        </w:rPr>
        <w:t xml:space="preserve">  </w:t>
      </w:r>
      <w:r w:rsidR="001B77DA">
        <w:rPr>
          <w:bCs/>
        </w:rPr>
        <w:t xml:space="preserve"> If the agent is a meta-agent, the transmissibility of the named </w:t>
      </w:r>
      <w:r w:rsidR="00160207">
        <w:rPr>
          <w:bCs/>
        </w:rPr>
        <w:t>Condition</w:t>
      </w:r>
      <w:r w:rsidR="001B77DA">
        <w:rPr>
          <w:bCs/>
        </w:rPr>
        <w:t xml:space="preserve"> is changed to the value of the expression.</w:t>
      </w:r>
    </w:p>
    <w:p w14:paraId="7AA166B8" w14:textId="77777777" w:rsidR="004269C8" w:rsidRDefault="004269C8" w:rsidP="005346CB"/>
    <w:p w14:paraId="10DA0C50" w14:textId="60621FE0" w:rsidR="0095515D" w:rsidRPr="008469B4" w:rsidRDefault="003E5F3E" w:rsidP="00364C73">
      <w:pPr>
        <w:pStyle w:val="ListParagraph"/>
        <w:numPr>
          <w:ilvl w:val="0"/>
          <w:numId w:val="55"/>
        </w:numPr>
        <w:rPr>
          <w:rFonts w:eastAsiaTheme="minorHAnsi"/>
          <w:b/>
          <w:bCs/>
          <w:color w:val="000000"/>
        </w:rPr>
      </w:pPr>
      <w:r w:rsidRPr="00CF3317">
        <w:rPr>
          <w:rFonts w:eastAsiaTheme="minorHAnsi"/>
          <w:b/>
          <w:bCs/>
          <w:color w:val="000000"/>
        </w:rPr>
        <w:t>set(</w:t>
      </w:r>
      <w:r w:rsidRPr="00CF3317">
        <w:rPr>
          <w:rFonts w:eastAsiaTheme="minorHAnsi"/>
          <w:b/>
          <w:bCs/>
          <w:i/>
          <w:color w:val="000000"/>
        </w:rPr>
        <w:t>Variable,Expression</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 xml:space="preserve">Set the agent’s </w:t>
      </w:r>
      <w:r w:rsidRPr="00CF3317">
        <w:rPr>
          <w:rFonts w:eastAsiaTheme="minorHAnsi"/>
          <w:b/>
          <w:bCs/>
          <w:i/>
          <w:color w:val="000000"/>
        </w:rPr>
        <w:t>Variable</w:t>
      </w:r>
      <w:r w:rsidRPr="00CF3317">
        <w:rPr>
          <w:rFonts w:eastAsiaTheme="minorHAnsi"/>
          <w:bCs/>
          <w:color w:val="000000"/>
        </w:rPr>
        <w:t xml:space="preserve"> to the value of the expression.</w:t>
      </w:r>
    </w:p>
    <w:p w14:paraId="2F6DAF90" w14:textId="5A1F3E53" w:rsidR="008469B4" w:rsidRPr="008469B4" w:rsidRDefault="008469B4" w:rsidP="008469B4">
      <w:pPr>
        <w:rPr>
          <w:rFonts w:eastAsiaTheme="minorHAnsi"/>
          <w:b/>
          <w:bCs/>
          <w:color w:val="000000"/>
        </w:rPr>
      </w:pPr>
    </w:p>
    <w:p w14:paraId="7BA6CF3D" w14:textId="6C46FDC7" w:rsidR="008469B4" w:rsidRPr="0061208E" w:rsidRDefault="008469B4" w:rsidP="00364C73">
      <w:pPr>
        <w:pStyle w:val="ListParagraph"/>
        <w:numPr>
          <w:ilvl w:val="0"/>
          <w:numId w:val="55"/>
        </w:numPr>
        <w:rPr>
          <w:rFonts w:eastAsiaTheme="minorHAnsi"/>
          <w:b/>
          <w:bCs/>
          <w:color w:val="000000"/>
        </w:rPr>
      </w:pPr>
      <w:r w:rsidRPr="00CF3317">
        <w:rPr>
          <w:rFonts w:eastAsiaTheme="minorHAnsi"/>
          <w:b/>
          <w:bCs/>
          <w:color w:val="000000"/>
        </w:rPr>
        <w:t>set(</w:t>
      </w:r>
      <w:r w:rsidRPr="00CF3317">
        <w:rPr>
          <w:rFonts w:eastAsiaTheme="minorHAnsi"/>
          <w:b/>
          <w:bCs/>
          <w:i/>
          <w:color w:val="000000"/>
        </w:rPr>
        <w:t>Variable,Expression</w:t>
      </w:r>
      <w:r>
        <w:rPr>
          <w:rFonts w:eastAsiaTheme="minorHAnsi"/>
          <w:b/>
          <w:bCs/>
          <w:i/>
          <w:color w:val="000000"/>
        </w:rPr>
        <w:t>1,Expression2</w:t>
      </w:r>
      <w:r w:rsidRPr="00CF3317">
        <w:rPr>
          <w:rFonts w:eastAsiaTheme="minorHAnsi"/>
          <w:b/>
          <w:bCs/>
          <w:color w:val="000000"/>
        </w:rPr>
        <w:t xml:space="preserve">) -- </w:t>
      </w:r>
      <w:r>
        <w:rPr>
          <w:rFonts w:eastAsiaTheme="minorHAnsi"/>
          <w:bCs/>
          <w:color w:val="000000"/>
        </w:rPr>
        <w:t>Expression2 is an expression that returns</w:t>
      </w:r>
      <w:r w:rsidR="0061208E">
        <w:rPr>
          <w:rFonts w:eastAsiaTheme="minorHAnsi"/>
          <w:bCs/>
          <w:color w:val="000000"/>
        </w:rPr>
        <w:t xml:space="preserve"> a </w:t>
      </w:r>
      <w:r w:rsidR="0061208E" w:rsidRPr="0061208E">
        <w:rPr>
          <w:rFonts w:eastAsiaTheme="minorHAnsi"/>
          <w:b/>
          <w:bCs/>
          <w:color w:val="000000"/>
        </w:rPr>
        <w:t>target agent</w:t>
      </w:r>
      <w:r w:rsidR="0061208E">
        <w:rPr>
          <w:rFonts w:eastAsiaTheme="minorHAnsi"/>
          <w:bCs/>
          <w:color w:val="000000"/>
        </w:rPr>
        <w:t xml:space="preserve"> id. T</w:t>
      </w:r>
      <w:r w:rsidRPr="00CF3317">
        <w:rPr>
          <w:rFonts w:eastAsiaTheme="minorHAnsi"/>
          <w:bCs/>
          <w:color w:val="000000"/>
        </w:rPr>
        <w:t xml:space="preserve">he </w:t>
      </w:r>
      <w:r w:rsidR="0061208E">
        <w:rPr>
          <w:rFonts w:eastAsiaTheme="minorHAnsi"/>
          <w:bCs/>
          <w:color w:val="000000"/>
        </w:rPr>
        <w:t xml:space="preserve">target </w:t>
      </w:r>
      <w:r w:rsidRPr="00CF3317">
        <w:rPr>
          <w:rFonts w:eastAsiaTheme="minorHAnsi"/>
          <w:bCs/>
          <w:color w:val="000000"/>
        </w:rPr>
        <w:t xml:space="preserve">agent’s </w:t>
      </w:r>
      <w:r w:rsidRPr="00CF3317">
        <w:rPr>
          <w:rFonts w:eastAsiaTheme="minorHAnsi"/>
          <w:b/>
          <w:bCs/>
          <w:i/>
          <w:color w:val="000000"/>
        </w:rPr>
        <w:t>Variable</w:t>
      </w:r>
      <w:r w:rsidRPr="00CF3317">
        <w:rPr>
          <w:rFonts w:eastAsiaTheme="minorHAnsi"/>
          <w:bCs/>
          <w:color w:val="000000"/>
        </w:rPr>
        <w:t xml:space="preserve"> </w:t>
      </w:r>
      <w:r w:rsidR="008E4F61">
        <w:rPr>
          <w:rFonts w:eastAsiaTheme="minorHAnsi"/>
          <w:bCs/>
          <w:color w:val="000000"/>
        </w:rPr>
        <w:t xml:space="preserve">is set </w:t>
      </w:r>
      <w:r w:rsidRPr="00CF3317">
        <w:rPr>
          <w:rFonts w:eastAsiaTheme="minorHAnsi"/>
          <w:bCs/>
          <w:color w:val="000000"/>
        </w:rPr>
        <w:t>to the value of the</w:t>
      </w:r>
      <w:r w:rsidRPr="008E4F61">
        <w:rPr>
          <w:rFonts w:eastAsiaTheme="minorHAnsi"/>
          <w:b/>
          <w:bCs/>
          <w:i/>
          <w:color w:val="000000"/>
        </w:rPr>
        <w:t xml:space="preserve"> </w:t>
      </w:r>
      <w:r w:rsidR="0061208E" w:rsidRPr="008E4F61">
        <w:rPr>
          <w:rFonts w:eastAsiaTheme="minorHAnsi"/>
          <w:b/>
          <w:bCs/>
          <w:i/>
          <w:color w:val="000000"/>
        </w:rPr>
        <w:t>E</w:t>
      </w:r>
      <w:r w:rsidRPr="008E4F61">
        <w:rPr>
          <w:rFonts w:eastAsiaTheme="minorHAnsi"/>
          <w:b/>
          <w:bCs/>
          <w:i/>
          <w:color w:val="000000"/>
        </w:rPr>
        <w:t>xpressio</w:t>
      </w:r>
      <w:r w:rsidR="0061208E" w:rsidRPr="008E4F61">
        <w:rPr>
          <w:rFonts w:eastAsiaTheme="minorHAnsi"/>
          <w:b/>
          <w:bCs/>
          <w:i/>
          <w:color w:val="000000"/>
        </w:rPr>
        <w:t>n1</w:t>
      </w:r>
      <w:r w:rsidR="0061208E">
        <w:rPr>
          <w:rFonts w:eastAsiaTheme="minorHAnsi"/>
          <w:bCs/>
          <w:color w:val="000000"/>
        </w:rPr>
        <w:t>, which is evaluated with respect to both the agent executing the rule and the target agent.  For example,</w:t>
      </w:r>
    </w:p>
    <w:p w14:paraId="621435FE" w14:textId="12D05EC5" w:rsidR="0061208E" w:rsidRDefault="0061208E" w:rsidP="0061208E">
      <w:pPr>
        <w:rPr>
          <w:rFonts w:eastAsiaTheme="minorHAnsi"/>
          <w:b/>
          <w:bCs/>
          <w:color w:val="000000"/>
        </w:rPr>
      </w:pPr>
    </w:p>
    <w:p w14:paraId="5ED06077" w14:textId="6A8C98F7" w:rsidR="0061208E" w:rsidRDefault="0061208E" w:rsidP="0061208E">
      <w:pPr>
        <w:jc w:val="center"/>
        <w:rPr>
          <w:rFonts w:eastAsiaTheme="minorHAnsi"/>
          <w:b/>
          <w:bCs/>
          <w:color w:val="000000"/>
        </w:rPr>
      </w:pPr>
      <w:r>
        <w:rPr>
          <w:rFonts w:eastAsiaTheme="minorHAnsi"/>
          <w:b/>
          <w:bCs/>
          <w:color w:val="000000"/>
        </w:rPr>
        <w:t>if state(COND,State) then set(AgeFactor, age+2*other:age, MyFriend)</w:t>
      </w:r>
    </w:p>
    <w:p w14:paraId="48644F2D" w14:textId="4B3E5D05" w:rsidR="0061208E" w:rsidRDefault="0061208E" w:rsidP="0061208E">
      <w:pPr>
        <w:rPr>
          <w:rFonts w:eastAsiaTheme="minorHAnsi"/>
          <w:b/>
          <w:bCs/>
          <w:color w:val="000000"/>
        </w:rPr>
      </w:pPr>
    </w:p>
    <w:p w14:paraId="32836355" w14:textId="777C5737" w:rsidR="0061208E" w:rsidRPr="0061208E" w:rsidRDefault="0061208E" w:rsidP="0061208E">
      <w:pPr>
        <w:ind w:left="360"/>
        <w:rPr>
          <w:rFonts w:eastAsiaTheme="minorHAnsi"/>
          <w:bCs/>
          <w:color w:val="000000"/>
        </w:rPr>
      </w:pPr>
      <w:r>
        <w:rPr>
          <w:rFonts w:eastAsiaTheme="minorHAnsi"/>
          <w:bCs/>
          <w:color w:val="000000"/>
        </w:rPr>
        <w:t xml:space="preserve">If this rule is executed by agent N and the value of agent N's </w:t>
      </w:r>
      <w:r>
        <w:rPr>
          <w:rFonts w:eastAsiaTheme="minorHAnsi"/>
          <w:b/>
          <w:bCs/>
          <w:color w:val="000000"/>
        </w:rPr>
        <w:t>MyFriend</w:t>
      </w:r>
      <w:r>
        <w:rPr>
          <w:rFonts w:eastAsiaTheme="minorHAnsi"/>
          <w:bCs/>
          <w:color w:val="000000"/>
        </w:rPr>
        <w:t xml:space="preserve"> variable is the id of agent M, then the </w:t>
      </w:r>
      <w:r>
        <w:rPr>
          <w:rFonts w:eastAsiaTheme="minorHAnsi"/>
          <w:b/>
          <w:bCs/>
          <w:color w:val="000000"/>
        </w:rPr>
        <w:t>AgeFactor</w:t>
      </w:r>
      <w:r>
        <w:rPr>
          <w:rFonts w:eastAsiaTheme="minorHAnsi"/>
          <w:bCs/>
          <w:color w:val="000000"/>
        </w:rPr>
        <w:t xml:space="preserve"> variable of agent M is set to the sum of agent N's age and 2 time</w:t>
      </w:r>
      <w:r w:rsidR="007F4E70">
        <w:rPr>
          <w:rFonts w:eastAsiaTheme="minorHAnsi"/>
          <w:bCs/>
          <w:color w:val="000000"/>
        </w:rPr>
        <w:t>s</w:t>
      </w:r>
      <w:r>
        <w:rPr>
          <w:rFonts w:eastAsiaTheme="minorHAnsi"/>
          <w:bCs/>
          <w:color w:val="000000"/>
        </w:rPr>
        <w:t xml:space="preserve"> agent M's age.</w:t>
      </w:r>
    </w:p>
    <w:p w14:paraId="6B6CA7B7" w14:textId="77777777" w:rsidR="00417616" w:rsidRDefault="00417616" w:rsidP="005346CB"/>
    <w:p w14:paraId="41435C43" w14:textId="027BC498" w:rsidR="004544CC" w:rsidRPr="00CF3317" w:rsidRDefault="00417616" w:rsidP="00364C73">
      <w:pPr>
        <w:pStyle w:val="ListParagraph"/>
        <w:numPr>
          <w:ilvl w:val="0"/>
          <w:numId w:val="55"/>
        </w:numPr>
        <w:rPr>
          <w:rFonts w:eastAsiaTheme="minorHAnsi"/>
          <w:b/>
          <w:bCs/>
          <w:color w:val="000000"/>
        </w:rPr>
      </w:pPr>
      <w:r w:rsidRPr="00CF3317">
        <w:rPr>
          <w:rFonts w:eastAsiaTheme="minorHAnsi"/>
          <w:b/>
          <w:bCs/>
          <w:color w:val="000000"/>
        </w:rPr>
        <w:t>set_weight(</w:t>
      </w:r>
      <w:r w:rsidRPr="00CF3317">
        <w:rPr>
          <w:rFonts w:eastAsiaTheme="minorHAnsi"/>
          <w:b/>
          <w:bCs/>
          <w:i/>
          <w:color w:val="000000"/>
        </w:rPr>
        <w:t>Network,Expression</w:t>
      </w:r>
      <w:r w:rsidR="00C00BD2" w:rsidRPr="00CF3317">
        <w:rPr>
          <w:rFonts w:eastAsiaTheme="minorHAnsi"/>
          <w:b/>
          <w:bCs/>
          <w:i/>
          <w:color w:val="000000"/>
        </w:rPr>
        <w:t>1,Expression2</w:t>
      </w:r>
      <w:r w:rsidRPr="00CF3317">
        <w:rPr>
          <w:rFonts w:eastAsiaTheme="minorHAnsi"/>
          <w:b/>
          <w:bCs/>
          <w:color w:val="000000"/>
        </w:rPr>
        <w:t>)</w:t>
      </w:r>
      <w:r w:rsidR="00CF3317" w:rsidRPr="00CF3317">
        <w:rPr>
          <w:rFonts w:eastAsiaTheme="minorHAnsi"/>
          <w:b/>
          <w:bCs/>
          <w:color w:val="000000"/>
        </w:rPr>
        <w:t xml:space="preserve"> --</w:t>
      </w:r>
      <w:r w:rsidRPr="00CF3317">
        <w:rPr>
          <w:rFonts w:eastAsiaTheme="minorHAnsi"/>
          <w:bCs/>
          <w:color w:val="000000"/>
        </w:rPr>
        <w:t>If the agent is a member of the given Network</w:t>
      </w:r>
      <w:r w:rsidR="0041398A" w:rsidRPr="00CF3317">
        <w:rPr>
          <w:rFonts w:eastAsiaTheme="minorHAnsi"/>
          <w:bCs/>
          <w:color w:val="000000"/>
        </w:rPr>
        <w:t>, set the weight of selected edges</w:t>
      </w:r>
      <w:r w:rsidR="00CF3317" w:rsidRPr="00CF3317">
        <w:rPr>
          <w:rFonts w:eastAsiaTheme="minorHAnsi"/>
          <w:bCs/>
          <w:color w:val="000000"/>
        </w:rPr>
        <w:t>.</w:t>
      </w:r>
      <w:r w:rsidR="00CF3317" w:rsidRPr="00CF3317">
        <w:rPr>
          <w:rFonts w:eastAsiaTheme="minorHAnsi"/>
          <w:b/>
          <w:bCs/>
          <w:color w:val="000000"/>
        </w:rPr>
        <w:t xml:space="preserve"> </w:t>
      </w:r>
      <w:r w:rsidR="0041398A" w:rsidRPr="00CF3317">
        <w:rPr>
          <w:rFonts w:eastAsiaTheme="minorHAnsi"/>
          <w:bCs/>
          <w:color w:val="000000"/>
        </w:rPr>
        <w:t>If Expression1 is a list-valued expression that returns a list of agent id's, then each edge between the agent executing the rule and an agent in the list is set to the value of Expression2, which may include factors defined over either or both agents.</w:t>
      </w:r>
      <w:r w:rsidR="004544CC" w:rsidRPr="00CF3317">
        <w:rPr>
          <w:rFonts w:eastAsiaTheme="minorHAnsi"/>
          <w:bCs/>
          <w:color w:val="000000"/>
        </w:rPr>
        <w:t xml:space="preserve"> For example, the following </w:t>
      </w:r>
      <w:r w:rsidR="004544CC" w:rsidRPr="00CF3317">
        <w:rPr>
          <w:rFonts w:eastAsiaTheme="minorHAnsi"/>
          <w:bCs/>
          <w:color w:val="000000"/>
        </w:rPr>
        <w:lastRenderedPageBreak/>
        <w:t>rule would set the weight of any edge between the agent and other members of its household in the given Network to the difference between the agent's own age and the age of the other household member:</w:t>
      </w:r>
    </w:p>
    <w:p w14:paraId="2AF71288" w14:textId="77777777" w:rsidR="004544CC" w:rsidRDefault="004544CC" w:rsidP="004544CC">
      <w:pPr>
        <w:jc w:val="center"/>
        <w:rPr>
          <w:rFonts w:eastAsiaTheme="minorHAnsi"/>
          <w:b/>
          <w:bCs/>
          <w:color w:val="000000"/>
        </w:rPr>
      </w:pPr>
    </w:p>
    <w:p w14:paraId="2C1A2910" w14:textId="6F6C5B4A" w:rsidR="004544CC" w:rsidRDefault="004544CC" w:rsidP="004544CC">
      <w:pPr>
        <w:jc w:val="center"/>
        <w:rPr>
          <w:rFonts w:eastAsiaTheme="minorHAnsi"/>
          <w:b/>
          <w:bCs/>
          <w:color w:val="000000"/>
        </w:rPr>
      </w:pPr>
      <w:r>
        <w:rPr>
          <w:rFonts w:eastAsiaTheme="minorHAnsi"/>
          <w:b/>
          <w:bCs/>
          <w:color w:val="000000"/>
        </w:rPr>
        <w:t>if state(COND,State) then set_weight(Network, pool(Household), (age - other:age))</w:t>
      </w:r>
    </w:p>
    <w:p w14:paraId="0DAFC448" w14:textId="77777777" w:rsidR="004544CC" w:rsidRPr="004544CC" w:rsidRDefault="004544CC" w:rsidP="004544CC">
      <w:pPr>
        <w:ind w:left="360"/>
        <w:rPr>
          <w:rFonts w:eastAsiaTheme="minorHAnsi"/>
          <w:b/>
          <w:bCs/>
          <w:color w:val="000000"/>
        </w:rPr>
      </w:pPr>
    </w:p>
    <w:p w14:paraId="1DD2306E" w14:textId="4ACC3238" w:rsidR="00417616" w:rsidRPr="00CF3317" w:rsidRDefault="0041398A" w:rsidP="00CF3317">
      <w:pPr>
        <w:rPr>
          <w:rFonts w:eastAsiaTheme="minorHAnsi"/>
          <w:b/>
          <w:bCs/>
          <w:color w:val="000000"/>
        </w:rPr>
      </w:pPr>
      <w:r w:rsidRPr="00CF3317">
        <w:rPr>
          <w:rFonts w:eastAsiaTheme="minorHAnsi"/>
          <w:bCs/>
          <w:color w:val="000000"/>
        </w:rPr>
        <w:t xml:space="preserve">If Expression 1 is a single-valued expression and the agent has an edge </w:t>
      </w:r>
      <w:r w:rsidR="00417616" w:rsidRPr="00CF3317">
        <w:rPr>
          <w:rFonts w:eastAsiaTheme="minorHAnsi"/>
          <w:bCs/>
          <w:color w:val="000000"/>
        </w:rPr>
        <w:t xml:space="preserve">has an edge to the agent whose id is the value </w:t>
      </w:r>
      <w:r w:rsidR="00C00BD2" w:rsidRPr="00CF3317">
        <w:rPr>
          <w:rFonts w:eastAsiaTheme="minorHAnsi"/>
          <w:bCs/>
          <w:color w:val="000000"/>
        </w:rPr>
        <w:t>o</w:t>
      </w:r>
      <w:r w:rsidR="00417616" w:rsidRPr="00CF3317">
        <w:rPr>
          <w:rFonts w:eastAsiaTheme="minorHAnsi"/>
          <w:bCs/>
          <w:color w:val="000000"/>
        </w:rPr>
        <w:t xml:space="preserve">f </w:t>
      </w:r>
      <w:r w:rsidR="00417616" w:rsidRPr="00CF3317">
        <w:rPr>
          <w:rFonts w:eastAsiaTheme="minorHAnsi"/>
          <w:bCs/>
          <w:i/>
          <w:color w:val="000000"/>
        </w:rPr>
        <w:t>Expression</w:t>
      </w:r>
      <w:r w:rsidR="00C00BD2" w:rsidRPr="00CF3317">
        <w:rPr>
          <w:rFonts w:eastAsiaTheme="minorHAnsi"/>
          <w:bCs/>
          <w:i/>
          <w:color w:val="000000"/>
        </w:rPr>
        <w:t>1</w:t>
      </w:r>
      <w:r w:rsidR="00417616" w:rsidRPr="00CF3317">
        <w:rPr>
          <w:rFonts w:eastAsiaTheme="minorHAnsi"/>
          <w:bCs/>
          <w:color w:val="000000"/>
        </w:rPr>
        <w:t xml:space="preserve">, </w:t>
      </w:r>
      <w:r w:rsidR="00C00BD2" w:rsidRPr="00CF3317">
        <w:rPr>
          <w:rFonts w:eastAsiaTheme="minorHAnsi"/>
          <w:bCs/>
          <w:color w:val="000000"/>
        </w:rPr>
        <w:t>then s</w:t>
      </w:r>
      <w:r w:rsidR="00417616" w:rsidRPr="00CF3317">
        <w:rPr>
          <w:rFonts w:eastAsiaTheme="minorHAnsi"/>
          <w:bCs/>
          <w:color w:val="000000"/>
        </w:rPr>
        <w:t xml:space="preserve">et the </w:t>
      </w:r>
      <w:r w:rsidR="00C00BD2" w:rsidRPr="00CF3317">
        <w:rPr>
          <w:rFonts w:eastAsiaTheme="minorHAnsi"/>
          <w:bCs/>
          <w:color w:val="000000"/>
        </w:rPr>
        <w:t xml:space="preserve">weight of the edge from the agent to the other agent to the value of </w:t>
      </w:r>
      <w:r w:rsidR="00C00BD2" w:rsidRPr="00CF3317">
        <w:rPr>
          <w:rFonts w:eastAsiaTheme="minorHAnsi"/>
          <w:bCs/>
          <w:i/>
          <w:color w:val="000000"/>
        </w:rPr>
        <w:t>Expression2</w:t>
      </w:r>
      <w:r w:rsidRPr="00CF3317">
        <w:rPr>
          <w:rFonts w:eastAsiaTheme="minorHAnsi"/>
          <w:bCs/>
          <w:i/>
          <w:color w:val="000000"/>
        </w:rPr>
        <w:t>,</w:t>
      </w:r>
      <w:r w:rsidRPr="00CF3317">
        <w:rPr>
          <w:rFonts w:eastAsiaTheme="minorHAnsi"/>
          <w:bCs/>
          <w:color w:val="000000"/>
        </w:rPr>
        <w:t xml:space="preserve"> which may include factors defined over either or both agents.</w:t>
      </w:r>
    </w:p>
    <w:p w14:paraId="5AC8FBB1" w14:textId="77777777" w:rsidR="00417616" w:rsidRDefault="00417616" w:rsidP="003E5F3E">
      <w:pPr>
        <w:rPr>
          <w:rFonts w:eastAsiaTheme="minorHAnsi"/>
          <w:b/>
          <w:bCs/>
          <w:color w:val="000000"/>
        </w:rPr>
      </w:pPr>
    </w:p>
    <w:p w14:paraId="50BD8328" w14:textId="798B32CB" w:rsidR="00AA3307" w:rsidRPr="00CF3317" w:rsidRDefault="003E5F3E" w:rsidP="00364C73">
      <w:pPr>
        <w:pStyle w:val="ListParagraph"/>
        <w:numPr>
          <w:ilvl w:val="0"/>
          <w:numId w:val="55"/>
        </w:numPr>
        <w:rPr>
          <w:rFonts w:eastAsiaTheme="minorHAnsi"/>
          <w:b/>
          <w:bCs/>
          <w:color w:val="000000"/>
        </w:rPr>
      </w:pPr>
      <w:r w:rsidRPr="00CF3317">
        <w:rPr>
          <w:rFonts w:eastAsiaTheme="minorHAnsi"/>
          <w:b/>
          <w:bCs/>
          <w:color w:val="000000"/>
        </w:rPr>
        <w:t>set</w:t>
      </w:r>
      <w:r w:rsidR="00695A8D" w:rsidRPr="00CF3317">
        <w:rPr>
          <w:rFonts w:eastAsiaTheme="minorHAnsi"/>
          <w:b/>
          <w:bCs/>
          <w:color w:val="000000"/>
        </w:rPr>
        <w:t>_list</w:t>
      </w:r>
      <w:r w:rsidRPr="00CF3317">
        <w:rPr>
          <w:rFonts w:eastAsiaTheme="minorHAnsi"/>
          <w:b/>
          <w:bCs/>
          <w:color w:val="000000"/>
        </w:rPr>
        <w:t>(</w:t>
      </w:r>
      <w:r w:rsidRPr="00CF3317">
        <w:rPr>
          <w:rFonts w:eastAsiaTheme="minorHAnsi"/>
          <w:b/>
          <w:bCs/>
          <w:i/>
          <w:color w:val="000000"/>
        </w:rPr>
        <w:t>ListVariable,</w:t>
      </w:r>
      <w:r w:rsidRPr="00CF3317">
        <w:rPr>
          <w:rFonts w:eastAsiaTheme="minorHAnsi"/>
          <w:b/>
          <w:bCs/>
        </w:rPr>
        <w:t xml:space="preserve"> </w:t>
      </w:r>
      <w:r w:rsidR="00E22391" w:rsidRPr="00CF3317">
        <w:rPr>
          <w:rFonts w:eastAsiaTheme="minorHAnsi"/>
          <w:b/>
          <w:bCs/>
          <w:i/>
        </w:rPr>
        <w:t>ListExpression</w:t>
      </w:r>
      <w:r w:rsidRPr="00CF3317">
        <w:rPr>
          <w:rFonts w:eastAsiaTheme="minorHAnsi"/>
          <w:b/>
          <w:bCs/>
        </w:rPr>
        <w:t>)</w:t>
      </w:r>
      <w:r w:rsidR="00CF3317" w:rsidRPr="00CF3317">
        <w:rPr>
          <w:rFonts w:eastAsiaTheme="minorHAnsi"/>
          <w:b/>
          <w:bCs/>
          <w:color w:val="000000"/>
        </w:rPr>
        <w:t xml:space="preserve"> -- </w:t>
      </w:r>
      <w:r w:rsidRPr="00CF3317">
        <w:rPr>
          <w:rFonts w:eastAsiaTheme="minorHAnsi"/>
          <w:bCs/>
          <w:color w:val="000000"/>
        </w:rPr>
        <w:t xml:space="preserve">Set the agent’s </w:t>
      </w:r>
      <w:r w:rsidRPr="00CF3317">
        <w:rPr>
          <w:rFonts w:eastAsiaTheme="minorHAnsi"/>
          <w:b/>
          <w:bCs/>
          <w:i/>
          <w:color w:val="000000"/>
        </w:rPr>
        <w:t>ListVariable</w:t>
      </w:r>
      <w:r w:rsidRPr="00CF3317">
        <w:rPr>
          <w:rFonts w:eastAsiaTheme="minorHAnsi"/>
          <w:bCs/>
          <w:color w:val="000000"/>
        </w:rPr>
        <w:t xml:space="preserve"> to a list </w:t>
      </w:r>
      <w:r w:rsidR="006A65D9" w:rsidRPr="00CF3317">
        <w:rPr>
          <w:rFonts w:eastAsiaTheme="minorHAnsi"/>
          <w:bCs/>
          <w:color w:val="000000"/>
        </w:rPr>
        <w:t>returned by the given List-valued Expression.</w:t>
      </w:r>
    </w:p>
    <w:p w14:paraId="075C3505" w14:textId="77777777" w:rsidR="00E25321" w:rsidRPr="00617CE9" w:rsidRDefault="00E25321" w:rsidP="00DF0673">
      <w:pPr>
        <w:rPr>
          <w:rFonts w:eastAsiaTheme="minorHAnsi"/>
        </w:rPr>
      </w:pPr>
    </w:p>
    <w:p w14:paraId="752C2E73" w14:textId="093A844A" w:rsidR="00B10635" w:rsidRDefault="006F58E8" w:rsidP="00B10635">
      <w:pPr>
        <w:pStyle w:val="Heading3"/>
      </w:pPr>
      <w:bookmarkStart w:id="94" w:name="_Toc27037388"/>
      <w:r>
        <w:t xml:space="preserve">Actions that </w:t>
      </w:r>
      <w:r w:rsidR="00BE604F">
        <w:t>P</w:t>
      </w:r>
      <w:r>
        <w:t xml:space="preserve">roduce </w:t>
      </w:r>
      <w:r w:rsidR="00B10635">
        <w:t>Output</w:t>
      </w:r>
      <w:r>
        <w:t>s</w:t>
      </w:r>
      <w:bookmarkEnd w:id="94"/>
    </w:p>
    <w:p w14:paraId="193918CA" w14:textId="3E78AB2A" w:rsidR="00B10635" w:rsidRDefault="00B10635" w:rsidP="00217855"/>
    <w:p w14:paraId="176B38F9" w14:textId="7F80F05A" w:rsidR="00B10635" w:rsidRPr="00B10635" w:rsidRDefault="00B10635" w:rsidP="00B10635">
      <w:pPr>
        <w:rPr>
          <w:rFonts w:eastAsiaTheme="minorHAnsi"/>
          <w:color w:val="000000"/>
        </w:rPr>
      </w:pPr>
      <w:r w:rsidRPr="00B10635">
        <w:rPr>
          <w:rFonts w:eastAsiaTheme="minorHAnsi"/>
          <w:color w:val="000000"/>
        </w:rPr>
        <w:t xml:space="preserve">The following </w:t>
      </w:r>
      <w:r w:rsidR="006F58E8">
        <w:rPr>
          <w:rFonts w:eastAsiaTheme="minorHAnsi"/>
          <w:color w:val="000000"/>
        </w:rPr>
        <w:t>action</w:t>
      </w:r>
      <w:r w:rsidRPr="00B10635">
        <w:rPr>
          <w:rFonts w:eastAsiaTheme="minorHAnsi"/>
          <w:color w:val="000000"/>
        </w:rPr>
        <w:t xml:space="preserve"> control values that the Agent </w:t>
      </w:r>
      <w:r w:rsidR="00CF565D">
        <w:rPr>
          <w:rFonts w:eastAsiaTheme="minorHAnsi"/>
          <w:color w:val="000000"/>
        </w:rPr>
        <w:t>REPORT</w:t>
      </w:r>
      <w:r w:rsidRPr="00B10635">
        <w:rPr>
          <w:rFonts w:eastAsiaTheme="minorHAnsi"/>
          <w:color w:val="000000"/>
        </w:rPr>
        <w:t>s in the simulation output.</w:t>
      </w:r>
    </w:p>
    <w:p w14:paraId="3B8B7A8D" w14:textId="77777777" w:rsidR="00B10635" w:rsidRDefault="00B10635" w:rsidP="00B10635">
      <w:pPr>
        <w:rPr>
          <w:rFonts w:eastAsiaTheme="minorHAnsi"/>
          <w:b/>
          <w:bCs/>
          <w:color w:val="000000"/>
        </w:rPr>
      </w:pPr>
    </w:p>
    <w:p w14:paraId="7360C07C" w14:textId="589644D9" w:rsidR="00B10635" w:rsidRPr="00CF3317" w:rsidRDefault="00CF565D" w:rsidP="00364C73">
      <w:pPr>
        <w:pStyle w:val="ListParagraph"/>
        <w:numPr>
          <w:ilvl w:val="0"/>
          <w:numId w:val="55"/>
        </w:numPr>
        <w:rPr>
          <w:rFonts w:eastAsiaTheme="minorHAnsi"/>
          <w:bCs/>
          <w:i/>
          <w:color w:val="000000"/>
        </w:rPr>
      </w:pPr>
      <w:r>
        <w:rPr>
          <w:rFonts w:eastAsiaTheme="minorHAnsi"/>
          <w:b/>
          <w:bCs/>
          <w:color w:val="000000"/>
        </w:rPr>
        <w:t>REPORT</w:t>
      </w:r>
      <w:r w:rsidR="00B10635" w:rsidRPr="00CF3317">
        <w:rPr>
          <w:rFonts w:eastAsiaTheme="minorHAnsi"/>
          <w:b/>
          <w:bCs/>
          <w:color w:val="000000"/>
        </w:rPr>
        <w:t>(</w:t>
      </w:r>
      <w:r w:rsidR="00B10635" w:rsidRPr="00CF3317">
        <w:rPr>
          <w:rFonts w:eastAsiaTheme="minorHAnsi"/>
          <w:b/>
          <w:bCs/>
          <w:i/>
          <w:color w:val="000000"/>
        </w:rPr>
        <w:t>Factor</w:t>
      </w:r>
      <w:r w:rsidR="00B10635" w:rsidRPr="00CF3317">
        <w:rPr>
          <w:rFonts w:eastAsiaTheme="minorHAnsi"/>
          <w:b/>
          <w:bCs/>
          <w:color w:val="000000"/>
        </w:rPr>
        <w:t>)</w:t>
      </w:r>
      <w:r w:rsidR="00CF3317" w:rsidRPr="00CF3317">
        <w:rPr>
          <w:rFonts w:eastAsiaTheme="minorHAnsi"/>
          <w:bCs/>
          <w:iCs/>
          <w:color w:val="000000"/>
        </w:rPr>
        <w:t xml:space="preserve"> -- T</w:t>
      </w:r>
      <w:r w:rsidR="00B10635">
        <w:t xml:space="preserve">he agent will </w:t>
      </w:r>
      <w:r>
        <w:t>REPORT</w:t>
      </w:r>
      <w:r w:rsidR="00B10635">
        <w:t xml:space="preserve"> the value of the given </w:t>
      </w:r>
      <w:r w:rsidR="00B10635" w:rsidRPr="00CF3317">
        <w:rPr>
          <w:i/>
        </w:rPr>
        <w:t>Factor</w:t>
      </w:r>
      <w:r w:rsidR="00B10635">
        <w:t xml:space="preserve">.  For example, consider a model with a </w:t>
      </w:r>
      <w:r w:rsidR="00160207">
        <w:t>Condition</w:t>
      </w:r>
      <w:r w:rsidR="00B10635">
        <w:t xml:space="preserve"> called PARTY that describes whether the agent is invited to a PlaceType Party. Suppose on the the states is called Attend. Then the rule:</w:t>
      </w:r>
    </w:p>
    <w:p w14:paraId="61C54643" w14:textId="77777777" w:rsidR="00B10635" w:rsidRDefault="00B10635" w:rsidP="009D1AA9"/>
    <w:p w14:paraId="6825723F" w14:textId="53BA77B6" w:rsidR="00B10635" w:rsidRDefault="00B10635" w:rsidP="009D1AA9">
      <w:pPr>
        <w:jc w:val="center"/>
        <w:rPr>
          <w:rFonts w:eastAsiaTheme="minorHAnsi"/>
          <w:b/>
          <w:bCs/>
          <w:color w:val="000000"/>
        </w:rPr>
      </w:pPr>
      <w:r w:rsidRPr="00081903">
        <w:rPr>
          <w:rFonts w:eastAsiaTheme="minorHAnsi"/>
          <w:b/>
          <w:bCs/>
          <w:color w:val="000000"/>
        </w:rPr>
        <w:t xml:space="preserve">if </w:t>
      </w:r>
      <w:r>
        <w:rPr>
          <w:rFonts w:eastAsiaTheme="minorHAnsi"/>
          <w:b/>
          <w:bCs/>
          <w:color w:val="000000"/>
        </w:rPr>
        <w:t>state(PARTY,Attend</w:t>
      </w:r>
      <w:r w:rsidRPr="00081903">
        <w:rPr>
          <w:rFonts w:eastAsiaTheme="minorHAnsi"/>
          <w:b/>
          <w:bCs/>
          <w:color w:val="000000"/>
        </w:rPr>
        <w:t xml:space="preserve">) then </w:t>
      </w:r>
      <w:r w:rsidR="00CF565D">
        <w:rPr>
          <w:rFonts w:eastAsiaTheme="minorHAnsi"/>
          <w:b/>
          <w:bCs/>
          <w:color w:val="000000"/>
        </w:rPr>
        <w:t>REPORT</w:t>
      </w:r>
      <w:r>
        <w:rPr>
          <w:rFonts w:eastAsiaTheme="minorHAnsi"/>
          <w:b/>
          <w:bCs/>
          <w:color w:val="000000"/>
        </w:rPr>
        <w:t>(size_of_Party</w:t>
      </w:r>
      <w:r w:rsidRPr="00081903">
        <w:rPr>
          <w:rFonts w:eastAsiaTheme="minorHAnsi"/>
          <w:b/>
          <w:bCs/>
          <w:color w:val="000000"/>
        </w:rPr>
        <w:t>)</w:t>
      </w:r>
    </w:p>
    <w:p w14:paraId="7F9CC907" w14:textId="77777777" w:rsidR="00B10635" w:rsidRDefault="00B10635" w:rsidP="009D1AA9">
      <w:pPr>
        <w:rPr>
          <w:rFonts w:eastAsiaTheme="minorHAnsi"/>
          <w:b/>
          <w:bCs/>
          <w:color w:val="000000"/>
        </w:rPr>
      </w:pPr>
    </w:p>
    <w:p w14:paraId="1327B5DE" w14:textId="1DF496ED" w:rsidR="00BC46B1" w:rsidRPr="00F60952" w:rsidRDefault="00B10635" w:rsidP="00F60952">
      <w:pPr>
        <w:ind w:left="360"/>
        <w:rPr>
          <w:rFonts w:eastAsiaTheme="minorHAnsi"/>
          <w:bCs/>
          <w:color w:val="000000"/>
        </w:rPr>
      </w:pPr>
      <w:r>
        <w:rPr>
          <w:rFonts w:eastAsiaTheme="minorHAnsi"/>
          <w:bCs/>
          <w:color w:val="000000"/>
        </w:rPr>
        <w:t xml:space="preserve">would cause the agent to </w:t>
      </w:r>
      <w:r w:rsidR="00CF565D">
        <w:rPr>
          <w:rFonts w:eastAsiaTheme="minorHAnsi"/>
          <w:bCs/>
          <w:color w:val="000000"/>
        </w:rPr>
        <w:t>REPORT</w:t>
      </w:r>
      <w:r>
        <w:rPr>
          <w:rFonts w:eastAsiaTheme="minorHAnsi"/>
          <w:bCs/>
          <w:color w:val="000000"/>
        </w:rPr>
        <w:t xml:space="preserve"> the size of the agent’s current Party. The result is a time-series of values, but the values are only updated when the agent enters the state </w:t>
      </w:r>
      <w:r>
        <w:rPr>
          <w:rFonts w:eastAsiaTheme="minorHAnsi"/>
          <w:b/>
          <w:bCs/>
          <w:color w:val="000000"/>
        </w:rPr>
        <w:t>PARTY.Attend</w:t>
      </w:r>
      <w:r>
        <w:rPr>
          <w:rFonts w:eastAsiaTheme="minorHAnsi"/>
          <w:bCs/>
          <w:color w:val="000000"/>
        </w:rPr>
        <w:t>.</w:t>
      </w:r>
    </w:p>
    <w:p w14:paraId="164C1C5B" w14:textId="77777777" w:rsidR="00416484" w:rsidRDefault="00416484" w:rsidP="001F6E35">
      <w:pPr>
        <w:pStyle w:val="Heading2"/>
      </w:pPr>
    </w:p>
    <w:p w14:paraId="6DE5F4DB" w14:textId="0E564DC4" w:rsidR="0065633C" w:rsidRDefault="0065633C" w:rsidP="0065633C">
      <w:pPr>
        <w:pStyle w:val="Heading2"/>
      </w:pPr>
      <w:bookmarkStart w:id="95" w:name="_Administrative_Actions"/>
      <w:bookmarkStart w:id="96" w:name="_Toc27037389"/>
      <w:bookmarkEnd w:id="95"/>
      <w:r>
        <w:t xml:space="preserve">Administrative </w:t>
      </w:r>
      <w:r w:rsidR="001B1926">
        <w:t>Actions</w:t>
      </w:r>
      <w:bookmarkEnd w:id="96"/>
    </w:p>
    <w:p w14:paraId="53BC1F89" w14:textId="7312B371" w:rsidR="0065633C" w:rsidRDefault="0065633C" w:rsidP="0065633C"/>
    <w:p w14:paraId="2F7AECBD" w14:textId="24ECB827" w:rsidR="0065633C" w:rsidRDefault="0065633C" w:rsidP="0065633C">
      <w:r>
        <w:t xml:space="preserve">Some </w:t>
      </w:r>
      <w:r w:rsidR="00D31F5E">
        <w:t>action</w:t>
      </w:r>
      <w:r>
        <w:t>s can only be perform</w:t>
      </w:r>
      <w:r w:rsidR="00F60952">
        <w:t>ed</w:t>
      </w:r>
      <w:r>
        <w:t xml:space="preserve"> by </w:t>
      </w:r>
      <w:hyperlink w:anchor="_Administrators" w:history="1">
        <w:r w:rsidRPr="00B72E00">
          <w:rPr>
            <w:rStyle w:val="Hyperlink"/>
            <w:b/>
            <w:bCs/>
            <w:i/>
          </w:rPr>
          <w:t>administrative agents</w:t>
        </w:r>
      </w:hyperlink>
      <w:r w:rsidR="00B72E00">
        <w:t>.</w:t>
      </w:r>
      <w:r>
        <w:t xml:space="preserve">  If the following</w:t>
      </w:r>
      <w:r w:rsidR="001B1926">
        <w:t xml:space="preserve"> action</w:t>
      </w:r>
      <w:r w:rsidR="00F60952">
        <w:t>s</w:t>
      </w:r>
      <w:r>
        <w:t xml:space="preserve"> are invoked by ordinary agents, they have no effect.</w:t>
      </w:r>
    </w:p>
    <w:p w14:paraId="63FCEB7E" w14:textId="78E33DD3" w:rsidR="0065633C" w:rsidRDefault="0065633C" w:rsidP="0065633C"/>
    <w:p w14:paraId="31DE8D25" w14:textId="728C7908" w:rsidR="0065633C" w:rsidRPr="00CF3317" w:rsidRDefault="0065633C" w:rsidP="00364C73">
      <w:pPr>
        <w:pStyle w:val="ListParagraph"/>
        <w:numPr>
          <w:ilvl w:val="0"/>
          <w:numId w:val="55"/>
        </w:numPr>
        <w:rPr>
          <w:rFonts w:eastAsiaTheme="minorHAnsi"/>
          <w:b/>
          <w:bCs/>
          <w:color w:val="000000"/>
        </w:rPr>
      </w:pPr>
      <w:r w:rsidRPr="00CF3317">
        <w:rPr>
          <w:rFonts w:eastAsiaTheme="minorHAnsi"/>
          <w:b/>
          <w:bCs/>
          <w:color w:val="000000"/>
        </w:rPr>
        <w:t>close(</w:t>
      </w:r>
      <w:r w:rsidRPr="00CF3317">
        <w:rPr>
          <w:rFonts w:eastAsiaTheme="minorHAnsi"/>
          <w:b/>
          <w:bCs/>
          <w:i/>
          <w:color w:val="000000"/>
        </w:rPr>
        <w:t>Group</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The Group associate with this administrative agent is closed as long as the agent remains in the given state.  See the examples in Chapter X.</w:t>
      </w:r>
    </w:p>
    <w:p w14:paraId="5EC38EB4" w14:textId="77777777" w:rsidR="0065633C" w:rsidRDefault="0065633C" w:rsidP="005346CB"/>
    <w:p w14:paraId="1E64A9E6" w14:textId="250A57D5" w:rsidR="0065633C" w:rsidRPr="00CF3317" w:rsidRDefault="0065633C" w:rsidP="00364C73">
      <w:pPr>
        <w:pStyle w:val="ListParagraph"/>
        <w:numPr>
          <w:ilvl w:val="0"/>
          <w:numId w:val="55"/>
        </w:numPr>
        <w:rPr>
          <w:rFonts w:eastAsiaTheme="minorHAnsi"/>
          <w:b/>
          <w:bCs/>
          <w:color w:val="000000"/>
        </w:rPr>
      </w:pPr>
      <w:r w:rsidRPr="00CF3317">
        <w:rPr>
          <w:rFonts w:eastAsiaTheme="minorHAnsi"/>
          <w:b/>
          <w:bCs/>
          <w:color w:val="000000"/>
        </w:rPr>
        <w:t>randomize_network(</w:t>
      </w:r>
      <w:r w:rsidRPr="00CF3317">
        <w:rPr>
          <w:rFonts w:eastAsiaTheme="minorHAnsi"/>
          <w:b/>
          <w:bCs/>
          <w:i/>
          <w:color w:val="000000"/>
        </w:rPr>
        <w:t>Network,</w:t>
      </w:r>
      <w:r w:rsidR="006647F2" w:rsidRPr="00CF3317">
        <w:rPr>
          <w:rFonts w:eastAsiaTheme="minorHAnsi"/>
          <w:b/>
          <w:bCs/>
          <w:i/>
          <w:color w:val="000000"/>
        </w:rPr>
        <w:t xml:space="preserve"> </w:t>
      </w:r>
      <w:r w:rsidRPr="00CF3317">
        <w:rPr>
          <w:rFonts w:eastAsiaTheme="minorHAnsi"/>
          <w:b/>
          <w:bCs/>
          <w:i/>
          <w:color w:val="000000"/>
        </w:rPr>
        <w:t>Expression</w:t>
      </w:r>
      <w:r w:rsidR="006647F2" w:rsidRPr="00CF3317">
        <w:rPr>
          <w:rFonts w:eastAsiaTheme="minorHAnsi"/>
          <w:b/>
          <w:bCs/>
          <w:i/>
          <w:color w:val="000000"/>
        </w:rPr>
        <w:t>1</w:t>
      </w:r>
      <w:r w:rsidRPr="00CF3317">
        <w:rPr>
          <w:rFonts w:eastAsiaTheme="minorHAnsi"/>
          <w:b/>
          <w:bCs/>
          <w:i/>
          <w:color w:val="000000"/>
        </w:rPr>
        <w:t>, Expression</w:t>
      </w:r>
      <w:r w:rsidR="006647F2" w:rsidRPr="00CF3317">
        <w:rPr>
          <w:rFonts w:eastAsiaTheme="minorHAnsi"/>
          <w:b/>
          <w:bCs/>
          <w:i/>
          <w:color w:val="000000"/>
        </w:rPr>
        <w:t>2</w:t>
      </w:r>
      <w:r w:rsidRPr="00CF3317">
        <w:rPr>
          <w:rFonts w:eastAsiaTheme="minorHAnsi"/>
          <w:b/>
          <w:bCs/>
          <w:color w:val="000000"/>
        </w:rPr>
        <w:t>)</w:t>
      </w:r>
      <w:r w:rsidR="00CF3317" w:rsidRPr="00CF3317">
        <w:rPr>
          <w:rFonts w:eastAsiaTheme="minorHAnsi"/>
          <w:b/>
          <w:bCs/>
          <w:color w:val="000000"/>
        </w:rPr>
        <w:t xml:space="preserve"> -- </w:t>
      </w:r>
      <w:r w:rsidRPr="00CF3317">
        <w:rPr>
          <w:rFonts w:eastAsiaTheme="minorHAnsi"/>
          <w:bCs/>
          <w:color w:val="000000"/>
        </w:rPr>
        <w:t>The Network administered by the agent is converted to a random networ</w:t>
      </w:r>
      <w:r w:rsidR="006647F2" w:rsidRPr="00CF3317">
        <w:rPr>
          <w:rFonts w:eastAsiaTheme="minorHAnsi"/>
          <w:bCs/>
          <w:color w:val="000000"/>
        </w:rPr>
        <w:t>k. The new mean degree of the network is determined by the value of the first expression, and the maximum degree allowed is determined by the value of ther second expression.</w:t>
      </w:r>
    </w:p>
    <w:p w14:paraId="614F198D" w14:textId="3F1A9F07" w:rsidR="0065633C" w:rsidRDefault="0065633C" w:rsidP="001F6E35">
      <w:pPr>
        <w:pStyle w:val="Heading2"/>
      </w:pPr>
    </w:p>
    <w:p w14:paraId="54287FAD" w14:textId="114130F9" w:rsidR="00FB1598" w:rsidRDefault="00FB1598" w:rsidP="00FB1598">
      <w:pPr>
        <w:pStyle w:val="Heading2"/>
      </w:pPr>
      <w:bookmarkStart w:id="97" w:name="_Import_Actions"/>
      <w:bookmarkStart w:id="98" w:name="_Toc27037390"/>
      <w:bookmarkEnd w:id="97"/>
      <w:r>
        <w:t>I</w:t>
      </w:r>
      <w:r w:rsidR="00FD4462">
        <w:t xml:space="preserve">mport </w:t>
      </w:r>
      <w:r>
        <w:t>Actions</w:t>
      </w:r>
      <w:bookmarkEnd w:id="98"/>
    </w:p>
    <w:p w14:paraId="30B6FD52" w14:textId="041840B1" w:rsidR="00FB1598" w:rsidRDefault="00FB1598" w:rsidP="00FB1598"/>
    <w:p w14:paraId="79088CAE" w14:textId="464A19FB" w:rsidR="00B36A19" w:rsidRDefault="00B36A19" w:rsidP="00B36A19">
      <w:r>
        <w:t xml:space="preserve">The following action has a special effect when performed by the </w:t>
      </w:r>
      <w:hyperlink w:anchor="_The_Import_Agent" w:history="1">
        <w:r w:rsidR="00F13C18">
          <w:rPr>
            <w:rStyle w:val="Hyperlink"/>
            <w:i/>
          </w:rPr>
          <w:t>Import Agent</w:t>
        </w:r>
      </w:hyperlink>
      <w:r>
        <w:t>.</w:t>
      </w:r>
    </w:p>
    <w:p w14:paraId="2B3E6C8A" w14:textId="77777777" w:rsidR="00B36A19" w:rsidRDefault="00B36A19" w:rsidP="00B36A19"/>
    <w:p w14:paraId="14D6A90A" w14:textId="3AAAC996" w:rsidR="00B36A19" w:rsidRDefault="00B36A19" w:rsidP="00364C73">
      <w:pPr>
        <w:pStyle w:val="ListParagraph"/>
        <w:numPr>
          <w:ilvl w:val="0"/>
          <w:numId w:val="66"/>
        </w:numPr>
      </w:pPr>
      <w:r w:rsidRPr="00B36A19">
        <w:rPr>
          <w:b/>
        </w:rPr>
        <w:t>set_trans(</w:t>
      </w:r>
      <w:r w:rsidR="00160207">
        <w:rPr>
          <w:b/>
        </w:rPr>
        <w:t>Condition</w:t>
      </w:r>
      <w:r w:rsidRPr="00B36A19">
        <w:rPr>
          <w:b/>
        </w:rPr>
        <w:t>,</w:t>
      </w:r>
      <w:r w:rsidRPr="00B36A19">
        <w:rPr>
          <w:b/>
          <w:i/>
        </w:rPr>
        <w:t>Expression</w:t>
      </w:r>
      <w:r w:rsidRPr="00B36A19">
        <w:rPr>
          <w:b/>
        </w:rPr>
        <w:t xml:space="preserve">) -- </w:t>
      </w:r>
      <w:r w:rsidRPr="00B36A19">
        <w:rPr>
          <w:bCs/>
        </w:rPr>
        <w:t xml:space="preserve">If the agent is a meta-agent, the transmissibility of the named </w:t>
      </w:r>
      <w:r w:rsidR="00160207">
        <w:rPr>
          <w:bCs/>
        </w:rPr>
        <w:t>Condition</w:t>
      </w:r>
      <w:r w:rsidRPr="00B36A19">
        <w:rPr>
          <w:bCs/>
        </w:rPr>
        <w:t xml:space="preserve"> is changed to the value of the expression.</w:t>
      </w:r>
    </w:p>
    <w:p w14:paraId="317687A4" w14:textId="77777777" w:rsidR="00B36A19" w:rsidRDefault="00B36A19" w:rsidP="00FB1598"/>
    <w:p w14:paraId="7720F4B9" w14:textId="042005D5" w:rsidR="00FB1598" w:rsidRDefault="00FB1598" w:rsidP="00FB1598">
      <w:r>
        <w:lastRenderedPageBreak/>
        <w:t xml:space="preserve">Some actions can only be performed by the </w:t>
      </w:r>
      <w:hyperlink w:anchor="_The_Import_Agent" w:history="1">
        <w:r w:rsidR="00F13C18">
          <w:rPr>
            <w:rStyle w:val="Hyperlink"/>
            <w:i/>
          </w:rPr>
          <w:t>Import Agent</w:t>
        </w:r>
      </w:hyperlink>
      <w:r>
        <w:t>.  If the following actions are invoked by other agents, they have no effect.</w:t>
      </w:r>
    </w:p>
    <w:p w14:paraId="4BDF0938" w14:textId="77777777" w:rsidR="00FB1598" w:rsidRDefault="00FB1598" w:rsidP="00FB1598">
      <w:pPr>
        <w:rPr>
          <w:rFonts w:eastAsiaTheme="minorHAnsi"/>
        </w:rPr>
      </w:pPr>
    </w:p>
    <w:p w14:paraId="00CA5962" w14:textId="4FA9BB78" w:rsidR="00FB1598" w:rsidRDefault="00FB1598" w:rsidP="00364C73">
      <w:pPr>
        <w:pStyle w:val="ListParagraph"/>
        <w:numPr>
          <w:ilvl w:val="0"/>
          <w:numId w:val="60"/>
        </w:numPr>
        <w:rPr>
          <w:rFonts w:eastAsiaTheme="minorHAnsi"/>
        </w:rPr>
      </w:pPr>
      <w:r>
        <w:rPr>
          <w:rFonts w:eastAsiaTheme="minorHAnsi"/>
          <w:b/>
        </w:rPr>
        <w:t>import_</w:t>
      </w:r>
      <w:r w:rsidR="00AC23E4">
        <w:rPr>
          <w:rFonts w:eastAsiaTheme="minorHAnsi"/>
          <w:b/>
        </w:rPr>
        <w:t>count</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number of susceptible agents for exposure.  </w:t>
      </w:r>
    </w:p>
    <w:p w14:paraId="07232617" w14:textId="7FC42972" w:rsidR="008A6AB1" w:rsidRDefault="00FB1598" w:rsidP="00364C73">
      <w:pPr>
        <w:pStyle w:val="ListParagraph"/>
        <w:numPr>
          <w:ilvl w:val="0"/>
          <w:numId w:val="60"/>
        </w:numPr>
        <w:rPr>
          <w:rFonts w:eastAsiaTheme="minorHAnsi"/>
        </w:rPr>
      </w:pPr>
      <w:r>
        <w:rPr>
          <w:rFonts w:eastAsiaTheme="minorHAnsi"/>
          <w:b/>
        </w:rPr>
        <w:t>import_per_capita(</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fraction of susceptible agents for exposure.  </w:t>
      </w:r>
    </w:p>
    <w:p w14:paraId="2377099B" w14:textId="77777777" w:rsidR="00CE3493" w:rsidRPr="00CE3493" w:rsidRDefault="00CE3493" w:rsidP="00CE3493">
      <w:pPr>
        <w:rPr>
          <w:rFonts w:eastAsiaTheme="minorHAnsi"/>
        </w:rPr>
      </w:pPr>
    </w:p>
    <w:p w14:paraId="733DB243" w14:textId="69F01556" w:rsidR="00FB1598" w:rsidRPr="00CE3493" w:rsidRDefault="00FB1598" w:rsidP="00364C73">
      <w:pPr>
        <w:pStyle w:val="ListParagraph"/>
        <w:numPr>
          <w:ilvl w:val="0"/>
          <w:numId w:val="60"/>
        </w:numPr>
        <w:rPr>
          <w:rFonts w:eastAsiaTheme="minorHAnsi"/>
        </w:rPr>
      </w:pPr>
      <w:r>
        <w:rPr>
          <w:rFonts w:eastAsiaTheme="minorHAnsi"/>
          <w:b/>
        </w:rPr>
        <w:t>import_age</w:t>
      </w:r>
      <w:r w:rsidR="00D3487B">
        <w:rPr>
          <w:rFonts w:eastAsiaTheme="minorHAnsi"/>
          <w:b/>
        </w:rPr>
        <w:t>s</w:t>
      </w:r>
      <w:r>
        <w:rPr>
          <w:rFonts w:eastAsiaTheme="minorHAnsi"/>
          <w:b/>
        </w:rPr>
        <w:t>(lower, upper</w:t>
      </w:r>
      <w:r w:rsidRPr="00A06091">
        <w:rPr>
          <w:rFonts w:eastAsiaTheme="minorHAnsi"/>
          <w:b/>
        </w:rPr>
        <w:t>)</w:t>
      </w:r>
      <w:r>
        <w:rPr>
          <w:rFonts w:eastAsiaTheme="minorHAnsi"/>
          <w:b/>
        </w:rPr>
        <w:t xml:space="preserve"> -- </w:t>
      </w:r>
      <w:r>
        <w:rPr>
          <w:rFonts w:eastAsiaTheme="minorHAnsi"/>
        </w:rPr>
        <w:t>The exposed agents all have age at least lower and less than or equal to upper.</w:t>
      </w:r>
    </w:p>
    <w:p w14:paraId="6FACE571" w14:textId="56EB07C0" w:rsidR="00C13138" w:rsidRDefault="00C13138" w:rsidP="00FB1598">
      <w:pPr>
        <w:rPr>
          <w:rFonts w:eastAsiaTheme="minorHAnsi"/>
        </w:rPr>
      </w:pPr>
    </w:p>
    <w:p w14:paraId="11953994" w14:textId="3A5F47E4" w:rsidR="00C13138" w:rsidRPr="00CE3493" w:rsidRDefault="00C13138" w:rsidP="00364C73">
      <w:pPr>
        <w:pStyle w:val="ListParagraph"/>
        <w:numPr>
          <w:ilvl w:val="0"/>
          <w:numId w:val="60"/>
        </w:numPr>
        <w:rPr>
          <w:rFonts w:eastAsiaTheme="minorHAnsi"/>
          <w:b/>
        </w:rPr>
      </w:pPr>
      <w:r>
        <w:rPr>
          <w:rFonts w:eastAsiaTheme="minorHAnsi"/>
          <w:b/>
        </w:rPr>
        <w:t>import_list(ListExpression</w:t>
      </w:r>
      <w:r w:rsidRPr="00A06091">
        <w:rPr>
          <w:rFonts w:eastAsiaTheme="minorHAnsi"/>
          <w:b/>
        </w:rPr>
        <w:t>)</w:t>
      </w:r>
      <w:r>
        <w:rPr>
          <w:rFonts w:eastAsiaTheme="minorHAnsi"/>
          <w:b/>
        </w:rPr>
        <w:t xml:space="preserve"> -- </w:t>
      </w:r>
      <w:r>
        <w:rPr>
          <w:rFonts w:eastAsiaTheme="minorHAnsi"/>
        </w:rPr>
        <w:t xml:space="preserve">The agents with id's on the list will be exposed exposed. </w:t>
      </w:r>
      <w:r w:rsidRPr="00CE3493">
        <w:rPr>
          <w:rFonts w:eastAsiaTheme="minorHAnsi"/>
          <w:b/>
        </w:rPr>
        <w:t>Note:</w:t>
      </w:r>
      <w:r w:rsidRPr="00CE3493">
        <w:rPr>
          <w:rFonts w:eastAsiaTheme="minorHAnsi"/>
        </w:rPr>
        <w:t xml:space="preserve"> if there is an import_list rule for a given state, it overrides any other import rules for that state.</w:t>
      </w:r>
    </w:p>
    <w:p w14:paraId="519E5BD8" w14:textId="77777777" w:rsidR="00FB1598" w:rsidRDefault="00FB1598" w:rsidP="00FB1598">
      <w:pPr>
        <w:rPr>
          <w:rFonts w:eastAsiaTheme="minorHAnsi"/>
        </w:rPr>
      </w:pPr>
    </w:p>
    <w:p w14:paraId="59CAFDB8" w14:textId="48E9B8AA" w:rsidR="00FB1598" w:rsidRDefault="00FB1598" w:rsidP="00364C73">
      <w:pPr>
        <w:pStyle w:val="ListParagraph"/>
        <w:numPr>
          <w:ilvl w:val="0"/>
          <w:numId w:val="60"/>
        </w:numPr>
        <w:rPr>
          <w:rFonts w:eastAsiaTheme="minorHAnsi"/>
        </w:rPr>
      </w:pPr>
      <w:r>
        <w:rPr>
          <w:rFonts w:eastAsiaTheme="minorHAnsi"/>
          <w:b/>
        </w:rPr>
        <w:t>import_location(</w:t>
      </w:r>
      <w:r w:rsidRPr="00A06091">
        <w:rPr>
          <w:rFonts w:eastAsiaTheme="minorHAnsi"/>
          <w:b/>
        </w:rPr>
        <w:t>Expression</w:t>
      </w:r>
      <w:r>
        <w:rPr>
          <w:rFonts w:eastAsiaTheme="minorHAnsi"/>
          <w:b/>
        </w:rPr>
        <w:t>1, Expression2, Expression3</w:t>
      </w:r>
      <w:r w:rsidRPr="00A06091">
        <w:rPr>
          <w:rFonts w:eastAsiaTheme="minorHAnsi"/>
          <w:b/>
        </w:rPr>
        <w:t>)</w:t>
      </w:r>
      <w:r>
        <w:rPr>
          <w:rFonts w:eastAsiaTheme="minorHAnsi"/>
          <w:b/>
        </w:rPr>
        <w:t xml:space="preserve"> -- </w:t>
      </w:r>
      <w:r>
        <w:rPr>
          <w:rFonts w:eastAsiaTheme="minorHAnsi"/>
        </w:rPr>
        <w:t xml:space="preserve">The exposed agents all have households near a specific latitude and longitude. </w:t>
      </w:r>
      <w:r w:rsidRPr="00CB0AFC">
        <w:rPr>
          <w:rFonts w:eastAsiaTheme="minorHAnsi"/>
        </w:rPr>
        <w:t xml:space="preserve">The </w:t>
      </w:r>
      <w:r>
        <w:rPr>
          <w:rFonts w:eastAsiaTheme="minorHAnsi"/>
        </w:rPr>
        <w:t xml:space="preserve">latitude is the value of the first </w:t>
      </w:r>
      <w:r w:rsidRPr="00CB0AFC">
        <w:rPr>
          <w:rFonts w:eastAsiaTheme="minorHAnsi"/>
        </w:rPr>
        <w:t>expression</w:t>
      </w:r>
      <w:r>
        <w:rPr>
          <w:rFonts w:eastAsiaTheme="minorHAnsi"/>
        </w:rPr>
        <w:t>, the longitude is the value of the second expression, and the radius is the value of the third expression.</w:t>
      </w:r>
      <w:r>
        <w:rPr>
          <w:rFonts w:eastAsiaTheme="minorHAnsi"/>
          <w:b/>
        </w:rPr>
        <w:t xml:space="preserve"> </w:t>
      </w:r>
    </w:p>
    <w:p w14:paraId="495E4080" w14:textId="77777777" w:rsidR="00CE3493" w:rsidRPr="00CE3493" w:rsidRDefault="00CE3493" w:rsidP="00CE3493">
      <w:pPr>
        <w:rPr>
          <w:rFonts w:eastAsiaTheme="minorHAnsi"/>
        </w:rPr>
      </w:pPr>
    </w:p>
    <w:p w14:paraId="500A8732" w14:textId="09B36D82" w:rsidR="002A5CB0" w:rsidRDefault="00FB1598" w:rsidP="00364C73">
      <w:pPr>
        <w:pStyle w:val="ListParagraph"/>
        <w:numPr>
          <w:ilvl w:val="0"/>
          <w:numId w:val="60"/>
        </w:numPr>
        <w:rPr>
          <w:rFonts w:eastAsiaTheme="minorHAnsi"/>
        </w:rPr>
      </w:pPr>
      <w:r>
        <w:rPr>
          <w:rFonts w:eastAsiaTheme="minorHAnsi"/>
          <w:b/>
        </w:rPr>
        <w:t>import</w:t>
      </w:r>
      <w:r w:rsidR="00D3487B">
        <w:rPr>
          <w:rFonts w:eastAsiaTheme="minorHAnsi"/>
          <w:b/>
        </w:rPr>
        <w:t>_census_tracts</w:t>
      </w:r>
      <w:r>
        <w:rPr>
          <w:rFonts w:eastAsiaTheme="minorHAnsi"/>
          <w:b/>
        </w:rPr>
        <w:t>(N</w:t>
      </w:r>
      <w:r w:rsidRPr="00A06091">
        <w:rPr>
          <w:rFonts w:eastAsiaTheme="minorHAnsi"/>
          <w:b/>
        </w:rPr>
        <w:t>)</w:t>
      </w:r>
      <w:r>
        <w:rPr>
          <w:rFonts w:eastAsiaTheme="minorHAnsi"/>
          <w:b/>
        </w:rPr>
        <w:t xml:space="preserve"> -- </w:t>
      </w:r>
      <w:r>
        <w:rPr>
          <w:rFonts w:eastAsiaTheme="minorHAnsi"/>
        </w:rPr>
        <w:t>The exposed agents all have households within the region defined by administrative code N</w:t>
      </w:r>
      <w:r w:rsidR="00D3487B">
        <w:rPr>
          <w:rFonts w:eastAsiaTheme="minorHAnsi"/>
        </w:rPr>
        <w:t>, where N is an</w:t>
      </w:r>
      <w:r>
        <w:rPr>
          <w:rFonts w:eastAsiaTheme="minorHAnsi"/>
        </w:rPr>
        <w:t xml:space="preserve"> 11</w:t>
      </w:r>
      <w:r w:rsidR="00D3487B">
        <w:rPr>
          <w:rFonts w:eastAsiaTheme="minorHAnsi"/>
        </w:rPr>
        <w:t>-</w:t>
      </w:r>
      <w:r>
        <w:rPr>
          <w:rFonts w:eastAsiaTheme="minorHAnsi"/>
        </w:rPr>
        <w:t>digit FIPS code</w:t>
      </w:r>
      <w:r w:rsidR="00D3487B">
        <w:rPr>
          <w:rFonts w:eastAsiaTheme="minorHAnsi"/>
        </w:rPr>
        <w:t xml:space="preserve"> for a census tract</w:t>
      </w:r>
      <w:r>
        <w:rPr>
          <w:rFonts w:eastAsiaTheme="minorHAnsi"/>
        </w:rPr>
        <w:t>.</w:t>
      </w:r>
      <w:r>
        <w:rPr>
          <w:rFonts w:eastAsiaTheme="minorHAnsi"/>
          <w:b/>
        </w:rPr>
        <w:t xml:space="preserve"> </w:t>
      </w:r>
    </w:p>
    <w:p w14:paraId="437CB93E" w14:textId="77777777" w:rsidR="00CE3493" w:rsidRPr="00CE3493" w:rsidRDefault="00CE3493" w:rsidP="00CE3493">
      <w:pPr>
        <w:rPr>
          <w:rFonts w:eastAsiaTheme="minorHAnsi"/>
        </w:rPr>
      </w:pPr>
    </w:p>
    <w:p w14:paraId="32C874BB" w14:textId="627E7FC6" w:rsidR="002A5CB0" w:rsidRDefault="002A5CB0" w:rsidP="00364C73">
      <w:pPr>
        <w:pStyle w:val="ListParagraph"/>
        <w:numPr>
          <w:ilvl w:val="0"/>
          <w:numId w:val="60"/>
        </w:numPr>
        <w:rPr>
          <w:rFonts w:eastAsiaTheme="minorHAnsi"/>
        </w:rPr>
      </w:pPr>
      <w:r>
        <w:rPr>
          <w:rFonts w:eastAsiaTheme="minorHAnsi"/>
          <w:b/>
        </w:rPr>
        <w:t>count_all_import_attempts(</w:t>
      </w:r>
      <w:r w:rsidRPr="00A06091">
        <w:rPr>
          <w:rFonts w:eastAsiaTheme="minorHAnsi"/>
          <w:b/>
        </w:rPr>
        <w:t>)</w:t>
      </w:r>
      <w:r>
        <w:rPr>
          <w:rFonts w:eastAsiaTheme="minorHAnsi"/>
          <w:b/>
        </w:rPr>
        <w:t xml:space="preserve"> -- </w:t>
      </w:r>
      <w:r>
        <w:rPr>
          <w:rFonts w:eastAsiaTheme="minorHAnsi"/>
        </w:rPr>
        <w:t xml:space="preserve">This action changes the number of individuals are who selected for exposure if the </w:t>
      </w:r>
      <w:r>
        <w:rPr>
          <w:rFonts w:eastAsiaTheme="minorHAnsi"/>
          <w:b/>
        </w:rPr>
        <w:t xml:space="preserve">import_count() </w:t>
      </w:r>
      <w:r w:rsidRPr="002A5CB0">
        <w:rPr>
          <w:rFonts w:eastAsiaTheme="minorHAnsi"/>
        </w:rPr>
        <w:t>action is in effect.</w:t>
      </w:r>
    </w:p>
    <w:p w14:paraId="29F8BA61" w14:textId="4612E0D9" w:rsidR="00CE3493" w:rsidRPr="00CE3493" w:rsidRDefault="00CE3493" w:rsidP="00CE3493">
      <w:pPr>
        <w:rPr>
          <w:rFonts w:eastAsiaTheme="minorHAnsi"/>
        </w:rPr>
      </w:pPr>
    </w:p>
    <w:p w14:paraId="5D48B4DB" w14:textId="789C7BE3" w:rsidR="00CE3493" w:rsidRPr="00CE3493" w:rsidRDefault="00CE3493" w:rsidP="00CE3493">
      <w:pPr>
        <w:rPr>
          <w:rFonts w:eastAsiaTheme="minorHAnsi"/>
        </w:rPr>
      </w:pPr>
      <w:r>
        <w:rPr>
          <w:rFonts w:eastAsiaTheme="minorHAnsi"/>
        </w:rPr>
        <w:t xml:space="preserve">These actions are explained in more detail in </w:t>
      </w:r>
      <w:hyperlink w:anchor="_Chapter_8:_Transmission" w:history="1">
        <w:r w:rsidRPr="00CE3493">
          <w:rPr>
            <w:rStyle w:val="Hyperlink"/>
            <w:rFonts w:eastAsiaTheme="minorHAnsi"/>
          </w:rPr>
          <w:t>Chapter 8</w:t>
        </w:r>
      </w:hyperlink>
      <w:r>
        <w:rPr>
          <w:rFonts w:eastAsiaTheme="minorHAnsi"/>
        </w:rPr>
        <w:t>.</w:t>
      </w:r>
    </w:p>
    <w:p w14:paraId="18D3DC9E" w14:textId="77777777" w:rsidR="002A5CB0" w:rsidRDefault="002A5CB0" w:rsidP="002A5CB0">
      <w:pPr>
        <w:rPr>
          <w:rFonts w:eastAsiaTheme="minorHAnsi"/>
        </w:rPr>
      </w:pPr>
    </w:p>
    <w:p w14:paraId="04859A88" w14:textId="7562D9D5" w:rsidR="00355BE2" w:rsidRDefault="007A2167" w:rsidP="001F6E35">
      <w:pPr>
        <w:pStyle w:val="Heading2"/>
      </w:pPr>
      <w:bookmarkStart w:id="99" w:name="_Toc27037391"/>
      <w:r>
        <w:t>Wait</w:t>
      </w:r>
      <w:r w:rsidR="00355BE2">
        <w:t xml:space="preserve"> Rules</w:t>
      </w:r>
      <w:bookmarkEnd w:id="99"/>
    </w:p>
    <w:p w14:paraId="0DF4A9A2" w14:textId="77777777" w:rsidR="0055319D" w:rsidRDefault="0055319D" w:rsidP="0055319D"/>
    <w:p w14:paraId="7E1C72BB" w14:textId="61D15536" w:rsidR="0055319D" w:rsidRDefault="00416301" w:rsidP="0055319D">
      <w:r>
        <w:t xml:space="preserve">Whenever an agent enters a State, FRED determines how long the agent should wait in that State before the Transition Rules are applied to select the next state. The wait time for each State is defined through </w:t>
      </w:r>
      <w:r w:rsidR="007A2167">
        <w:t>Wait</w:t>
      </w:r>
      <w:r>
        <w:t xml:space="preserve"> Rules that have the following two forms:</w:t>
      </w:r>
    </w:p>
    <w:p w14:paraId="5D12B9C4" w14:textId="326D7DB4" w:rsidR="00416301" w:rsidRDefault="00416301" w:rsidP="0055319D"/>
    <w:p w14:paraId="720BC582" w14:textId="52206C58" w:rsidR="00416301" w:rsidRPr="00416301" w:rsidRDefault="00416301" w:rsidP="00416301">
      <w:pPr>
        <w:rPr>
          <w:b/>
        </w:rPr>
      </w:pPr>
      <w:r>
        <w:rPr>
          <w:b/>
        </w:rPr>
        <w:tab/>
      </w:r>
      <w:r w:rsidRPr="00416301">
        <w:rPr>
          <w:b/>
        </w:rPr>
        <w:t xml:space="preserve">if </w:t>
      </w:r>
      <w:r w:rsidR="004F6D66">
        <w:rPr>
          <w:b/>
        </w:rPr>
        <w:t>state</w:t>
      </w:r>
      <w:r w:rsidRPr="00416301">
        <w:rPr>
          <w:b/>
        </w:rPr>
        <w:t>(</w:t>
      </w:r>
      <w:r w:rsidR="00160207">
        <w:rPr>
          <w:b/>
        </w:rPr>
        <w:t>Condition</w:t>
      </w:r>
      <w:r w:rsidRPr="00416301">
        <w:rPr>
          <w:b/>
        </w:rPr>
        <w:t>,State) then wait(</w:t>
      </w:r>
      <w:r w:rsidR="007A2167" w:rsidRPr="007A2167">
        <w:rPr>
          <w:b/>
          <w:i/>
          <w:iCs/>
        </w:rPr>
        <w:t>Wait</w:t>
      </w:r>
      <w:r w:rsidRPr="007A2167">
        <w:rPr>
          <w:b/>
          <w:i/>
          <w:iCs/>
        </w:rPr>
        <w:t>E</w:t>
      </w:r>
      <w:r w:rsidRPr="00416301">
        <w:rPr>
          <w:b/>
          <w:i/>
        </w:rPr>
        <w:t>xpression</w:t>
      </w:r>
      <w:r w:rsidRPr="00416301">
        <w:rPr>
          <w:b/>
        </w:rPr>
        <w:t>)</w:t>
      </w:r>
    </w:p>
    <w:p w14:paraId="1101183E" w14:textId="17E2D51C" w:rsidR="00416301" w:rsidRDefault="00416301" w:rsidP="0055319D">
      <w:pPr>
        <w:rPr>
          <w:b/>
        </w:rPr>
      </w:pPr>
    </w:p>
    <w:p w14:paraId="7416467F" w14:textId="547D5C02" w:rsidR="00416301" w:rsidRDefault="007A2167" w:rsidP="0055319D">
      <w:r>
        <w:t>One f</w:t>
      </w:r>
      <w:r w:rsidR="00416301">
        <w:t xml:space="preserve">orm </w:t>
      </w:r>
      <w:r>
        <w:t xml:space="preserve">of WaitExpression </w:t>
      </w:r>
      <w:r w:rsidR="00416301">
        <w:t>specifies a duration (</w:t>
      </w:r>
      <w:r w:rsidR="00416301" w:rsidRPr="005D7C4B">
        <w:rPr>
          <w:b/>
        </w:rPr>
        <w:t>in hours</w:t>
      </w:r>
      <w:r w:rsidR="00416301">
        <w:t>) for how long to wait until transition decisions are made.  Some examples:</w:t>
      </w:r>
    </w:p>
    <w:p w14:paraId="2497C153" w14:textId="77777777" w:rsidR="00416301" w:rsidRDefault="00416301" w:rsidP="0055319D"/>
    <w:p w14:paraId="3A6F4960" w14:textId="51D71479" w:rsidR="00416301" w:rsidRPr="00F075F7" w:rsidRDefault="00416301" w:rsidP="00F075F7">
      <w:pPr>
        <w:rPr>
          <w:b/>
        </w:rPr>
      </w:pPr>
      <w:r w:rsidRPr="00416301">
        <w:rPr>
          <w:b/>
        </w:rPr>
        <w:t xml:space="preserve">if </w:t>
      </w:r>
      <w:r w:rsidR="004F6D66">
        <w:rPr>
          <w:b/>
        </w:rPr>
        <w:t>state</w:t>
      </w:r>
      <w:r w:rsidRPr="00416301">
        <w:rPr>
          <w:b/>
        </w:rPr>
        <w:t>(</w:t>
      </w:r>
      <w:r w:rsidR="00160207">
        <w:rPr>
          <w:b/>
        </w:rPr>
        <w:t>Condition</w:t>
      </w:r>
      <w:r w:rsidRPr="00416301">
        <w:rPr>
          <w:b/>
        </w:rPr>
        <w:t>,State) then wait(</w:t>
      </w:r>
      <w:r>
        <w:rPr>
          <w:b/>
        </w:rPr>
        <w:t>1</w:t>
      </w:r>
      <w:r w:rsidRPr="00416301">
        <w:rPr>
          <w:b/>
        </w:rPr>
        <w:t>)</w:t>
      </w:r>
      <w:r w:rsidR="00F075F7">
        <w:rPr>
          <w:b/>
        </w:rPr>
        <w:t xml:space="preserve"> -- </w:t>
      </w:r>
      <w:r>
        <w:t>Wait 1 hour</w:t>
      </w:r>
    </w:p>
    <w:p w14:paraId="7E4BF165" w14:textId="77777777" w:rsidR="00416301" w:rsidRDefault="00416301" w:rsidP="00416301">
      <w:pPr>
        <w:rPr>
          <w:b/>
        </w:rPr>
      </w:pPr>
    </w:p>
    <w:p w14:paraId="2E4CFA67" w14:textId="3232CD9C" w:rsidR="00416301" w:rsidRPr="00F075F7" w:rsidRDefault="00416301" w:rsidP="00F075F7">
      <w:pPr>
        <w:rPr>
          <w:b/>
        </w:rPr>
      </w:pPr>
      <w:r w:rsidRPr="00416301">
        <w:rPr>
          <w:b/>
        </w:rPr>
        <w:t xml:space="preserve">if </w:t>
      </w:r>
      <w:r w:rsidR="004F6D66">
        <w:rPr>
          <w:b/>
        </w:rPr>
        <w:t>state</w:t>
      </w:r>
      <w:r w:rsidRPr="00416301">
        <w:rPr>
          <w:b/>
        </w:rPr>
        <w:t>(</w:t>
      </w:r>
      <w:r w:rsidR="00160207">
        <w:rPr>
          <w:b/>
        </w:rPr>
        <w:t>Condition</w:t>
      </w:r>
      <w:r w:rsidRPr="00416301">
        <w:rPr>
          <w:b/>
        </w:rPr>
        <w:t>,State) then wait(</w:t>
      </w:r>
      <w:r>
        <w:rPr>
          <w:b/>
        </w:rPr>
        <w:t>0</w:t>
      </w:r>
      <w:r w:rsidRPr="00416301">
        <w:rPr>
          <w:b/>
        </w:rPr>
        <w:t>)</w:t>
      </w:r>
      <w:r w:rsidR="00F075F7">
        <w:rPr>
          <w:b/>
        </w:rPr>
        <w:t xml:space="preserve"> -- </w:t>
      </w:r>
      <w:r>
        <w:t>Apply Transition Rules immediately.</w:t>
      </w:r>
      <w:r w:rsidR="005D7C4B">
        <w:t xml:space="preserve"> </w:t>
      </w:r>
      <w:r w:rsidR="005D7C4B" w:rsidRPr="00605E64">
        <w:t xml:space="preserve">Transient states </w:t>
      </w:r>
      <w:r w:rsidR="005D7C4B">
        <w:t xml:space="preserve">with zero </w:t>
      </w:r>
      <w:r w:rsidR="009F7EB0">
        <w:t>wait times</w:t>
      </w:r>
      <w:r w:rsidR="005D7C4B">
        <w:t xml:space="preserve"> </w:t>
      </w:r>
      <w:r w:rsidR="005D7C4B" w:rsidRPr="00605E64">
        <w:t xml:space="preserve">are often useful, since they can </w:t>
      </w:r>
      <w:r w:rsidR="00F60952">
        <w:t>cause</w:t>
      </w:r>
      <w:r w:rsidR="005D7C4B" w:rsidRPr="00605E64">
        <w:t xml:space="preserve"> </w:t>
      </w:r>
      <w:r w:rsidR="00D31F5E">
        <w:t>action</w:t>
      </w:r>
      <w:r w:rsidR="005D7C4B" w:rsidRPr="00605E64">
        <w:t xml:space="preserve">s that change the agent's other </w:t>
      </w:r>
      <w:r w:rsidR="00160207">
        <w:t>Condition</w:t>
      </w:r>
      <w:r w:rsidR="005D7C4B" w:rsidRPr="00605E64">
        <w:t>s, or they can serve as decision points that separate the state trajectories of agents based on their properties.</w:t>
      </w:r>
    </w:p>
    <w:p w14:paraId="084B2569" w14:textId="77777777" w:rsidR="00416301" w:rsidRDefault="00416301" w:rsidP="00416301">
      <w:pPr>
        <w:rPr>
          <w:b/>
        </w:rPr>
      </w:pPr>
    </w:p>
    <w:p w14:paraId="43FA6F4D" w14:textId="334D1ADA" w:rsidR="00416301" w:rsidRPr="00F075F7" w:rsidRDefault="00416301" w:rsidP="00F075F7">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F075F7">
        <w:rPr>
          <w:b/>
        </w:rPr>
        <w:t xml:space="preserve"> -- </w:t>
      </w:r>
      <w:r>
        <w:t>Wait indefinitely.</w:t>
      </w:r>
    </w:p>
    <w:p w14:paraId="246A69B2" w14:textId="5BA5EA3F" w:rsidR="0055319D" w:rsidRDefault="0055319D" w:rsidP="0055319D"/>
    <w:p w14:paraId="0718617C" w14:textId="208979C5" w:rsidR="00416301" w:rsidRDefault="00AA197B" w:rsidP="0055319D">
      <w:r>
        <w:t>Any expression is permitted, so if the wait time should be drawn from a normal distribution with median 5.5 days and standard deviation of 2.0 days, you can say:</w:t>
      </w:r>
    </w:p>
    <w:p w14:paraId="7C2606C7" w14:textId="59DF0BCF" w:rsidR="00AA197B" w:rsidRDefault="00AA197B" w:rsidP="0055319D"/>
    <w:p w14:paraId="4882C248" w14:textId="56672210" w:rsidR="00416301" w:rsidRPr="00F075F7" w:rsidRDefault="00AA197B" w:rsidP="00F075F7">
      <w:pPr>
        <w:jc w:val="center"/>
        <w:rPr>
          <w:b/>
          <w:bCs/>
        </w:rPr>
      </w:pPr>
      <w:r w:rsidRPr="00F075F7">
        <w:rPr>
          <w:b/>
          <w:bCs/>
        </w:rPr>
        <w:t xml:space="preserve">if </w:t>
      </w:r>
      <w:r w:rsidR="004F6D66" w:rsidRPr="00F075F7">
        <w:rPr>
          <w:b/>
          <w:bCs/>
        </w:rPr>
        <w:t>state</w:t>
      </w:r>
      <w:r w:rsidRPr="00F075F7">
        <w:rPr>
          <w:b/>
          <w:bCs/>
        </w:rPr>
        <w:t>(</w:t>
      </w:r>
      <w:r w:rsidR="00160207">
        <w:rPr>
          <w:b/>
          <w:bCs/>
        </w:rPr>
        <w:t>Condition</w:t>
      </w:r>
      <w:r w:rsidRPr="00F075F7">
        <w:rPr>
          <w:b/>
          <w:bCs/>
        </w:rPr>
        <w:t>,State) then wait(24</w:t>
      </w:r>
      <w:r w:rsidR="00EC7B92" w:rsidRPr="00F075F7">
        <w:rPr>
          <w:b/>
          <w:bCs/>
        </w:rPr>
        <w:t xml:space="preserve"> * </w:t>
      </w:r>
      <w:r w:rsidRPr="00F075F7">
        <w:rPr>
          <w:b/>
          <w:bCs/>
        </w:rPr>
        <w:t>normal(5.5,</w:t>
      </w:r>
      <w:r w:rsidR="00F075F7">
        <w:rPr>
          <w:b/>
          <w:bCs/>
        </w:rPr>
        <w:t xml:space="preserve"> </w:t>
      </w:r>
      <w:r w:rsidRPr="00F075F7">
        <w:rPr>
          <w:b/>
          <w:bCs/>
        </w:rPr>
        <w:t>2.0)</w:t>
      </w:r>
      <w:r w:rsidR="00EC7B92" w:rsidRPr="00F075F7">
        <w:rPr>
          <w:b/>
          <w:bCs/>
        </w:rPr>
        <w:t xml:space="preserve"> </w:t>
      </w:r>
      <w:r w:rsidRPr="00F075F7">
        <w:rPr>
          <w:b/>
          <w:bCs/>
        </w:rPr>
        <w:t>)</w:t>
      </w:r>
    </w:p>
    <w:p w14:paraId="421D7110" w14:textId="7E87521E" w:rsidR="005D7C4B" w:rsidRDefault="005D7C4B" w:rsidP="0055319D"/>
    <w:p w14:paraId="77543916" w14:textId="00787F70" w:rsidR="005D7C4B" w:rsidRDefault="005D7C4B" w:rsidP="005D7C4B">
      <w:r>
        <w:t>State durations are often defined using statistical distributions, including those shown in the Table below:</w:t>
      </w:r>
    </w:p>
    <w:p w14:paraId="751EF188" w14:textId="77777777" w:rsidR="005D7C4B" w:rsidRPr="003617D6" w:rsidRDefault="005D7C4B" w:rsidP="005D7C4B"/>
    <w:p w14:paraId="3F24E804" w14:textId="6835C194" w:rsidR="005D7C4B" w:rsidRDefault="005D7C4B" w:rsidP="005D7C4B">
      <w:pPr>
        <w:pStyle w:val="Heading3"/>
      </w:pPr>
      <w:bookmarkStart w:id="100" w:name="_Toc27037392"/>
      <w:r>
        <w:t xml:space="preserve">Useful </w:t>
      </w:r>
      <w:r w:rsidRPr="00562259">
        <w:t>Distributions</w:t>
      </w:r>
      <w:r>
        <w:t xml:space="preserve"> for State Durations</w:t>
      </w:r>
      <w:bookmarkEnd w:id="100"/>
    </w:p>
    <w:p w14:paraId="05E5B3CE" w14:textId="77777777" w:rsidR="005D7C4B" w:rsidRPr="003617D6" w:rsidRDefault="005D7C4B" w:rsidP="005D7C4B"/>
    <w:tbl>
      <w:tblPr>
        <w:tblW w:w="0" w:type="auto"/>
        <w:tblCellMar>
          <w:left w:w="0" w:type="dxa"/>
          <w:right w:w="0" w:type="dxa"/>
        </w:tblCellMar>
        <w:tblLook w:val="0420" w:firstRow="1" w:lastRow="0" w:firstColumn="0" w:lastColumn="0" w:noHBand="0" w:noVBand="1"/>
      </w:tblPr>
      <w:tblGrid>
        <w:gridCol w:w="1348"/>
        <w:gridCol w:w="1701"/>
        <w:gridCol w:w="6579"/>
      </w:tblGrid>
      <w:tr w:rsidR="005D7C4B" w:rsidRPr="008E0E13" w14:paraId="5F494307"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582F8AD9" w14:textId="77777777" w:rsidR="005D7C4B" w:rsidRPr="003617D6" w:rsidRDefault="005D7C4B" w:rsidP="00BE06FA">
            <w:r w:rsidRPr="003617D6">
              <w:t>Distribution</w:t>
            </w:r>
          </w:p>
        </w:tc>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32EE9CB2" w14:textId="77777777" w:rsidR="005D7C4B" w:rsidRPr="003617D6" w:rsidRDefault="005D7C4B" w:rsidP="00BE06FA">
            <w:r w:rsidRPr="003617D6">
              <w:t>Parameters</w:t>
            </w:r>
          </w:p>
        </w:tc>
        <w:tc>
          <w:tcPr>
            <w:tcW w:w="0" w:type="auto"/>
            <w:tcBorders>
              <w:top w:val="single" w:sz="8" w:space="0" w:color="002060"/>
              <w:left w:val="single" w:sz="8" w:space="0" w:color="002060"/>
              <w:bottom w:val="single" w:sz="8" w:space="0" w:color="002060"/>
              <w:right w:val="single" w:sz="8" w:space="0" w:color="002060"/>
            </w:tcBorders>
            <w:shd w:val="clear" w:color="auto" w:fill="auto"/>
            <w:tcMar>
              <w:top w:w="72" w:type="dxa"/>
              <w:left w:w="144" w:type="dxa"/>
              <w:bottom w:w="72" w:type="dxa"/>
              <w:right w:w="144" w:type="dxa"/>
            </w:tcMar>
            <w:hideMark/>
          </w:tcPr>
          <w:p w14:paraId="06FE27CB" w14:textId="77777777" w:rsidR="005D7C4B" w:rsidRPr="003617D6" w:rsidRDefault="005D7C4B" w:rsidP="00BE06FA">
            <w:r w:rsidRPr="003617D6">
              <w:t>Use</w:t>
            </w:r>
          </w:p>
        </w:tc>
      </w:tr>
      <w:tr w:rsidR="005D7C4B" w:rsidRPr="008E0E13" w14:paraId="275612D0"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189D4ACC" w14:textId="5ECCE122" w:rsidR="005D7C4B" w:rsidRPr="003617D6" w:rsidRDefault="005D7C4B" w:rsidP="00BE06FA"/>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654B331F" w14:textId="0EE73CCA" w:rsidR="005D7C4B" w:rsidRPr="003617D6" w:rsidRDefault="005D7C4B" w:rsidP="00BE06FA">
            <w:r>
              <w:t>number</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tcPr>
          <w:p w14:paraId="10F52340" w14:textId="77777777" w:rsidR="005D7C4B" w:rsidRPr="003617D6" w:rsidRDefault="005D7C4B" w:rsidP="00BE06FA">
            <w:r>
              <w:t>Activities with a fixed duration, e.g. attending a class.</w:t>
            </w:r>
          </w:p>
        </w:tc>
      </w:tr>
      <w:tr w:rsidR="005D7C4B" w:rsidRPr="008E0E13" w14:paraId="43BD5DAE"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C1C70C2" w14:textId="77777777" w:rsidR="005D7C4B" w:rsidRPr="003617D6" w:rsidRDefault="005D7C4B" w:rsidP="00BE06FA">
            <w:r w:rsidRPr="003617D6">
              <w:t>normal</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5A1E88FC" w14:textId="77777777" w:rsidR="005D7C4B" w:rsidRPr="003617D6" w:rsidRDefault="005D7C4B" w:rsidP="00BE06FA">
            <w:r w:rsidRPr="003617D6">
              <w:t>mean, std</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607A0276" w14:textId="77777777" w:rsidR="005D7C4B" w:rsidRPr="003617D6" w:rsidRDefault="005D7C4B" w:rsidP="00BE06FA">
            <w:r>
              <w:t>Activities p</w:t>
            </w:r>
            <w:r w:rsidRPr="003617D6">
              <w:t>roduced by many small effects acting additively and independently</w:t>
            </w:r>
            <w:r>
              <w:t xml:space="preserve">, </w:t>
            </w:r>
            <w:r w:rsidRPr="003617D6">
              <w:t>e.g., human gestation period</w:t>
            </w:r>
          </w:p>
        </w:tc>
      </w:tr>
      <w:tr w:rsidR="005D7C4B" w:rsidRPr="008E0E13" w14:paraId="0EFD744F"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52BFBCDE" w14:textId="77777777" w:rsidR="005D7C4B" w:rsidRPr="003617D6" w:rsidRDefault="005D7C4B" w:rsidP="00BE06FA">
            <w:r w:rsidRPr="003617D6">
              <w:t>lognormal</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0BD76A1" w14:textId="77777777" w:rsidR="005D7C4B" w:rsidRPr="003617D6" w:rsidRDefault="005D7C4B" w:rsidP="00BE06FA">
            <w:r w:rsidRPr="003617D6">
              <w:t>median, dispersion</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F7CBA22" w14:textId="77777777" w:rsidR="005D7C4B" w:rsidRPr="003617D6" w:rsidRDefault="005D7C4B" w:rsidP="00BE06FA">
            <w:r>
              <w:t xml:space="preserve">Duration </w:t>
            </w:r>
            <w:r w:rsidRPr="003617D6">
              <w:t xml:space="preserve">produced by multiplication </w:t>
            </w:r>
            <w:r>
              <w:t xml:space="preserve">of </w:t>
            </w:r>
            <w:r w:rsidRPr="003617D6">
              <w:t>many effects</w:t>
            </w:r>
            <w:r>
              <w:t xml:space="preserve">, </w:t>
            </w:r>
            <w:r w:rsidRPr="003617D6">
              <w:t>e.g., duration of illness, length of marriage before divorce</w:t>
            </w:r>
          </w:p>
        </w:tc>
      </w:tr>
      <w:tr w:rsidR="005D7C4B" w:rsidRPr="008E0E13" w14:paraId="6A42A049"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2C63B8E4" w14:textId="77777777" w:rsidR="005D7C4B" w:rsidRPr="003617D6" w:rsidRDefault="005D7C4B" w:rsidP="00BE06FA">
            <w:r w:rsidRPr="003617D6">
              <w:t>geometric</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08B8D388" w14:textId="77777777" w:rsidR="005D7C4B" w:rsidRPr="003617D6" w:rsidRDefault="005D7C4B" w:rsidP="00BE06FA">
            <w:r w:rsidRPr="003617D6">
              <w:t>mean</w:t>
            </w:r>
          </w:p>
          <w:p w14:paraId="3597AD92" w14:textId="77777777" w:rsidR="005D7C4B" w:rsidRPr="003617D6" w:rsidRDefault="005D7C4B" w:rsidP="00BE06FA">
            <w:r w:rsidRPr="003617D6">
              <w:t xml:space="preserve"> (mean = 1.0/p)</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6EA977A" w14:textId="77777777" w:rsidR="005D7C4B" w:rsidRPr="003617D6" w:rsidRDefault="005D7C4B" w:rsidP="00BE06FA">
            <w:r w:rsidRPr="003617D6">
              <w:t>time before success of Bernoulli trials with prob p.</w:t>
            </w:r>
          </w:p>
          <w:p w14:paraId="40C1EA34" w14:textId="77777777" w:rsidR="005D7C4B" w:rsidRPr="003617D6" w:rsidRDefault="005D7C4B" w:rsidP="00BE06FA">
            <w:r w:rsidRPr="003617D6">
              <w:t xml:space="preserve">e.g., time before winning a lottery </w:t>
            </w:r>
          </w:p>
        </w:tc>
      </w:tr>
      <w:tr w:rsidR="005D7C4B" w:rsidRPr="008E0E13" w14:paraId="34AB50C8" w14:textId="77777777" w:rsidTr="00BE06FA">
        <w:trPr>
          <w:trHeight w:val="584"/>
        </w:trPr>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90BF0BB" w14:textId="77777777" w:rsidR="005D7C4B" w:rsidRPr="003617D6" w:rsidRDefault="005D7C4B" w:rsidP="00BE06FA">
            <w:r w:rsidRPr="003617D6">
              <w:t>uniform</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7A1EF219" w14:textId="77777777" w:rsidR="005D7C4B" w:rsidRPr="003617D6" w:rsidRDefault="005D7C4B" w:rsidP="00BE06FA">
            <w:r w:rsidRPr="003617D6">
              <w:t>min, max</w:t>
            </w:r>
          </w:p>
        </w:tc>
        <w:tc>
          <w:tcPr>
            <w:tcW w:w="0" w:type="auto"/>
            <w:tcBorders>
              <w:top w:val="single" w:sz="8" w:space="0" w:color="002060"/>
              <w:left w:val="single" w:sz="8" w:space="0" w:color="002060"/>
              <w:bottom w:val="single" w:sz="8" w:space="0" w:color="002060"/>
              <w:right w:val="single" w:sz="8" w:space="0" w:color="002060"/>
            </w:tcBorders>
            <w:shd w:val="clear" w:color="auto" w:fill="FFFFFF"/>
            <w:tcMar>
              <w:top w:w="72" w:type="dxa"/>
              <w:left w:w="144" w:type="dxa"/>
              <w:bottom w:w="72" w:type="dxa"/>
              <w:right w:w="144" w:type="dxa"/>
            </w:tcMar>
            <w:hideMark/>
          </w:tcPr>
          <w:p w14:paraId="103AA3D1" w14:textId="77777777" w:rsidR="005D7C4B" w:rsidRPr="003617D6" w:rsidRDefault="005D7C4B" w:rsidP="00BE06FA">
            <w:r w:rsidRPr="003617D6">
              <w:t>e.g., value of a dice toss</w:t>
            </w:r>
          </w:p>
        </w:tc>
      </w:tr>
    </w:tbl>
    <w:p w14:paraId="2B46E9EA" w14:textId="77777777" w:rsidR="005D7C4B" w:rsidRPr="003617D6" w:rsidRDefault="005D7C4B" w:rsidP="005D7C4B"/>
    <w:p w14:paraId="5A888701" w14:textId="77777777" w:rsidR="005D7C4B" w:rsidRPr="003617D6" w:rsidRDefault="005D7C4B" w:rsidP="005D7C4B"/>
    <w:p w14:paraId="75954221" w14:textId="163992E5" w:rsidR="00AA197B" w:rsidRDefault="00AA197B" w:rsidP="0055319D">
      <w:r>
        <w:t>The second form of</w:t>
      </w:r>
      <w:r w:rsidR="007A2167">
        <w:t xml:space="preserve"> WaitExpression</w:t>
      </w:r>
      <w:r>
        <w:t xml:space="preserve"> is useful when the state should last until a certain time or date:</w:t>
      </w:r>
    </w:p>
    <w:p w14:paraId="7D1931F0" w14:textId="52506357" w:rsidR="00AA197B" w:rsidRDefault="00AA197B" w:rsidP="0055319D"/>
    <w:p w14:paraId="22B115FC" w14:textId="0AC47CDD" w:rsidR="00AA197B" w:rsidRDefault="00AA197B" w:rsidP="00AA197B">
      <w:pPr>
        <w:rPr>
          <w:b/>
        </w:rPr>
      </w:pPr>
      <w:r w:rsidRPr="00416301">
        <w:rPr>
          <w:b/>
        </w:rPr>
        <w:t xml:space="preserve">if </w:t>
      </w:r>
      <w:r w:rsidR="004F6D66">
        <w:rPr>
          <w:b/>
        </w:rPr>
        <w:t>state(</w:t>
      </w:r>
      <w:r w:rsidR="00160207">
        <w:rPr>
          <w:b/>
        </w:rPr>
        <w:t>Condition</w:t>
      </w:r>
      <w:r w:rsidRPr="00416301">
        <w:rPr>
          <w:b/>
        </w:rPr>
        <w:t>,State) then wait(</w:t>
      </w:r>
      <w:r w:rsidR="007A2167">
        <w:rPr>
          <w:b/>
        </w:rPr>
        <w:t>until_</w:t>
      </w:r>
      <w:r>
        <w:rPr>
          <w:b/>
        </w:rPr>
        <w:t>3pm</w:t>
      </w:r>
      <w:r w:rsidRPr="00416301">
        <w:rPr>
          <w:b/>
        </w:rPr>
        <w:t>)</w:t>
      </w:r>
    </w:p>
    <w:p w14:paraId="7EA527E7" w14:textId="691E6B58" w:rsidR="00AA197B" w:rsidRDefault="00AA197B" w:rsidP="00790036">
      <w:pPr>
        <w:pStyle w:val="ListParagraph"/>
        <w:numPr>
          <w:ilvl w:val="0"/>
          <w:numId w:val="32"/>
        </w:numPr>
      </w:pPr>
      <w:r>
        <w:t>Wait until the next occurrence of 3pm.</w:t>
      </w:r>
    </w:p>
    <w:p w14:paraId="4F08FBB0" w14:textId="140BE4D0" w:rsidR="00AA197B" w:rsidRPr="00416301" w:rsidRDefault="00AA197B" w:rsidP="00790036">
      <w:pPr>
        <w:pStyle w:val="ListParagraph"/>
        <w:numPr>
          <w:ilvl w:val="0"/>
          <w:numId w:val="32"/>
        </w:numPr>
      </w:pPr>
      <w:r>
        <w:t>If it is now 3pm, this would wait 24 hours.</w:t>
      </w:r>
    </w:p>
    <w:p w14:paraId="70FFDC3D" w14:textId="77777777" w:rsidR="00AA197B" w:rsidRDefault="00AA197B" w:rsidP="0055319D"/>
    <w:p w14:paraId="7AE8F0E0" w14:textId="4EF41B88" w:rsidR="00AA197B" w:rsidRDefault="00AA197B" w:rsidP="00AA197B">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Fri_at_3pm</w:t>
      </w:r>
      <w:r w:rsidRPr="00416301">
        <w:rPr>
          <w:b/>
        </w:rPr>
        <w:t>)</w:t>
      </w:r>
    </w:p>
    <w:p w14:paraId="556DBCEE" w14:textId="66FAE684" w:rsidR="00AA197B" w:rsidRDefault="00AA197B" w:rsidP="00790036">
      <w:pPr>
        <w:pStyle w:val="ListParagraph"/>
        <w:numPr>
          <w:ilvl w:val="0"/>
          <w:numId w:val="32"/>
        </w:numPr>
      </w:pPr>
      <w:r>
        <w:t>Wait until the next occurrence of Friday at 3pm.</w:t>
      </w:r>
    </w:p>
    <w:p w14:paraId="2D3948CB" w14:textId="32101FCA" w:rsidR="00AA197B" w:rsidRDefault="00AA197B" w:rsidP="00790036">
      <w:pPr>
        <w:pStyle w:val="ListParagraph"/>
        <w:numPr>
          <w:ilvl w:val="0"/>
          <w:numId w:val="32"/>
        </w:numPr>
      </w:pPr>
      <w:r>
        <w:t>If it is now 3pm on Fridayt, this would wait one week.</w:t>
      </w:r>
    </w:p>
    <w:p w14:paraId="35F940FC" w14:textId="77777777" w:rsidR="00AA197B" w:rsidRDefault="00AA197B" w:rsidP="00AA197B">
      <w:pPr>
        <w:rPr>
          <w:b/>
        </w:rPr>
      </w:pPr>
    </w:p>
    <w:p w14:paraId="25E471FA" w14:textId="3D7D7BD6" w:rsidR="00AA197B" w:rsidRDefault="00AA197B" w:rsidP="00AA197B">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Today_</w:t>
      </w:r>
      <w:r w:rsidR="00006AEA">
        <w:rPr>
          <w:b/>
        </w:rPr>
        <w:t>at_9a</w:t>
      </w:r>
      <w:r>
        <w:rPr>
          <w:b/>
        </w:rPr>
        <w:t>m</w:t>
      </w:r>
      <w:r w:rsidRPr="00416301">
        <w:rPr>
          <w:b/>
        </w:rPr>
        <w:t>)</w:t>
      </w:r>
    </w:p>
    <w:p w14:paraId="47F55172" w14:textId="52A34251" w:rsidR="00AA197B" w:rsidRDefault="00AA197B" w:rsidP="00790036">
      <w:pPr>
        <w:pStyle w:val="ListParagraph"/>
        <w:numPr>
          <w:ilvl w:val="0"/>
          <w:numId w:val="32"/>
        </w:numPr>
      </w:pPr>
      <w:r>
        <w:t xml:space="preserve">Wait until </w:t>
      </w:r>
      <w:r w:rsidR="00006AEA">
        <w:t>9am today.</w:t>
      </w:r>
    </w:p>
    <w:p w14:paraId="5C3402A7" w14:textId="70E190A2" w:rsidR="00006AEA" w:rsidRPr="00416301" w:rsidRDefault="00006AEA" w:rsidP="00790036">
      <w:pPr>
        <w:pStyle w:val="ListParagraph"/>
        <w:numPr>
          <w:ilvl w:val="0"/>
          <w:numId w:val="32"/>
        </w:numPr>
      </w:pPr>
      <w:r>
        <w:t>If it is already 9am or later, the agent will wait forever.</w:t>
      </w:r>
    </w:p>
    <w:p w14:paraId="72E26F62" w14:textId="77777777" w:rsidR="00AA197B" w:rsidRDefault="00AA197B" w:rsidP="00AA197B">
      <w:pPr>
        <w:rPr>
          <w:b/>
        </w:rPr>
      </w:pPr>
    </w:p>
    <w:p w14:paraId="49B4194A" w14:textId="57884255" w:rsidR="00AA197B" w:rsidRDefault="00AA197B" w:rsidP="00AA197B">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Tomorrow_at_3pm</w:t>
      </w:r>
      <w:r w:rsidRPr="00416301">
        <w:rPr>
          <w:b/>
        </w:rPr>
        <w:t>)</w:t>
      </w:r>
    </w:p>
    <w:p w14:paraId="52BD7812" w14:textId="1EB91591" w:rsidR="00AA197B" w:rsidRPr="00416301" w:rsidRDefault="00AA197B" w:rsidP="00790036">
      <w:pPr>
        <w:pStyle w:val="ListParagraph"/>
        <w:numPr>
          <w:ilvl w:val="0"/>
          <w:numId w:val="32"/>
        </w:numPr>
      </w:pPr>
      <w:r>
        <w:t>Wait until 3pm the following day.</w:t>
      </w:r>
    </w:p>
    <w:p w14:paraId="1EC3C1D6" w14:textId="7135C23B" w:rsidR="00AA197B" w:rsidRDefault="00AA197B" w:rsidP="0055319D"/>
    <w:p w14:paraId="7DCA55DC" w14:textId="5153AA2B" w:rsidR="00006AEA" w:rsidRDefault="00006AEA" w:rsidP="00006AEA">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10_days_from_now_at_3pm</w:t>
      </w:r>
      <w:r w:rsidRPr="00416301">
        <w:rPr>
          <w:b/>
        </w:rPr>
        <w:t>)</w:t>
      </w:r>
    </w:p>
    <w:p w14:paraId="6FBF008F" w14:textId="1DAB26BF" w:rsidR="00006AEA" w:rsidRDefault="00006AEA" w:rsidP="00790036">
      <w:pPr>
        <w:pStyle w:val="ListParagraph"/>
        <w:numPr>
          <w:ilvl w:val="0"/>
          <w:numId w:val="32"/>
        </w:numPr>
      </w:pPr>
      <w:r>
        <w:t>Wait until 3pm 10 days in the future.</w:t>
      </w:r>
    </w:p>
    <w:p w14:paraId="1C108CDB" w14:textId="77777777" w:rsidR="00006AEA" w:rsidRDefault="00006AEA" w:rsidP="00006AEA">
      <w:pPr>
        <w:rPr>
          <w:b/>
        </w:rPr>
      </w:pPr>
    </w:p>
    <w:p w14:paraId="54A75447" w14:textId="45B9DF6A" w:rsidR="00006AEA" w:rsidRDefault="00006AEA" w:rsidP="00006AEA">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Apr-03_at_2pm</w:t>
      </w:r>
      <w:r w:rsidRPr="00416301">
        <w:rPr>
          <w:b/>
        </w:rPr>
        <w:t>)</w:t>
      </w:r>
    </w:p>
    <w:p w14:paraId="6217C7EB" w14:textId="1CEB4D9B" w:rsidR="00006AEA" w:rsidRDefault="00006AEA" w:rsidP="00790036">
      <w:pPr>
        <w:pStyle w:val="ListParagraph"/>
        <w:numPr>
          <w:ilvl w:val="0"/>
          <w:numId w:val="32"/>
        </w:numPr>
      </w:pPr>
      <w:r>
        <w:lastRenderedPageBreak/>
        <w:t>Wait until 3pm on the next April 3rd.</w:t>
      </w:r>
    </w:p>
    <w:p w14:paraId="0A0CE9C9" w14:textId="49B560CD" w:rsidR="005D7C4B" w:rsidRDefault="005D7C4B" w:rsidP="00790036">
      <w:pPr>
        <w:pStyle w:val="ListParagraph"/>
        <w:numPr>
          <w:ilvl w:val="0"/>
          <w:numId w:val="32"/>
        </w:numPr>
      </w:pPr>
      <w:r>
        <w:t>If today is April 3 but already 2pm, has no effect.</w:t>
      </w:r>
    </w:p>
    <w:p w14:paraId="4DA3B60E" w14:textId="77777777" w:rsidR="00006AEA" w:rsidRDefault="00006AEA" w:rsidP="00006AEA">
      <w:pPr>
        <w:rPr>
          <w:b/>
        </w:rPr>
      </w:pPr>
    </w:p>
    <w:p w14:paraId="67B66628" w14:textId="13AEF7DE" w:rsidR="00006AEA" w:rsidRDefault="00006AEA" w:rsidP="00006AEA">
      <w:pPr>
        <w:rPr>
          <w:b/>
        </w:rPr>
      </w:pPr>
      <w:r w:rsidRPr="00416301">
        <w:rPr>
          <w:b/>
        </w:rPr>
        <w:t xml:space="preserve">if </w:t>
      </w:r>
      <w:r w:rsidR="004F6D66">
        <w:rPr>
          <w:b/>
        </w:rPr>
        <w:t>state</w:t>
      </w:r>
      <w:r w:rsidRPr="00416301">
        <w:rPr>
          <w:b/>
        </w:rPr>
        <w:t>(</w:t>
      </w:r>
      <w:r w:rsidR="00160207">
        <w:rPr>
          <w:b/>
        </w:rPr>
        <w:t>Condition</w:t>
      </w:r>
      <w:r w:rsidRPr="00416301">
        <w:rPr>
          <w:b/>
        </w:rPr>
        <w:t>,State) then wait(</w:t>
      </w:r>
      <w:r w:rsidR="007A2167">
        <w:rPr>
          <w:b/>
        </w:rPr>
        <w:t>until_</w:t>
      </w:r>
      <w:r>
        <w:rPr>
          <w:b/>
        </w:rPr>
        <w:t>2021-Apr-03_at_2pm</w:t>
      </w:r>
      <w:r w:rsidRPr="00416301">
        <w:rPr>
          <w:b/>
        </w:rPr>
        <w:t>)</w:t>
      </w:r>
    </w:p>
    <w:p w14:paraId="2C703538" w14:textId="1E6779CC" w:rsidR="00006AEA" w:rsidRPr="00416301" w:rsidRDefault="00006AEA" w:rsidP="00790036">
      <w:pPr>
        <w:pStyle w:val="ListParagraph"/>
        <w:numPr>
          <w:ilvl w:val="0"/>
          <w:numId w:val="32"/>
        </w:numPr>
      </w:pPr>
      <w:r>
        <w:t>Wait until 3pm on April 3, 2021.</w:t>
      </w:r>
    </w:p>
    <w:p w14:paraId="3669395C" w14:textId="77777777" w:rsidR="00006AEA" w:rsidRDefault="00006AEA" w:rsidP="0055319D"/>
    <w:p w14:paraId="15DBE4E0" w14:textId="15D7B620" w:rsidR="00006AEA" w:rsidRDefault="00006AEA" w:rsidP="0055319D">
      <w:r>
        <w:t xml:space="preserve">If no </w:t>
      </w:r>
      <w:r>
        <w:rPr>
          <w:b/>
        </w:rPr>
        <w:t>am</w:t>
      </w:r>
      <w:r>
        <w:t xml:space="preserve"> or </w:t>
      </w:r>
      <w:r>
        <w:rPr>
          <w:b/>
        </w:rPr>
        <w:t xml:space="preserve">pm </w:t>
      </w:r>
      <w:r>
        <w:t xml:space="preserve">is given, then the hour is interpreted as a 24-hour clock, with </w:t>
      </w:r>
      <w:r>
        <w:rPr>
          <w:b/>
        </w:rPr>
        <w:t>at</w:t>
      </w:r>
      <w:r>
        <w:rPr>
          <w:b/>
        </w:rPr>
        <w:softHyphen/>
        <w:t>_0</w:t>
      </w:r>
      <w:r>
        <w:t xml:space="preserve"> meaning midnight.</w:t>
      </w:r>
    </w:p>
    <w:p w14:paraId="0F7294F0" w14:textId="39C86E37" w:rsidR="009236CD" w:rsidRDefault="009236CD" w:rsidP="0055319D">
      <w:pPr>
        <w:rPr>
          <w:b/>
        </w:rPr>
      </w:pPr>
    </w:p>
    <w:p w14:paraId="59390234" w14:textId="048846CC" w:rsidR="009236CD" w:rsidRDefault="009236CD" w:rsidP="0055319D">
      <w:r>
        <w:t>The default Wait Rule for any State is:</w:t>
      </w:r>
    </w:p>
    <w:p w14:paraId="7B10BB39" w14:textId="4BEB85F9" w:rsidR="009236CD" w:rsidRDefault="009236CD" w:rsidP="0055319D"/>
    <w:p w14:paraId="73CE88C3" w14:textId="37D3DE59" w:rsidR="00355BE2" w:rsidRDefault="009236CD" w:rsidP="009236CD">
      <w:pPr>
        <w:rPr>
          <w:b/>
        </w:rPr>
      </w:pPr>
      <w:r>
        <w:rPr>
          <w:b/>
        </w:rPr>
        <w:tab/>
        <w:t xml:space="preserve">if </w:t>
      </w:r>
      <w:r w:rsidR="004F6D66">
        <w:rPr>
          <w:b/>
        </w:rPr>
        <w:t>state</w:t>
      </w:r>
      <w:r>
        <w:rPr>
          <w:b/>
        </w:rPr>
        <w:t>(</w:t>
      </w:r>
      <w:r w:rsidR="00160207">
        <w:rPr>
          <w:b/>
        </w:rPr>
        <w:t>Condition</w:t>
      </w:r>
      <w:r>
        <w:rPr>
          <w:b/>
        </w:rPr>
        <w:t>,State) then wait(0)</w:t>
      </w:r>
    </w:p>
    <w:p w14:paraId="35CC7D30" w14:textId="77777777" w:rsidR="009236CD" w:rsidRDefault="009236CD" w:rsidP="009236CD"/>
    <w:p w14:paraId="605AFBD8" w14:textId="55303776" w:rsidR="009236CD" w:rsidRDefault="009236CD" w:rsidP="009236CD">
      <w:r>
        <w:t>so include a Wait Rule if there is a non-zero wait time.</w:t>
      </w:r>
    </w:p>
    <w:p w14:paraId="070490B6" w14:textId="77777777" w:rsidR="009236CD" w:rsidRPr="009236CD" w:rsidRDefault="009236CD" w:rsidP="009236CD"/>
    <w:p w14:paraId="378558B8" w14:textId="1B7DD2D0" w:rsidR="00376DFE" w:rsidRDefault="001F6E35" w:rsidP="001F6E35">
      <w:pPr>
        <w:pStyle w:val="Heading2"/>
      </w:pPr>
      <w:bookmarkStart w:id="101" w:name="_Toc27037393"/>
      <w:r>
        <w:t>Transition Rules</w:t>
      </w:r>
      <w:bookmarkEnd w:id="101"/>
    </w:p>
    <w:p w14:paraId="449F0C37" w14:textId="77777777" w:rsidR="00376DFE" w:rsidRDefault="00376DFE" w:rsidP="00C47F3A"/>
    <w:p w14:paraId="607DDCE0" w14:textId="46955ACF" w:rsidR="00C47F3A" w:rsidRDefault="001F6E35" w:rsidP="00C47F3A">
      <w:r>
        <w:t xml:space="preserve">Transition </w:t>
      </w:r>
      <w:r w:rsidR="00C47F3A">
        <w:t xml:space="preserve">Rules control the next state that the agent will assume. There are </w:t>
      </w:r>
      <w:r w:rsidR="00325D24">
        <w:t>three</w:t>
      </w:r>
      <w:r w:rsidR="00C47F3A">
        <w:t xml:space="preserve"> kinds of Transition Rules:</w:t>
      </w:r>
    </w:p>
    <w:p w14:paraId="31FE4FD5" w14:textId="77777777" w:rsidR="0058530C" w:rsidRDefault="0058530C" w:rsidP="00790036">
      <w:pPr>
        <w:pStyle w:val="ListParagraph"/>
        <w:numPr>
          <w:ilvl w:val="0"/>
          <w:numId w:val="24"/>
        </w:numPr>
      </w:pPr>
      <w:r>
        <w:t>Event-driven Rules</w:t>
      </w:r>
    </w:p>
    <w:p w14:paraId="69BD9B02" w14:textId="7378956E" w:rsidR="00C47F3A" w:rsidRDefault="00C47F3A" w:rsidP="00790036">
      <w:pPr>
        <w:pStyle w:val="ListParagraph"/>
        <w:numPr>
          <w:ilvl w:val="0"/>
          <w:numId w:val="24"/>
        </w:numPr>
      </w:pPr>
      <w:r>
        <w:t>Probabilistic Rules</w:t>
      </w:r>
    </w:p>
    <w:p w14:paraId="72734290" w14:textId="7876151A" w:rsidR="00C47F3A" w:rsidRDefault="00C47F3A" w:rsidP="00790036">
      <w:pPr>
        <w:pStyle w:val="ListParagraph"/>
        <w:numPr>
          <w:ilvl w:val="0"/>
          <w:numId w:val="24"/>
        </w:numPr>
      </w:pPr>
      <w:r>
        <w:t>Default Rules</w:t>
      </w:r>
    </w:p>
    <w:p w14:paraId="64BD1547" w14:textId="77777777" w:rsidR="00E1549D" w:rsidRPr="00E1549D" w:rsidRDefault="00E1549D" w:rsidP="00E1549D"/>
    <w:p w14:paraId="2632DF29" w14:textId="2EDC4CD7" w:rsidR="0058530C" w:rsidRDefault="0058530C" w:rsidP="0058530C">
      <w:pPr>
        <w:pStyle w:val="Heading3"/>
      </w:pPr>
      <w:bookmarkStart w:id="102" w:name="_Toc27037394"/>
      <w:r>
        <w:t>Event-Driven Rules</w:t>
      </w:r>
      <w:bookmarkEnd w:id="102"/>
    </w:p>
    <w:p w14:paraId="2C078CA2" w14:textId="77777777" w:rsidR="0058530C" w:rsidRDefault="0058530C" w:rsidP="0058530C"/>
    <w:p w14:paraId="6739B3C6" w14:textId="0FB03BFD" w:rsidR="0058530C" w:rsidRDefault="0058530C" w:rsidP="0058530C">
      <w:r>
        <w:t>Event</w:t>
      </w:r>
      <w:r w:rsidR="008F66F8">
        <w:t>-</w:t>
      </w:r>
      <w:r>
        <w:t>driven rules determine which state the agent enters when a certain event occurs. The only event-driven rule form is:</w:t>
      </w:r>
    </w:p>
    <w:p w14:paraId="2BB2A62C" w14:textId="77777777" w:rsidR="0058530C" w:rsidRDefault="0058530C" w:rsidP="0058530C"/>
    <w:p w14:paraId="424F4764" w14:textId="393B248E" w:rsidR="0058530C" w:rsidRDefault="0058530C" w:rsidP="00894100">
      <w:pPr>
        <w:jc w:val="center"/>
        <w:rPr>
          <w:b/>
        </w:rPr>
      </w:pPr>
      <w:r w:rsidRPr="008E026F">
        <w:rPr>
          <w:b/>
        </w:rPr>
        <w:t>if exposed(</w:t>
      </w:r>
      <w:r w:rsidR="00160207">
        <w:rPr>
          <w:b/>
          <w:i/>
        </w:rPr>
        <w:t>Condition</w:t>
      </w:r>
      <w:r w:rsidRPr="008E026F">
        <w:rPr>
          <w:b/>
        </w:rPr>
        <w:t xml:space="preserve">) then </w:t>
      </w:r>
      <w:r>
        <w:rPr>
          <w:b/>
        </w:rPr>
        <w:t>next</w:t>
      </w:r>
      <w:r w:rsidRPr="008E026F">
        <w:rPr>
          <w:b/>
        </w:rPr>
        <w:t>(</w:t>
      </w:r>
      <w:r w:rsidRPr="008E026F">
        <w:rPr>
          <w:b/>
          <w:i/>
        </w:rPr>
        <w:t>State</w:t>
      </w:r>
      <w:r w:rsidRPr="008E026F">
        <w:rPr>
          <w:b/>
        </w:rPr>
        <w:t>)</w:t>
      </w:r>
    </w:p>
    <w:p w14:paraId="248FB7F6" w14:textId="77777777" w:rsidR="0058530C" w:rsidRDefault="0058530C" w:rsidP="0058530C"/>
    <w:p w14:paraId="5E2BBD7C" w14:textId="5189D191" w:rsidR="0058530C" w:rsidRPr="008E026F" w:rsidRDefault="0058530C" w:rsidP="0058530C">
      <w:pPr>
        <w:rPr>
          <w:b/>
        </w:rPr>
      </w:pPr>
      <w:r>
        <w:t xml:space="preserve">This rule says that if the agent is exposed to the given </w:t>
      </w:r>
      <w:r w:rsidR="00160207">
        <w:t>Condition</w:t>
      </w:r>
      <w:r>
        <w:t xml:space="preserve">, either by the </w:t>
      </w:r>
      <w:r w:rsidR="00F13C18">
        <w:t>Import Agent</w:t>
      </w:r>
      <w:r>
        <w:t xml:space="preserve"> or by interacting with another transmissible agent, the agent immediately transitions to the state </w:t>
      </w:r>
      <w:r w:rsidR="00160207">
        <w:rPr>
          <w:b/>
          <w:i/>
        </w:rPr>
        <w:t>Condition</w:t>
      </w:r>
      <w:r w:rsidRPr="0058530C">
        <w:rPr>
          <w:b/>
          <w:i/>
        </w:rPr>
        <w:t>.State</w:t>
      </w:r>
      <w:r>
        <w:t>.</w:t>
      </w:r>
    </w:p>
    <w:p w14:paraId="308486F2" w14:textId="77777777" w:rsidR="0058530C" w:rsidRDefault="0058530C" w:rsidP="00E1549D">
      <w:pPr>
        <w:pStyle w:val="Heading3"/>
      </w:pPr>
    </w:p>
    <w:p w14:paraId="2423452E" w14:textId="167CAECC" w:rsidR="00B37C85" w:rsidRPr="00B35A71" w:rsidRDefault="00B37C85" w:rsidP="00E1549D">
      <w:pPr>
        <w:pStyle w:val="Heading3"/>
      </w:pPr>
      <w:bookmarkStart w:id="103" w:name="_Toc27037395"/>
      <w:r>
        <w:t>Probabilistic Rules</w:t>
      </w:r>
      <w:bookmarkEnd w:id="103"/>
    </w:p>
    <w:p w14:paraId="7821CC8D" w14:textId="77777777" w:rsidR="00B37C85" w:rsidRDefault="00B37C85" w:rsidP="00B37C85"/>
    <w:p w14:paraId="43B12B11" w14:textId="4F40F30F" w:rsidR="00B37C85" w:rsidRPr="00081903" w:rsidRDefault="00B37C85" w:rsidP="00B37C85">
      <w:pPr>
        <w:rPr>
          <w:rFonts w:eastAsiaTheme="minorHAnsi"/>
          <w:b/>
          <w:bCs/>
          <w:color w:val="000000"/>
        </w:rPr>
      </w:pPr>
      <w:r w:rsidRPr="00081903">
        <w:rPr>
          <w:rFonts w:eastAsiaTheme="minorHAnsi"/>
          <w:b/>
          <w:bCs/>
          <w:color w:val="000000"/>
        </w:rPr>
        <w:t xml:space="preserve">if </w:t>
      </w:r>
      <w:r w:rsidR="00525C1F" w:rsidRPr="00081903">
        <w:rPr>
          <w:rFonts w:eastAsiaTheme="minorHAnsi"/>
          <w:b/>
          <w:bCs/>
          <w:color w:val="000000"/>
        </w:rPr>
        <w:t>state(</w:t>
      </w:r>
      <w:r w:rsidR="00160207">
        <w:rPr>
          <w:rFonts w:eastAsiaTheme="minorHAnsi"/>
          <w:b/>
          <w:bCs/>
          <w:i/>
          <w:color w:val="000000"/>
        </w:rPr>
        <w:t>Condition</w:t>
      </w:r>
      <w:r w:rsidR="00525C1F" w:rsidRPr="00081903">
        <w:rPr>
          <w:rFonts w:eastAsiaTheme="minorHAnsi"/>
          <w:b/>
          <w:bCs/>
          <w:color w:val="000000"/>
        </w:rPr>
        <w:t>,</w:t>
      </w:r>
      <w:r w:rsidRPr="00081903">
        <w:rPr>
          <w:rFonts w:eastAsiaTheme="minorHAnsi"/>
          <w:b/>
          <w:bCs/>
          <w:i/>
          <w:color w:val="000000"/>
        </w:rPr>
        <w:t>State1</w:t>
      </w:r>
      <w:r w:rsidRPr="00081903">
        <w:rPr>
          <w:rFonts w:eastAsiaTheme="minorHAnsi"/>
          <w:b/>
          <w:bCs/>
          <w:color w:val="000000"/>
        </w:rPr>
        <w:t>) and(</w:t>
      </w:r>
      <w:r w:rsidR="00BF557B">
        <w:rPr>
          <w:rFonts w:eastAsiaTheme="minorHAnsi"/>
          <w:b/>
          <w:bCs/>
          <w:i/>
          <w:color w:val="000000"/>
        </w:rPr>
        <w:t>Predicate</w:t>
      </w:r>
      <w:r w:rsidRPr="00081903">
        <w:rPr>
          <w:rFonts w:eastAsiaTheme="minorHAnsi"/>
          <w:b/>
          <w:bCs/>
          <w:i/>
          <w:color w:val="000000"/>
        </w:rPr>
        <w:t>1,...,</w:t>
      </w:r>
      <w:r w:rsidR="00BF557B">
        <w:rPr>
          <w:rFonts w:eastAsiaTheme="minorHAnsi"/>
          <w:b/>
          <w:bCs/>
          <w:i/>
          <w:color w:val="000000"/>
        </w:rPr>
        <w:t>Predicate</w:t>
      </w:r>
      <w:r w:rsidRPr="00081903">
        <w:rPr>
          <w:rFonts w:eastAsiaTheme="minorHAnsi"/>
          <w:b/>
          <w:bCs/>
          <w:i/>
          <w:color w:val="000000"/>
        </w:rPr>
        <w:t>N</w:t>
      </w:r>
      <w:r w:rsidRPr="00081903">
        <w:rPr>
          <w:rFonts w:eastAsiaTheme="minorHAnsi"/>
          <w:b/>
          <w:bCs/>
          <w:color w:val="000000"/>
        </w:rPr>
        <w:t>) then next(</w:t>
      </w:r>
      <w:r w:rsidRPr="00081903">
        <w:rPr>
          <w:rFonts w:eastAsiaTheme="minorHAnsi"/>
          <w:b/>
          <w:bCs/>
          <w:i/>
          <w:color w:val="000000"/>
        </w:rPr>
        <w:t>State2</w:t>
      </w:r>
      <w:r w:rsidRPr="00081903">
        <w:rPr>
          <w:rFonts w:eastAsiaTheme="minorHAnsi"/>
          <w:b/>
          <w:bCs/>
          <w:color w:val="000000"/>
        </w:rPr>
        <w:t>) with prob(</w:t>
      </w:r>
      <w:r w:rsidRPr="00081903">
        <w:rPr>
          <w:rFonts w:eastAsiaTheme="minorHAnsi"/>
          <w:b/>
          <w:bCs/>
          <w:i/>
          <w:color w:val="000000"/>
        </w:rPr>
        <w:t>Number,Expression</w:t>
      </w:r>
      <w:r w:rsidRPr="00081903">
        <w:rPr>
          <w:rFonts w:eastAsiaTheme="minorHAnsi"/>
          <w:b/>
          <w:bCs/>
          <w:color w:val="000000"/>
        </w:rPr>
        <w:t>)</w:t>
      </w:r>
    </w:p>
    <w:p w14:paraId="7ECE101A" w14:textId="77777777" w:rsidR="00B37C85" w:rsidRPr="00081903" w:rsidRDefault="00B37C85" w:rsidP="00B37C85"/>
    <w:p w14:paraId="7E8E926D" w14:textId="2247AB7B" w:rsidR="00B37C85" w:rsidRPr="00081903" w:rsidRDefault="00B37C85" w:rsidP="00B37C85">
      <w:r w:rsidRPr="00081903">
        <w:t xml:space="preserve">This rule means that if an agent is in the specified </w:t>
      </w:r>
      <w:r w:rsidR="00160207">
        <w:t>Condition</w:t>
      </w:r>
      <w:r w:rsidRPr="00081903">
        <w:t xml:space="preserve"> and state and the agent satisfies all the </w:t>
      </w:r>
      <w:r w:rsidR="00BF557B">
        <w:t>Predicate</w:t>
      </w:r>
      <w:r w:rsidRPr="00081903">
        <w:t>s specified, then the probability</w:t>
      </w:r>
      <w:r w:rsidR="006F4A69" w:rsidRPr="00081903">
        <w:rPr>
          <w:rStyle w:val="FootnoteReference"/>
        </w:rPr>
        <w:footnoteReference w:id="2"/>
      </w:r>
      <w:r w:rsidRPr="00081903">
        <w:t xml:space="preserve"> of the agent entering the state in the </w:t>
      </w:r>
      <w:r w:rsidRPr="00081903">
        <w:rPr>
          <w:b/>
        </w:rPr>
        <w:t>next</w:t>
      </w:r>
      <w:r w:rsidRPr="00081903">
        <w:t xml:space="preserve"> clause is the product of the given </w:t>
      </w:r>
      <w:r w:rsidRPr="00081903">
        <w:rPr>
          <w:b/>
          <w:i/>
        </w:rPr>
        <w:t>Number</w:t>
      </w:r>
      <w:r w:rsidRPr="00081903">
        <w:t xml:space="preserve"> and </w:t>
      </w:r>
      <w:r w:rsidRPr="00081903">
        <w:rPr>
          <w:b/>
          <w:i/>
        </w:rPr>
        <w:t>Expression</w:t>
      </w:r>
      <w:r w:rsidRPr="00081903">
        <w:t xml:space="preserve">. Expressions are defined over numerical properties of the agent, such as its age. </w:t>
      </w:r>
      <w:r w:rsidR="006F4A69" w:rsidRPr="00081903">
        <w:t xml:space="preserve"> </w:t>
      </w:r>
      <w:r w:rsidRPr="00081903">
        <w:rPr>
          <w:rFonts w:eastAsiaTheme="minorHAnsi"/>
          <w:bCs/>
          <w:color w:val="000000"/>
        </w:rPr>
        <w:t xml:space="preserve">This rule overrides any previous rule that has the identical </w:t>
      </w:r>
      <w:r w:rsidR="00160207">
        <w:rPr>
          <w:rFonts w:eastAsiaTheme="minorHAnsi"/>
          <w:b/>
          <w:bCs/>
          <w:i/>
          <w:color w:val="000000"/>
        </w:rPr>
        <w:t>Condition</w:t>
      </w:r>
      <w:r w:rsidRPr="00081903">
        <w:rPr>
          <w:rFonts w:eastAsiaTheme="minorHAnsi"/>
          <w:b/>
          <w:bCs/>
          <w:color w:val="000000"/>
        </w:rPr>
        <w:t>,</w:t>
      </w:r>
      <w:r w:rsidR="00525C1F" w:rsidRPr="00081903">
        <w:rPr>
          <w:rFonts w:eastAsiaTheme="minorHAnsi"/>
          <w:b/>
          <w:bCs/>
          <w:color w:val="000000"/>
        </w:rPr>
        <w:t xml:space="preserve"> </w:t>
      </w:r>
      <w:r w:rsidRPr="00081903">
        <w:rPr>
          <w:rFonts w:eastAsiaTheme="minorHAnsi"/>
          <w:b/>
          <w:bCs/>
          <w:i/>
          <w:color w:val="000000"/>
        </w:rPr>
        <w:t>State1</w:t>
      </w:r>
      <w:r w:rsidRPr="00081903">
        <w:rPr>
          <w:rFonts w:eastAsiaTheme="minorHAnsi"/>
          <w:b/>
          <w:bCs/>
          <w:color w:val="000000"/>
        </w:rPr>
        <w:t>, and</w:t>
      </w:r>
      <w:r w:rsidRPr="00081903">
        <w:rPr>
          <w:rFonts w:eastAsiaTheme="minorHAnsi"/>
          <w:bCs/>
          <w:color w:val="000000"/>
        </w:rPr>
        <w:t xml:space="preserve"> clause, </w:t>
      </w:r>
      <w:r w:rsidRPr="00081903">
        <w:rPr>
          <w:rFonts w:eastAsiaTheme="minorHAnsi"/>
          <w:b/>
          <w:bCs/>
          <w:i/>
          <w:color w:val="000000"/>
        </w:rPr>
        <w:t>State2</w:t>
      </w:r>
      <w:r w:rsidRPr="00081903">
        <w:rPr>
          <w:rFonts w:eastAsiaTheme="minorHAnsi"/>
          <w:bCs/>
          <w:color w:val="000000"/>
        </w:rPr>
        <w:t xml:space="preserve">, and </w:t>
      </w:r>
      <w:r w:rsidRPr="00081903">
        <w:rPr>
          <w:rFonts w:eastAsiaTheme="minorHAnsi"/>
          <w:b/>
          <w:bCs/>
          <w:i/>
          <w:color w:val="000000"/>
        </w:rPr>
        <w:t>Expression</w:t>
      </w:r>
      <w:r w:rsidRPr="00081903">
        <w:rPr>
          <w:rFonts w:eastAsiaTheme="minorHAnsi"/>
          <w:bCs/>
          <w:color w:val="000000"/>
        </w:rPr>
        <w:t>.</w:t>
      </w:r>
    </w:p>
    <w:p w14:paraId="3E94595B" w14:textId="77777777" w:rsidR="00B37C85" w:rsidRPr="00081903" w:rsidRDefault="00B37C85" w:rsidP="00B37C85"/>
    <w:p w14:paraId="412809DB" w14:textId="5C5A728E" w:rsidR="006F4A69" w:rsidRPr="00081903" w:rsidRDefault="006F4A69" w:rsidP="006F4A69">
      <w:r w:rsidRPr="00081903">
        <w:t>Notes:</w:t>
      </w:r>
    </w:p>
    <w:p w14:paraId="3F2B0FC1" w14:textId="023EE01A" w:rsidR="006F4A69" w:rsidRPr="00081903" w:rsidRDefault="00B37C85" w:rsidP="00790036">
      <w:pPr>
        <w:pStyle w:val="ListParagraph"/>
        <w:numPr>
          <w:ilvl w:val="0"/>
          <w:numId w:val="21"/>
        </w:numPr>
      </w:pPr>
      <w:r w:rsidRPr="00081903">
        <w:t xml:space="preserve">If the </w:t>
      </w:r>
      <w:r w:rsidRPr="00081903">
        <w:rPr>
          <w:b/>
        </w:rPr>
        <w:t>and</w:t>
      </w:r>
      <w:r w:rsidRPr="00081903">
        <w:t xml:space="preserve"> clause is omitted, it is equivalent to </w:t>
      </w:r>
      <w:r w:rsidRPr="00081903">
        <w:rPr>
          <w:b/>
        </w:rPr>
        <w:t>and(true).</w:t>
      </w:r>
      <w:r w:rsidR="006F4A69" w:rsidRPr="00081903">
        <w:t xml:space="preserve"> </w:t>
      </w:r>
    </w:p>
    <w:p w14:paraId="62C2C18B" w14:textId="5BFE2054" w:rsidR="006F4A69" w:rsidRPr="00081903" w:rsidRDefault="006F4A69" w:rsidP="00790036">
      <w:pPr>
        <w:pStyle w:val="ListParagraph"/>
        <w:numPr>
          <w:ilvl w:val="0"/>
          <w:numId w:val="21"/>
        </w:numPr>
      </w:pPr>
      <w:r w:rsidRPr="00081903">
        <w:lastRenderedPageBreak/>
        <w:t xml:space="preserve">If the </w:t>
      </w:r>
      <w:r w:rsidRPr="00081903">
        <w:rPr>
          <w:b/>
          <w:i/>
        </w:rPr>
        <w:t>Expression</w:t>
      </w:r>
      <w:r w:rsidRPr="00081903">
        <w:t xml:space="preserve"> is omitted, it is equivalent to </w:t>
      </w:r>
      <w:r w:rsidRPr="00081903">
        <w:rPr>
          <w:rFonts w:eastAsiaTheme="minorHAnsi"/>
          <w:b/>
          <w:bCs/>
          <w:color w:val="000000"/>
        </w:rPr>
        <w:t>prob(</w:t>
      </w:r>
      <w:r w:rsidRPr="00081903">
        <w:rPr>
          <w:rFonts w:eastAsiaTheme="minorHAnsi"/>
          <w:b/>
          <w:bCs/>
          <w:i/>
          <w:color w:val="000000"/>
        </w:rPr>
        <w:t>Number,</w:t>
      </w:r>
      <w:r w:rsidRPr="00081903">
        <w:rPr>
          <w:rFonts w:eastAsiaTheme="minorHAnsi"/>
          <w:b/>
          <w:bCs/>
          <w:color w:val="000000"/>
        </w:rPr>
        <w:t>1.0</w:t>
      </w:r>
      <w:r w:rsidRPr="00081903">
        <w:rPr>
          <w:rFonts w:eastAsiaTheme="minorHAnsi"/>
          <w:bCs/>
          <w:color w:val="000000"/>
        </w:rPr>
        <w:t xml:space="preserve">) </w:t>
      </w:r>
      <w:r w:rsidRPr="00081903">
        <w:t>.</w:t>
      </w:r>
    </w:p>
    <w:p w14:paraId="6487DCB8" w14:textId="77777777" w:rsidR="006F4A69" w:rsidRPr="00081903" w:rsidRDefault="006F4A69" w:rsidP="00790036">
      <w:pPr>
        <w:pStyle w:val="ListParagraph"/>
        <w:numPr>
          <w:ilvl w:val="0"/>
          <w:numId w:val="21"/>
        </w:numPr>
      </w:pPr>
      <w:r w:rsidRPr="00081903">
        <w:t xml:space="preserve">If the </w:t>
      </w:r>
      <w:r w:rsidRPr="00081903">
        <w:rPr>
          <w:rFonts w:eastAsiaTheme="minorHAnsi"/>
          <w:b/>
          <w:bCs/>
          <w:color w:val="000000"/>
        </w:rPr>
        <w:t>prob(</w:t>
      </w:r>
      <w:r w:rsidRPr="00081903">
        <w:rPr>
          <w:rFonts w:eastAsiaTheme="minorHAnsi"/>
          <w:b/>
          <w:bCs/>
          <w:i/>
          <w:color w:val="000000"/>
        </w:rPr>
        <w:t>Number,Expression</w:t>
      </w:r>
      <w:r w:rsidRPr="00081903">
        <w:rPr>
          <w:rFonts w:eastAsiaTheme="minorHAnsi"/>
          <w:bCs/>
          <w:color w:val="000000"/>
        </w:rPr>
        <w:t>)</w:t>
      </w:r>
      <w:r w:rsidRPr="00081903">
        <w:t xml:space="preserve">is omitted, it is equivalent to </w:t>
      </w:r>
      <w:r w:rsidRPr="00081903">
        <w:rPr>
          <w:b/>
        </w:rPr>
        <w:t>prob(1).</w:t>
      </w:r>
    </w:p>
    <w:p w14:paraId="725C6B1A" w14:textId="77777777" w:rsidR="00B37C85" w:rsidRPr="00081903" w:rsidRDefault="00B37C85" w:rsidP="00B37C85"/>
    <w:p w14:paraId="5E85BB0E" w14:textId="77777777" w:rsidR="00B37C85" w:rsidRPr="00081903" w:rsidRDefault="00B37C85" w:rsidP="00B37C85">
      <w:r w:rsidRPr="00081903">
        <w:t>An example of a rule in a FRED program might be:</w:t>
      </w:r>
    </w:p>
    <w:p w14:paraId="4B65F69B" w14:textId="77777777" w:rsidR="00B37C85" w:rsidRPr="00081903" w:rsidRDefault="00B37C85" w:rsidP="00B37C85"/>
    <w:p w14:paraId="21B26F14" w14:textId="084722C5" w:rsidR="00B37C85" w:rsidRPr="00081903" w:rsidRDefault="00B37C85" w:rsidP="00B37C85">
      <w:pPr>
        <w:rPr>
          <w:b/>
        </w:rPr>
      </w:pPr>
      <w:r w:rsidRPr="00081903">
        <w:rPr>
          <w:b/>
        </w:rPr>
        <w:t xml:space="preserve">if </w:t>
      </w:r>
      <w:r w:rsidR="00525C1F" w:rsidRPr="00081903">
        <w:rPr>
          <w:b/>
        </w:rPr>
        <w:t>state(</w:t>
      </w:r>
      <w:r w:rsidRPr="00081903">
        <w:rPr>
          <w:b/>
        </w:rPr>
        <w:t>Schooling</w:t>
      </w:r>
      <w:r w:rsidR="00525C1F" w:rsidRPr="00081903">
        <w:rPr>
          <w:b/>
        </w:rPr>
        <w:t>,</w:t>
      </w:r>
      <w:r w:rsidRPr="00081903">
        <w:rPr>
          <w:b/>
        </w:rPr>
        <w:t>HighSchool) and(age</w:t>
      </w:r>
      <w:r w:rsidR="00E14C29">
        <w:rPr>
          <w:b/>
        </w:rPr>
        <w:t xml:space="preserve"> &gt; </w:t>
      </w:r>
      <w:r w:rsidRPr="00081903">
        <w:rPr>
          <w:b/>
        </w:rPr>
        <w:t>16) then next(Dropout) with prob(0.2)</w:t>
      </w:r>
    </w:p>
    <w:p w14:paraId="555C12C7" w14:textId="77777777" w:rsidR="00B37C85" w:rsidRPr="00F54172" w:rsidRDefault="00B37C85" w:rsidP="00B37C85"/>
    <w:p w14:paraId="48494531" w14:textId="00764B17" w:rsidR="00B37C85" w:rsidRPr="00F54172" w:rsidRDefault="00B37C85" w:rsidP="00B37C85">
      <w:r w:rsidRPr="00F54172">
        <w:t xml:space="preserve">The rule says, “if an agent’s Schooling </w:t>
      </w:r>
      <w:r w:rsidR="00160207">
        <w:t>Condition</w:t>
      </w:r>
      <w:r w:rsidRPr="00F54172">
        <w:t xml:space="preserve"> is in the state HighSchool and the agent is more than 16 years old, then the probability of the agent’s becom</w:t>
      </w:r>
      <w:r w:rsidR="006F4A69">
        <w:t>ing</w:t>
      </w:r>
      <w:r w:rsidRPr="00F54172">
        <w:t xml:space="preserve"> a Dropout is 20%.” </w:t>
      </w:r>
    </w:p>
    <w:p w14:paraId="524A92AD" w14:textId="77777777" w:rsidR="00B37C85" w:rsidRPr="00F54172" w:rsidRDefault="00B37C85" w:rsidP="00B37C85"/>
    <w:p w14:paraId="2B9F99A4" w14:textId="6CA41D9C" w:rsidR="00B37C85" w:rsidRPr="00A83E48" w:rsidRDefault="00B37C85" w:rsidP="00E1549D">
      <w:pPr>
        <w:pStyle w:val="Heading3"/>
      </w:pPr>
      <w:bookmarkStart w:id="104" w:name="_Toc27037396"/>
      <w:r>
        <w:t>Default Next State Rules</w:t>
      </w:r>
      <w:bookmarkEnd w:id="104"/>
    </w:p>
    <w:p w14:paraId="24D5E366" w14:textId="77777777" w:rsidR="00B37C85" w:rsidRDefault="00B37C85" w:rsidP="00B37C85">
      <w:pPr>
        <w:rPr>
          <w:rFonts w:eastAsiaTheme="minorHAnsi"/>
          <w:bCs/>
          <w:color w:val="000000"/>
        </w:rPr>
      </w:pPr>
    </w:p>
    <w:p w14:paraId="3C818A16" w14:textId="7EE198DD" w:rsidR="00B37C85" w:rsidRPr="00081903" w:rsidRDefault="00B37C85" w:rsidP="00B37C85">
      <w:pPr>
        <w:rPr>
          <w:rFonts w:eastAsiaTheme="minorHAnsi"/>
          <w:b/>
          <w:bCs/>
          <w:color w:val="000000"/>
        </w:rPr>
      </w:pPr>
      <w:r w:rsidRPr="00081903">
        <w:rPr>
          <w:rFonts w:eastAsiaTheme="minorHAnsi"/>
          <w:b/>
          <w:bCs/>
          <w:color w:val="000000"/>
        </w:rPr>
        <w:t xml:space="preserve">if </w:t>
      </w:r>
      <w:r w:rsidR="00525C1F" w:rsidRPr="00081903">
        <w:rPr>
          <w:rFonts w:eastAsiaTheme="minorHAnsi"/>
          <w:b/>
          <w:bCs/>
          <w:color w:val="000000"/>
        </w:rPr>
        <w:t>state(</w:t>
      </w:r>
      <w:r w:rsidR="00160207">
        <w:rPr>
          <w:rFonts w:eastAsiaTheme="minorHAnsi"/>
          <w:b/>
          <w:bCs/>
          <w:i/>
          <w:color w:val="000000"/>
        </w:rPr>
        <w:t>Condition</w:t>
      </w:r>
      <w:r w:rsidR="00525C1F" w:rsidRPr="00081903">
        <w:rPr>
          <w:rFonts w:eastAsiaTheme="minorHAnsi"/>
          <w:b/>
          <w:bCs/>
          <w:color w:val="000000"/>
        </w:rPr>
        <w:t>,</w:t>
      </w:r>
      <w:r w:rsidRPr="00081903">
        <w:rPr>
          <w:rFonts w:eastAsiaTheme="minorHAnsi"/>
          <w:b/>
          <w:bCs/>
          <w:i/>
          <w:color w:val="000000"/>
        </w:rPr>
        <w:t>State</w:t>
      </w:r>
      <w:r w:rsidRPr="00081903">
        <w:rPr>
          <w:rFonts w:eastAsiaTheme="minorHAnsi"/>
          <w:b/>
          <w:bCs/>
          <w:color w:val="000000"/>
        </w:rPr>
        <w:t>) then default(</w:t>
      </w:r>
      <w:r w:rsidRPr="00081903">
        <w:rPr>
          <w:rFonts w:eastAsiaTheme="minorHAnsi"/>
          <w:b/>
          <w:bCs/>
          <w:i/>
          <w:color w:val="000000"/>
        </w:rPr>
        <w:t>State2</w:t>
      </w:r>
      <w:r w:rsidRPr="00081903">
        <w:rPr>
          <w:rFonts w:eastAsiaTheme="minorHAnsi"/>
          <w:b/>
          <w:bCs/>
          <w:color w:val="000000"/>
        </w:rPr>
        <w:t>)</w:t>
      </w:r>
    </w:p>
    <w:p w14:paraId="509B3326" w14:textId="77777777" w:rsidR="00B37C85" w:rsidRPr="00081903" w:rsidRDefault="00B37C85" w:rsidP="00B37C85">
      <w:pPr>
        <w:rPr>
          <w:rFonts w:eastAsiaTheme="minorHAnsi"/>
          <w:bCs/>
          <w:color w:val="000000"/>
        </w:rPr>
      </w:pPr>
    </w:p>
    <w:p w14:paraId="5B9C92DF" w14:textId="34DDD4BD" w:rsidR="00B37C85" w:rsidRPr="00081903" w:rsidRDefault="00B37C85" w:rsidP="00B37C85">
      <w:pPr>
        <w:rPr>
          <w:rFonts w:eastAsiaTheme="minorHAnsi"/>
          <w:bCs/>
          <w:color w:val="000000"/>
        </w:rPr>
      </w:pPr>
      <w:r w:rsidRPr="00081903">
        <w:rPr>
          <w:rFonts w:eastAsiaTheme="minorHAnsi"/>
          <w:bCs/>
          <w:color w:val="000000"/>
        </w:rPr>
        <w:t xml:space="preserve">This rule sets the default next state of </w:t>
      </w:r>
      <w:r w:rsidR="00160207">
        <w:rPr>
          <w:rFonts w:eastAsiaTheme="minorHAnsi"/>
          <w:b/>
          <w:bCs/>
          <w:i/>
          <w:color w:val="000000"/>
        </w:rPr>
        <w:t>Condition</w:t>
      </w:r>
      <w:r w:rsidRPr="00081903">
        <w:rPr>
          <w:rFonts w:eastAsiaTheme="minorHAnsi"/>
          <w:b/>
          <w:bCs/>
          <w:i/>
          <w:color w:val="000000"/>
        </w:rPr>
        <w:t>.State</w:t>
      </w:r>
      <w:r w:rsidRPr="00081903">
        <w:rPr>
          <w:rFonts w:eastAsiaTheme="minorHAnsi"/>
          <w:bCs/>
          <w:color w:val="000000"/>
        </w:rPr>
        <w:t xml:space="preserve"> to </w:t>
      </w:r>
      <w:r w:rsidR="00160207">
        <w:rPr>
          <w:rFonts w:eastAsiaTheme="minorHAnsi"/>
          <w:b/>
          <w:bCs/>
          <w:i/>
          <w:color w:val="000000"/>
        </w:rPr>
        <w:t>Condition</w:t>
      </w:r>
      <w:r w:rsidR="00525C1F" w:rsidRPr="00081903">
        <w:rPr>
          <w:rFonts w:eastAsiaTheme="minorHAnsi"/>
          <w:b/>
          <w:bCs/>
          <w:i/>
          <w:color w:val="000000"/>
        </w:rPr>
        <w:t>.</w:t>
      </w:r>
      <w:r w:rsidRPr="00081903">
        <w:rPr>
          <w:rFonts w:eastAsiaTheme="minorHAnsi"/>
          <w:b/>
          <w:bCs/>
          <w:i/>
          <w:color w:val="000000"/>
        </w:rPr>
        <w:t>State2</w:t>
      </w:r>
      <w:r w:rsidRPr="00081903">
        <w:rPr>
          <w:rFonts w:eastAsiaTheme="minorHAnsi"/>
          <w:bCs/>
          <w:color w:val="000000"/>
        </w:rPr>
        <w:t xml:space="preserve">.  The effect is that if the next state probabilities for </w:t>
      </w:r>
      <w:r w:rsidR="00160207">
        <w:rPr>
          <w:rFonts w:eastAsiaTheme="minorHAnsi"/>
          <w:b/>
          <w:bCs/>
          <w:i/>
          <w:color w:val="000000"/>
        </w:rPr>
        <w:t>Condition</w:t>
      </w:r>
      <w:r w:rsidRPr="00081903">
        <w:rPr>
          <w:rFonts w:eastAsiaTheme="minorHAnsi"/>
          <w:b/>
          <w:bCs/>
          <w:color w:val="000000"/>
        </w:rPr>
        <w:t>.</w:t>
      </w:r>
      <w:r w:rsidRPr="00081903">
        <w:rPr>
          <w:rFonts w:eastAsiaTheme="minorHAnsi"/>
          <w:b/>
          <w:bCs/>
          <w:i/>
          <w:color w:val="000000"/>
        </w:rPr>
        <w:t>State</w:t>
      </w:r>
      <w:r w:rsidRPr="00081903">
        <w:rPr>
          <w:rFonts w:eastAsiaTheme="minorHAnsi"/>
          <w:bCs/>
          <w:color w:val="000000"/>
        </w:rPr>
        <w:t xml:space="preserve"> sum to a value </w:t>
      </w:r>
      <w:r w:rsidRPr="00081903">
        <w:rPr>
          <w:rFonts w:eastAsiaTheme="minorHAnsi"/>
          <w:bCs/>
          <w:i/>
          <w:color w:val="000000"/>
        </w:rPr>
        <w:t>p</w:t>
      </w:r>
      <w:r w:rsidRPr="00081903">
        <w:rPr>
          <w:rFonts w:eastAsiaTheme="minorHAnsi"/>
          <w:bCs/>
          <w:color w:val="000000"/>
        </w:rPr>
        <w:t xml:space="preserve"> &lt; 1.0, then the transition probability from </w:t>
      </w:r>
      <w:r w:rsidR="00160207">
        <w:rPr>
          <w:rFonts w:eastAsiaTheme="minorHAnsi"/>
          <w:b/>
          <w:bCs/>
          <w:i/>
          <w:color w:val="000000"/>
        </w:rPr>
        <w:t>Condition</w:t>
      </w:r>
      <w:r w:rsidRPr="00081903">
        <w:rPr>
          <w:rFonts w:eastAsiaTheme="minorHAnsi"/>
          <w:b/>
          <w:bCs/>
          <w:color w:val="000000"/>
        </w:rPr>
        <w:t>.</w:t>
      </w:r>
      <w:r w:rsidRPr="00081903">
        <w:rPr>
          <w:rFonts w:eastAsiaTheme="minorHAnsi"/>
          <w:b/>
          <w:bCs/>
          <w:i/>
          <w:color w:val="000000"/>
        </w:rPr>
        <w:t>State</w:t>
      </w:r>
      <w:r w:rsidRPr="00081903">
        <w:rPr>
          <w:rFonts w:eastAsiaTheme="minorHAnsi"/>
          <w:bCs/>
          <w:color w:val="000000"/>
        </w:rPr>
        <w:t xml:space="preserve"> to </w:t>
      </w:r>
      <w:r w:rsidRPr="00081903">
        <w:rPr>
          <w:rFonts w:eastAsiaTheme="minorHAnsi"/>
          <w:bCs/>
          <w:i/>
          <w:color w:val="000000"/>
        </w:rPr>
        <w:t>State2</w:t>
      </w:r>
      <w:r w:rsidRPr="00081903">
        <w:rPr>
          <w:rFonts w:eastAsiaTheme="minorHAnsi"/>
          <w:bCs/>
          <w:color w:val="000000"/>
        </w:rPr>
        <w:t xml:space="preserve"> is set to (1-</w:t>
      </w:r>
      <w:r w:rsidRPr="00081903">
        <w:rPr>
          <w:rFonts w:eastAsiaTheme="minorHAnsi"/>
          <w:bCs/>
          <w:i/>
          <w:color w:val="000000"/>
        </w:rPr>
        <w:t>p</w:t>
      </w:r>
      <w:r w:rsidRPr="00081903">
        <w:rPr>
          <w:rFonts w:eastAsiaTheme="minorHAnsi"/>
          <w:bCs/>
          <w:color w:val="000000"/>
        </w:rPr>
        <w:t>).</w:t>
      </w:r>
      <w:r w:rsidR="00052B01" w:rsidRPr="00081903">
        <w:rPr>
          <w:rFonts w:eastAsiaTheme="minorHAnsi"/>
          <w:bCs/>
          <w:color w:val="000000"/>
        </w:rPr>
        <w:t xml:space="preserve"> </w:t>
      </w:r>
      <w:r w:rsidRPr="00081903">
        <w:rPr>
          <w:rFonts w:eastAsiaTheme="minorHAnsi"/>
          <w:bCs/>
          <w:color w:val="000000"/>
        </w:rPr>
        <w:t xml:space="preserve">This rule overrides any previous rule that has the identical </w:t>
      </w:r>
      <w:r w:rsidR="00160207">
        <w:rPr>
          <w:rFonts w:eastAsiaTheme="minorHAnsi"/>
          <w:b/>
          <w:bCs/>
          <w:i/>
          <w:color w:val="000000"/>
        </w:rPr>
        <w:t>Condition</w:t>
      </w:r>
      <w:r w:rsidRPr="00081903">
        <w:rPr>
          <w:rFonts w:eastAsiaTheme="minorHAnsi"/>
          <w:bCs/>
          <w:color w:val="000000"/>
        </w:rPr>
        <w:t xml:space="preserve"> and </w:t>
      </w:r>
      <w:r w:rsidRPr="00081903">
        <w:rPr>
          <w:rFonts w:eastAsiaTheme="minorHAnsi"/>
          <w:b/>
          <w:bCs/>
          <w:i/>
          <w:color w:val="000000"/>
        </w:rPr>
        <w:t>State</w:t>
      </w:r>
      <w:r w:rsidRPr="00081903">
        <w:rPr>
          <w:rFonts w:eastAsiaTheme="minorHAnsi"/>
          <w:bCs/>
          <w:color w:val="000000"/>
        </w:rPr>
        <w:t>.</w:t>
      </w:r>
    </w:p>
    <w:p w14:paraId="20BB549F" w14:textId="77777777" w:rsidR="00B37C85" w:rsidRPr="00081903" w:rsidRDefault="00B37C85" w:rsidP="00B37C85">
      <w:pPr>
        <w:rPr>
          <w:rFonts w:eastAsiaTheme="minorHAnsi"/>
          <w:bCs/>
          <w:color w:val="000000"/>
        </w:rPr>
      </w:pPr>
    </w:p>
    <w:p w14:paraId="4DAA28E9" w14:textId="00EB73AE" w:rsidR="00B37C85" w:rsidRDefault="00052B01" w:rsidP="00B37C85">
      <w:pPr>
        <w:rPr>
          <w:rFonts w:eastAsiaTheme="minorHAnsi"/>
          <w:bCs/>
          <w:color w:val="000000"/>
        </w:rPr>
      </w:pPr>
      <w:r w:rsidRPr="00081903">
        <w:rPr>
          <w:rFonts w:eastAsiaTheme="minorHAnsi"/>
          <w:bCs/>
          <w:color w:val="000000"/>
        </w:rPr>
        <w:t xml:space="preserve">Note: </w:t>
      </w:r>
      <w:r w:rsidR="00B37C85" w:rsidRPr="00081903">
        <w:rPr>
          <w:rFonts w:eastAsiaTheme="minorHAnsi"/>
          <w:bCs/>
          <w:color w:val="000000"/>
        </w:rPr>
        <w:t>There is no</w:t>
      </w:r>
      <w:r w:rsidR="00B37C85" w:rsidRPr="00081903">
        <w:rPr>
          <w:rFonts w:eastAsiaTheme="minorHAnsi"/>
          <w:b/>
          <w:bCs/>
          <w:color w:val="000000"/>
        </w:rPr>
        <w:t xml:space="preserve"> and</w:t>
      </w:r>
      <w:r w:rsidR="00B37C85" w:rsidRPr="00081903">
        <w:rPr>
          <w:rFonts w:eastAsiaTheme="minorHAnsi"/>
          <w:bCs/>
          <w:color w:val="000000"/>
        </w:rPr>
        <w:t xml:space="preserve"> clause in default rules.</w:t>
      </w:r>
    </w:p>
    <w:p w14:paraId="63C19A7F" w14:textId="3D67DEED" w:rsidR="009236CD" w:rsidRDefault="009236CD" w:rsidP="00B37C85">
      <w:pPr>
        <w:rPr>
          <w:rFonts w:eastAsiaTheme="minorHAnsi"/>
          <w:bCs/>
          <w:color w:val="000000"/>
        </w:rPr>
      </w:pPr>
    </w:p>
    <w:p w14:paraId="54DFF0C1" w14:textId="6F8BBB38" w:rsidR="009236CD" w:rsidRDefault="009236CD" w:rsidP="00B37C85">
      <w:pPr>
        <w:rPr>
          <w:rFonts w:eastAsiaTheme="minorHAnsi"/>
          <w:bCs/>
          <w:color w:val="000000"/>
        </w:rPr>
      </w:pPr>
      <w:r>
        <w:rPr>
          <w:rFonts w:eastAsiaTheme="minorHAnsi"/>
          <w:bCs/>
          <w:color w:val="000000"/>
        </w:rPr>
        <w:t>For each State, the built-in Transition Rule is:</w:t>
      </w:r>
    </w:p>
    <w:p w14:paraId="5E9A5498" w14:textId="61AC31CB" w:rsidR="009236CD" w:rsidRDefault="009236CD" w:rsidP="00B37C85">
      <w:pPr>
        <w:rPr>
          <w:rFonts w:eastAsiaTheme="minorHAnsi"/>
          <w:bCs/>
          <w:color w:val="000000"/>
        </w:rPr>
      </w:pPr>
    </w:p>
    <w:p w14:paraId="2B87EF5D" w14:textId="09D38A19" w:rsidR="009236CD" w:rsidRDefault="009236CD" w:rsidP="009236CD">
      <w:pPr>
        <w:rPr>
          <w:rFonts w:eastAsiaTheme="minorHAnsi"/>
          <w:b/>
          <w:bCs/>
          <w:color w:val="000000"/>
        </w:rPr>
      </w:pPr>
      <w:r>
        <w:rPr>
          <w:rFonts w:eastAsiaTheme="minorHAnsi"/>
          <w:b/>
          <w:bCs/>
          <w:color w:val="000000"/>
        </w:rPr>
        <w:tab/>
      </w:r>
      <w:r w:rsidRPr="00081903">
        <w:rPr>
          <w:rFonts w:eastAsiaTheme="minorHAnsi"/>
          <w:b/>
          <w:bCs/>
          <w:color w:val="000000"/>
        </w:rPr>
        <w:t>if state(</w:t>
      </w:r>
      <w:r w:rsidR="00160207">
        <w:rPr>
          <w:rFonts w:eastAsiaTheme="minorHAnsi"/>
          <w:b/>
          <w:bCs/>
          <w:i/>
          <w:color w:val="000000"/>
        </w:rPr>
        <w:t>Condition</w:t>
      </w:r>
      <w:r w:rsidRPr="00081903">
        <w:rPr>
          <w:rFonts w:eastAsiaTheme="minorHAnsi"/>
          <w:b/>
          <w:bCs/>
          <w:color w:val="000000"/>
        </w:rPr>
        <w:t>,</w:t>
      </w:r>
      <w:r w:rsidRPr="00081903">
        <w:rPr>
          <w:rFonts w:eastAsiaTheme="minorHAnsi"/>
          <w:b/>
          <w:bCs/>
          <w:i/>
          <w:color w:val="000000"/>
        </w:rPr>
        <w:t>State</w:t>
      </w:r>
      <w:r w:rsidRPr="00081903">
        <w:rPr>
          <w:rFonts w:eastAsiaTheme="minorHAnsi"/>
          <w:b/>
          <w:bCs/>
          <w:color w:val="000000"/>
        </w:rPr>
        <w:t>) then default(</w:t>
      </w:r>
      <w:r w:rsidRPr="00081903">
        <w:rPr>
          <w:rFonts w:eastAsiaTheme="minorHAnsi"/>
          <w:b/>
          <w:bCs/>
          <w:i/>
          <w:color w:val="000000"/>
        </w:rPr>
        <w:t>Stat</w:t>
      </w:r>
      <w:r>
        <w:rPr>
          <w:rFonts w:eastAsiaTheme="minorHAnsi"/>
          <w:b/>
          <w:bCs/>
          <w:i/>
          <w:color w:val="000000"/>
        </w:rPr>
        <w:t>e</w:t>
      </w:r>
      <w:r w:rsidRPr="00081903">
        <w:rPr>
          <w:rFonts w:eastAsiaTheme="minorHAnsi"/>
          <w:b/>
          <w:bCs/>
          <w:color w:val="000000"/>
        </w:rPr>
        <w:t>)</w:t>
      </w:r>
    </w:p>
    <w:p w14:paraId="1F081DD2" w14:textId="156CD609" w:rsidR="009236CD" w:rsidRDefault="009236CD" w:rsidP="009236CD">
      <w:pPr>
        <w:rPr>
          <w:rFonts w:eastAsiaTheme="minorHAnsi"/>
          <w:b/>
          <w:bCs/>
          <w:color w:val="000000"/>
        </w:rPr>
      </w:pPr>
    </w:p>
    <w:p w14:paraId="0B5BDB75" w14:textId="7E2D8259" w:rsidR="009236CD" w:rsidRDefault="009236CD" w:rsidP="009236CD">
      <w:pPr>
        <w:rPr>
          <w:rFonts w:eastAsiaTheme="minorHAnsi"/>
          <w:bCs/>
          <w:color w:val="000000"/>
        </w:rPr>
      </w:pPr>
      <w:r>
        <w:rPr>
          <w:rFonts w:eastAsiaTheme="minorHAnsi"/>
          <w:bCs/>
          <w:color w:val="000000"/>
        </w:rPr>
        <w:t>that is, stay in the same state if there is no other Transition Rule.</w:t>
      </w:r>
    </w:p>
    <w:p w14:paraId="32EE9089" w14:textId="77777777" w:rsidR="009236CD" w:rsidRPr="009236CD" w:rsidRDefault="009236CD" w:rsidP="009236CD">
      <w:pPr>
        <w:rPr>
          <w:rFonts w:eastAsiaTheme="minorHAnsi"/>
          <w:bCs/>
          <w:color w:val="000000"/>
        </w:rPr>
      </w:pPr>
    </w:p>
    <w:p w14:paraId="25FF2C23" w14:textId="77777777" w:rsidR="009236CD" w:rsidRPr="00081903" w:rsidRDefault="009236CD" w:rsidP="00B37C85">
      <w:pPr>
        <w:rPr>
          <w:rFonts w:eastAsiaTheme="minorHAnsi"/>
          <w:bCs/>
          <w:color w:val="000000"/>
        </w:rPr>
      </w:pPr>
    </w:p>
    <w:p w14:paraId="256384A2" w14:textId="77777777" w:rsidR="00E1549D" w:rsidRDefault="00E1549D" w:rsidP="00B35A71">
      <w:pPr>
        <w:pStyle w:val="Heading2"/>
      </w:pPr>
    </w:p>
    <w:p w14:paraId="79E36CBD" w14:textId="77777777" w:rsidR="00C96471" w:rsidRDefault="00C96471"/>
    <w:p w14:paraId="66C65DA0" w14:textId="767FADFA" w:rsidR="00ED11AF" w:rsidRPr="00ED11AF" w:rsidRDefault="00ED11AF" w:rsidP="00C96471"/>
    <w:p w14:paraId="49960CFC" w14:textId="067962EE" w:rsidR="00B37C85" w:rsidRDefault="00B37C85">
      <w:r>
        <w:br w:type="page"/>
      </w:r>
    </w:p>
    <w:p w14:paraId="5284B318" w14:textId="47D77D01" w:rsidR="00E01B31" w:rsidRDefault="00E01B31">
      <w:pPr>
        <w:rPr>
          <w:rFonts w:asciiTheme="majorHAnsi" w:eastAsiaTheme="majorEastAsia" w:hAnsiTheme="majorHAnsi" w:cstheme="majorBidi"/>
          <w:color w:val="2F5496" w:themeColor="accent1" w:themeShade="BF"/>
          <w:sz w:val="32"/>
          <w:szCs w:val="32"/>
        </w:rPr>
      </w:pPr>
    </w:p>
    <w:p w14:paraId="30E36EAC" w14:textId="77777777" w:rsidR="00E01B31" w:rsidRDefault="00E01B31">
      <w:pPr>
        <w:rPr>
          <w:rFonts w:asciiTheme="majorHAnsi" w:eastAsiaTheme="majorEastAsia" w:hAnsiTheme="majorHAnsi" w:cstheme="majorBidi"/>
          <w:color w:val="2F5496" w:themeColor="accent1" w:themeShade="BF"/>
          <w:sz w:val="32"/>
          <w:szCs w:val="32"/>
        </w:rPr>
      </w:pPr>
    </w:p>
    <w:p w14:paraId="7D8C92F3" w14:textId="54FDBE82" w:rsidR="0029239F" w:rsidRDefault="0029239F" w:rsidP="0029239F">
      <w:pPr>
        <w:pStyle w:val="Heading1"/>
      </w:pPr>
      <w:bookmarkStart w:id="105" w:name="_Toc27037397"/>
      <w:r>
        <w:t xml:space="preserve">Chapter 6: </w:t>
      </w:r>
      <w:r w:rsidRPr="00D93118">
        <w:t>State Transitions</w:t>
      </w:r>
      <w:bookmarkEnd w:id="105"/>
    </w:p>
    <w:p w14:paraId="14EE7588" w14:textId="77777777" w:rsidR="0029239F" w:rsidRPr="003617D6" w:rsidRDefault="0029239F" w:rsidP="0029239F"/>
    <w:p w14:paraId="0BB9C49C" w14:textId="77777777" w:rsidR="00984891" w:rsidRDefault="008B3BB1" w:rsidP="0029239F">
      <w:r>
        <w:t xml:space="preserve">This Chapter </w:t>
      </w:r>
      <w:r w:rsidR="00984891">
        <w:t>describes how Transition Rules are used to decide what state an agent goes to next.</w:t>
      </w:r>
    </w:p>
    <w:p w14:paraId="6A72376E" w14:textId="77777777" w:rsidR="00984891" w:rsidRDefault="00984891" w:rsidP="0029239F"/>
    <w:p w14:paraId="1B1FA29F" w14:textId="70B853C2" w:rsidR="0029239F" w:rsidRPr="003617D6" w:rsidRDefault="0029239F" w:rsidP="0029239F">
      <w:r>
        <w:t>Many systems are described by</w:t>
      </w:r>
      <w:r w:rsidRPr="003617D6">
        <w:t xml:space="preserve"> a state-transition matrix</w:t>
      </w:r>
      <w:r>
        <w:t xml:space="preserve"> that</w:t>
      </w:r>
      <w:r w:rsidRPr="003617D6">
        <w:t xml:space="preserve"> defines the probability for moving from the state that labels </w:t>
      </w:r>
      <w:r>
        <w:t>a</w:t>
      </w:r>
      <w:r w:rsidRPr="003617D6">
        <w:t xml:space="preserve"> row in the matrix to any of the other states, </w:t>
      </w:r>
      <w:r>
        <w:t xml:space="preserve">with the individual probabilities </w:t>
      </w:r>
      <w:r w:rsidRPr="003617D6">
        <w:t>represented by the columns in the matrix.  For example, in the matrix below, there is a probability of 0.5 of moving from state A to either state B or state C.</w:t>
      </w:r>
    </w:p>
    <w:p w14:paraId="27AE7ACA" w14:textId="77777777" w:rsidR="0029239F" w:rsidRPr="003617D6" w:rsidRDefault="0029239F" w:rsidP="0029239F"/>
    <w:tbl>
      <w:tblPr>
        <w:tblW w:w="0" w:type="auto"/>
        <w:tblInd w:w="1440" w:type="dxa"/>
        <w:tblLayout w:type="fixed"/>
        <w:tblCellMar>
          <w:left w:w="0" w:type="dxa"/>
          <w:right w:w="0" w:type="dxa"/>
        </w:tblCellMar>
        <w:tblLook w:val="06A0" w:firstRow="1" w:lastRow="0" w:firstColumn="1" w:lastColumn="0" w:noHBand="1" w:noVBand="1"/>
      </w:tblPr>
      <w:tblGrid>
        <w:gridCol w:w="1199"/>
        <w:gridCol w:w="416"/>
        <w:gridCol w:w="567"/>
        <w:gridCol w:w="567"/>
        <w:gridCol w:w="567"/>
      </w:tblGrid>
      <w:tr w:rsidR="0029239F" w:rsidRPr="000D1150" w14:paraId="0135DD12" w14:textId="77777777" w:rsidTr="008B3BB1">
        <w:trPr>
          <w:trHeight w:val="90"/>
        </w:trPr>
        <w:tc>
          <w:tcPr>
            <w:tcW w:w="1199" w:type="dxa"/>
            <w:shd w:val="clear" w:color="auto" w:fill="auto"/>
          </w:tcPr>
          <w:p w14:paraId="6BA966BB" w14:textId="77777777" w:rsidR="0029239F" w:rsidRDefault="0029239F" w:rsidP="008B3BB1"/>
        </w:tc>
        <w:tc>
          <w:tcPr>
            <w:tcW w:w="416" w:type="dxa"/>
            <w:shd w:val="clear" w:color="auto" w:fill="auto"/>
            <w:tcMar>
              <w:top w:w="72" w:type="dxa"/>
              <w:left w:w="144" w:type="dxa"/>
              <w:bottom w:w="72" w:type="dxa"/>
              <w:right w:w="144" w:type="dxa"/>
            </w:tcMar>
            <w:hideMark/>
          </w:tcPr>
          <w:p w14:paraId="5CD6FB7C" w14:textId="77777777" w:rsidR="0029239F" w:rsidRPr="000D1150" w:rsidRDefault="0029239F" w:rsidP="008B3BB1"/>
        </w:tc>
        <w:tc>
          <w:tcPr>
            <w:tcW w:w="1701" w:type="dxa"/>
            <w:gridSpan w:val="3"/>
            <w:shd w:val="clear" w:color="auto" w:fill="auto"/>
            <w:tcMar>
              <w:top w:w="72" w:type="dxa"/>
              <w:left w:w="144" w:type="dxa"/>
              <w:bottom w:w="72" w:type="dxa"/>
              <w:right w:w="144" w:type="dxa"/>
            </w:tcMar>
            <w:hideMark/>
          </w:tcPr>
          <w:p w14:paraId="3E7A9F16" w14:textId="77777777" w:rsidR="0029239F" w:rsidRPr="003617D6" w:rsidRDefault="0029239F" w:rsidP="008B3BB1">
            <w:r>
              <w:t xml:space="preserve">    </w:t>
            </w:r>
            <w:r w:rsidRPr="003617D6">
              <w:t>Next State</w:t>
            </w:r>
          </w:p>
        </w:tc>
      </w:tr>
      <w:tr w:rsidR="0029239F" w:rsidRPr="000D1150" w14:paraId="3F9848DE" w14:textId="77777777" w:rsidTr="008B3BB1">
        <w:trPr>
          <w:trHeight w:val="126"/>
        </w:trPr>
        <w:tc>
          <w:tcPr>
            <w:tcW w:w="1199" w:type="dxa"/>
            <w:shd w:val="clear" w:color="auto" w:fill="auto"/>
          </w:tcPr>
          <w:p w14:paraId="0A6EB95C" w14:textId="77777777" w:rsidR="0029239F" w:rsidRPr="000D1150" w:rsidRDefault="0029239F" w:rsidP="008B3BB1"/>
        </w:tc>
        <w:tc>
          <w:tcPr>
            <w:tcW w:w="416" w:type="dxa"/>
            <w:tcBorders>
              <w:left w:val="nil"/>
            </w:tcBorders>
            <w:shd w:val="clear" w:color="auto" w:fill="auto"/>
            <w:tcMar>
              <w:top w:w="72" w:type="dxa"/>
              <w:left w:w="144" w:type="dxa"/>
              <w:bottom w:w="72" w:type="dxa"/>
              <w:right w:w="144" w:type="dxa"/>
            </w:tcMar>
            <w:hideMark/>
          </w:tcPr>
          <w:p w14:paraId="54C9AC47" w14:textId="77777777" w:rsidR="0029239F" w:rsidRPr="000D1150" w:rsidRDefault="0029239F" w:rsidP="008B3BB1"/>
        </w:tc>
        <w:tc>
          <w:tcPr>
            <w:tcW w:w="567" w:type="dxa"/>
            <w:tcBorders>
              <w:left w:val="nil"/>
              <w:bottom w:val="single" w:sz="4" w:space="0" w:color="auto"/>
            </w:tcBorders>
            <w:shd w:val="clear" w:color="auto" w:fill="auto"/>
            <w:tcMar>
              <w:top w:w="72" w:type="dxa"/>
              <w:left w:w="144" w:type="dxa"/>
              <w:bottom w:w="72" w:type="dxa"/>
              <w:right w:w="144" w:type="dxa"/>
            </w:tcMar>
            <w:hideMark/>
          </w:tcPr>
          <w:p w14:paraId="57E30B6D" w14:textId="77777777" w:rsidR="0029239F" w:rsidRPr="003617D6" w:rsidRDefault="0029239F" w:rsidP="008B3BB1">
            <w:r w:rsidRPr="003617D6">
              <w:t>A</w:t>
            </w:r>
          </w:p>
        </w:tc>
        <w:tc>
          <w:tcPr>
            <w:tcW w:w="567" w:type="dxa"/>
            <w:tcBorders>
              <w:bottom w:val="single" w:sz="4" w:space="0" w:color="auto"/>
            </w:tcBorders>
            <w:shd w:val="clear" w:color="auto" w:fill="auto"/>
            <w:tcMar>
              <w:top w:w="72" w:type="dxa"/>
              <w:left w:w="144" w:type="dxa"/>
              <w:bottom w:w="72" w:type="dxa"/>
              <w:right w:w="144" w:type="dxa"/>
            </w:tcMar>
            <w:hideMark/>
          </w:tcPr>
          <w:p w14:paraId="3C3A3ED9" w14:textId="77777777" w:rsidR="0029239F" w:rsidRPr="003617D6" w:rsidRDefault="0029239F" w:rsidP="008B3BB1">
            <w:r w:rsidRPr="003617D6">
              <w:t>B</w:t>
            </w:r>
          </w:p>
        </w:tc>
        <w:tc>
          <w:tcPr>
            <w:tcW w:w="567" w:type="dxa"/>
            <w:tcBorders>
              <w:bottom w:val="single" w:sz="4" w:space="0" w:color="auto"/>
            </w:tcBorders>
            <w:shd w:val="clear" w:color="auto" w:fill="auto"/>
            <w:tcMar>
              <w:top w:w="72" w:type="dxa"/>
              <w:left w:w="144" w:type="dxa"/>
              <w:bottom w:w="72" w:type="dxa"/>
              <w:right w:w="144" w:type="dxa"/>
            </w:tcMar>
            <w:hideMark/>
          </w:tcPr>
          <w:p w14:paraId="2189D40A" w14:textId="77777777" w:rsidR="0029239F" w:rsidRPr="003617D6" w:rsidRDefault="0029239F" w:rsidP="008B3BB1">
            <w:r w:rsidRPr="003617D6">
              <w:t>C</w:t>
            </w:r>
          </w:p>
        </w:tc>
      </w:tr>
      <w:tr w:rsidR="0029239F" w:rsidRPr="000D1150" w14:paraId="72390EA9" w14:textId="77777777" w:rsidTr="008B3BB1">
        <w:trPr>
          <w:trHeight w:val="505"/>
        </w:trPr>
        <w:tc>
          <w:tcPr>
            <w:tcW w:w="1199" w:type="dxa"/>
            <w:shd w:val="clear" w:color="auto" w:fill="auto"/>
          </w:tcPr>
          <w:p w14:paraId="50304031" w14:textId="77777777" w:rsidR="0029239F" w:rsidRPr="000D1150" w:rsidRDefault="0029239F" w:rsidP="008B3BB1"/>
        </w:tc>
        <w:tc>
          <w:tcPr>
            <w:tcW w:w="416" w:type="dxa"/>
            <w:tcBorders>
              <w:left w:val="nil"/>
              <w:right w:val="single" w:sz="4" w:space="0" w:color="auto"/>
            </w:tcBorders>
            <w:shd w:val="clear" w:color="auto" w:fill="auto"/>
            <w:tcMar>
              <w:top w:w="72" w:type="dxa"/>
              <w:left w:w="144" w:type="dxa"/>
              <w:bottom w:w="72" w:type="dxa"/>
              <w:right w:w="144" w:type="dxa"/>
            </w:tcMar>
            <w:hideMark/>
          </w:tcPr>
          <w:p w14:paraId="661B85F2" w14:textId="77777777" w:rsidR="0029239F" w:rsidRPr="003617D6" w:rsidRDefault="0029239F" w:rsidP="008B3BB1">
            <w:r w:rsidRPr="003617D6">
              <w:t>A</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8EE6F34"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E2CF301" w14:textId="77777777" w:rsidR="0029239F" w:rsidRPr="003617D6" w:rsidRDefault="0029239F" w:rsidP="008B3BB1">
            <w:r w:rsidRPr="003617D6">
              <w:t>0.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D737AC1" w14:textId="77777777" w:rsidR="0029239F" w:rsidRPr="003617D6" w:rsidRDefault="0029239F" w:rsidP="008B3BB1">
            <w:r w:rsidRPr="003617D6">
              <w:t>0.5</w:t>
            </w:r>
          </w:p>
        </w:tc>
      </w:tr>
      <w:tr w:rsidR="0029239F" w:rsidRPr="000D1150" w14:paraId="07D53AAA" w14:textId="77777777" w:rsidTr="008B3BB1">
        <w:trPr>
          <w:trHeight w:val="505"/>
        </w:trPr>
        <w:tc>
          <w:tcPr>
            <w:tcW w:w="1199" w:type="dxa"/>
            <w:shd w:val="clear" w:color="auto" w:fill="auto"/>
          </w:tcPr>
          <w:p w14:paraId="11F44D5A" w14:textId="77777777" w:rsidR="0029239F" w:rsidRPr="003617D6" w:rsidRDefault="0029239F" w:rsidP="008B3BB1">
            <w:r w:rsidRPr="003617D6">
              <w:t>Current State</w:t>
            </w:r>
          </w:p>
        </w:tc>
        <w:tc>
          <w:tcPr>
            <w:tcW w:w="416" w:type="dxa"/>
            <w:tcBorders>
              <w:left w:val="nil"/>
              <w:right w:val="single" w:sz="4" w:space="0" w:color="auto"/>
            </w:tcBorders>
            <w:shd w:val="clear" w:color="auto" w:fill="auto"/>
            <w:tcMar>
              <w:top w:w="72" w:type="dxa"/>
              <w:left w:w="144" w:type="dxa"/>
              <w:bottom w:w="72" w:type="dxa"/>
              <w:right w:w="144" w:type="dxa"/>
            </w:tcMar>
            <w:hideMark/>
          </w:tcPr>
          <w:p w14:paraId="64483528" w14:textId="77777777" w:rsidR="0029239F" w:rsidRPr="003617D6" w:rsidRDefault="0029239F" w:rsidP="008B3BB1">
            <w:r w:rsidRPr="003617D6">
              <w:t>B</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12C39F7" w14:textId="77777777" w:rsidR="0029239F" w:rsidRPr="003617D6" w:rsidRDefault="0029239F" w:rsidP="008B3BB1">
            <w:r w:rsidRPr="003617D6">
              <w:t>0.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8B88AED" w14:textId="77777777" w:rsidR="0029239F" w:rsidRPr="003617D6" w:rsidRDefault="0029239F" w:rsidP="008B3BB1">
            <w:r w:rsidRPr="003617D6">
              <w:t>0.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AB689E7" w14:textId="77777777" w:rsidR="0029239F" w:rsidRPr="003617D6" w:rsidRDefault="0029239F" w:rsidP="008B3BB1">
            <w:r w:rsidRPr="003617D6">
              <w:t>0.1</w:t>
            </w:r>
          </w:p>
        </w:tc>
      </w:tr>
      <w:tr w:rsidR="0029239F" w:rsidRPr="000D1150" w14:paraId="638892DD" w14:textId="77777777" w:rsidTr="008B3BB1">
        <w:trPr>
          <w:trHeight w:val="18"/>
        </w:trPr>
        <w:tc>
          <w:tcPr>
            <w:tcW w:w="1199" w:type="dxa"/>
            <w:shd w:val="clear" w:color="auto" w:fill="auto"/>
          </w:tcPr>
          <w:p w14:paraId="1A3833C6" w14:textId="77777777" w:rsidR="0029239F" w:rsidRPr="000D1150" w:rsidRDefault="0029239F" w:rsidP="008B3BB1"/>
        </w:tc>
        <w:tc>
          <w:tcPr>
            <w:tcW w:w="416" w:type="dxa"/>
            <w:tcBorders>
              <w:left w:val="nil"/>
              <w:right w:val="single" w:sz="4" w:space="0" w:color="auto"/>
            </w:tcBorders>
            <w:shd w:val="clear" w:color="auto" w:fill="auto"/>
            <w:tcMar>
              <w:top w:w="72" w:type="dxa"/>
              <w:left w:w="144" w:type="dxa"/>
              <w:bottom w:w="72" w:type="dxa"/>
              <w:right w:w="144" w:type="dxa"/>
            </w:tcMar>
            <w:hideMark/>
          </w:tcPr>
          <w:p w14:paraId="7926E641" w14:textId="77777777" w:rsidR="0029239F" w:rsidRPr="003617D6" w:rsidRDefault="0029239F" w:rsidP="008B3BB1">
            <w:r w:rsidRPr="003617D6">
              <w:t>C</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45C35B6"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8568C0" w14:textId="77777777" w:rsidR="0029239F" w:rsidRPr="003617D6" w:rsidRDefault="0029239F" w:rsidP="008B3BB1">
            <w:r w:rsidRPr="003617D6">
              <w:t>0.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9105B3A" w14:textId="77777777" w:rsidR="0029239F" w:rsidRPr="003617D6" w:rsidRDefault="0029239F" w:rsidP="008B3BB1">
            <w:r w:rsidRPr="003617D6">
              <w:t>1.0</w:t>
            </w:r>
          </w:p>
        </w:tc>
      </w:tr>
    </w:tbl>
    <w:p w14:paraId="09771D7A" w14:textId="77777777" w:rsidR="0029239F" w:rsidRPr="003617D6" w:rsidRDefault="0029239F" w:rsidP="0029239F"/>
    <w:p w14:paraId="39B28818" w14:textId="77777777" w:rsidR="0029239F" w:rsidRPr="003617D6" w:rsidRDefault="0029239F" w:rsidP="0029239F"/>
    <w:p w14:paraId="111BD218" w14:textId="77777777" w:rsidR="0029239F" w:rsidRDefault="0029239F" w:rsidP="0029239F">
      <w:r>
        <w:t>In FRED, only the portion of the state-transition matrix required for each agent is computed dynamically, so that the transition probabilities can vary from agent to agent and can also vary over time for an individual agent. When an agent reaches the state transition duration for its current state, the agent’s</w:t>
      </w:r>
      <w:r w:rsidRPr="003617D6">
        <w:t xml:space="preserve"> next state</w:t>
      </w:r>
      <w:r>
        <w:t xml:space="preserve"> is computed as follows</w:t>
      </w:r>
      <w:r w:rsidRPr="003617D6">
        <w:t>:</w:t>
      </w:r>
    </w:p>
    <w:p w14:paraId="7357A03B" w14:textId="77777777" w:rsidR="0029239F" w:rsidRPr="003617D6" w:rsidRDefault="0029239F" w:rsidP="0029239F"/>
    <w:p w14:paraId="03AAFC83" w14:textId="77777777" w:rsidR="0029239F" w:rsidRPr="00F90CDD" w:rsidRDefault="0029239F" w:rsidP="00790036">
      <w:pPr>
        <w:pStyle w:val="ListParagraph"/>
        <w:numPr>
          <w:ilvl w:val="0"/>
          <w:numId w:val="5"/>
        </w:numPr>
      </w:pPr>
      <w:r w:rsidRPr="00F90CDD">
        <w:t xml:space="preserve">Compute </w:t>
      </w:r>
      <w:r>
        <w:t xml:space="preserve">the transition </w:t>
      </w:r>
      <w:r w:rsidRPr="00F90CDD">
        <w:t xml:space="preserve">probabilities </w:t>
      </w:r>
      <w:r>
        <w:t xml:space="preserve">for this agent </w:t>
      </w:r>
      <w:r w:rsidRPr="00F90CDD">
        <w:t xml:space="preserve">in </w:t>
      </w:r>
      <w:r>
        <w:t xml:space="preserve">the </w:t>
      </w:r>
      <w:r w:rsidRPr="00F90CDD">
        <w:t>row of current state</w:t>
      </w:r>
      <w:r>
        <w:t>.</w:t>
      </w:r>
    </w:p>
    <w:p w14:paraId="51A5D17B" w14:textId="77777777" w:rsidR="0029239F" w:rsidRDefault="0029239F" w:rsidP="00790036">
      <w:pPr>
        <w:pStyle w:val="ListParagraph"/>
        <w:numPr>
          <w:ilvl w:val="0"/>
          <w:numId w:val="5"/>
        </w:numPr>
      </w:pPr>
      <w:r w:rsidRPr="00F90CDD">
        <w:t xml:space="preserve">Select next state using the </w:t>
      </w:r>
      <w:r>
        <w:t>probability distribution for the row of the current state.</w:t>
      </w:r>
    </w:p>
    <w:p w14:paraId="616235BF" w14:textId="77777777" w:rsidR="0029239F" w:rsidRDefault="0029239F" w:rsidP="0029239F"/>
    <w:p w14:paraId="0FB4C6F8" w14:textId="77777777" w:rsidR="0029239F" w:rsidRDefault="0029239F" w:rsidP="0029239F">
      <w:r>
        <w:t>For example, given the transition matrix shown above for a given agent in state B, the agent would transition to state A with a probability of 0.1, transition to state C with a probability of 0.1 and remain in state B with a probability of 0.8.</w:t>
      </w:r>
    </w:p>
    <w:p w14:paraId="3FB1F22B" w14:textId="77777777" w:rsidR="0029239F" w:rsidRPr="003617D6" w:rsidRDefault="0029239F" w:rsidP="0029239F"/>
    <w:p w14:paraId="28A42F18" w14:textId="20C4F1F9" w:rsidR="0029239F" w:rsidRPr="00246095" w:rsidRDefault="0029239F" w:rsidP="0029239F">
      <w:pPr>
        <w:pStyle w:val="Heading2"/>
      </w:pPr>
      <w:bookmarkStart w:id="106" w:name="_Toc27037398"/>
      <w:r w:rsidRPr="00246095">
        <w:t>Probabilistic Rules</w:t>
      </w:r>
      <w:bookmarkEnd w:id="106"/>
    </w:p>
    <w:p w14:paraId="3DAF8389" w14:textId="77777777" w:rsidR="0029239F" w:rsidRPr="003617D6" w:rsidRDefault="0029239F" w:rsidP="0029239F"/>
    <w:p w14:paraId="1155F41E" w14:textId="3AA7E7A1" w:rsidR="0029239F" w:rsidRDefault="0029239F" w:rsidP="0029239F">
      <w:r>
        <w:t xml:space="preserve">Suppose we have an agent in state C.i for some </w:t>
      </w:r>
      <w:r w:rsidR="00160207">
        <w:t>Condition</w:t>
      </w:r>
      <w:r>
        <w:t xml:space="preserve"> C that has states n States. For each possible next state j, FRED computes the probability p(i,j) of the transition from i to j as follows:</w:t>
      </w:r>
    </w:p>
    <w:p w14:paraId="2982D21B" w14:textId="77777777" w:rsidR="0029239F" w:rsidRDefault="0029239F" w:rsidP="0029239F"/>
    <w:p w14:paraId="1AC319EC" w14:textId="77777777" w:rsidR="0029239F" w:rsidRDefault="0029239F" w:rsidP="00790036">
      <w:pPr>
        <w:pStyle w:val="ListParagraph"/>
        <w:numPr>
          <w:ilvl w:val="0"/>
          <w:numId w:val="22"/>
        </w:numPr>
      </w:pPr>
      <w:r>
        <w:t>Find all qualifying rules for the given agent from State i to State j.  These are the rules that specify the current state C.i and the next state j and for which the agent meets all the Predicates in the rule.</w:t>
      </w:r>
    </w:p>
    <w:p w14:paraId="49C62A7B" w14:textId="77777777" w:rsidR="0029239F" w:rsidRDefault="0029239F" w:rsidP="00790036">
      <w:pPr>
        <w:pStyle w:val="ListParagraph"/>
        <w:numPr>
          <w:ilvl w:val="0"/>
          <w:numId w:val="22"/>
        </w:numPr>
      </w:pPr>
      <w:r>
        <w:t>For each qualifying Rule, compute the probability term for the given agent. If the probability term is omitted, the probability for this Rule is 1.0.</w:t>
      </w:r>
    </w:p>
    <w:p w14:paraId="52588FEB" w14:textId="77777777" w:rsidR="0029239F" w:rsidRDefault="0029239F" w:rsidP="00790036">
      <w:pPr>
        <w:pStyle w:val="ListParagraph"/>
        <w:numPr>
          <w:ilvl w:val="0"/>
          <w:numId w:val="22"/>
        </w:numPr>
      </w:pPr>
      <w:r>
        <w:lastRenderedPageBreak/>
        <w:t>Use the maximum probability computed for any qualifying Rule as the tentative probability p(i,j) for the agent to transition from state i to state j.</w:t>
      </w:r>
    </w:p>
    <w:p w14:paraId="2680D678" w14:textId="77777777" w:rsidR="0029239F" w:rsidRDefault="0029239F" w:rsidP="0029239F">
      <w:pPr>
        <w:pStyle w:val="Heading2"/>
      </w:pPr>
    </w:p>
    <w:p w14:paraId="37B08858" w14:textId="6544D72E" w:rsidR="0029239F" w:rsidRDefault="0029239F" w:rsidP="0029239F">
      <w:pPr>
        <w:pStyle w:val="Heading2"/>
      </w:pPr>
      <w:bookmarkStart w:id="107" w:name="_Toc27037399"/>
      <w:r>
        <w:t>Default Next State Rule and Normalization</w:t>
      </w:r>
      <w:bookmarkEnd w:id="107"/>
    </w:p>
    <w:p w14:paraId="0A6B6E24" w14:textId="77777777" w:rsidR="0029239F" w:rsidRDefault="0029239F" w:rsidP="0029239F"/>
    <w:p w14:paraId="566D0A35" w14:textId="77777777" w:rsidR="0029239F" w:rsidRDefault="0029239F" w:rsidP="0029239F">
      <w:r>
        <w:t>After repeating this process for each possible next state, we have a probability vector of the form:</w:t>
      </w:r>
    </w:p>
    <w:p w14:paraId="302D76C3" w14:textId="77777777" w:rsidR="0029239F" w:rsidRDefault="0029239F" w:rsidP="0029239F"/>
    <w:p w14:paraId="5B31D2B5" w14:textId="77777777" w:rsidR="0029239F" w:rsidRPr="00605E64" w:rsidRDefault="0029239F" w:rsidP="0029239F">
      <w:pPr>
        <w:jc w:val="center"/>
        <w:rPr>
          <w:b/>
        </w:rPr>
      </w:pPr>
      <w:r w:rsidRPr="00605E64">
        <w:rPr>
          <w:b/>
        </w:rPr>
        <w:t>p(i,1), p(i,2), … p(i,n)</w:t>
      </w:r>
    </w:p>
    <w:p w14:paraId="216D489E" w14:textId="77777777" w:rsidR="0029239F" w:rsidRDefault="0029239F" w:rsidP="0029239F"/>
    <w:p w14:paraId="78878739" w14:textId="77777777" w:rsidR="0029239F" w:rsidRDefault="0029239F" w:rsidP="0029239F">
      <w:r>
        <w:t xml:space="preserve">Let </w:t>
      </w:r>
      <w:r>
        <w:rPr>
          <w:i/>
        </w:rPr>
        <w:t>Total</w:t>
      </w:r>
      <w:r>
        <w:t xml:space="preserve"> be the sum of the values in the vector. </w:t>
      </w:r>
      <w:r>
        <w:rPr>
          <w:i/>
        </w:rPr>
        <w:t>Total</w:t>
      </w:r>
      <w:r>
        <w:t xml:space="preserve"> may not equal 1.0, so the values need to be normalized to create a valid probability distribution. But first, FRED applies the Default next state Rule for state i. Let state </w:t>
      </w:r>
      <w:r w:rsidRPr="00781F6D">
        <w:rPr>
          <w:i/>
        </w:rPr>
        <w:t>k</w:t>
      </w:r>
      <w:r>
        <w:t xml:space="preserve"> be the default next state for state i. The effect of the Default Next State is:</w:t>
      </w:r>
    </w:p>
    <w:p w14:paraId="025B8DE5" w14:textId="77777777" w:rsidR="0029239F" w:rsidRDefault="0029239F" w:rsidP="0029239F"/>
    <w:p w14:paraId="0D5F4B28" w14:textId="77777777" w:rsidR="0029239F" w:rsidRPr="00781F6D" w:rsidRDefault="0029239F" w:rsidP="0029239F">
      <w:pPr>
        <w:ind w:firstLine="720"/>
      </w:pPr>
      <w:r>
        <w:t xml:space="preserve">If  </w:t>
      </w:r>
      <w:r w:rsidRPr="00781F6D">
        <w:rPr>
          <w:i/>
        </w:rPr>
        <w:t>Total</w:t>
      </w:r>
      <w:r>
        <w:t xml:space="preserve"> &lt; 1.0, then add (1.0 – Total) to p(i,k). Otherwise, divide all the values in the vector by </w:t>
      </w:r>
      <w:r w:rsidRPr="00781F6D">
        <w:rPr>
          <w:i/>
        </w:rPr>
        <w:t>Total.</w:t>
      </w:r>
    </w:p>
    <w:p w14:paraId="1BD30385" w14:textId="77777777" w:rsidR="0029239F" w:rsidRDefault="0029239F" w:rsidP="0029239F"/>
    <w:p w14:paraId="093AC276" w14:textId="77777777" w:rsidR="0029239F" w:rsidRDefault="0029239F" w:rsidP="0029239F">
      <w:r>
        <w:t xml:space="preserve">After applying the rule above, the values in the modified vector </w:t>
      </w:r>
      <w:r w:rsidRPr="00605E64">
        <w:rPr>
          <w:b/>
        </w:rPr>
        <w:t>&lt;p(i,1), p(i,2), … p(i,n)&gt;</w:t>
      </w:r>
      <w:r>
        <w:t xml:space="preserve"> sum to 1.0. The next state is selected by choosing randomly with this vector as the probability weight for the states.</w:t>
      </w:r>
    </w:p>
    <w:p w14:paraId="2E42E4BC" w14:textId="77777777" w:rsidR="0029239F" w:rsidRDefault="0029239F" w:rsidP="0029239F"/>
    <w:p w14:paraId="574DDF28" w14:textId="030A077A" w:rsidR="0029239F" w:rsidRDefault="0029239F" w:rsidP="0029239F">
      <w:pPr>
        <w:pStyle w:val="Heading2"/>
      </w:pPr>
      <w:bookmarkStart w:id="108" w:name="_Toc27037400"/>
      <w:r>
        <w:t>Example: Using Rules to Represent Health Risks</w:t>
      </w:r>
      <w:bookmarkEnd w:id="108"/>
    </w:p>
    <w:p w14:paraId="6176D9B8" w14:textId="77777777" w:rsidR="0029239F" w:rsidRDefault="0029239F" w:rsidP="0029239F">
      <w:pPr>
        <w:pStyle w:val="Heading2"/>
      </w:pPr>
    </w:p>
    <w:p w14:paraId="278B6008" w14:textId="61B78DAB" w:rsidR="0029239F" w:rsidRDefault="0029239F" w:rsidP="0029239F">
      <w:r>
        <w:t xml:space="preserve">This Section shows how to assign to each individual in the population a risk of having various </w:t>
      </w:r>
      <w:r w:rsidR="00160207">
        <w:t>Condition</w:t>
      </w:r>
      <w:r>
        <w:t xml:space="preserve">s.  For many health </w:t>
      </w:r>
      <w:r w:rsidR="00160207">
        <w:t>Condition</w:t>
      </w:r>
      <w:r>
        <w:t xml:space="preserve">s, we can find tables that show the prevalence of a given health </w:t>
      </w:r>
      <w:r w:rsidR="00160207">
        <w:t>Condition</w:t>
      </w:r>
      <w:r>
        <w:t xml:space="preserve"> based on demographic factors such as age, race and sex. For example, the following table shows the prevalence of asthma in the United States, based on data from the CDC:</w:t>
      </w:r>
    </w:p>
    <w:p w14:paraId="28EFD3DF" w14:textId="77777777" w:rsidR="0029239F" w:rsidRDefault="0029239F" w:rsidP="0029239F"/>
    <w:p w14:paraId="139FD7FF" w14:textId="77777777" w:rsidR="0029239F" w:rsidRDefault="0029239F" w:rsidP="0029239F">
      <w:pPr>
        <w:jc w:val="center"/>
      </w:pPr>
      <w:r>
        <w:rPr>
          <w:noProof/>
        </w:rPr>
        <w:drawing>
          <wp:inline distT="0" distB="0" distL="0" distR="0" wp14:anchorId="3A5DB91E" wp14:editId="38938D70">
            <wp:extent cx="3725333" cy="219426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17 at 8.13.42 AM.png"/>
                    <pic:cNvPicPr/>
                  </pic:nvPicPr>
                  <pic:blipFill>
                    <a:blip r:embed="rId13">
                      <a:extLst>
                        <a:ext uri="{28A0092B-C50C-407E-A947-70E740481C1C}">
                          <a14:useLocalDpi xmlns:a14="http://schemas.microsoft.com/office/drawing/2010/main" val="0"/>
                        </a:ext>
                      </a:extLst>
                    </a:blip>
                    <a:stretch>
                      <a:fillRect/>
                    </a:stretch>
                  </pic:blipFill>
                  <pic:spPr>
                    <a:xfrm>
                      <a:off x="0" y="0"/>
                      <a:ext cx="3756256" cy="2212476"/>
                    </a:xfrm>
                    <a:prstGeom prst="rect">
                      <a:avLst/>
                    </a:prstGeom>
                  </pic:spPr>
                </pic:pic>
              </a:graphicData>
            </a:graphic>
          </wp:inline>
        </w:drawing>
      </w:r>
    </w:p>
    <w:p w14:paraId="762E1E23" w14:textId="77777777" w:rsidR="0029239F" w:rsidRDefault="0029239F" w:rsidP="0029239F">
      <w:r>
        <w:t>Suppose we are creating a FRED model of asthma in which all individuals begin the the Start state. At the start of the simulation, we want each individual to move to either the AtRisk state (meaning that they are subject to asthma attacks) or to the Negative state (meaning they do not suffer from asthma attacks), according to data in the Table above.</w:t>
      </w:r>
    </w:p>
    <w:p w14:paraId="62471003" w14:textId="77777777" w:rsidR="0029239F" w:rsidRDefault="0029239F" w:rsidP="0029239F"/>
    <w:p w14:paraId="5B3E2120" w14:textId="77777777" w:rsidR="0029239F" w:rsidRDefault="0029239F" w:rsidP="0029239F">
      <w:r>
        <w:t>This can be accomplished by having one transition rule per cell in the Table, as shown here:</w:t>
      </w:r>
    </w:p>
    <w:p w14:paraId="7989A0E3" w14:textId="77777777" w:rsidR="0029239F" w:rsidRDefault="0029239F" w:rsidP="0029239F"/>
    <w:p w14:paraId="2FEE239F"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if state(ASTHMA,Start) then default(Negative)</w:t>
      </w:r>
    </w:p>
    <w:p w14:paraId="5DD947AD" w14:textId="77777777" w:rsidR="0029239F" w:rsidRPr="00ED11AF" w:rsidRDefault="0029239F" w:rsidP="0029239F">
      <w:pPr>
        <w:rPr>
          <w:rFonts w:ascii="Courier New" w:hAnsi="Courier New" w:cs="Courier New"/>
          <w:color w:val="000000"/>
          <w:sz w:val="18"/>
          <w:szCs w:val="18"/>
        </w:rPr>
      </w:pPr>
    </w:p>
    <w:p w14:paraId="739FAB89"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lastRenderedPageBreak/>
        <w:t xml:space="preserve">if state(ASTHMA,Start) and(eq(sex,male),eq(race,white),range(age,0,4)) </w:t>
      </w:r>
      <w:r>
        <w:rPr>
          <w:rFonts w:ascii="Courier New" w:hAnsi="Courier New" w:cs="Courier New"/>
          <w:b/>
          <w:bCs/>
          <w:color w:val="000000"/>
          <w:sz w:val="18"/>
          <w:szCs w:val="18"/>
        </w:rPr>
        <w:t>\</w:t>
      </w:r>
    </w:p>
    <w:p w14:paraId="4F8491FE"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37)</w:t>
      </w:r>
    </w:p>
    <w:p w14:paraId="2BE1946B" w14:textId="77777777" w:rsidR="0029239F" w:rsidRDefault="0029239F" w:rsidP="0029239F">
      <w:pPr>
        <w:rPr>
          <w:rFonts w:ascii="Courier New" w:hAnsi="Courier New" w:cs="Courier New"/>
          <w:b/>
          <w:bCs/>
          <w:color w:val="000000"/>
          <w:sz w:val="18"/>
          <w:szCs w:val="18"/>
        </w:rPr>
      </w:pPr>
    </w:p>
    <w:p w14:paraId="080789D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range(age,5,14)) </w:t>
      </w:r>
      <w:r>
        <w:rPr>
          <w:rFonts w:ascii="Courier New" w:hAnsi="Courier New" w:cs="Courier New"/>
          <w:b/>
          <w:bCs/>
          <w:color w:val="000000"/>
          <w:sz w:val="18"/>
          <w:szCs w:val="18"/>
        </w:rPr>
        <w:t>\</w:t>
      </w:r>
    </w:p>
    <w:p w14:paraId="2440B795"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95)</w:t>
      </w:r>
    </w:p>
    <w:p w14:paraId="61CF8FDD" w14:textId="77777777" w:rsidR="0029239F" w:rsidRDefault="0029239F" w:rsidP="0029239F">
      <w:pPr>
        <w:rPr>
          <w:rFonts w:ascii="Courier New" w:hAnsi="Courier New" w:cs="Courier New"/>
          <w:b/>
          <w:bCs/>
          <w:color w:val="000000"/>
          <w:sz w:val="18"/>
          <w:szCs w:val="18"/>
        </w:rPr>
      </w:pPr>
    </w:p>
    <w:p w14:paraId="72CF0F16"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range(age,15,19)) </w:t>
      </w:r>
      <w:r>
        <w:rPr>
          <w:rFonts w:ascii="Courier New" w:hAnsi="Courier New" w:cs="Courier New"/>
          <w:b/>
          <w:bCs/>
          <w:color w:val="000000"/>
          <w:sz w:val="18"/>
          <w:szCs w:val="18"/>
        </w:rPr>
        <w:t>\</w:t>
      </w:r>
    </w:p>
    <w:p w14:paraId="0C82BE39"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94)</w:t>
      </w:r>
    </w:p>
    <w:p w14:paraId="0EC854AC" w14:textId="77777777" w:rsidR="0029239F" w:rsidRDefault="0029239F" w:rsidP="0029239F">
      <w:pPr>
        <w:rPr>
          <w:rFonts w:ascii="Courier New" w:hAnsi="Courier New" w:cs="Courier New"/>
          <w:b/>
          <w:bCs/>
          <w:color w:val="000000"/>
          <w:sz w:val="18"/>
          <w:szCs w:val="18"/>
        </w:rPr>
      </w:pPr>
    </w:p>
    <w:p w14:paraId="3664F44C"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range(age,20,24)) </w:t>
      </w:r>
      <w:r>
        <w:rPr>
          <w:rFonts w:ascii="Courier New" w:hAnsi="Courier New" w:cs="Courier New"/>
          <w:b/>
          <w:bCs/>
          <w:color w:val="000000"/>
          <w:sz w:val="18"/>
          <w:szCs w:val="18"/>
        </w:rPr>
        <w:t>\</w:t>
      </w:r>
    </w:p>
    <w:p w14:paraId="59FCC8B9"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65)</w:t>
      </w:r>
    </w:p>
    <w:p w14:paraId="51AD3520" w14:textId="77777777" w:rsidR="0029239F" w:rsidRDefault="0029239F" w:rsidP="0029239F">
      <w:pPr>
        <w:rPr>
          <w:rFonts w:ascii="Courier New" w:hAnsi="Courier New" w:cs="Courier New"/>
          <w:b/>
          <w:bCs/>
          <w:color w:val="000000"/>
          <w:sz w:val="18"/>
          <w:szCs w:val="18"/>
        </w:rPr>
      </w:pPr>
    </w:p>
    <w:p w14:paraId="7CDBF73F"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range(age,25,34)) </w:t>
      </w:r>
      <w:r>
        <w:rPr>
          <w:rFonts w:ascii="Courier New" w:hAnsi="Courier New" w:cs="Courier New"/>
          <w:b/>
          <w:bCs/>
          <w:color w:val="000000"/>
          <w:sz w:val="18"/>
          <w:szCs w:val="18"/>
        </w:rPr>
        <w:t>\</w:t>
      </w:r>
    </w:p>
    <w:p w14:paraId="1DA917F0"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65)</w:t>
      </w:r>
    </w:p>
    <w:p w14:paraId="7B0802F6" w14:textId="77777777" w:rsidR="0029239F" w:rsidRDefault="0029239F" w:rsidP="0029239F">
      <w:pPr>
        <w:rPr>
          <w:rFonts w:ascii="Courier New" w:hAnsi="Courier New" w:cs="Courier New"/>
          <w:b/>
          <w:bCs/>
          <w:color w:val="000000"/>
          <w:sz w:val="18"/>
          <w:szCs w:val="18"/>
        </w:rPr>
      </w:pPr>
    </w:p>
    <w:p w14:paraId="7D66A115"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range(age,35,64)) </w:t>
      </w:r>
      <w:r>
        <w:rPr>
          <w:rFonts w:ascii="Courier New" w:hAnsi="Courier New" w:cs="Courier New"/>
          <w:b/>
          <w:bCs/>
          <w:color w:val="000000"/>
          <w:sz w:val="18"/>
          <w:szCs w:val="18"/>
        </w:rPr>
        <w:t>\</w:t>
      </w:r>
    </w:p>
    <w:p w14:paraId="653E9D6F"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59)</w:t>
      </w:r>
    </w:p>
    <w:p w14:paraId="2E2AA070" w14:textId="77777777" w:rsidR="0029239F" w:rsidRDefault="0029239F" w:rsidP="0029239F">
      <w:pPr>
        <w:rPr>
          <w:rFonts w:ascii="Courier New" w:hAnsi="Courier New" w:cs="Courier New"/>
          <w:b/>
          <w:bCs/>
          <w:color w:val="000000"/>
          <w:sz w:val="18"/>
          <w:szCs w:val="18"/>
        </w:rPr>
      </w:pPr>
    </w:p>
    <w:p w14:paraId="3459BEDB"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eq(race,white),gte(age,65)) </w:t>
      </w:r>
      <w:r>
        <w:rPr>
          <w:rFonts w:ascii="Courier New" w:hAnsi="Courier New" w:cs="Courier New"/>
          <w:b/>
          <w:bCs/>
          <w:color w:val="000000"/>
          <w:sz w:val="18"/>
          <w:szCs w:val="18"/>
        </w:rPr>
        <w:t>\</w:t>
      </w:r>
    </w:p>
    <w:p w14:paraId="71FBAD0D"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55)</w:t>
      </w:r>
    </w:p>
    <w:p w14:paraId="5F2AAF3A" w14:textId="77777777" w:rsidR="0029239F" w:rsidRDefault="0029239F" w:rsidP="0029239F">
      <w:pPr>
        <w:rPr>
          <w:rFonts w:ascii="Courier New" w:hAnsi="Courier New" w:cs="Courier New"/>
          <w:color w:val="000000"/>
          <w:sz w:val="18"/>
          <w:szCs w:val="18"/>
        </w:rPr>
      </w:pPr>
    </w:p>
    <w:p w14:paraId="0391264E" w14:textId="77777777" w:rsidR="0029239F" w:rsidRPr="00ED11AF" w:rsidRDefault="0029239F" w:rsidP="0029239F">
      <w:pPr>
        <w:rPr>
          <w:rFonts w:ascii="Courier New" w:hAnsi="Courier New" w:cs="Courier New"/>
          <w:color w:val="000000"/>
          <w:sz w:val="18"/>
          <w:szCs w:val="18"/>
        </w:rPr>
      </w:pPr>
    </w:p>
    <w:p w14:paraId="727736D4"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0,4)) </w:t>
      </w:r>
      <w:r>
        <w:rPr>
          <w:rFonts w:ascii="Courier New" w:hAnsi="Courier New" w:cs="Courier New"/>
          <w:b/>
          <w:bCs/>
          <w:color w:val="000000"/>
          <w:sz w:val="18"/>
          <w:szCs w:val="18"/>
        </w:rPr>
        <w:t>\</w:t>
      </w:r>
    </w:p>
    <w:p w14:paraId="627F6191"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37)</w:t>
      </w:r>
    </w:p>
    <w:p w14:paraId="4BCEEFEF" w14:textId="77777777" w:rsidR="0029239F" w:rsidRDefault="0029239F" w:rsidP="0029239F">
      <w:pPr>
        <w:rPr>
          <w:rFonts w:ascii="Courier New" w:hAnsi="Courier New" w:cs="Courier New"/>
          <w:b/>
          <w:bCs/>
          <w:color w:val="000000"/>
          <w:sz w:val="18"/>
          <w:szCs w:val="18"/>
        </w:rPr>
      </w:pPr>
    </w:p>
    <w:p w14:paraId="5CD7921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5,14)) </w:t>
      </w:r>
      <w:r>
        <w:rPr>
          <w:rFonts w:ascii="Courier New" w:hAnsi="Courier New" w:cs="Courier New"/>
          <w:b/>
          <w:bCs/>
          <w:color w:val="000000"/>
          <w:sz w:val="18"/>
          <w:szCs w:val="18"/>
        </w:rPr>
        <w:t>\</w:t>
      </w:r>
    </w:p>
    <w:p w14:paraId="550D711F"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84)</w:t>
      </w:r>
    </w:p>
    <w:p w14:paraId="7FB9A57F" w14:textId="77777777" w:rsidR="0029239F" w:rsidRDefault="0029239F" w:rsidP="0029239F">
      <w:pPr>
        <w:rPr>
          <w:rFonts w:ascii="Courier New" w:hAnsi="Courier New" w:cs="Courier New"/>
          <w:b/>
          <w:bCs/>
          <w:color w:val="000000"/>
          <w:sz w:val="18"/>
          <w:szCs w:val="18"/>
        </w:rPr>
      </w:pPr>
    </w:p>
    <w:p w14:paraId="100F0747"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15,19)) </w:t>
      </w:r>
      <w:r>
        <w:rPr>
          <w:rFonts w:ascii="Courier New" w:hAnsi="Courier New" w:cs="Courier New"/>
          <w:b/>
          <w:bCs/>
          <w:color w:val="000000"/>
          <w:sz w:val="18"/>
          <w:szCs w:val="18"/>
        </w:rPr>
        <w:t>\</w:t>
      </w:r>
    </w:p>
    <w:p w14:paraId="2B96F84D"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12)</w:t>
      </w:r>
    </w:p>
    <w:p w14:paraId="59C05CB7" w14:textId="77777777" w:rsidR="0029239F" w:rsidRDefault="0029239F" w:rsidP="0029239F">
      <w:pPr>
        <w:rPr>
          <w:rFonts w:ascii="Courier New" w:hAnsi="Courier New" w:cs="Courier New"/>
          <w:b/>
          <w:bCs/>
          <w:color w:val="000000"/>
          <w:sz w:val="18"/>
          <w:szCs w:val="18"/>
        </w:rPr>
      </w:pPr>
    </w:p>
    <w:p w14:paraId="43B1C1E8"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20,24)) </w:t>
      </w:r>
      <w:r>
        <w:rPr>
          <w:rFonts w:ascii="Courier New" w:hAnsi="Courier New" w:cs="Courier New"/>
          <w:b/>
          <w:bCs/>
          <w:color w:val="000000"/>
          <w:sz w:val="18"/>
          <w:szCs w:val="18"/>
        </w:rPr>
        <w:t>\</w:t>
      </w:r>
    </w:p>
    <w:p w14:paraId="1568AA90"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15)</w:t>
      </w:r>
    </w:p>
    <w:p w14:paraId="6B642283" w14:textId="77777777" w:rsidR="0029239F" w:rsidRDefault="0029239F" w:rsidP="0029239F">
      <w:pPr>
        <w:rPr>
          <w:rFonts w:ascii="Courier New" w:hAnsi="Courier New" w:cs="Courier New"/>
          <w:b/>
          <w:bCs/>
          <w:color w:val="000000"/>
          <w:sz w:val="18"/>
          <w:szCs w:val="18"/>
        </w:rPr>
      </w:pPr>
    </w:p>
    <w:p w14:paraId="7B8CF160"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25,34)) </w:t>
      </w:r>
      <w:r>
        <w:rPr>
          <w:rFonts w:ascii="Courier New" w:hAnsi="Courier New" w:cs="Courier New"/>
          <w:b/>
          <w:bCs/>
          <w:color w:val="000000"/>
          <w:sz w:val="18"/>
          <w:szCs w:val="18"/>
        </w:rPr>
        <w:t>\</w:t>
      </w:r>
    </w:p>
    <w:p w14:paraId="6914DE64"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05)</w:t>
      </w:r>
    </w:p>
    <w:p w14:paraId="60A49F88" w14:textId="77777777" w:rsidR="0029239F" w:rsidRDefault="0029239F" w:rsidP="0029239F">
      <w:pPr>
        <w:rPr>
          <w:rFonts w:ascii="Courier New" w:hAnsi="Courier New" w:cs="Courier New"/>
          <w:b/>
          <w:bCs/>
          <w:color w:val="000000"/>
          <w:sz w:val="18"/>
          <w:szCs w:val="18"/>
        </w:rPr>
      </w:pPr>
    </w:p>
    <w:p w14:paraId="26891241"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range(age,35,64)) </w:t>
      </w:r>
      <w:r>
        <w:rPr>
          <w:rFonts w:ascii="Courier New" w:hAnsi="Courier New" w:cs="Courier New"/>
          <w:b/>
          <w:bCs/>
          <w:color w:val="000000"/>
          <w:sz w:val="18"/>
          <w:szCs w:val="18"/>
        </w:rPr>
        <w:t>\</w:t>
      </w:r>
    </w:p>
    <w:p w14:paraId="738E0607"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07)</w:t>
      </w:r>
    </w:p>
    <w:p w14:paraId="2A8A2026" w14:textId="77777777" w:rsidR="0029239F" w:rsidRDefault="0029239F" w:rsidP="0029239F">
      <w:pPr>
        <w:rPr>
          <w:rFonts w:ascii="Courier New" w:hAnsi="Courier New" w:cs="Courier New"/>
          <w:b/>
          <w:bCs/>
          <w:color w:val="000000"/>
          <w:sz w:val="18"/>
          <w:szCs w:val="18"/>
        </w:rPr>
      </w:pPr>
    </w:p>
    <w:p w14:paraId="100010F9"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eq(race,white),gte(age,65)) </w:t>
      </w:r>
      <w:r>
        <w:rPr>
          <w:rFonts w:ascii="Courier New" w:hAnsi="Courier New" w:cs="Courier New"/>
          <w:b/>
          <w:bCs/>
          <w:color w:val="000000"/>
          <w:sz w:val="18"/>
          <w:szCs w:val="18"/>
        </w:rPr>
        <w:t>\</w:t>
      </w:r>
    </w:p>
    <w:p w14:paraId="6D97D8A7"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75)</w:t>
      </w:r>
    </w:p>
    <w:p w14:paraId="755F6158" w14:textId="77777777" w:rsidR="0029239F" w:rsidRPr="00ED11AF" w:rsidRDefault="0029239F" w:rsidP="0029239F">
      <w:pPr>
        <w:rPr>
          <w:rFonts w:ascii="Courier New" w:hAnsi="Courier New" w:cs="Courier New"/>
          <w:color w:val="000000"/>
          <w:sz w:val="18"/>
          <w:szCs w:val="18"/>
        </w:rPr>
      </w:pPr>
    </w:p>
    <w:p w14:paraId="672675B6" w14:textId="77777777" w:rsidR="0029239F" w:rsidRDefault="0029239F" w:rsidP="0029239F">
      <w:pPr>
        <w:rPr>
          <w:rFonts w:ascii="Courier New" w:hAnsi="Courier New" w:cs="Courier New"/>
          <w:b/>
          <w:bCs/>
          <w:color w:val="000000"/>
          <w:sz w:val="18"/>
          <w:szCs w:val="18"/>
        </w:rPr>
      </w:pPr>
    </w:p>
    <w:p w14:paraId="497EB3FD"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0,4)) </w:t>
      </w:r>
      <w:r>
        <w:rPr>
          <w:rFonts w:ascii="Courier New" w:hAnsi="Courier New" w:cs="Courier New"/>
          <w:b/>
          <w:bCs/>
          <w:color w:val="000000"/>
          <w:sz w:val="18"/>
          <w:szCs w:val="18"/>
        </w:rPr>
        <w:t>\</w:t>
      </w:r>
    </w:p>
    <w:p w14:paraId="1CCBC7D4"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15)</w:t>
      </w:r>
    </w:p>
    <w:p w14:paraId="50BDDE77" w14:textId="77777777" w:rsidR="0029239F" w:rsidRDefault="0029239F" w:rsidP="0029239F">
      <w:pPr>
        <w:rPr>
          <w:rFonts w:ascii="Courier New" w:hAnsi="Courier New" w:cs="Courier New"/>
          <w:b/>
          <w:bCs/>
          <w:color w:val="000000"/>
          <w:sz w:val="18"/>
          <w:szCs w:val="18"/>
        </w:rPr>
      </w:pPr>
    </w:p>
    <w:p w14:paraId="1F0C5BE4"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5,14)) </w:t>
      </w:r>
      <w:r>
        <w:rPr>
          <w:rFonts w:ascii="Courier New" w:hAnsi="Courier New" w:cs="Courier New"/>
          <w:b/>
          <w:bCs/>
          <w:color w:val="000000"/>
          <w:sz w:val="18"/>
          <w:szCs w:val="18"/>
        </w:rPr>
        <w:t>\</w:t>
      </w:r>
    </w:p>
    <w:p w14:paraId="382DF971"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201)</w:t>
      </w:r>
    </w:p>
    <w:p w14:paraId="56C7460E" w14:textId="77777777" w:rsidR="0029239F" w:rsidRDefault="0029239F" w:rsidP="0029239F">
      <w:pPr>
        <w:rPr>
          <w:rFonts w:ascii="Courier New" w:hAnsi="Courier New" w:cs="Courier New"/>
          <w:b/>
          <w:bCs/>
          <w:color w:val="000000"/>
          <w:sz w:val="18"/>
          <w:szCs w:val="18"/>
        </w:rPr>
      </w:pPr>
    </w:p>
    <w:p w14:paraId="35D77768"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15,19)) </w:t>
      </w:r>
      <w:r>
        <w:rPr>
          <w:rFonts w:ascii="Courier New" w:hAnsi="Courier New" w:cs="Courier New"/>
          <w:b/>
          <w:bCs/>
          <w:color w:val="000000"/>
          <w:sz w:val="18"/>
          <w:szCs w:val="18"/>
        </w:rPr>
        <w:t>\</w:t>
      </w:r>
    </w:p>
    <w:p w14:paraId="260C8EF9"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28)</w:t>
      </w:r>
    </w:p>
    <w:p w14:paraId="4AD5B728" w14:textId="77777777" w:rsidR="0029239F" w:rsidRDefault="0029239F" w:rsidP="0029239F">
      <w:pPr>
        <w:rPr>
          <w:rFonts w:ascii="Courier New" w:hAnsi="Courier New" w:cs="Courier New"/>
          <w:b/>
          <w:bCs/>
          <w:color w:val="000000"/>
          <w:sz w:val="18"/>
          <w:szCs w:val="18"/>
        </w:rPr>
      </w:pPr>
    </w:p>
    <w:p w14:paraId="03E04510"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20,24)) </w:t>
      </w:r>
      <w:r>
        <w:rPr>
          <w:rFonts w:ascii="Courier New" w:hAnsi="Courier New" w:cs="Courier New"/>
          <w:b/>
          <w:bCs/>
          <w:color w:val="000000"/>
          <w:sz w:val="18"/>
          <w:szCs w:val="18"/>
        </w:rPr>
        <w:t>\</w:t>
      </w:r>
    </w:p>
    <w:p w14:paraId="4DC62DE2"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43)</w:t>
      </w:r>
    </w:p>
    <w:p w14:paraId="46DB2459" w14:textId="77777777" w:rsidR="0029239F" w:rsidRDefault="0029239F" w:rsidP="0029239F">
      <w:pPr>
        <w:rPr>
          <w:rFonts w:ascii="Courier New" w:hAnsi="Courier New" w:cs="Courier New"/>
          <w:b/>
          <w:bCs/>
          <w:color w:val="000000"/>
          <w:sz w:val="18"/>
          <w:szCs w:val="18"/>
        </w:rPr>
      </w:pPr>
    </w:p>
    <w:p w14:paraId="600E3DBA"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25,34)) </w:t>
      </w:r>
      <w:r>
        <w:rPr>
          <w:rFonts w:ascii="Courier New" w:hAnsi="Courier New" w:cs="Courier New"/>
          <w:b/>
          <w:bCs/>
          <w:color w:val="000000"/>
          <w:sz w:val="18"/>
          <w:szCs w:val="18"/>
        </w:rPr>
        <w:t>\</w:t>
      </w:r>
    </w:p>
    <w:p w14:paraId="1D62E8C8"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88)</w:t>
      </w:r>
    </w:p>
    <w:p w14:paraId="7688FCD2" w14:textId="77777777" w:rsidR="0029239F" w:rsidRDefault="0029239F" w:rsidP="0029239F">
      <w:pPr>
        <w:rPr>
          <w:rFonts w:ascii="Courier New" w:hAnsi="Courier New" w:cs="Courier New"/>
          <w:b/>
          <w:bCs/>
          <w:color w:val="000000"/>
          <w:sz w:val="18"/>
          <w:szCs w:val="18"/>
        </w:rPr>
      </w:pPr>
    </w:p>
    <w:p w14:paraId="0057FF07"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range(age,35,64)) </w:t>
      </w:r>
      <w:r>
        <w:rPr>
          <w:rFonts w:ascii="Courier New" w:hAnsi="Courier New" w:cs="Courier New"/>
          <w:b/>
          <w:bCs/>
          <w:color w:val="000000"/>
          <w:sz w:val="18"/>
          <w:szCs w:val="18"/>
        </w:rPr>
        <w:t>\</w:t>
      </w:r>
    </w:p>
    <w:p w14:paraId="4ADF5109"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63)</w:t>
      </w:r>
    </w:p>
    <w:p w14:paraId="7434A786" w14:textId="77777777" w:rsidR="0029239F" w:rsidRDefault="0029239F" w:rsidP="0029239F">
      <w:pPr>
        <w:rPr>
          <w:rFonts w:ascii="Courier New" w:hAnsi="Courier New" w:cs="Courier New"/>
          <w:b/>
          <w:bCs/>
          <w:color w:val="000000"/>
          <w:sz w:val="18"/>
          <w:szCs w:val="18"/>
        </w:rPr>
      </w:pPr>
    </w:p>
    <w:p w14:paraId="230BC56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male),neq(race,white),gte(age,65)) </w:t>
      </w:r>
      <w:r>
        <w:rPr>
          <w:rFonts w:ascii="Courier New" w:hAnsi="Courier New" w:cs="Courier New"/>
          <w:b/>
          <w:bCs/>
          <w:color w:val="000000"/>
          <w:sz w:val="18"/>
          <w:szCs w:val="18"/>
        </w:rPr>
        <w:t>\</w:t>
      </w:r>
    </w:p>
    <w:p w14:paraId="15A1C948"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lastRenderedPageBreak/>
        <w:t>then next(AtRisk) with prob(0.078)</w:t>
      </w:r>
    </w:p>
    <w:p w14:paraId="7AB38B18" w14:textId="77777777" w:rsidR="0029239F" w:rsidRDefault="0029239F" w:rsidP="0029239F">
      <w:pPr>
        <w:rPr>
          <w:rFonts w:ascii="Courier New" w:hAnsi="Courier New" w:cs="Courier New"/>
          <w:color w:val="000000"/>
          <w:sz w:val="18"/>
          <w:szCs w:val="18"/>
        </w:rPr>
      </w:pPr>
    </w:p>
    <w:p w14:paraId="54EC23E9" w14:textId="77777777" w:rsidR="0029239F" w:rsidRPr="00ED11AF" w:rsidRDefault="0029239F" w:rsidP="0029239F">
      <w:pPr>
        <w:rPr>
          <w:rFonts w:ascii="Courier New" w:hAnsi="Courier New" w:cs="Courier New"/>
          <w:color w:val="000000"/>
          <w:sz w:val="18"/>
          <w:szCs w:val="18"/>
        </w:rPr>
      </w:pPr>
    </w:p>
    <w:p w14:paraId="022A75CB"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0,4)) </w:t>
      </w:r>
      <w:r>
        <w:rPr>
          <w:rFonts w:ascii="Courier New" w:hAnsi="Courier New" w:cs="Courier New"/>
          <w:b/>
          <w:bCs/>
          <w:color w:val="000000"/>
          <w:sz w:val="18"/>
          <w:szCs w:val="18"/>
        </w:rPr>
        <w:t>\</w:t>
      </w:r>
    </w:p>
    <w:p w14:paraId="31F59F8C"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09)</w:t>
      </w:r>
    </w:p>
    <w:p w14:paraId="36F69D8C" w14:textId="77777777" w:rsidR="0029239F" w:rsidRDefault="0029239F" w:rsidP="0029239F">
      <w:pPr>
        <w:rPr>
          <w:rFonts w:ascii="Courier New" w:hAnsi="Courier New" w:cs="Courier New"/>
          <w:b/>
          <w:bCs/>
          <w:color w:val="000000"/>
          <w:sz w:val="18"/>
          <w:szCs w:val="18"/>
        </w:rPr>
      </w:pPr>
    </w:p>
    <w:p w14:paraId="2E06CC9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5,14)) </w:t>
      </w:r>
      <w:r>
        <w:rPr>
          <w:rFonts w:ascii="Courier New" w:hAnsi="Courier New" w:cs="Courier New"/>
          <w:b/>
          <w:bCs/>
          <w:color w:val="000000"/>
          <w:sz w:val="18"/>
          <w:szCs w:val="18"/>
        </w:rPr>
        <w:t>\</w:t>
      </w:r>
    </w:p>
    <w:p w14:paraId="55E48B2F"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77)</w:t>
      </w:r>
    </w:p>
    <w:p w14:paraId="3BBC7659" w14:textId="77777777" w:rsidR="0029239F" w:rsidRDefault="0029239F" w:rsidP="0029239F">
      <w:pPr>
        <w:rPr>
          <w:rFonts w:ascii="Courier New" w:hAnsi="Courier New" w:cs="Courier New"/>
          <w:b/>
          <w:bCs/>
          <w:color w:val="000000"/>
          <w:sz w:val="18"/>
          <w:szCs w:val="18"/>
        </w:rPr>
      </w:pPr>
    </w:p>
    <w:p w14:paraId="4814F9D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15,19)) </w:t>
      </w:r>
      <w:r>
        <w:rPr>
          <w:rFonts w:ascii="Courier New" w:hAnsi="Courier New" w:cs="Courier New"/>
          <w:b/>
          <w:bCs/>
          <w:color w:val="000000"/>
          <w:sz w:val="18"/>
          <w:szCs w:val="18"/>
        </w:rPr>
        <w:t>\</w:t>
      </w:r>
    </w:p>
    <w:p w14:paraId="67C282B4"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79)</w:t>
      </w:r>
    </w:p>
    <w:p w14:paraId="2C1D110D" w14:textId="77777777" w:rsidR="0029239F" w:rsidRDefault="0029239F" w:rsidP="0029239F">
      <w:pPr>
        <w:rPr>
          <w:rFonts w:ascii="Courier New" w:hAnsi="Courier New" w:cs="Courier New"/>
          <w:b/>
          <w:bCs/>
          <w:color w:val="000000"/>
          <w:sz w:val="18"/>
          <w:szCs w:val="18"/>
        </w:rPr>
      </w:pPr>
    </w:p>
    <w:p w14:paraId="7223FB82"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20,24)) </w:t>
      </w:r>
      <w:r>
        <w:rPr>
          <w:rFonts w:ascii="Courier New" w:hAnsi="Courier New" w:cs="Courier New"/>
          <w:b/>
          <w:bCs/>
          <w:color w:val="000000"/>
          <w:sz w:val="18"/>
          <w:szCs w:val="18"/>
        </w:rPr>
        <w:t>\</w:t>
      </w:r>
    </w:p>
    <w:p w14:paraId="6974979F"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32)</w:t>
      </w:r>
    </w:p>
    <w:p w14:paraId="38E99018" w14:textId="77777777" w:rsidR="0029239F" w:rsidRDefault="0029239F" w:rsidP="0029239F">
      <w:pPr>
        <w:rPr>
          <w:rFonts w:ascii="Courier New" w:hAnsi="Courier New" w:cs="Courier New"/>
          <w:b/>
          <w:bCs/>
          <w:color w:val="000000"/>
          <w:sz w:val="18"/>
          <w:szCs w:val="18"/>
        </w:rPr>
      </w:pPr>
    </w:p>
    <w:p w14:paraId="7349C0AF"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25,34)) </w:t>
      </w:r>
      <w:r>
        <w:rPr>
          <w:rFonts w:ascii="Courier New" w:hAnsi="Courier New" w:cs="Courier New"/>
          <w:b/>
          <w:bCs/>
          <w:color w:val="000000"/>
          <w:sz w:val="18"/>
          <w:szCs w:val="18"/>
        </w:rPr>
        <w:t>\</w:t>
      </w:r>
    </w:p>
    <w:p w14:paraId="6F71DCDA"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25)</w:t>
      </w:r>
    </w:p>
    <w:p w14:paraId="7E328AF5" w14:textId="77777777" w:rsidR="0029239F" w:rsidRDefault="0029239F" w:rsidP="0029239F">
      <w:pPr>
        <w:rPr>
          <w:rFonts w:ascii="Courier New" w:hAnsi="Courier New" w:cs="Courier New"/>
          <w:b/>
          <w:bCs/>
          <w:color w:val="000000"/>
          <w:sz w:val="18"/>
          <w:szCs w:val="18"/>
        </w:rPr>
      </w:pPr>
    </w:p>
    <w:p w14:paraId="7409CB44"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range(age,35,64)) </w:t>
      </w:r>
      <w:r>
        <w:rPr>
          <w:rFonts w:ascii="Courier New" w:hAnsi="Courier New" w:cs="Courier New"/>
          <w:b/>
          <w:bCs/>
          <w:color w:val="000000"/>
          <w:sz w:val="18"/>
          <w:szCs w:val="18"/>
        </w:rPr>
        <w:t>\</w:t>
      </w:r>
    </w:p>
    <w:p w14:paraId="36C7F00E"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then next(AtRisk) with prob(0.127)</w:t>
      </w:r>
    </w:p>
    <w:p w14:paraId="2F5128C5" w14:textId="77777777" w:rsidR="0029239F" w:rsidRDefault="0029239F" w:rsidP="0029239F">
      <w:pPr>
        <w:rPr>
          <w:rFonts w:ascii="Courier New" w:hAnsi="Courier New" w:cs="Courier New"/>
          <w:b/>
          <w:bCs/>
          <w:color w:val="000000"/>
          <w:sz w:val="18"/>
          <w:szCs w:val="18"/>
        </w:rPr>
      </w:pPr>
    </w:p>
    <w:p w14:paraId="5795E5AE" w14:textId="77777777" w:rsidR="0029239F" w:rsidRDefault="0029239F" w:rsidP="0029239F">
      <w:pPr>
        <w:rPr>
          <w:rFonts w:ascii="Courier New" w:hAnsi="Courier New" w:cs="Courier New"/>
          <w:b/>
          <w:bCs/>
          <w:color w:val="000000"/>
          <w:sz w:val="18"/>
          <w:szCs w:val="18"/>
        </w:rPr>
      </w:pPr>
      <w:r w:rsidRPr="00ED11AF">
        <w:rPr>
          <w:rFonts w:ascii="Courier New" w:hAnsi="Courier New" w:cs="Courier New"/>
          <w:b/>
          <w:bCs/>
          <w:color w:val="000000"/>
          <w:sz w:val="18"/>
          <w:szCs w:val="18"/>
        </w:rPr>
        <w:t xml:space="preserve">if state(ASTHMA,Start) and(eq(sex,female),neq(race,white),gte(age,65)) then </w:t>
      </w:r>
      <w:r>
        <w:rPr>
          <w:rFonts w:ascii="Courier New" w:hAnsi="Courier New" w:cs="Courier New"/>
          <w:b/>
          <w:bCs/>
          <w:color w:val="000000"/>
          <w:sz w:val="18"/>
          <w:szCs w:val="18"/>
        </w:rPr>
        <w:t>\</w:t>
      </w:r>
    </w:p>
    <w:p w14:paraId="2C99356E" w14:textId="77777777" w:rsidR="0029239F" w:rsidRPr="00ED11AF" w:rsidRDefault="0029239F" w:rsidP="0029239F">
      <w:pPr>
        <w:rPr>
          <w:rFonts w:ascii="Courier New" w:hAnsi="Courier New" w:cs="Courier New"/>
          <w:color w:val="000000"/>
          <w:sz w:val="18"/>
          <w:szCs w:val="18"/>
        </w:rPr>
      </w:pPr>
      <w:r w:rsidRPr="00ED11AF">
        <w:rPr>
          <w:rFonts w:ascii="Courier New" w:hAnsi="Courier New" w:cs="Courier New"/>
          <w:b/>
          <w:bCs/>
          <w:color w:val="000000"/>
          <w:sz w:val="18"/>
          <w:szCs w:val="18"/>
        </w:rPr>
        <w:t>next(AtRisk) with prob(0.079)</w:t>
      </w:r>
    </w:p>
    <w:p w14:paraId="0CA3820C" w14:textId="77777777" w:rsidR="0029239F" w:rsidRPr="00ED11AF" w:rsidRDefault="0029239F" w:rsidP="0029239F"/>
    <w:p w14:paraId="77C0CBF7" w14:textId="77777777" w:rsidR="0029239F" w:rsidRPr="00AA1270" w:rsidRDefault="0029239F" w:rsidP="0029239F">
      <w:pPr>
        <w:rPr>
          <w:rFonts w:asciiTheme="majorHAnsi" w:eastAsiaTheme="majorEastAsia" w:hAnsiTheme="majorHAnsi" w:cstheme="majorBidi"/>
          <w:color w:val="2F5496" w:themeColor="accent1" w:themeShade="BF"/>
          <w:sz w:val="26"/>
          <w:szCs w:val="26"/>
        </w:rPr>
      </w:pPr>
      <w:r>
        <w:t xml:space="preserve">Each rule contains an </w:t>
      </w:r>
      <w:r>
        <w:rPr>
          <w:b/>
        </w:rPr>
        <w:t>and</w:t>
      </w:r>
      <w:r>
        <w:t xml:space="preserve"> clause that matches the demographic factors of each cell in the table, and then assigns the same probability of being at risk as the corresponding cell in the table.  It is worth noting that any individual in the population matches only one of the probability rules, because the Predicates are mutually exclusive. For example, a 5-year old white male only matches the second rule, so his transition probability from Start to AtRisk is 0.095.  The effect of the default rule is to set the transition probability from Start to Negative of this same individual to 1.0 - 0.095 = 0.905.  So we expect that about 9.5% of 5-year old white males in the population will be in the AtRisk state after the transition. Of course, the results will vary from run to run, since each individual makes a probabilistic transition.</w:t>
      </w:r>
    </w:p>
    <w:p w14:paraId="33377BAC" w14:textId="77777777" w:rsidR="008677C9" w:rsidRDefault="008677C9">
      <w:pPr>
        <w:rPr>
          <w:rFonts w:asciiTheme="majorHAnsi" w:eastAsiaTheme="majorEastAsia" w:hAnsiTheme="majorHAnsi" w:cstheme="majorBidi"/>
          <w:color w:val="2F5496" w:themeColor="accent1" w:themeShade="BF"/>
          <w:sz w:val="32"/>
          <w:szCs w:val="32"/>
        </w:rPr>
      </w:pPr>
      <w:r>
        <w:br w:type="page"/>
      </w:r>
    </w:p>
    <w:p w14:paraId="3D647DE4" w14:textId="6996D31A" w:rsidR="00C811E4" w:rsidRDefault="005128F6" w:rsidP="003617D6">
      <w:pPr>
        <w:pStyle w:val="Heading1"/>
      </w:pPr>
      <w:bookmarkStart w:id="109" w:name="_Toc27037401"/>
      <w:r>
        <w:lastRenderedPageBreak/>
        <w:t xml:space="preserve">Chapter </w:t>
      </w:r>
      <w:r w:rsidR="0029239F">
        <w:t>7</w:t>
      </w:r>
      <w:r>
        <w:t xml:space="preserve">: </w:t>
      </w:r>
      <w:r w:rsidR="00C811E4">
        <w:t>Mixing Groups</w:t>
      </w:r>
      <w:bookmarkEnd w:id="109"/>
    </w:p>
    <w:p w14:paraId="4EBA9C96" w14:textId="77777777" w:rsidR="00C811E4" w:rsidRDefault="00C811E4" w:rsidP="00C811E4"/>
    <w:p w14:paraId="1D6F45E2" w14:textId="4C62A681" w:rsidR="00C811E4" w:rsidRDefault="00C811E4" w:rsidP="00C811E4">
      <w:r w:rsidRPr="00081903">
        <w:t xml:space="preserve">FRED Agents interact with each other in </w:t>
      </w:r>
      <w:r w:rsidRPr="00081903">
        <w:rPr>
          <w:b/>
        </w:rPr>
        <w:t xml:space="preserve">Mixing Groups. </w:t>
      </w:r>
      <w:r w:rsidRPr="00081903">
        <w:t xml:space="preserve">Examples of mixing groups include households, schools, workplaces, or friendship networks.  Some mixing groups represent specific locations (household, schools) and some do not (friendship networks).  This chapter deals with </w:t>
      </w:r>
      <w:r w:rsidRPr="00081903">
        <w:rPr>
          <w:b/>
        </w:rPr>
        <w:t>Places</w:t>
      </w:r>
      <w:r w:rsidRPr="00081903">
        <w:t>, which are mixing groups that have a specific geo-location</w:t>
      </w:r>
      <w:r>
        <w:t xml:space="preserve">, and </w:t>
      </w:r>
      <w:r>
        <w:rPr>
          <w:b/>
        </w:rPr>
        <w:t xml:space="preserve">Networks, </w:t>
      </w:r>
      <w:r>
        <w:t>which represent relationships among agents but are not associated with a specific location.</w:t>
      </w:r>
    </w:p>
    <w:p w14:paraId="7F9A6E9D" w14:textId="62926F60" w:rsidR="00C811E4" w:rsidRDefault="00C811E4" w:rsidP="00C811E4"/>
    <w:p w14:paraId="4DC1579C" w14:textId="30577F32" w:rsidR="006F7BAD" w:rsidRDefault="006F7BAD" w:rsidP="006F7BAD">
      <w:pPr>
        <w:pStyle w:val="Heading2"/>
      </w:pPr>
      <w:bookmarkStart w:id="110" w:name="_Group_Schedules"/>
      <w:bookmarkStart w:id="111" w:name="_Toc27037402"/>
      <w:bookmarkEnd w:id="110"/>
      <w:r>
        <w:t>Group Schedules</w:t>
      </w:r>
      <w:bookmarkEnd w:id="111"/>
    </w:p>
    <w:p w14:paraId="0E7A2B66" w14:textId="77777777" w:rsidR="006F7BAD" w:rsidRDefault="006F7BAD" w:rsidP="00C811E4"/>
    <w:p w14:paraId="2B949A79" w14:textId="0D4AED31" w:rsidR="00C811E4" w:rsidRPr="00081903" w:rsidRDefault="00C811E4" w:rsidP="00C811E4">
      <w:r w:rsidRPr="00081903">
        <w:t>For an agent to interact with others in a given</w:t>
      </w:r>
      <w:r>
        <w:t xml:space="preserve"> group </w:t>
      </w:r>
      <w:r w:rsidRPr="00081903">
        <w:t>at a given time, three requirements must be satisfied:</w:t>
      </w:r>
    </w:p>
    <w:p w14:paraId="7EF6CCD3" w14:textId="4B9C5301" w:rsidR="00C811E4" w:rsidRPr="00081903" w:rsidRDefault="00C811E4" w:rsidP="00790036">
      <w:pPr>
        <w:pStyle w:val="ListParagraph"/>
        <w:numPr>
          <w:ilvl w:val="0"/>
          <w:numId w:val="15"/>
        </w:numPr>
      </w:pPr>
      <w:r w:rsidRPr="00081903">
        <w:t xml:space="preserve">The agent must be a </w:t>
      </w:r>
      <w:r w:rsidRPr="00081903">
        <w:rPr>
          <w:i/>
        </w:rPr>
        <w:t>member</w:t>
      </w:r>
      <w:r w:rsidRPr="00081903">
        <w:t xml:space="preserve"> of the </w:t>
      </w:r>
      <w:r>
        <w:t>group</w:t>
      </w:r>
    </w:p>
    <w:p w14:paraId="5D1CB5AF" w14:textId="51E4F261" w:rsidR="00C811E4" w:rsidRPr="00081903" w:rsidRDefault="00C811E4" w:rsidP="00790036">
      <w:pPr>
        <w:pStyle w:val="ListParagraph"/>
        <w:numPr>
          <w:ilvl w:val="0"/>
          <w:numId w:val="15"/>
        </w:numPr>
      </w:pPr>
      <w:r w:rsidRPr="00081903">
        <w:t xml:space="preserve">The </w:t>
      </w:r>
      <w:r>
        <w:t>group</w:t>
      </w:r>
      <w:r w:rsidRPr="00081903">
        <w:t xml:space="preserve"> must be </w:t>
      </w:r>
      <w:r w:rsidRPr="00081903">
        <w:rPr>
          <w:i/>
        </w:rPr>
        <w:t>open</w:t>
      </w:r>
      <w:r>
        <w:rPr>
          <w:i/>
        </w:rPr>
        <w:t xml:space="preserve"> for business</w:t>
      </w:r>
    </w:p>
    <w:p w14:paraId="3172DE4E" w14:textId="69DF96EF" w:rsidR="00C811E4" w:rsidRPr="00081903" w:rsidRDefault="00C811E4" w:rsidP="00790036">
      <w:pPr>
        <w:pStyle w:val="ListParagraph"/>
        <w:numPr>
          <w:ilvl w:val="0"/>
          <w:numId w:val="15"/>
        </w:numPr>
      </w:pPr>
      <w:r w:rsidRPr="00081903">
        <w:t xml:space="preserve">The agent must be </w:t>
      </w:r>
      <w:r w:rsidRPr="00081903">
        <w:rPr>
          <w:i/>
        </w:rPr>
        <w:t>present</w:t>
      </w:r>
      <w:r w:rsidRPr="00081903">
        <w:t xml:space="preserve"> in the </w:t>
      </w:r>
      <w:r>
        <w:t>group</w:t>
      </w:r>
      <w:r w:rsidRPr="00081903">
        <w:t>.</w:t>
      </w:r>
    </w:p>
    <w:p w14:paraId="1EC7271C" w14:textId="77777777" w:rsidR="00C811E4" w:rsidRPr="00081903" w:rsidRDefault="00C811E4" w:rsidP="00C811E4"/>
    <w:p w14:paraId="59342FAB" w14:textId="77777777" w:rsidR="00C811E4" w:rsidRPr="00081903" w:rsidRDefault="00C811E4" w:rsidP="00C811E4">
      <w:r w:rsidRPr="00081903">
        <w:t>As an example of how to think about this, consider students in schools. In order to attend a school on a given day, (1) the student must be enrolled in the school, (2) the school must be open that day, and (3) the student must not be absent that day.</w:t>
      </w:r>
    </w:p>
    <w:p w14:paraId="20FD9D6F" w14:textId="77777777" w:rsidR="00C811E4" w:rsidRPr="00081903" w:rsidRDefault="00C811E4" w:rsidP="00C811E4"/>
    <w:p w14:paraId="7C3B0336" w14:textId="3AB7396D" w:rsidR="00C811E4" w:rsidRDefault="00C811E4" w:rsidP="00C811E4">
      <w:r>
        <w:t>Agents can become a member of a group in a few ways:</w:t>
      </w:r>
    </w:p>
    <w:p w14:paraId="2222CEA2" w14:textId="71FFD940" w:rsidR="00C811E4" w:rsidRDefault="00C811E4" w:rsidP="00790036">
      <w:pPr>
        <w:pStyle w:val="ListParagraph"/>
        <w:numPr>
          <w:ilvl w:val="0"/>
          <w:numId w:val="27"/>
        </w:numPr>
      </w:pPr>
      <w:r>
        <w:t>The agent can be assigned to a given place by the synthetic population files.</w:t>
      </w:r>
    </w:p>
    <w:p w14:paraId="034964E1" w14:textId="1580D52D" w:rsidR="00C811E4" w:rsidRDefault="00C811E4" w:rsidP="00790036">
      <w:pPr>
        <w:pStyle w:val="ListParagraph"/>
        <w:numPr>
          <w:ilvl w:val="0"/>
          <w:numId w:val="27"/>
        </w:numPr>
      </w:pPr>
      <w:r>
        <w:t>The agent can join a group as the result of a rule</w:t>
      </w:r>
    </w:p>
    <w:p w14:paraId="4D63686D" w14:textId="7EC7E210" w:rsidR="00C811E4" w:rsidRDefault="00C811E4" w:rsidP="00790036">
      <w:pPr>
        <w:pStyle w:val="ListParagraph"/>
        <w:numPr>
          <w:ilvl w:val="0"/>
          <w:numId w:val="27"/>
        </w:numPr>
      </w:pPr>
      <w:r>
        <w:t>The agent can be transmitted an invitation to a group by a group host.</w:t>
      </w:r>
    </w:p>
    <w:p w14:paraId="55386FC1" w14:textId="5B3D0D56" w:rsidR="00C811E4" w:rsidRDefault="00C811E4" w:rsidP="00C811E4"/>
    <w:p w14:paraId="50358477" w14:textId="4516C878" w:rsidR="00C811E4" w:rsidRDefault="00C811E4" w:rsidP="00C811E4">
      <w:r>
        <w:t>These methods will be described in later sections.</w:t>
      </w:r>
    </w:p>
    <w:p w14:paraId="16157F89" w14:textId="51CA5960" w:rsidR="00C811E4" w:rsidRDefault="00C811E4" w:rsidP="00C811E4"/>
    <w:p w14:paraId="5AD390F7" w14:textId="30D24B9E" w:rsidR="00C811E4" w:rsidRDefault="00C811E4" w:rsidP="00C811E4">
      <w:r>
        <w:t xml:space="preserve">Once an agent is </w:t>
      </w:r>
      <w:r w:rsidR="00D81672">
        <w:t xml:space="preserve">member of a group, the agent is considered to be </w:t>
      </w:r>
      <w:r w:rsidR="00D81672">
        <w:rPr>
          <w:i/>
        </w:rPr>
        <w:t>at</w:t>
      </w:r>
      <w:r w:rsidR="00D81672">
        <w:t xml:space="preserve"> the group during any time that the group is </w:t>
      </w:r>
      <w:r w:rsidR="00D81672">
        <w:rPr>
          <w:i/>
        </w:rPr>
        <w:t>open</w:t>
      </w:r>
      <w:r w:rsidR="00D81672">
        <w:t>.  The times during which a group is open is modelled in two ways:</w:t>
      </w:r>
    </w:p>
    <w:p w14:paraId="0EABB0A9" w14:textId="560AE703" w:rsidR="00D81672" w:rsidRDefault="00D81672" w:rsidP="00790036">
      <w:pPr>
        <w:pStyle w:val="ListParagraph"/>
        <w:numPr>
          <w:ilvl w:val="0"/>
          <w:numId w:val="28"/>
        </w:numPr>
      </w:pPr>
      <w:r>
        <w:t>The FRED program can declare the usual open times as a set of properties, or</w:t>
      </w:r>
    </w:p>
    <w:p w14:paraId="7B4D2F9C" w14:textId="2E422CED" w:rsidR="00D81672" w:rsidRPr="00D81672" w:rsidRDefault="00D81672" w:rsidP="00790036">
      <w:pPr>
        <w:pStyle w:val="ListParagraph"/>
        <w:numPr>
          <w:ilvl w:val="0"/>
          <w:numId w:val="28"/>
        </w:numPr>
      </w:pPr>
      <w:r>
        <w:t>the group administrator (a meta-agent) can close the group under the control of rules.</w:t>
      </w:r>
    </w:p>
    <w:p w14:paraId="6BFFBDB5" w14:textId="77777777" w:rsidR="00C811E4" w:rsidRDefault="00C811E4" w:rsidP="00C811E4"/>
    <w:p w14:paraId="3C8D60E6" w14:textId="1E9499FB" w:rsidR="00C811E4" w:rsidRPr="00081903" w:rsidRDefault="00C811E4" w:rsidP="00C811E4">
      <w:r w:rsidRPr="00081903">
        <w:t xml:space="preserve">The following properties define the times and days that a </w:t>
      </w:r>
      <w:r w:rsidR="00D81672">
        <w:t>group</w:t>
      </w:r>
      <w:r w:rsidRPr="00081903">
        <w:t xml:space="preserve"> is usually open. These properties apply to all instances of this </w:t>
      </w:r>
      <w:r w:rsidR="00D81672">
        <w:t>group</w:t>
      </w:r>
      <w:r w:rsidRPr="00081903">
        <w:t xml:space="preserve"> type (e.g. all schools).</w:t>
      </w:r>
    </w:p>
    <w:p w14:paraId="16CB2C87" w14:textId="77777777" w:rsidR="00C811E4" w:rsidRPr="00081903" w:rsidRDefault="00C811E4" w:rsidP="00C811E4"/>
    <w:p w14:paraId="0B77E9C6" w14:textId="2FDF0205"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DAY = N</w:t>
      </w:r>
    </w:p>
    <w:p w14:paraId="12500349"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29ABD65" w14:textId="68134219"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 xml:space="preserve">In this statement H may take on any integer from 0 to 23, representing a 24-hour clock. DAY is one the values {Sun, Mon, Tue, Wed, Thu, Fri, Sat}. The right-hand side value N is a non-negative integer and means that the </w:t>
      </w:r>
      <w:r w:rsidR="00D81672">
        <w:rPr>
          <w:rFonts w:eastAsiaTheme="minorHAnsi"/>
          <w:bCs/>
          <w:color w:val="000000"/>
        </w:rPr>
        <w:t>group</w:t>
      </w:r>
      <w:r w:rsidRPr="00081903">
        <w:rPr>
          <w:rFonts w:eastAsiaTheme="minorHAnsi"/>
          <w:bCs/>
          <w:color w:val="000000"/>
        </w:rPr>
        <w:t xml:space="preserve"> is open for N consecutive hours starting at the indicated hour.  The default value of this property is N=0.</w:t>
      </w:r>
    </w:p>
    <w:p w14:paraId="2560962C"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56DDE98"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As a convenience, FRED programs can also include property statements of the form</w:t>
      </w:r>
    </w:p>
    <w:p w14:paraId="63012111"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D5E7DB1" w14:textId="0A62B9D1"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weekends = N</w:t>
      </w:r>
    </w:p>
    <w:p w14:paraId="6D08B415"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1F18018"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which is equivalent to the following statements:</w:t>
      </w:r>
    </w:p>
    <w:p w14:paraId="28CBD2F1"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E682033" w14:textId="36141472"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lastRenderedPageBreak/>
        <w:t>Group</w:t>
      </w:r>
      <w:r w:rsidR="00C811E4" w:rsidRPr="00081903">
        <w:rPr>
          <w:rFonts w:eastAsiaTheme="minorHAnsi"/>
          <w:b/>
          <w:bCs/>
          <w:color w:val="000000"/>
        </w:rPr>
        <w:t>Type.starts_at_hour_H_on_Sat = N</w:t>
      </w:r>
    </w:p>
    <w:p w14:paraId="6BA81B4B" w14:textId="700CBE69"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Sun = N</w:t>
      </w:r>
    </w:p>
    <w:p w14:paraId="2B2BF320"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01AD53C"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Similarly, the property statement:</w:t>
      </w:r>
    </w:p>
    <w:p w14:paraId="30734AFF"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210D733" w14:textId="0C6BCB03"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weekdays = N</w:t>
      </w:r>
    </w:p>
    <w:p w14:paraId="6B1CB311"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470E7076"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is equivalent to the following statements:</w:t>
      </w:r>
    </w:p>
    <w:p w14:paraId="0FFD3E41"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149FFDC" w14:textId="7614D570"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Mon = N</w:t>
      </w:r>
    </w:p>
    <w:p w14:paraId="0EE94FE6" w14:textId="11BB669C"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Tue = N</w:t>
      </w:r>
    </w:p>
    <w:p w14:paraId="27AAEE25" w14:textId="03EA99FD"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Wed = N</w:t>
      </w:r>
    </w:p>
    <w:p w14:paraId="637EBA46" w14:textId="03D48927"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Thu = N</w:t>
      </w:r>
    </w:p>
    <w:p w14:paraId="0FBCF3CD" w14:textId="2CFBBF1A" w:rsidR="00C811E4" w:rsidRPr="00081903" w:rsidRDefault="00D81672"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Group</w:t>
      </w:r>
      <w:r w:rsidR="00C811E4" w:rsidRPr="00081903">
        <w:rPr>
          <w:rFonts w:eastAsiaTheme="minorHAnsi"/>
          <w:b/>
          <w:bCs/>
          <w:color w:val="000000"/>
        </w:rPr>
        <w:t>Type.starts_at_hour_H_on_Fri = N</w:t>
      </w:r>
    </w:p>
    <w:p w14:paraId="5EE1AB87"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27E52C1"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The on_weekdays and on_weekends properties override any properties defined for specific days of the week.</w:t>
      </w:r>
    </w:p>
    <w:p w14:paraId="1339817F" w14:textId="77777777" w:rsidR="00C811E4" w:rsidRPr="00081903" w:rsidRDefault="00C811E4" w:rsidP="00C811E4">
      <w:pPr>
        <w:pStyle w:val="PlainText"/>
        <w:rPr>
          <w:rFonts w:asciiTheme="minorHAnsi" w:hAnsiTheme="minorHAnsi" w:cstheme="minorHAnsi"/>
          <w:sz w:val="22"/>
          <w:szCs w:val="22"/>
        </w:rPr>
      </w:pPr>
    </w:p>
    <w:p w14:paraId="20298E46" w14:textId="0EA3C28D" w:rsidR="00C811E4" w:rsidRPr="00081903" w:rsidRDefault="00C811E4" w:rsidP="00C811E4">
      <w:pPr>
        <w:pStyle w:val="PlainText"/>
        <w:rPr>
          <w:rFonts w:asciiTheme="minorHAnsi" w:hAnsiTheme="minorHAnsi" w:cstheme="minorHAnsi"/>
          <w:sz w:val="22"/>
          <w:szCs w:val="22"/>
        </w:rPr>
      </w:pPr>
      <w:r w:rsidRPr="00081903">
        <w:rPr>
          <w:rFonts w:asciiTheme="minorHAnsi" w:hAnsiTheme="minorHAnsi" w:cstheme="minorHAnsi"/>
          <w:sz w:val="22"/>
          <w:szCs w:val="22"/>
        </w:rPr>
        <w:t>The following statement are included in FRED programs by default</w:t>
      </w:r>
      <w:r w:rsidR="00D81672">
        <w:rPr>
          <w:rFonts w:asciiTheme="minorHAnsi" w:hAnsiTheme="minorHAnsi" w:cstheme="minorHAnsi"/>
          <w:sz w:val="22"/>
          <w:szCs w:val="22"/>
        </w:rPr>
        <w:t xml:space="preserve"> (in </w:t>
      </w:r>
      <w:r w:rsidR="00D81672" w:rsidRPr="00D81672">
        <w:rPr>
          <w:rFonts w:asciiTheme="minorHAnsi" w:hAnsiTheme="minorHAnsi" w:cstheme="minorHAnsi"/>
          <w:b/>
          <w:sz w:val="22"/>
          <w:szCs w:val="22"/>
        </w:rPr>
        <w:t>config.fred</w:t>
      </w:r>
      <w:r w:rsidR="00D81672">
        <w:rPr>
          <w:rFonts w:asciiTheme="minorHAnsi" w:hAnsiTheme="minorHAnsi" w:cstheme="minorHAnsi"/>
          <w:sz w:val="22"/>
          <w:szCs w:val="22"/>
        </w:rPr>
        <w:t>)</w:t>
      </w:r>
      <w:r w:rsidRPr="00081903">
        <w:rPr>
          <w:rFonts w:asciiTheme="minorHAnsi" w:hAnsiTheme="minorHAnsi" w:cstheme="minorHAnsi"/>
          <w:sz w:val="22"/>
          <w:szCs w:val="22"/>
        </w:rPr>
        <w:t>:</w:t>
      </w:r>
    </w:p>
    <w:p w14:paraId="7543E28D" w14:textId="77777777" w:rsidR="00C811E4" w:rsidRPr="00081903" w:rsidRDefault="00C811E4" w:rsidP="00C811E4">
      <w:pPr>
        <w:pStyle w:val="PlainText"/>
        <w:rPr>
          <w:rFonts w:asciiTheme="minorHAnsi" w:hAnsiTheme="minorHAnsi" w:cstheme="minorHAnsi"/>
          <w:sz w:val="22"/>
          <w:szCs w:val="22"/>
        </w:rPr>
      </w:pPr>
    </w:p>
    <w:p w14:paraId="4857343B"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Household.starts_at_hour_6_on_weekdays = 2</w:t>
      </w:r>
    </w:p>
    <w:p w14:paraId="547BA2C2"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Household.starts_at_hour_6_on_weekends = 2</w:t>
      </w:r>
    </w:p>
    <w:p w14:paraId="261FD8D3"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Classroom.starts_at_hour_9_on_weekdays = 2</w:t>
      </w:r>
    </w:p>
    <w:p w14:paraId="2ECDE328"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Office.starts_at_hour_9_on_weekdays = 2</w:t>
      </w:r>
    </w:p>
    <w:p w14:paraId="2B903A78"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Office.starts_at_hour_9_on_weekends = 2</w:t>
      </w:r>
    </w:p>
    <w:p w14:paraId="571FC544"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School.starts_at_hour_13_on_weekdays = 2</w:t>
      </w:r>
    </w:p>
    <w:p w14:paraId="78DF99F7"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Workplace.starts_at_hour_13_on_weekdays = 2</w:t>
      </w:r>
    </w:p>
    <w:p w14:paraId="352297E3"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Workplace.starts_at_hour_13_on_weekends = 2</w:t>
      </w:r>
    </w:p>
    <w:p w14:paraId="0B299C63"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Neighborhood.starts_at_hour_16_on_weekdays = 2</w:t>
      </w:r>
    </w:p>
    <w:p w14:paraId="566128ED"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themeColor="text1"/>
        </w:rPr>
      </w:pPr>
      <w:r w:rsidRPr="00081903">
        <w:rPr>
          <w:rFonts w:eastAsiaTheme="minorHAnsi"/>
          <w:b/>
          <w:bCs/>
          <w:color w:val="000000" w:themeColor="text1"/>
        </w:rPr>
        <w:t>Neighborhood.starts_at_hour_16_on_weekends = 3</w:t>
      </w:r>
    </w:p>
    <w:p w14:paraId="686BF751" w14:textId="77777777" w:rsidR="00C811E4" w:rsidRPr="00081903" w:rsidRDefault="00C811E4" w:rsidP="00C811E4"/>
    <w:p w14:paraId="10FBDBDC" w14:textId="77777777" w:rsidR="00C811E4" w:rsidRPr="00081903" w:rsidRDefault="00C811E4" w:rsidP="00C811E4">
      <w:r w:rsidRPr="00081903">
        <w:t>This defines a daily schedule for agents. For example, an agent that is a student has the following schedule on weekdays:</w:t>
      </w:r>
    </w:p>
    <w:p w14:paraId="292E3CF2" w14:textId="77777777" w:rsidR="00C811E4" w:rsidRPr="00081903" w:rsidRDefault="00C811E4" w:rsidP="00790036">
      <w:pPr>
        <w:pStyle w:val="ListParagraph"/>
        <w:numPr>
          <w:ilvl w:val="0"/>
          <w:numId w:val="16"/>
        </w:numPr>
      </w:pPr>
      <w:r w:rsidRPr="00081903">
        <w:t>6am-8am: interact with members of the household</w:t>
      </w:r>
    </w:p>
    <w:p w14:paraId="6DE4E854" w14:textId="77777777" w:rsidR="00C811E4" w:rsidRPr="00081903" w:rsidRDefault="00C811E4" w:rsidP="00790036">
      <w:pPr>
        <w:pStyle w:val="ListParagraph"/>
        <w:numPr>
          <w:ilvl w:val="0"/>
          <w:numId w:val="16"/>
        </w:numPr>
      </w:pPr>
      <w:r w:rsidRPr="00081903">
        <w:t>9am-11am: interact with members of the same classroom</w:t>
      </w:r>
    </w:p>
    <w:p w14:paraId="01B1C53F" w14:textId="77777777" w:rsidR="00C811E4" w:rsidRPr="00081903" w:rsidRDefault="00C811E4" w:rsidP="00790036">
      <w:pPr>
        <w:pStyle w:val="ListParagraph"/>
        <w:numPr>
          <w:ilvl w:val="0"/>
          <w:numId w:val="16"/>
        </w:numPr>
      </w:pPr>
      <w:r w:rsidRPr="00081903">
        <w:t>1pm-3pm: interact with members of the same school</w:t>
      </w:r>
    </w:p>
    <w:p w14:paraId="1BE8B690" w14:textId="77777777" w:rsidR="00C811E4" w:rsidRPr="00081903" w:rsidRDefault="00C811E4" w:rsidP="00790036">
      <w:pPr>
        <w:pStyle w:val="ListParagraph"/>
        <w:numPr>
          <w:ilvl w:val="0"/>
          <w:numId w:val="16"/>
        </w:numPr>
      </w:pPr>
      <w:r w:rsidRPr="00081903">
        <w:t>4pm-6pm: interact with members of the same neighborhood</w:t>
      </w:r>
    </w:p>
    <w:p w14:paraId="49B08064" w14:textId="77777777" w:rsidR="00C811E4" w:rsidRPr="00081903" w:rsidRDefault="00C811E4" w:rsidP="00C811E4">
      <w:r w:rsidRPr="00081903">
        <w:t>The weekend schedule is the same except that school activities occur and the neighborhood activities are expanded to a three hour period (50% more than on weekdays).</w:t>
      </w:r>
    </w:p>
    <w:p w14:paraId="133A5126" w14:textId="77777777" w:rsidR="00C811E4" w:rsidRPr="00081903" w:rsidRDefault="00C811E4" w:rsidP="00C811E4"/>
    <w:p w14:paraId="3F47E9F5" w14:textId="77777777" w:rsidR="00C811E4" w:rsidRPr="00081903" w:rsidRDefault="00C811E4" w:rsidP="00C811E4">
      <w:r w:rsidRPr="00081903">
        <w:t>The default schedule above is provided because it has been useful in some early FRED models of infectious disease. It can be adjusted as needed for other FRED models. In particular, if one or more of the built-in place types are not needed in a model, they can be disabled by setting the open hours to zero. For example, to disable interactions in School, include the property in a FRED program:</w:t>
      </w:r>
    </w:p>
    <w:p w14:paraId="44E73CF6" w14:textId="77777777" w:rsidR="00C811E4" w:rsidRPr="00081903" w:rsidRDefault="00C811E4" w:rsidP="00C811E4"/>
    <w:p w14:paraId="761A84DA"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81903">
        <w:rPr>
          <w:rFonts w:eastAsiaTheme="minorHAnsi"/>
          <w:b/>
          <w:bCs/>
          <w:color w:val="000000"/>
        </w:rPr>
        <w:t>School.starts_at_hour_13_on_weekdays = 0</w:t>
      </w:r>
    </w:p>
    <w:p w14:paraId="72679714"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B1BCC16" w14:textId="77777777" w:rsidR="00C811E4" w:rsidRPr="00081903" w:rsidRDefault="00C811E4" w:rsidP="00C811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081903">
        <w:rPr>
          <w:rFonts w:eastAsiaTheme="minorHAnsi"/>
          <w:bCs/>
          <w:color w:val="000000"/>
        </w:rPr>
        <w:t>This statement will override the default property, and school interactions will be disabled for all agents.</w:t>
      </w:r>
    </w:p>
    <w:p w14:paraId="4471182C" w14:textId="77777777" w:rsidR="00C811E4" w:rsidRPr="00081903" w:rsidRDefault="00C811E4" w:rsidP="00C811E4"/>
    <w:p w14:paraId="41B921F5" w14:textId="44AAB2C5" w:rsidR="00C811E4" w:rsidRPr="00F87973" w:rsidRDefault="00C811E4" w:rsidP="00C811E4">
      <w:r w:rsidRPr="00081903">
        <w:t xml:space="preserve">By default, an agent is present in any of its associated </w:t>
      </w:r>
      <w:r w:rsidR="00D81672">
        <w:t>groups</w:t>
      </w:r>
      <w:r w:rsidRPr="00081903">
        <w:t xml:space="preserve"> whenever the </w:t>
      </w:r>
      <w:r w:rsidR="00D81672">
        <w:t>groups</w:t>
      </w:r>
      <w:r w:rsidRPr="00081903">
        <w:t xml:space="preserve"> is open.  However, agents may decide to be absent by entering specific states</w:t>
      </w:r>
      <w:r w:rsidR="00D81672">
        <w:t>.</w:t>
      </w:r>
    </w:p>
    <w:p w14:paraId="7F7C4A9B" w14:textId="77777777" w:rsidR="007026DB" w:rsidRPr="003617D6" w:rsidRDefault="007026DB" w:rsidP="007026DB"/>
    <w:p w14:paraId="66FB77E8" w14:textId="6E3A3FF6" w:rsidR="007026DB" w:rsidRDefault="007026DB" w:rsidP="007026DB">
      <w:r w:rsidRPr="00605E64">
        <w:t xml:space="preserve">To handle dynamic </w:t>
      </w:r>
      <w:r>
        <w:t>group</w:t>
      </w:r>
      <w:r w:rsidRPr="00605E64">
        <w:t xml:space="preserve"> closures (</w:t>
      </w:r>
      <w:r>
        <w:t>e.g. temporary</w:t>
      </w:r>
      <w:r w:rsidRPr="00605E64">
        <w:t xml:space="preserve"> school closures), you may assign an "administrator" agent to each </w:t>
      </w:r>
      <w:r>
        <w:t>group</w:t>
      </w:r>
      <w:r w:rsidRPr="00605E64">
        <w:t xml:space="preserve">. </w:t>
      </w:r>
    </w:p>
    <w:p w14:paraId="4BB4B960" w14:textId="77777777" w:rsidR="00700380" w:rsidRPr="00605E64" w:rsidRDefault="00700380" w:rsidP="007026DB"/>
    <w:p w14:paraId="3CA2BC06" w14:textId="299729DF" w:rsidR="00C811E4" w:rsidRPr="00700380" w:rsidRDefault="007026DB" w:rsidP="00700380">
      <w:pPr>
        <w:rPr>
          <w:b/>
          <w:bCs/>
        </w:rPr>
      </w:pPr>
      <w:r w:rsidRPr="00700380">
        <w:rPr>
          <w:b/>
          <w:bCs/>
        </w:rPr>
        <w:t>GroupType.has_administrator = 0/1 (default = 0)</w:t>
      </w:r>
    </w:p>
    <w:p w14:paraId="1E9A36D0" w14:textId="1D357B65" w:rsidR="007026DB" w:rsidRDefault="007026DB" w:rsidP="007026DB"/>
    <w:p w14:paraId="27CB88A7" w14:textId="7EE7AAFA" w:rsidR="007026DB" w:rsidRDefault="007026DB" w:rsidP="007026DB">
      <w:r w:rsidRPr="00605E64">
        <w:t xml:space="preserve">The administrator can close a </w:t>
      </w:r>
      <w:r>
        <w:t>group</w:t>
      </w:r>
      <w:r w:rsidRPr="00605E64">
        <w:t xml:space="preserve"> by entering a state with the "close_admin_</w:t>
      </w:r>
      <w:r>
        <w:t>group</w:t>
      </w:r>
      <w:r w:rsidRPr="00605E64">
        <w:t>" property.</w:t>
      </w:r>
    </w:p>
    <w:p w14:paraId="1897356E" w14:textId="77777777" w:rsidR="006F7BAD" w:rsidRPr="007026DB" w:rsidRDefault="006F7BAD" w:rsidP="007026DB"/>
    <w:p w14:paraId="7F734B28" w14:textId="297B71BB" w:rsidR="005128F6" w:rsidRDefault="005128F6" w:rsidP="006F7BAD">
      <w:pPr>
        <w:pStyle w:val="Heading2"/>
      </w:pPr>
      <w:bookmarkStart w:id="112" w:name="_Toc27037403"/>
      <w:r>
        <w:t>Places</w:t>
      </w:r>
      <w:bookmarkEnd w:id="112"/>
    </w:p>
    <w:p w14:paraId="2861B51E" w14:textId="476E0D13" w:rsidR="005C3394" w:rsidRPr="003617D6" w:rsidRDefault="005C3394" w:rsidP="003617D6"/>
    <w:p w14:paraId="317AD65B" w14:textId="5DE0F5FC" w:rsidR="005C3394" w:rsidRPr="00081903" w:rsidRDefault="006F7BAD" w:rsidP="003617D6">
      <w:r>
        <w:t>Places are Mixing Groups that have a specific geo-location</w:t>
      </w:r>
      <w:r w:rsidR="00925CDA">
        <w:t xml:space="preserve"> (latitde, longitude, elevation)</w:t>
      </w:r>
      <w:r>
        <w:t xml:space="preserve">, as well as other properties. </w:t>
      </w:r>
      <w:r w:rsidR="000266FE" w:rsidRPr="00081903">
        <w:t xml:space="preserve">The user can declare any number </w:t>
      </w:r>
      <w:r w:rsidR="00595B84" w:rsidRPr="00081903">
        <w:t>place</w:t>
      </w:r>
      <w:r w:rsidR="000266FE" w:rsidRPr="00081903">
        <w:t xml:space="preserve"> types in FRED</w:t>
      </w:r>
      <w:r>
        <w:t xml:space="preserve">. </w:t>
      </w:r>
      <w:r w:rsidR="000266FE" w:rsidRPr="00081903">
        <w:t xml:space="preserve"> Place types are declared by the p</w:t>
      </w:r>
      <w:r w:rsidR="00C93057" w:rsidRPr="00081903">
        <w:t>roperty statement</w:t>
      </w:r>
      <w:r w:rsidR="000266FE" w:rsidRPr="00081903">
        <w:t>:</w:t>
      </w:r>
    </w:p>
    <w:p w14:paraId="43196D4C" w14:textId="4182DCD1" w:rsidR="000266FE" w:rsidRPr="00081903" w:rsidRDefault="000266FE" w:rsidP="003617D6"/>
    <w:p w14:paraId="2DB636D0" w14:textId="022630F3" w:rsidR="000266FE" w:rsidRPr="00081903" w:rsidRDefault="00BD0278" w:rsidP="003617D6">
      <w:pPr>
        <w:rPr>
          <w:rFonts w:eastAsiaTheme="minorHAnsi"/>
          <w:b/>
          <w:bCs/>
          <w:color w:val="000000"/>
        </w:rPr>
      </w:pPr>
      <w:r>
        <w:rPr>
          <w:rFonts w:eastAsiaTheme="minorHAnsi"/>
          <w:b/>
          <w:bCs/>
          <w:color w:val="000000"/>
        </w:rPr>
        <w:t>include_</w:t>
      </w:r>
      <w:r w:rsidR="006F62A7" w:rsidRPr="00081903">
        <w:rPr>
          <w:rFonts w:eastAsiaTheme="minorHAnsi"/>
          <w:b/>
          <w:bCs/>
          <w:color w:val="000000"/>
        </w:rPr>
        <w:t xml:space="preserve">place = </w:t>
      </w:r>
      <w:r w:rsidR="006F62A7" w:rsidRPr="00081903">
        <w:rPr>
          <w:rFonts w:eastAsiaTheme="minorHAnsi"/>
          <w:b/>
          <w:bCs/>
          <w:i/>
          <w:color w:val="000000"/>
        </w:rPr>
        <w:t>PlaceType</w:t>
      </w:r>
    </w:p>
    <w:p w14:paraId="360DC8E5" w14:textId="77777777" w:rsidR="006F62A7" w:rsidRPr="00081903" w:rsidRDefault="006F62A7" w:rsidP="003617D6"/>
    <w:p w14:paraId="23D4D1C5" w14:textId="44B17655" w:rsidR="000266FE" w:rsidRPr="00081903" w:rsidRDefault="000266FE" w:rsidP="003617D6">
      <w:r w:rsidRPr="00081903">
        <w:t xml:space="preserve">The default </w:t>
      </w:r>
      <w:r w:rsidR="00BD0278">
        <w:t>configuration file includes these place types:</w:t>
      </w:r>
    </w:p>
    <w:p w14:paraId="6DCFFF33" w14:textId="77777777" w:rsidR="000266FE" w:rsidRPr="00081903" w:rsidRDefault="000266FE" w:rsidP="003617D6"/>
    <w:p w14:paraId="111CA6A2" w14:textId="727177B5" w:rsidR="000266FE" w:rsidRPr="00081903" w:rsidRDefault="00BD0278" w:rsidP="005B36AF">
      <w:pPr>
        <w:rPr>
          <w:b/>
        </w:rPr>
      </w:pPr>
      <w:r>
        <w:rPr>
          <w:b/>
        </w:rPr>
        <w:t>include_</w:t>
      </w:r>
      <w:r w:rsidR="000266FE" w:rsidRPr="00081903">
        <w:rPr>
          <w:b/>
        </w:rPr>
        <w:t>place = Household</w:t>
      </w:r>
    </w:p>
    <w:p w14:paraId="7FB8BD47" w14:textId="5B996468" w:rsidR="00BD0278" w:rsidRPr="00081903" w:rsidRDefault="00BD0278" w:rsidP="00BD0278">
      <w:pPr>
        <w:rPr>
          <w:b/>
        </w:rPr>
      </w:pPr>
      <w:r>
        <w:rPr>
          <w:b/>
        </w:rPr>
        <w:t>include_</w:t>
      </w:r>
      <w:r w:rsidRPr="00081903">
        <w:rPr>
          <w:b/>
        </w:rPr>
        <w:t>place = Neighborhood</w:t>
      </w:r>
    </w:p>
    <w:p w14:paraId="6D42413B" w14:textId="75362569" w:rsidR="00BD0278" w:rsidRPr="00081903" w:rsidRDefault="00BD0278" w:rsidP="00BD0278">
      <w:pPr>
        <w:rPr>
          <w:b/>
        </w:rPr>
      </w:pPr>
      <w:r>
        <w:rPr>
          <w:b/>
        </w:rPr>
        <w:t>include_</w:t>
      </w:r>
      <w:r w:rsidRPr="00081903">
        <w:rPr>
          <w:b/>
        </w:rPr>
        <w:t xml:space="preserve">place = School </w:t>
      </w:r>
    </w:p>
    <w:p w14:paraId="21CD58C4" w14:textId="651E9C0E" w:rsidR="00BD0278" w:rsidRPr="00081903" w:rsidRDefault="00BD0278" w:rsidP="00BD0278">
      <w:pPr>
        <w:rPr>
          <w:b/>
        </w:rPr>
      </w:pPr>
      <w:r>
        <w:rPr>
          <w:b/>
        </w:rPr>
        <w:t>include_</w:t>
      </w:r>
      <w:r w:rsidRPr="00081903">
        <w:rPr>
          <w:b/>
        </w:rPr>
        <w:t>place = Classroom</w:t>
      </w:r>
    </w:p>
    <w:p w14:paraId="5DD31312" w14:textId="3D878766" w:rsidR="00BD0278" w:rsidRPr="00081903" w:rsidRDefault="00BD0278" w:rsidP="00BD0278">
      <w:pPr>
        <w:rPr>
          <w:b/>
        </w:rPr>
      </w:pPr>
      <w:r>
        <w:rPr>
          <w:b/>
        </w:rPr>
        <w:t>include_</w:t>
      </w:r>
      <w:r w:rsidRPr="00081903">
        <w:rPr>
          <w:b/>
        </w:rPr>
        <w:t>place = Workplace</w:t>
      </w:r>
    </w:p>
    <w:p w14:paraId="058F7867" w14:textId="54673DF4" w:rsidR="00BD0278" w:rsidRDefault="00BD0278" w:rsidP="00BD0278">
      <w:pPr>
        <w:rPr>
          <w:b/>
        </w:rPr>
      </w:pPr>
      <w:r>
        <w:rPr>
          <w:b/>
        </w:rPr>
        <w:t>include_</w:t>
      </w:r>
      <w:r w:rsidRPr="00081903">
        <w:rPr>
          <w:b/>
        </w:rPr>
        <w:t>place = Office</w:t>
      </w:r>
    </w:p>
    <w:p w14:paraId="5439AC96" w14:textId="09E05BD1" w:rsidR="00BD0278" w:rsidRPr="00081903" w:rsidRDefault="00BD0278" w:rsidP="00BD0278">
      <w:pPr>
        <w:rPr>
          <w:b/>
        </w:rPr>
      </w:pPr>
      <w:r>
        <w:rPr>
          <w:b/>
        </w:rPr>
        <w:t>include_</w:t>
      </w:r>
      <w:r w:rsidRPr="00081903">
        <w:rPr>
          <w:b/>
        </w:rPr>
        <w:t xml:space="preserve">place = </w:t>
      </w:r>
      <w:r>
        <w:rPr>
          <w:b/>
        </w:rPr>
        <w:t>Hospital</w:t>
      </w:r>
    </w:p>
    <w:p w14:paraId="656B7EC8" w14:textId="77777777" w:rsidR="000266FE" w:rsidRPr="00081903" w:rsidRDefault="000266FE" w:rsidP="003617D6"/>
    <w:p w14:paraId="545E2075" w14:textId="7B9DE6A9" w:rsidR="000266FE" w:rsidRPr="00081903" w:rsidRDefault="000266FE" w:rsidP="003617D6">
      <w:r w:rsidRPr="00081903">
        <w:t xml:space="preserve"> Other place types can be </w:t>
      </w:r>
      <w:r w:rsidR="00BD0278">
        <w:t>added</w:t>
      </w:r>
      <w:r w:rsidRPr="00081903">
        <w:t xml:space="preserve"> by the user.</w:t>
      </w:r>
    </w:p>
    <w:p w14:paraId="597E8734" w14:textId="65E2A435" w:rsidR="00A71ED1" w:rsidRPr="00081903" w:rsidRDefault="00A71ED1" w:rsidP="003617D6"/>
    <w:p w14:paraId="7D61C506" w14:textId="73A6D275" w:rsidR="00A71ED1" w:rsidRPr="00081903" w:rsidRDefault="00A71ED1" w:rsidP="003617D6">
      <w:pPr>
        <w:pStyle w:val="PlainText"/>
        <w:rPr>
          <w:rFonts w:asciiTheme="minorHAnsi" w:hAnsiTheme="minorHAnsi" w:cstheme="minorHAnsi"/>
          <w:sz w:val="22"/>
          <w:szCs w:val="22"/>
        </w:rPr>
      </w:pPr>
      <w:r w:rsidRPr="00081903">
        <w:rPr>
          <w:rFonts w:asciiTheme="minorHAnsi" w:hAnsiTheme="minorHAnsi" w:cstheme="minorHAnsi"/>
          <w:sz w:val="22"/>
          <w:szCs w:val="22"/>
        </w:rPr>
        <w:t xml:space="preserve">For the built-in </w:t>
      </w:r>
      <w:r w:rsidR="00F50EC8" w:rsidRPr="00081903">
        <w:rPr>
          <w:rFonts w:asciiTheme="minorHAnsi" w:hAnsiTheme="minorHAnsi" w:cstheme="minorHAnsi"/>
          <w:sz w:val="22"/>
          <w:szCs w:val="22"/>
        </w:rPr>
        <w:t xml:space="preserve">place </w:t>
      </w:r>
      <w:r w:rsidRPr="00081903">
        <w:rPr>
          <w:rFonts w:asciiTheme="minorHAnsi" w:hAnsiTheme="minorHAnsi" w:cstheme="minorHAnsi"/>
          <w:sz w:val="22"/>
          <w:szCs w:val="22"/>
        </w:rPr>
        <w:t xml:space="preserve">types Household, School, Workplace and Hospital, the FRED synthetic population includes files that list each place, its location, </w:t>
      </w:r>
      <w:r w:rsidR="00595B84" w:rsidRPr="00081903">
        <w:rPr>
          <w:rFonts w:asciiTheme="minorHAnsi" w:hAnsiTheme="minorHAnsi" w:cstheme="minorHAnsi"/>
          <w:sz w:val="22"/>
          <w:szCs w:val="22"/>
        </w:rPr>
        <w:t>its elevation (above sea level),</w:t>
      </w:r>
      <w:r w:rsidR="00BD0278">
        <w:rPr>
          <w:rFonts w:asciiTheme="minorHAnsi" w:hAnsiTheme="minorHAnsi" w:cstheme="minorHAnsi"/>
          <w:sz w:val="22"/>
          <w:szCs w:val="22"/>
        </w:rPr>
        <w:t xml:space="preserve"> </w:t>
      </w:r>
      <w:r w:rsidRPr="00081903">
        <w:rPr>
          <w:rFonts w:asciiTheme="minorHAnsi" w:hAnsiTheme="minorHAnsi" w:cstheme="minorHAnsi"/>
          <w:sz w:val="22"/>
          <w:szCs w:val="22"/>
        </w:rPr>
        <w:t xml:space="preserve">and links to individuals in the population. The remaining built-in places are associated with agents by FRED as described under </w:t>
      </w:r>
      <w:r w:rsidRPr="00081903">
        <w:rPr>
          <w:rFonts w:asciiTheme="minorHAnsi" w:hAnsiTheme="minorHAnsi" w:cstheme="minorHAnsi"/>
          <w:b/>
          <w:sz w:val="22"/>
          <w:szCs w:val="22"/>
        </w:rPr>
        <w:t>Partitions</w:t>
      </w:r>
      <w:r w:rsidRPr="00081903">
        <w:rPr>
          <w:rFonts w:asciiTheme="minorHAnsi" w:hAnsiTheme="minorHAnsi" w:cstheme="minorHAnsi"/>
          <w:sz w:val="22"/>
          <w:szCs w:val="22"/>
        </w:rPr>
        <w:t xml:space="preserve"> below.</w:t>
      </w:r>
    </w:p>
    <w:p w14:paraId="0816E4D6" w14:textId="7155A401" w:rsidR="001476F5" w:rsidRPr="00081903" w:rsidRDefault="001476F5" w:rsidP="00F30908"/>
    <w:p w14:paraId="19234766" w14:textId="77777777" w:rsidR="00C5687B" w:rsidRDefault="0060190A" w:rsidP="00C5687B">
      <w:r w:rsidRPr="00081903">
        <w:t xml:space="preserve">By default, all of the initial agents are assigned membership in the default place type according to the input files in the synthetic population.  </w:t>
      </w:r>
      <w:r w:rsidR="00595B84" w:rsidRPr="00081903">
        <w:t xml:space="preserve">Not all agents are members of all place types, for example, students are members of their school but usually not members of a workplace. </w:t>
      </w:r>
      <w:r w:rsidRPr="00081903">
        <w:t>Membership in user-defined places is controlled by rules, as explained later.</w:t>
      </w:r>
    </w:p>
    <w:p w14:paraId="614F4A59" w14:textId="77777777" w:rsidR="00C5687B" w:rsidRDefault="00C5687B" w:rsidP="00C5687B"/>
    <w:p w14:paraId="519D8AFB" w14:textId="23E993C8" w:rsidR="00C5687B" w:rsidRDefault="00C5687B" w:rsidP="000B382E">
      <w:pPr>
        <w:pStyle w:val="Heading3"/>
      </w:pPr>
      <w:bookmarkStart w:id="113" w:name="_Toc27037404"/>
      <w:r>
        <w:t>User-Defined Place Types</w:t>
      </w:r>
      <w:bookmarkEnd w:id="113"/>
    </w:p>
    <w:p w14:paraId="57ABB8F7" w14:textId="77777777" w:rsidR="00C5687B" w:rsidRDefault="00C5687B" w:rsidP="00C5687B"/>
    <w:p w14:paraId="02862EF1" w14:textId="4172441C" w:rsidR="00925CDA" w:rsidRDefault="00925CDA" w:rsidP="00C5687B">
      <w:r>
        <w:t>The user can define a new place type by adding a statement to the FRED program:</w:t>
      </w:r>
    </w:p>
    <w:p w14:paraId="156E0842" w14:textId="77777777" w:rsidR="00925CDA" w:rsidRDefault="00925CDA" w:rsidP="00C5687B"/>
    <w:p w14:paraId="562B7E3D" w14:textId="3571F6EE" w:rsidR="00925CDA" w:rsidRPr="00925CDA" w:rsidRDefault="00925CDA" w:rsidP="00C5687B">
      <w:pPr>
        <w:rPr>
          <w:b/>
          <w:bCs/>
        </w:rPr>
      </w:pPr>
      <w:r w:rsidRPr="00925CDA">
        <w:rPr>
          <w:b/>
          <w:bCs/>
        </w:rPr>
        <w:t xml:space="preserve">include_place = </w:t>
      </w:r>
      <w:r w:rsidRPr="00925CDA">
        <w:rPr>
          <w:b/>
          <w:bCs/>
          <w:i/>
          <w:iCs/>
        </w:rPr>
        <w:t>PlaceType</w:t>
      </w:r>
    </w:p>
    <w:p w14:paraId="7F3CDF63" w14:textId="701AC9DF" w:rsidR="00925CDA" w:rsidRDefault="00925CDA" w:rsidP="00C5687B"/>
    <w:p w14:paraId="4EBF5FCE" w14:textId="23FD01DA" w:rsidR="00925CDA" w:rsidRDefault="00925CDA" w:rsidP="00C5687B">
      <w:r>
        <w:lastRenderedPageBreak/>
        <w:t xml:space="preserve">where </w:t>
      </w:r>
      <w:r>
        <w:rPr>
          <w:i/>
          <w:iCs/>
        </w:rPr>
        <w:t>PlaceType</w:t>
      </w:r>
      <w:r>
        <w:t xml:space="preserve"> is the name of the class of places. The convention is to use a cap</w:t>
      </w:r>
      <w:r w:rsidR="00FE3B2E">
        <w:t>tal</w:t>
      </w:r>
      <w:r>
        <w:t>ized, singular name such as School or Workplace.  For example, if the model includes pharmacies, the program would include the statement:</w:t>
      </w:r>
    </w:p>
    <w:p w14:paraId="79E06DBB" w14:textId="31DE8E81" w:rsidR="00925CDA" w:rsidRDefault="00925CDA" w:rsidP="00C5687B"/>
    <w:p w14:paraId="420DB02C" w14:textId="12C2A561" w:rsidR="00925CDA" w:rsidRDefault="00925CDA" w:rsidP="00C5687B">
      <w:pPr>
        <w:rPr>
          <w:b/>
          <w:bCs/>
        </w:rPr>
      </w:pPr>
      <w:r>
        <w:rPr>
          <w:b/>
          <w:bCs/>
        </w:rPr>
        <w:t>include_place = Pharmacy</w:t>
      </w:r>
    </w:p>
    <w:p w14:paraId="504F26AC" w14:textId="078B6350" w:rsidR="00925CDA" w:rsidRDefault="00925CDA" w:rsidP="00C5687B">
      <w:pPr>
        <w:rPr>
          <w:b/>
          <w:bCs/>
        </w:rPr>
      </w:pPr>
    </w:p>
    <w:p w14:paraId="096DAAD7" w14:textId="7BFA4380" w:rsidR="00925CDA" w:rsidRDefault="00925CDA" w:rsidP="00C5687B">
      <w:r>
        <w:t>There are three ways to set the location of user-defined places:</w:t>
      </w:r>
    </w:p>
    <w:p w14:paraId="33951624" w14:textId="43350994" w:rsidR="00925CDA" w:rsidRDefault="00E3540F" w:rsidP="000B382E">
      <w:pPr>
        <w:pStyle w:val="ListParagraph"/>
        <w:numPr>
          <w:ilvl w:val="0"/>
          <w:numId w:val="90"/>
        </w:numPr>
      </w:pPr>
      <w:r>
        <w:t>Defining places</w:t>
      </w:r>
      <w:r w:rsidR="00925CDA">
        <w:t xml:space="preserve"> in the FRED program</w:t>
      </w:r>
    </w:p>
    <w:p w14:paraId="4F0CB529" w14:textId="2FE9FB45" w:rsidR="00925CDA" w:rsidRDefault="00C47E93" w:rsidP="000B382E">
      <w:pPr>
        <w:pStyle w:val="ListParagraph"/>
        <w:numPr>
          <w:ilvl w:val="0"/>
          <w:numId w:val="90"/>
        </w:numPr>
      </w:pPr>
      <w:r>
        <w:t>Place creation by the Import agent</w:t>
      </w:r>
    </w:p>
    <w:p w14:paraId="63166526" w14:textId="29D4A132" w:rsidR="00C47E93" w:rsidRDefault="00C47E93" w:rsidP="000B382E">
      <w:pPr>
        <w:pStyle w:val="ListParagraph"/>
        <w:numPr>
          <w:ilvl w:val="0"/>
          <w:numId w:val="90"/>
        </w:numPr>
      </w:pPr>
      <w:r>
        <w:t>Reading from a file within the synthetic population</w:t>
      </w:r>
    </w:p>
    <w:p w14:paraId="42C12328" w14:textId="77777777" w:rsidR="00565095" w:rsidRDefault="00565095" w:rsidP="000B382E">
      <w:pPr>
        <w:pStyle w:val="ListParagraph"/>
        <w:numPr>
          <w:ilvl w:val="0"/>
          <w:numId w:val="90"/>
        </w:numPr>
      </w:pPr>
      <w:r>
        <w:t>Defining Places in the FRED Program</w:t>
      </w:r>
    </w:p>
    <w:p w14:paraId="5793A2CF" w14:textId="77777777" w:rsidR="00565095" w:rsidRDefault="00565095" w:rsidP="00C5687B"/>
    <w:p w14:paraId="628B0855" w14:textId="77777777" w:rsidR="000B382E" w:rsidRDefault="000B382E" w:rsidP="000B382E">
      <w:pPr>
        <w:pStyle w:val="Heading4"/>
      </w:pPr>
      <w:bookmarkStart w:id="114" w:name="_Defining_Places_in"/>
      <w:bookmarkEnd w:id="114"/>
      <w:r>
        <w:t>Defining Places in the FRED Program</w:t>
      </w:r>
    </w:p>
    <w:p w14:paraId="405DF5C0" w14:textId="77777777" w:rsidR="000B382E" w:rsidRDefault="000B382E" w:rsidP="00C5687B"/>
    <w:p w14:paraId="3776A732" w14:textId="0ACB9D4B" w:rsidR="00C47E93" w:rsidRDefault="00C47E93" w:rsidP="00C5687B">
      <w:r>
        <w:t>The FRED program can specify new place locations with the property statement:</w:t>
      </w:r>
    </w:p>
    <w:p w14:paraId="34CCD0D9" w14:textId="77777777" w:rsidR="00C47E93" w:rsidRDefault="00C47E93" w:rsidP="00C5687B"/>
    <w:p w14:paraId="2CC7C43E" w14:textId="5B5A19FA" w:rsidR="00925CDA" w:rsidRDefault="00C47E93" w:rsidP="00C5687B">
      <w:pPr>
        <w:rPr>
          <w:b/>
          <w:bCs/>
        </w:rPr>
      </w:pPr>
      <w:r w:rsidRPr="00C47E93">
        <w:rPr>
          <w:b/>
          <w:bCs/>
          <w:i/>
          <w:iCs/>
        </w:rPr>
        <w:t>PlaceType</w:t>
      </w:r>
      <w:r w:rsidRPr="00C47E93">
        <w:rPr>
          <w:b/>
          <w:bCs/>
        </w:rPr>
        <w:t xml:space="preserve">.add = </w:t>
      </w:r>
      <w:r w:rsidRPr="00C47E93">
        <w:rPr>
          <w:b/>
          <w:bCs/>
          <w:i/>
          <w:iCs/>
        </w:rPr>
        <w:t>PlaceId Latitude Longitude Elevation</w:t>
      </w:r>
    </w:p>
    <w:p w14:paraId="2F118C84" w14:textId="4F48601F" w:rsidR="00C47E93" w:rsidRDefault="00C47E93" w:rsidP="00C5687B">
      <w:pPr>
        <w:rPr>
          <w:b/>
          <w:bCs/>
        </w:rPr>
      </w:pPr>
    </w:p>
    <w:p w14:paraId="7D5CEF86" w14:textId="77777777" w:rsidR="00C47E93" w:rsidRDefault="00C47E93" w:rsidP="00C5687B">
      <w:r>
        <w:t>For example,</w:t>
      </w:r>
    </w:p>
    <w:p w14:paraId="39DDA320" w14:textId="77777777" w:rsidR="00C47E93" w:rsidRDefault="00C47E93" w:rsidP="00C5687B"/>
    <w:p w14:paraId="3CA68FCD" w14:textId="5D2526D6" w:rsidR="00C47E93" w:rsidRDefault="00C47E93" w:rsidP="00C5687B">
      <w:pPr>
        <w:rPr>
          <w:rFonts w:eastAsiaTheme="minorHAnsi"/>
          <w:b/>
          <w:bCs/>
          <w:color w:val="000000"/>
        </w:rPr>
      </w:pPr>
      <w:r>
        <w:rPr>
          <w:b/>
          <w:bCs/>
        </w:rPr>
        <w:t>Pharmacy.add = 94200300</w:t>
      </w:r>
      <w:r w:rsidRPr="00C47E93">
        <w:rPr>
          <w:rFonts w:cstheme="minorHAnsi"/>
          <w:b/>
          <w:bCs/>
          <w:szCs w:val="22"/>
        </w:rPr>
        <w:t>1</w:t>
      </w:r>
      <w:r>
        <w:rPr>
          <w:b/>
          <w:bCs/>
        </w:rPr>
        <w:t xml:space="preserve">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w:t>
      </w:r>
      <w:r w:rsidR="004C7A9A">
        <w:rPr>
          <w:rFonts w:eastAsiaTheme="minorHAnsi"/>
          <w:b/>
          <w:bCs/>
          <w:color w:val="000000"/>
        </w:rPr>
        <w:t>230.1</w:t>
      </w:r>
    </w:p>
    <w:p w14:paraId="43ED8051" w14:textId="530682BD" w:rsidR="004C7A9A" w:rsidRPr="00C47E93" w:rsidRDefault="004C7A9A" w:rsidP="00C5687B">
      <w:pPr>
        <w:rPr>
          <w:b/>
          <w:bCs/>
        </w:rPr>
      </w:pPr>
      <w:r>
        <w:rPr>
          <w:rFonts w:eastAsiaTheme="minorHAnsi"/>
          <w:b/>
          <w:bCs/>
          <w:color w:val="000000"/>
        </w:rPr>
        <w:t xml:space="preserve">Pharmacy.add = 942003002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358E06CB" w14:textId="77777777" w:rsidR="00C47E93" w:rsidRDefault="00C47E93" w:rsidP="00C5687B"/>
    <w:p w14:paraId="1B4173B7" w14:textId="54A29F4B" w:rsidR="00726F56" w:rsidRDefault="00C47E93" w:rsidP="00C5687B">
      <w:r>
        <w:t xml:space="preserve">The </w:t>
      </w:r>
      <w:r>
        <w:rPr>
          <w:i/>
          <w:iCs/>
        </w:rPr>
        <w:t>PlaceId</w:t>
      </w:r>
      <w:r>
        <w:t xml:space="preserve"> is an integer value with up to 18 digits. Place id's must be unique among all places in a given FRED model. In order to avoid conflicts with places defined by the FRED synthetic population, the first digit in user defined</w:t>
      </w:r>
      <w:r w:rsidR="008510D8">
        <w:t xml:space="preserve"> places should be </w:t>
      </w:r>
      <w:r w:rsidR="008510D8">
        <w:rPr>
          <w:b/>
          <w:bCs/>
        </w:rPr>
        <w:t>9</w:t>
      </w:r>
      <w:r w:rsidR="008510D8">
        <w:t xml:space="preserve"> as in the above example.  It's a good idea to use the place id to code meaningful information. In the example above, we picked the place id to code the fact that this is the first pharmacy within the area of FIPS code 42003 (Allegh</w:t>
      </w:r>
      <w:r w:rsidR="00485EE7">
        <w:t>e</w:t>
      </w:r>
      <w:r w:rsidR="008510D8">
        <w:t>ny County, PA).  The FRED synthetic population uses the following conventions for the first digit of place id's:</w:t>
      </w:r>
    </w:p>
    <w:p w14:paraId="136C3940" w14:textId="77777777" w:rsidR="00485EE7" w:rsidRDefault="00485EE7" w:rsidP="00C5687B"/>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27"/>
        <w:gridCol w:w="3495"/>
      </w:tblGrid>
      <w:tr w:rsidR="00726F56" w14:paraId="2AA0BEC4" w14:textId="77777777" w:rsidTr="00485EE7">
        <w:trPr>
          <w:jc w:val="center"/>
        </w:trPr>
        <w:tc>
          <w:tcPr>
            <w:tcW w:w="0" w:type="auto"/>
          </w:tcPr>
          <w:p w14:paraId="18714D2F" w14:textId="35380FA6" w:rsidR="00726F56" w:rsidRPr="00726F56" w:rsidRDefault="00726F56" w:rsidP="00C5687B">
            <w:pPr>
              <w:rPr>
                <w:szCs w:val="22"/>
              </w:rPr>
            </w:pPr>
            <w:r w:rsidRPr="00726F56">
              <w:rPr>
                <w:szCs w:val="22"/>
              </w:rPr>
              <w:t>First Digit:</w:t>
            </w:r>
          </w:p>
        </w:tc>
        <w:tc>
          <w:tcPr>
            <w:tcW w:w="0" w:type="auto"/>
          </w:tcPr>
          <w:p w14:paraId="4DAAC051" w14:textId="6038310B" w:rsidR="00726F56" w:rsidRPr="00726F56" w:rsidRDefault="00726F56" w:rsidP="00C5687B">
            <w:pPr>
              <w:rPr>
                <w:szCs w:val="22"/>
              </w:rPr>
            </w:pPr>
            <w:r w:rsidRPr="00726F56">
              <w:rPr>
                <w:szCs w:val="22"/>
              </w:rPr>
              <w:t>Place Type:</w:t>
            </w:r>
          </w:p>
        </w:tc>
      </w:tr>
      <w:tr w:rsidR="00726F56" w14:paraId="3030520F" w14:textId="77777777" w:rsidTr="00485EE7">
        <w:trPr>
          <w:jc w:val="center"/>
        </w:trPr>
        <w:tc>
          <w:tcPr>
            <w:tcW w:w="0" w:type="auto"/>
          </w:tcPr>
          <w:p w14:paraId="73C328C9" w14:textId="017D6810" w:rsidR="00726F56" w:rsidRPr="00726F56" w:rsidRDefault="00726F56" w:rsidP="00C5687B">
            <w:pPr>
              <w:rPr>
                <w:szCs w:val="22"/>
              </w:rPr>
            </w:pPr>
            <w:r w:rsidRPr="00726F56">
              <w:rPr>
                <w:szCs w:val="22"/>
              </w:rPr>
              <w:t>1-2</w:t>
            </w:r>
          </w:p>
        </w:tc>
        <w:tc>
          <w:tcPr>
            <w:tcW w:w="0" w:type="auto"/>
          </w:tcPr>
          <w:p w14:paraId="2100A114" w14:textId="2CBD5FA1" w:rsidR="00726F56" w:rsidRPr="00726F56" w:rsidRDefault="00726F56" w:rsidP="00C5687B">
            <w:pPr>
              <w:rPr>
                <w:szCs w:val="22"/>
              </w:rPr>
            </w:pPr>
            <w:r w:rsidRPr="00726F56">
              <w:rPr>
                <w:szCs w:val="22"/>
              </w:rPr>
              <w:t>Households</w:t>
            </w:r>
          </w:p>
        </w:tc>
      </w:tr>
      <w:tr w:rsidR="00726F56" w14:paraId="148C172E" w14:textId="77777777" w:rsidTr="00485EE7">
        <w:trPr>
          <w:jc w:val="center"/>
        </w:trPr>
        <w:tc>
          <w:tcPr>
            <w:tcW w:w="0" w:type="auto"/>
          </w:tcPr>
          <w:p w14:paraId="48C8E277" w14:textId="430DD154" w:rsidR="00726F56" w:rsidRPr="00726F56" w:rsidRDefault="00726F56" w:rsidP="00C5687B">
            <w:pPr>
              <w:rPr>
                <w:szCs w:val="22"/>
              </w:rPr>
            </w:pPr>
            <w:r w:rsidRPr="00726F56">
              <w:rPr>
                <w:szCs w:val="22"/>
              </w:rPr>
              <w:t>3</w:t>
            </w:r>
          </w:p>
        </w:tc>
        <w:tc>
          <w:tcPr>
            <w:tcW w:w="0" w:type="auto"/>
          </w:tcPr>
          <w:p w14:paraId="5DA4C0FA" w14:textId="6834DA1A" w:rsidR="00726F56" w:rsidRPr="00726F56" w:rsidRDefault="00726F56" w:rsidP="00C5687B">
            <w:pPr>
              <w:rPr>
                <w:szCs w:val="22"/>
              </w:rPr>
            </w:pPr>
            <w:r w:rsidRPr="00726F56">
              <w:rPr>
                <w:szCs w:val="22"/>
              </w:rPr>
              <w:t>Reserved</w:t>
            </w:r>
          </w:p>
        </w:tc>
      </w:tr>
      <w:tr w:rsidR="00726F56" w14:paraId="7027D88A" w14:textId="77777777" w:rsidTr="00485EE7">
        <w:trPr>
          <w:jc w:val="center"/>
        </w:trPr>
        <w:tc>
          <w:tcPr>
            <w:tcW w:w="0" w:type="auto"/>
          </w:tcPr>
          <w:p w14:paraId="5D6209D0" w14:textId="0424611B" w:rsidR="00726F56" w:rsidRPr="00726F56" w:rsidRDefault="00726F56" w:rsidP="00C5687B">
            <w:pPr>
              <w:rPr>
                <w:szCs w:val="22"/>
              </w:rPr>
            </w:pPr>
            <w:r w:rsidRPr="00726F56">
              <w:rPr>
                <w:szCs w:val="22"/>
              </w:rPr>
              <w:t>4</w:t>
            </w:r>
          </w:p>
        </w:tc>
        <w:tc>
          <w:tcPr>
            <w:tcW w:w="0" w:type="auto"/>
          </w:tcPr>
          <w:p w14:paraId="151F630E" w14:textId="089BFF4E" w:rsidR="00726F56" w:rsidRPr="00726F56" w:rsidRDefault="00726F56" w:rsidP="00C5687B">
            <w:pPr>
              <w:rPr>
                <w:szCs w:val="22"/>
              </w:rPr>
            </w:pPr>
            <w:r w:rsidRPr="00726F56">
              <w:rPr>
                <w:szCs w:val="22"/>
              </w:rPr>
              <w:t>Schools and Group Quarters</w:t>
            </w:r>
          </w:p>
        </w:tc>
      </w:tr>
      <w:tr w:rsidR="00726F56" w14:paraId="22EA05EE" w14:textId="77777777" w:rsidTr="00485EE7">
        <w:trPr>
          <w:jc w:val="center"/>
        </w:trPr>
        <w:tc>
          <w:tcPr>
            <w:tcW w:w="0" w:type="auto"/>
          </w:tcPr>
          <w:p w14:paraId="43AB18C6" w14:textId="02AE02BB" w:rsidR="00726F56" w:rsidRPr="00726F56" w:rsidRDefault="00726F56" w:rsidP="00C5687B">
            <w:pPr>
              <w:rPr>
                <w:szCs w:val="22"/>
              </w:rPr>
            </w:pPr>
            <w:r w:rsidRPr="00726F56">
              <w:rPr>
                <w:szCs w:val="22"/>
              </w:rPr>
              <w:t>5</w:t>
            </w:r>
          </w:p>
        </w:tc>
        <w:tc>
          <w:tcPr>
            <w:tcW w:w="0" w:type="auto"/>
          </w:tcPr>
          <w:p w14:paraId="15E23A7A" w14:textId="2FE3824E" w:rsidR="00726F56" w:rsidRPr="00726F56" w:rsidRDefault="00726F56" w:rsidP="00C5687B">
            <w:pPr>
              <w:rPr>
                <w:szCs w:val="22"/>
              </w:rPr>
            </w:pPr>
            <w:r w:rsidRPr="00726F56">
              <w:rPr>
                <w:szCs w:val="22"/>
              </w:rPr>
              <w:t>Workplaces</w:t>
            </w:r>
          </w:p>
        </w:tc>
      </w:tr>
      <w:tr w:rsidR="00726F56" w14:paraId="745DFB4B" w14:textId="77777777" w:rsidTr="00485EE7">
        <w:trPr>
          <w:jc w:val="center"/>
        </w:trPr>
        <w:tc>
          <w:tcPr>
            <w:tcW w:w="0" w:type="auto"/>
          </w:tcPr>
          <w:p w14:paraId="06F24A5D" w14:textId="68AB8311" w:rsidR="00726F56" w:rsidRPr="00726F56" w:rsidRDefault="00726F56" w:rsidP="00C5687B">
            <w:pPr>
              <w:rPr>
                <w:szCs w:val="22"/>
              </w:rPr>
            </w:pPr>
            <w:r w:rsidRPr="00726F56">
              <w:rPr>
                <w:szCs w:val="22"/>
              </w:rPr>
              <w:t>6</w:t>
            </w:r>
          </w:p>
        </w:tc>
        <w:tc>
          <w:tcPr>
            <w:tcW w:w="0" w:type="auto"/>
          </w:tcPr>
          <w:p w14:paraId="181B8F87" w14:textId="613D833A" w:rsidR="00726F56" w:rsidRPr="00726F56" w:rsidRDefault="00726F56" w:rsidP="00C5687B">
            <w:pPr>
              <w:rPr>
                <w:szCs w:val="22"/>
              </w:rPr>
            </w:pPr>
            <w:r w:rsidRPr="00726F56">
              <w:rPr>
                <w:szCs w:val="22"/>
              </w:rPr>
              <w:t>Hospitals</w:t>
            </w:r>
          </w:p>
        </w:tc>
      </w:tr>
      <w:tr w:rsidR="00726F56" w14:paraId="7F6310B0" w14:textId="77777777" w:rsidTr="00485EE7">
        <w:trPr>
          <w:jc w:val="center"/>
        </w:trPr>
        <w:tc>
          <w:tcPr>
            <w:tcW w:w="0" w:type="auto"/>
          </w:tcPr>
          <w:p w14:paraId="547E5080" w14:textId="16D019CB" w:rsidR="00726F56" w:rsidRPr="00726F56" w:rsidRDefault="00726F56" w:rsidP="00C5687B">
            <w:pPr>
              <w:rPr>
                <w:szCs w:val="22"/>
              </w:rPr>
            </w:pPr>
            <w:r w:rsidRPr="00726F56">
              <w:rPr>
                <w:szCs w:val="22"/>
              </w:rPr>
              <w:t>7</w:t>
            </w:r>
          </w:p>
        </w:tc>
        <w:tc>
          <w:tcPr>
            <w:tcW w:w="0" w:type="auto"/>
          </w:tcPr>
          <w:p w14:paraId="0CE319D7" w14:textId="3C1E4F1A" w:rsidR="00726F56" w:rsidRPr="00726F56" w:rsidRDefault="00726F56" w:rsidP="00C5687B">
            <w:pPr>
              <w:rPr>
                <w:szCs w:val="22"/>
              </w:rPr>
            </w:pPr>
            <w:r w:rsidRPr="00726F56">
              <w:rPr>
                <w:szCs w:val="22"/>
              </w:rPr>
              <w:t>User-defined Places</w:t>
            </w:r>
            <w:r w:rsidR="00BC21F9">
              <w:rPr>
                <w:szCs w:val="22"/>
              </w:rPr>
              <w:t xml:space="preserve"> with place id = 0</w:t>
            </w:r>
          </w:p>
        </w:tc>
      </w:tr>
      <w:tr w:rsidR="00726F56" w14:paraId="6779E1F9" w14:textId="77777777" w:rsidTr="00485EE7">
        <w:trPr>
          <w:jc w:val="center"/>
        </w:trPr>
        <w:tc>
          <w:tcPr>
            <w:tcW w:w="0" w:type="auto"/>
          </w:tcPr>
          <w:p w14:paraId="16842A00" w14:textId="487A3977" w:rsidR="00726F56" w:rsidRPr="00726F56" w:rsidRDefault="00726F56" w:rsidP="00C5687B">
            <w:pPr>
              <w:rPr>
                <w:szCs w:val="22"/>
              </w:rPr>
            </w:pPr>
            <w:r w:rsidRPr="00726F56">
              <w:rPr>
                <w:szCs w:val="22"/>
              </w:rPr>
              <w:t>8</w:t>
            </w:r>
          </w:p>
        </w:tc>
        <w:tc>
          <w:tcPr>
            <w:tcW w:w="0" w:type="auto"/>
          </w:tcPr>
          <w:p w14:paraId="674BF16D" w14:textId="1A6AF7BF" w:rsidR="00726F56" w:rsidRPr="00726F56" w:rsidRDefault="00726F56" w:rsidP="00C5687B">
            <w:pPr>
              <w:rPr>
                <w:szCs w:val="22"/>
              </w:rPr>
            </w:pPr>
            <w:r w:rsidRPr="00726F56">
              <w:rPr>
                <w:szCs w:val="22"/>
              </w:rPr>
              <w:t>Reserved</w:t>
            </w:r>
          </w:p>
        </w:tc>
      </w:tr>
      <w:tr w:rsidR="00726F56" w14:paraId="7B6E5F5F" w14:textId="77777777" w:rsidTr="00485EE7">
        <w:trPr>
          <w:jc w:val="center"/>
        </w:trPr>
        <w:tc>
          <w:tcPr>
            <w:tcW w:w="0" w:type="auto"/>
          </w:tcPr>
          <w:p w14:paraId="49DF0591" w14:textId="13FB7754" w:rsidR="00726F56" w:rsidRPr="00726F56" w:rsidRDefault="00726F56" w:rsidP="00C5687B">
            <w:pPr>
              <w:rPr>
                <w:szCs w:val="22"/>
              </w:rPr>
            </w:pPr>
            <w:r w:rsidRPr="00726F56">
              <w:rPr>
                <w:szCs w:val="22"/>
              </w:rPr>
              <w:t>9</w:t>
            </w:r>
          </w:p>
        </w:tc>
        <w:tc>
          <w:tcPr>
            <w:tcW w:w="0" w:type="auto"/>
          </w:tcPr>
          <w:p w14:paraId="0BE56C09" w14:textId="1AB0F795" w:rsidR="00726F56" w:rsidRPr="00726F56" w:rsidRDefault="00726F56" w:rsidP="00C5687B">
            <w:pPr>
              <w:rPr>
                <w:szCs w:val="22"/>
              </w:rPr>
            </w:pPr>
            <w:r w:rsidRPr="00726F56">
              <w:rPr>
                <w:szCs w:val="22"/>
              </w:rPr>
              <w:t>User-defined Places</w:t>
            </w:r>
          </w:p>
        </w:tc>
      </w:tr>
    </w:tbl>
    <w:p w14:paraId="4ABDFE89" w14:textId="77777777" w:rsidR="00FB2EC1" w:rsidRDefault="00FB2EC1" w:rsidP="00C5687B">
      <w:pPr>
        <w:rPr>
          <w:b/>
          <w:bCs/>
        </w:rPr>
      </w:pPr>
    </w:p>
    <w:p w14:paraId="27F5439F" w14:textId="5F259DC3" w:rsidR="006A3E44" w:rsidRPr="006A3E44" w:rsidRDefault="006A3E44" w:rsidP="00C5687B">
      <w:r w:rsidRPr="006A3E44">
        <w:t>If the user-supplied place id is 0, then FRED assigned a unique place id with an initial digit of 7.</w:t>
      </w:r>
      <w:r>
        <w:t xml:space="preserve"> For example, if the user does not care about the specific id's assigned to the pharmacies, the program can contain statement such as:</w:t>
      </w:r>
    </w:p>
    <w:p w14:paraId="584CF832" w14:textId="77777777" w:rsidR="006A3E44" w:rsidRDefault="006A3E44" w:rsidP="00C5687B">
      <w:pPr>
        <w:rPr>
          <w:b/>
          <w:bCs/>
        </w:rPr>
      </w:pPr>
    </w:p>
    <w:p w14:paraId="56E943F6" w14:textId="0730056E" w:rsidR="004C7A9A" w:rsidRPr="008510D8" w:rsidRDefault="004C7A9A" w:rsidP="00C5687B">
      <w:pPr>
        <w:rPr>
          <w:rStyle w:val="Heading3Char"/>
          <w:rFonts w:asciiTheme="minorHAnsi" w:eastAsia="Times New Roman" w:hAnsiTheme="minorHAnsi" w:cstheme="minorHAnsi"/>
          <w:color w:val="auto"/>
        </w:rPr>
      </w:pPr>
      <w:r>
        <w:rPr>
          <w:b/>
          <w:bCs/>
        </w:rPr>
        <w:t xml:space="preserve">Pharmacy.add = 0    </w:t>
      </w:r>
      <w:r w:rsidRPr="00C47E93">
        <w:rPr>
          <w:rFonts w:eastAsiaTheme="minorHAnsi" w:cstheme="minorHAnsi"/>
          <w:b/>
          <w:bCs/>
          <w:color w:val="000000"/>
          <w:szCs w:val="22"/>
        </w:rPr>
        <w:t>40.451164</w:t>
      </w:r>
      <w:r>
        <w:rPr>
          <w:rFonts w:eastAsiaTheme="minorHAnsi"/>
          <w:b/>
          <w:bCs/>
          <w:color w:val="000000"/>
        </w:rPr>
        <w:t xml:space="preserve">    </w:t>
      </w:r>
      <w:r w:rsidRPr="00C47E93">
        <w:rPr>
          <w:rFonts w:eastAsiaTheme="minorHAnsi" w:cstheme="minorHAnsi"/>
          <w:b/>
          <w:bCs/>
          <w:color w:val="000000"/>
          <w:szCs w:val="22"/>
        </w:rPr>
        <w:t>-79.999803</w:t>
      </w:r>
      <w:r>
        <w:rPr>
          <w:rFonts w:eastAsiaTheme="minorHAnsi"/>
          <w:b/>
          <w:bCs/>
          <w:color w:val="000000"/>
        </w:rPr>
        <w:t xml:space="preserve">    230.1</w:t>
      </w:r>
    </w:p>
    <w:p w14:paraId="66EB80D0" w14:textId="6C21FE2A" w:rsidR="00925CDA" w:rsidRDefault="004C7A9A" w:rsidP="00C5687B">
      <w:pPr>
        <w:rPr>
          <w:rFonts w:eastAsiaTheme="minorHAnsi"/>
          <w:b/>
          <w:bCs/>
          <w:color w:val="000000"/>
        </w:rPr>
      </w:pPr>
      <w:r>
        <w:rPr>
          <w:rFonts w:eastAsiaTheme="minorHAnsi"/>
          <w:b/>
          <w:bCs/>
          <w:color w:val="000000"/>
        </w:rPr>
        <w:t xml:space="preserve">Pharmacy.add = 0    </w:t>
      </w:r>
      <w:r w:rsidRPr="004C7A9A">
        <w:rPr>
          <w:rFonts w:eastAsiaTheme="minorHAnsi" w:cstheme="minorHAnsi"/>
          <w:b/>
          <w:bCs/>
          <w:color w:val="000000"/>
          <w:szCs w:val="22"/>
        </w:rPr>
        <w:t>40.626449</w:t>
      </w:r>
      <w:r>
        <w:rPr>
          <w:rFonts w:eastAsiaTheme="minorHAnsi"/>
          <w:b/>
          <w:bCs/>
          <w:color w:val="000000"/>
        </w:rPr>
        <w:t xml:space="preserve">    </w:t>
      </w:r>
      <w:r w:rsidRPr="004C7A9A">
        <w:rPr>
          <w:rFonts w:eastAsiaTheme="minorHAnsi" w:cstheme="minorHAnsi"/>
          <w:b/>
          <w:bCs/>
          <w:color w:val="000000"/>
          <w:szCs w:val="22"/>
        </w:rPr>
        <w:t>-79.723195</w:t>
      </w:r>
      <w:r>
        <w:rPr>
          <w:rFonts w:eastAsiaTheme="minorHAnsi"/>
          <w:b/>
          <w:bCs/>
          <w:color w:val="000000"/>
        </w:rPr>
        <w:t xml:space="preserve">    240.5</w:t>
      </w:r>
    </w:p>
    <w:p w14:paraId="610F8088" w14:textId="77777777" w:rsidR="004C7A9A" w:rsidRDefault="004C7A9A" w:rsidP="00C5687B">
      <w:pPr>
        <w:rPr>
          <w:rFonts w:eastAsiaTheme="minorHAnsi"/>
          <w:color w:val="000000"/>
        </w:rPr>
      </w:pPr>
    </w:p>
    <w:p w14:paraId="6F209401" w14:textId="75DAA7C1" w:rsidR="004C7A9A" w:rsidRDefault="004C7A9A" w:rsidP="00C5687B">
      <w:pPr>
        <w:rPr>
          <w:rFonts w:eastAsiaTheme="minorHAnsi"/>
          <w:color w:val="000000"/>
        </w:rPr>
      </w:pPr>
      <w:r>
        <w:rPr>
          <w:rFonts w:eastAsiaTheme="minorHAnsi"/>
          <w:color w:val="000000"/>
        </w:rPr>
        <w:t>The remaining numbers on each line give the latitude, the longitude, and the elevation in meters above sea-level for each place.  If these are unknown, they can be replaced by 0.  Of course, in that case the information can not be meaningfully used within the model.</w:t>
      </w:r>
    </w:p>
    <w:p w14:paraId="60629D15" w14:textId="77777777" w:rsidR="00FB2EC1" w:rsidRDefault="00FB2EC1" w:rsidP="00C5687B">
      <w:pPr>
        <w:rPr>
          <w:rFonts w:eastAsiaTheme="minorHAnsi"/>
          <w:color w:val="000000"/>
        </w:rPr>
      </w:pPr>
    </w:p>
    <w:p w14:paraId="63541274" w14:textId="688B284E" w:rsidR="00565095" w:rsidRPr="00E3540F" w:rsidRDefault="00D10555" w:rsidP="000B382E">
      <w:pPr>
        <w:pStyle w:val="Heading4"/>
      </w:pPr>
      <w:r w:rsidRPr="00E3540F">
        <w:t>Places Created by the Import Agent</w:t>
      </w:r>
    </w:p>
    <w:p w14:paraId="20702C3E" w14:textId="77777777" w:rsidR="00C5687B" w:rsidRDefault="00C5687B" w:rsidP="00C5687B">
      <w:pPr>
        <w:rPr>
          <w:szCs w:val="22"/>
        </w:rPr>
      </w:pPr>
    </w:p>
    <w:p w14:paraId="7DEB5811" w14:textId="6FA9A6BB" w:rsidR="00A2736A" w:rsidRDefault="00A62B22" w:rsidP="00C5687B">
      <w:pPr>
        <w:rPr>
          <w:szCs w:val="22"/>
        </w:rPr>
      </w:pPr>
      <w:r w:rsidRPr="00A62B22">
        <w:rPr>
          <w:szCs w:val="22"/>
        </w:rPr>
        <w:t xml:space="preserve">New places </w:t>
      </w:r>
      <w:r>
        <w:rPr>
          <w:szCs w:val="22"/>
        </w:rPr>
        <w:t>are</w:t>
      </w:r>
      <w:r w:rsidRPr="00A62B22">
        <w:rPr>
          <w:szCs w:val="22"/>
        </w:rPr>
        <w:t xml:space="preserve"> generated</w:t>
      </w:r>
      <w:r>
        <w:rPr>
          <w:szCs w:val="22"/>
        </w:rPr>
        <w:t xml:space="preserve"> by the Import Agent when it transmits a Condition that transmits places. See</w:t>
      </w:r>
      <w:r w:rsidR="00946825">
        <w:rPr>
          <w:szCs w:val="22"/>
        </w:rPr>
        <w:t xml:space="preserve"> the Section on</w:t>
      </w:r>
      <w:r>
        <w:rPr>
          <w:szCs w:val="22"/>
        </w:rPr>
        <w:t xml:space="preserve"> </w:t>
      </w:r>
      <w:hyperlink w:anchor="_Transmission_of_Places" w:history="1">
        <w:r w:rsidRPr="00A62B22">
          <w:rPr>
            <w:rStyle w:val="Hyperlink"/>
            <w:szCs w:val="22"/>
          </w:rPr>
          <w:t>Transmi</w:t>
        </w:r>
        <w:r>
          <w:rPr>
            <w:rStyle w:val="Hyperlink"/>
            <w:szCs w:val="22"/>
          </w:rPr>
          <w:t>ssion of</w:t>
        </w:r>
        <w:r w:rsidRPr="00A62B22">
          <w:rPr>
            <w:rStyle w:val="Hyperlink"/>
            <w:szCs w:val="22"/>
          </w:rPr>
          <w:t xml:space="preserve"> Places</w:t>
        </w:r>
      </w:hyperlink>
      <w:r>
        <w:rPr>
          <w:szCs w:val="22"/>
        </w:rPr>
        <w:t>.</w:t>
      </w:r>
      <w:r w:rsidR="00A2736A">
        <w:rPr>
          <w:szCs w:val="22"/>
        </w:rPr>
        <w:t xml:space="preserve">  In this case, the location of the newly generated place depends on the </w:t>
      </w:r>
      <w:r w:rsidR="00A2736A">
        <w:rPr>
          <w:b/>
          <w:bCs/>
          <w:szCs w:val="22"/>
        </w:rPr>
        <w:t>base_type</w:t>
      </w:r>
      <w:r w:rsidR="00A2736A">
        <w:rPr>
          <w:szCs w:val="22"/>
        </w:rPr>
        <w:t xml:space="preserve"> place of the exposed agent as explained in Chapter 8.  The place id of the new place is generated by FRED and begins with the digit 7.</w:t>
      </w:r>
      <w:r w:rsidR="00946825">
        <w:rPr>
          <w:szCs w:val="22"/>
        </w:rPr>
        <w:t xml:space="preserve">  The latitude, longitude, and elevation of the new place is inherited from the base_type location for the agent.</w:t>
      </w:r>
    </w:p>
    <w:p w14:paraId="5A6E47EC" w14:textId="77777777" w:rsidR="000B382E" w:rsidRDefault="000B382E" w:rsidP="00C5687B">
      <w:pPr>
        <w:rPr>
          <w:szCs w:val="22"/>
        </w:rPr>
      </w:pPr>
    </w:p>
    <w:p w14:paraId="3D962655" w14:textId="13F42E70" w:rsidR="00A62B22" w:rsidRPr="00E3540F" w:rsidRDefault="00A2736A" w:rsidP="000B382E">
      <w:pPr>
        <w:pStyle w:val="Heading4"/>
      </w:pPr>
      <w:r w:rsidRPr="00E3540F">
        <w:t>Place</w:t>
      </w:r>
      <w:r w:rsidR="00AB4274">
        <w:t>s Defined in</w:t>
      </w:r>
      <w:r w:rsidRPr="00E3540F">
        <w:t xml:space="preserve"> Files</w:t>
      </w:r>
      <w:r w:rsidR="00E3540F">
        <w:t xml:space="preserve"> in the Synthetic Population</w:t>
      </w:r>
      <w:r w:rsidRPr="00E3540F">
        <w:t xml:space="preserve"> </w:t>
      </w:r>
    </w:p>
    <w:p w14:paraId="2902D615" w14:textId="77777777" w:rsidR="00E3540F" w:rsidRDefault="00E3540F" w:rsidP="00C5687B">
      <w:pPr>
        <w:rPr>
          <w:szCs w:val="22"/>
        </w:rPr>
      </w:pPr>
    </w:p>
    <w:p w14:paraId="66E2A885" w14:textId="2719EF6C" w:rsidR="00331A2F" w:rsidRPr="00331A2F" w:rsidRDefault="00A2736A" w:rsidP="00C5687B">
      <w:pPr>
        <w:rPr>
          <w:rFonts w:ascii="Courier" w:eastAsiaTheme="minorHAnsi" w:hAnsi="Courier"/>
          <w:color w:val="000000"/>
          <w:szCs w:val="22"/>
        </w:rPr>
      </w:pPr>
      <w:r>
        <w:rPr>
          <w:szCs w:val="22"/>
        </w:rPr>
        <w:t xml:space="preserve">For command line users of FRED with access to a local copy of the synthetic population, it is possible to create location files for user-defined places.  The name of the file must be </w:t>
      </w:r>
      <w:r>
        <w:rPr>
          <w:i/>
          <w:iCs/>
          <w:szCs w:val="22"/>
        </w:rPr>
        <w:t>placetype</w:t>
      </w:r>
      <w:r>
        <w:rPr>
          <w:szCs w:val="22"/>
        </w:rPr>
        <w:t xml:space="preserve">.txt where </w:t>
      </w:r>
      <w:r>
        <w:rPr>
          <w:i/>
          <w:iCs/>
          <w:szCs w:val="22"/>
        </w:rPr>
        <w:t>placetype</w:t>
      </w:r>
      <w:r>
        <w:rPr>
          <w:szCs w:val="22"/>
        </w:rPr>
        <w:t xml:space="preserve"> is the lowercase version of the </w:t>
      </w:r>
      <w:r>
        <w:rPr>
          <w:i/>
          <w:iCs/>
          <w:szCs w:val="22"/>
        </w:rPr>
        <w:t>PlaceType</w:t>
      </w:r>
      <w:r>
        <w:rPr>
          <w:szCs w:val="22"/>
        </w:rPr>
        <w:t xml:space="preserve">. </w:t>
      </w:r>
      <w:r w:rsidR="00331A2F">
        <w:rPr>
          <w:szCs w:val="22"/>
        </w:rPr>
        <w:t xml:space="preserve">For example, of the Place Type is </w:t>
      </w:r>
      <w:r w:rsidR="00331A2F" w:rsidRPr="00331A2F">
        <w:rPr>
          <w:szCs w:val="22"/>
        </w:rPr>
        <w:t>Pharmacy</w:t>
      </w:r>
      <w:r w:rsidR="00331A2F">
        <w:rPr>
          <w:szCs w:val="22"/>
        </w:rPr>
        <w:t xml:space="preserve">, the file should be named </w:t>
      </w:r>
      <w:r w:rsidR="00331A2F">
        <w:rPr>
          <w:b/>
          <w:bCs/>
          <w:szCs w:val="22"/>
        </w:rPr>
        <w:t>pharmacy.</w:t>
      </w:r>
      <w:r w:rsidR="00331A2F" w:rsidRPr="00331A2F">
        <w:rPr>
          <w:szCs w:val="22"/>
        </w:rPr>
        <w:t>txt</w:t>
      </w:r>
      <w:r w:rsidR="00331A2F">
        <w:rPr>
          <w:szCs w:val="22"/>
        </w:rPr>
        <w:t xml:space="preserve">.  </w:t>
      </w:r>
      <w:r w:rsidRPr="00331A2F">
        <w:rPr>
          <w:szCs w:val="22"/>
        </w:rPr>
        <w:t>The</w:t>
      </w:r>
      <w:r>
        <w:rPr>
          <w:szCs w:val="22"/>
        </w:rPr>
        <w:t xml:space="preserve"> file must be placed in the appropriate county level directory.  The format of the file is shown in the following example:</w:t>
      </w:r>
      <w:r>
        <w:rPr>
          <w:rFonts w:ascii="Helvetica" w:hAnsi="Helvetica"/>
          <w:color w:val="000000"/>
          <w:sz w:val="18"/>
          <w:szCs w:val="18"/>
        </w:rPr>
        <w:br/>
      </w:r>
      <w:r>
        <w:rPr>
          <w:rFonts w:ascii="Helvetica" w:hAnsi="Helvetica"/>
          <w:color w:val="000000"/>
          <w:sz w:val="18"/>
          <w:szCs w:val="18"/>
        </w:rPr>
        <w:br/>
      </w:r>
      <w:r w:rsidRPr="00331A2F">
        <w:rPr>
          <w:rFonts w:ascii="Courier" w:hAnsi="Courier"/>
          <w:color w:val="000000"/>
          <w:szCs w:val="22"/>
        </w:rPr>
        <w:t xml:space="preserve">sp_id </w:t>
      </w:r>
      <w:r w:rsidR="00331A2F">
        <w:rPr>
          <w:rFonts w:ascii="Courier" w:hAnsi="Courier"/>
          <w:color w:val="000000"/>
          <w:szCs w:val="22"/>
        </w:rPr>
        <w:t xml:space="preserve">       </w:t>
      </w:r>
      <w:r w:rsidRPr="00331A2F">
        <w:rPr>
          <w:rFonts w:ascii="Courier" w:hAnsi="Courier"/>
          <w:color w:val="000000"/>
          <w:szCs w:val="22"/>
        </w:rPr>
        <w:t xml:space="preserve">lat </w:t>
      </w:r>
      <w:r w:rsidR="00331A2F">
        <w:rPr>
          <w:rFonts w:ascii="Courier" w:hAnsi="Courier"/>
          <w:color w:val="000000"/>
          <w:szCs w:val="22"/>
        </w:rPr>
        <w:t xml:space="preserve">          </w:t>
      </w:r>
      <w:r w:rsidRPr="00331A2F">
        <w:rPr>
          <w:rFonts w:ascii="Courier" w:hAnsi="Courier"/>
          <w:color w:val="000000"/>
          <w:szCs w:val="22"/>
        </w:rPr>
        <w:t>lon</w:t>
      </w:r>
      <w:r w:rsidR="00331A2F">
        <w:rPr>
          <w:rFonts w:ascii="Courier" w:hAnsi="Courier"/>
          <w:color w:val="000000"/>
          <w:szCs w:val="22"/>
        </w:rPr>
        <w:t xml:space="preserve">         </w:t>
      </w:r>
      <w:r w:rsidRPr="00331A2F">
        <w:rPr>
          <w:rFonts w:ascii="Courier" w:hAnsi="Courier"/>
          <w:color w:val="000000"/>
          <w:szCs w:val="22"/>
        </w:rPr>
        <w:t xml:space="preserve"> elevation</w:t>
      </w:r>
      <w:r w:rsidRPr="00331A2F">
        <w:rPr>
          <w:rFonts w:ascii="Courier" w:hAnsi="Courier"/>
          <w:color w:val="000000"/>
          <w:szCs w:val="22"/>
        </w:rPr>
        <w:br/>
      </w:r>
      <w:r w:rsidR="00331A2F" w:rsidRPr="00331A2F">
        <w:rPr>
          <w:rFonts w:ascii="Courier" w:hAnsi="Courier"/>
          <w:szCs w:val="22"/>
        </w:rPr>
        <w:t>94200300</w:t>
      </w:r>
      <w:r w:rsidR="00331A2F" w:rsidRPr="00331A2F">
        <w:rPr>
          <w:rFonts w:ascii="Courier" w:hAnsi="Courier" w:cstheme="minorHAnsi"/>
          <w:szCs w:val="22"/>
        </w:rPr>
        <w:t>1</w:t>
      </w:r>
      <w:r w:rsidR="00331A2F" w:rsidRPr="00331A2F">
        <w:rPr>
          <w:rFonts w:ascii="Courier" w:hAnsi="Courier"/>
          <w:szCs w:val="22"/>
        </w:rPr>
        <w:t xml:space="preserve">    </w:t>
      </w:r>
      <w:r w:rsidR="00331A2F" w:rsidRPr="00331A2F">
        <w:rPr>
          <w:rFonts w:ascii="Courier" w:eastAsiaTheme="minorHAnsi" w:hAnsi="Courier" w:cstheme="minorHAnsi"/>
          <w:color w:val="000000"/>
          <w:szCs w:val="22"/>
        </w:rPr>
        <w:t>40.451164</w:t>
      </w:r>
      <w:r w:rsidR="00331A2F" w:rsidRPr="00331A2F">
        <w:rPr>
          <w:rFonts w:ascii="Courier" w:eastAsiaTheme="minorHAnsi" w:hAnsi="Courier"/>
          <w:color w:val="000000"/>
          <w:szCs w:val="22"/>
        </w:rPr>
        <w:t xml:space="preserve">    </w:t>
      </w:r>
      <w:r w:rsidR="00331A2F" w:rsidRPr="00331A2F">
        <w:rPr>
          <w:rFonts w:ascii="Courier" w:eastAsiaTheme="minorHAnsi" w:hAnsi="Courier" w:cstheme="minorHAnsi"/>
          <w:color w:val="000000"/>
          <w:szCs w:val="22"/>
        </w:rPr>
        <w:t>-79.999803</w:t>
      </w:r>
      <w:r w:rsidR="00331A2F" w:rsidRPr="00331A2F">
        <w:rPr>
          <w:rFonts w:ascii="Courier" w:eastAsiaTheme="minorHAnsi" w:hAnsi="Courier"/>
          <w:color w:val="000000"/>
          <w:szCs w:val="22"/>
        </w:rPr>
        <w:t xml:space="preserve">    230.1</w:t>
      </w:r>
    </w:p>
    <w:p w14:paraId="2067E6B6" w14:textId="090B3611" w:rsidR="00331A2F" w:rsidRDefault="00331A2F" w:rsidP="00C5687B">
      <w:pPr>
        <w:rPr>
          <w:rFonts w:ascii="Courier" w:eastAsiaTheme="minorHAnsi" w:hAnsi="Courier"/>
          <w:color w:val="000000"/>
          <w:szCs w:val="22"/>
        </w:rPr>
      </w:pPr>
      <w:r w:rsidRPr="00331A2F">
        <w:rPr>
          <w:rFonts w:ascii="Courier" w:eastAsiaTheme="minorHAnsi" w:hAnsi="Courier"/>
          <w:color w:val="000000"/>
          <w:szCs w:val="22"/>
        </w:rPr>
        <w:t xml:space="preserve">942003002    </w:t>
      </w:r>
      <w:r w:rsidRPr="00331A2F">
        <w:rPr>
          <w:rFonts w:ascii="Courier" w:eastAsiaTheme="minorHAnsi" w:hAnsi="Courier" w:cstheme="minorHAnsi"/>
          <w:color w:val="000000"/>
          <w:szCs w:val="22"/>
        </w:rPr>
        <w:t>40.626449</w:t>
      </w:r>
      <w:r w:rsidRPr="00331A2F">
        <w:rPr>
          <w:rFonts w:ascii="Courier" w:eastAsiaTheme="minorHAnsi" w:hAnsi="Courier"/>
          <w:color w:val="000000"/>
          <w:szCs w:val="22"/>
        </w:rPr>
        <w:t xml:space="preserve">    </w:t>
      </w:r>
      <w:r w:rsidRPr="00331A2F">
        <w:rPr>
          <w:rFonts w:ascii="Courier" w:eastAsiaTheme="minorHAnsi" w:hAnsi="Courier" w:cstheme="minorHAnsi"/>
          <w:color w:val="000000"/>
          <w:szCs w:val="22"/>
        </w:rPr>
        <w:t>-79.723195</w:t>
      </w:r>
      <w:r w:rsidRPr="00331A2F">
        <w:rPr>
          <w:rFonts w:ascii="Courier" w:eastAsiaTheme="minorHAnsi" w:hAnsi="Courier"/>
          <w:color w:val="000000"/>
          <w:szCs w:val="22"/>
        </w:rPr>
        <w:t xml:space="preserve">    240.5</w:t>
      </w:r>
    </w:p>
    <w:p w14:paraId="0D486ECF" w14:textId="19A64725" w:rsidR="00A2736A" w:rsidRDefault="00331A2F" w:rsidP="00C5687B">
      <w:pPr>
        <w:rPr>
          <w:rFonts w:ascii="Courier" w:eastAsiaTheme="minorHAnsi" w:hAnsi="Courier"/>
          <w:color w:val="000000"/>
          <w:szCs w:val="22"/>
        </w:rPr>
      </w:pPr>
      <w:r>
        <w:rPr>
          <w:rFonts w:ascii="Courier" w:eastAsiaTheme="minorHAnsi" w:hAnsi="Courier"/>
          <w:color w:val="000000"/>
          <w:szCs w:val="22"/>
        </w:rPr>
        <w:t>...</w:t>
      </w:r>
    </w:p>
    <w:p w14:paraId="1B0422B9" w14:textId="08B4C33D" w:rsidR="00AB4274" w:rsidRDefault="00AB4274" w:rsidP="00C5687B">
      <w:pPr>
        <w:rPr>
          <w:rFonts w:ascii="Courier" w:eastAsiaTheme="minorHAnsi" w:hAnsi="Courier"/>
          <w:color w:val="000000"/>
          <w:szCs w:val="22"/>
        </w:rPr>
      </w:pPr>
    </w:p>
    <w:p w14:paraId="19B2BF33" w14:textId="1C6B18B2" w:rsidR="00AB4274" w:rsidRPr="00E86717" w:rsidRDefault="00AB4274" w:rsidP="00AB4274">
      <w:pPr>
        <w:rPr>
          <w:rFonts w:eastAsiaTheme="minorHAnsi"/>
        </w:rPr>
      </w:pPr>
      <w:r>
        <w:rPr>
          <w:rFonts w:eastAsiaTheme="minorHAnsi"/>
        </w:rPr>
        <w:t>As with place locations defined in the FRED program, if the value in the first column is 0, FRED will assign a unique place id with an initial digit of 7.</w:t>
      </w:r>
    </w:p>
    <w:p w14:paraId="2D7D5A4A" w14:textId="77777777" w:rsidR="00925CDA" w:rsidRDefault="00925CDA" w:rsidP="003617D6">
      <w:pPr>
        <w:rPr>
          <w:rStyle w:val="Heading3Char"/>
        </w:rPr>
      </w:pPr>
    </w:p>
    <w:p w14:paraId="7262C0D0" w14:textId="79C59F4E" w:rsidR="00BD6EDB" w:rsidRPr="00605E64" w:rsidRDefault="001070D3" w:rsidP="003617D6">
      <w:bookmarkStart w:id="115" w:name="_Toc27037405"/>
      <w:r w:rsidRPr="00700380">
        <w:rPr>
          <w:rStyle w:val="Heading3Char"/>
        </w:rPr>
        <w:t>Partitions</w:t>
      </w:r>
      <w:bookmarkEnd w:id="115"/>
      <w:r w:rsidR="005C3394" w:rsidRPr="003617D6">
        <w:br/>
      </w:r>
      <w:r w:rsidR="005C3394" w:rsidRPr="003617D6">
        <w:br/>
      </w:r>
      <w:r w:rsidRPr="00605E64">
        <w:t xml:space="preserve">You </w:t>
      </w:r>
      <w:r w:rsidR="005C3394" w:rsidRPr="00605E64">
        <w:t>can can partition any Place_Type into sub-places (</w:t>
      </w:r>
      <w:r w:rsidR="006E3A32" w:rsidRPr="00605E64">
        <w:t>e.g., the default property settings in FRED partition</w:t>
      </w:r>
      <w:r w:rsidR="005C3394" w:rsidRPr="00605E64">
        <w:t xml:space="preserve"> Schools into Classrooms).  </w:t>
      </w:r>
      <w:r w:rsidR="006E3A32" w:rsidRPr="00605E64">
        <w:t>The following statements control the partition process:</w:t>
      </w:r>
      <w:r w:rsidR="005C3394" w:rsidRPr="00605E64">
        <w:br/>
      </w:r>
    </w:p>
    <w:p w14:paraId="2ECAA12E" w14:textId="6B528442" w:rsidR="00420CF0" w:rsidRPr="00605E64" w:rsidRDefault="00420CF0" w:rsidP="00DE464E">
      <w:pPr>
        <w:rPr>
          <w:rFonts w:eastAsiaTheme="minorHAnsi"/>
          <w:b/>
        </w:rPr>
      </w:pPr>
      <w:r w:rsidRPr="00605E64">
        <w:rPr>
          <w:rFonts w:eastAsiaTheme="minorHAnsi"/>
          <w:b/>
          <w:i/>
        </w:rPr>
        <w:t>PlaceType</w:t>
      </w:r>
      <w:r w:rsidRPr="00605E64">
        <w:rPr>
          <w:rFonts w:eastAsiaTheme="minorHAnsi"/>
          <w:b/>
        </w:rPr>
        <w:t xml:space="preserve">.partition = </w:t>
      </w:r>
      <w:r w:rsidRPr="00605E64">
        <w:rPr>
          <w:rFonts w:eastAsiaTheme="minorHAnsi"/>
          <w:b/>
          <w:i/>
        </w:rPr>
        <w:t>PlaceType</w:t>
      </w:r>
      <w:r w:rsidR="006E3A32" w:rsidRPr="00605E64">
        <w:rPr>
          <w:rFonts w:eastAsiaTheme="minorHAnsi"/>
          <w:b/>
          <w:i/>
        </w:rPr>
        <w:t>2</w:t>
      </w:r>
    </w:p>
    <w:p w14:paraId="58AA629D" w14:textId="112AB0C8" w:rsidR="00822C7B" w:rsidRPr="00605E64" w:rsidRDefault="004F1A18" w:rsidP="00DE464E">
      <w:pPr>
        <w:rPr>
          <w:rFonts w:eastAsiaTheme="minorHAnsi"/>
          <w:b/>
        </w:rPr>
      </w:pPr>
      <w:r w:rsidRPr="00605E64">
        <w:rPr>
          <w:rFonts w:eastAsiaTheme="minorHAnsi"/>
          <w:b/>
          <w:i/>
        </w:rPr>
        <w:t>PlaceType</w:t>
      </w:r>
      <w:r w:rsidR="00822C7B" w:rsidRPr="00605E64">
        <w:rPr>
          <w:rFonts w:eastAsiaTheme="minorHAnsi"/>
          <w:b/>
        </w:rPr>
        <w:t xml:space="preserve">.partition_size = </w:t>
      </w:r>
      <w:r w:rsidR="00822C7B" w:rsidRPr="00605E64">
        <w:rPr>
          <w:rFonts w:eastAsiaTheme="minorHAnsi"/>
          <w:b/>
          <w:i/>
        </w:rPr>
        <w:t>Number</w:t>
      </w:r>
    </w:p>
    <w:p w14:paraId="2E962047" w14:textId="1E40E503" w:rsidR="00420CF0" w:rsidRPr="00605E64" w:rsidRDefault="004F1A18" w:rsidP="00DE464E">
      <w:pPr>
        <w:rPr>
          <w:rFonts w:eastAsiaTheme="minorHAnsi"/>
          <w:b/>
        </w:rPr>
      </w:pPr>
      <w:r w:rsidRPr="00605E64">
        <w:rPr>
          <w:rFonts w:eastAsiaTheme="minorHAnsi"/>
          <w:b/>
          <w:i/>
        </w:rPr>
        <w:t>PlaceType</w:t>
      </w:r>
      <w:r w:rsidR="00420CF0" w:rsidRPr="00605E64">
        <w:rPr>
          <w:rFonts w:eastAsiaTheme="minorHAnsi"/>
          <w:b/>
        </w:rPr>
        <w:t>.partition_basis = none | age | random</w:t>
      </w:r>
      <w:r w:rsidR="006E3A32" w:rsidRPr="00605E64">
        <w:rPr>
          <w:rFonts w:eastAsiaTheme="minorHAnsi"/>
          <w:b/>
        </w:rPr>
        <w:t xml:space="preserve"> </w:t>
      </w:r>
    </w:p>
    <w:p w14:paraId="506110F8" w14:textId="68194144" w:rsidR="00420CF0" w:rsidRPr="00605E64" w:rsidRDefault="004F1A18" w:rsidP="00DE464E">
      <w:pPr>
        <w:rPr>
          <w:rFonts w:eastAsiaTheme="minorHAnsi"/>
          <w:b/>
        </w:rPr>
      </w:pPr>
      <w:r w:rsidRPr="00605E64">
        <w:rPr>
          <w:rFonts w:eastAsiaTheme="minorHAnsi"/>
          <w:b/>
          <w:i/>
        </w:rPr>
        <w:t>PlaceType</w:t>
      </w:r>
      <w:r w:rsidR="00420CF0" w:rsidRPr="00605E64">
        <w:rPr>
          <w:rFonts w:eastAsiaTheme="minorHAnsi"/>
          <w:b/>
        </w:rPr>
        <w:t xml:space="preserve">.partition_min_age = </w:t>
      </w:r>
      <w:r w:rsidR="00420CF0" w:rsidRPr="00605E64">
        <w:rPr>
          <w:rFonts w:eastAsiaTheme="minorHAnsi"/>
          <w:b/>
          <w:i/>
        </w:rPr>
        <w:t>Number</w:t>
      </w:r>
    </w:p>
    <w:p w14:paraId="36D4D761" w14:textId="4333F2F6" w:rsidR="00420CF0" w:rsidRPr="00605E64" w:rsidRDefault="004F1A18" w:rsidP="00DE464E">
      <w:pPr>
        <w:rPr>
          <w:rFonts w:eastAsiaTheme="minorHAnsi"/>
          <w:b/>
        </w:rPr>
      </w:pPr>
      <w:r w:rsidRPr="00605E64">
        <w:rPr>
          <w:rFonts w:eastAsiaTheme="minorHAnsi"/>
          <w:b/>
          <w:i/>
        </w:rPr>
        <w:t>PlaceType</w:t>
      </w:r>
      <w:r w:rsidR="00420CF0" w:rsidRPr="00605E64">
        <w:rPr>
          <w:rFonts w:eastAsiaTheme="minorHAnsi"/>
          <w:b/>
        </w:rPr>
        <w:t xml:space="preserve">.partition_max_age = </w:t>
      </w:r>
      <w:r w:rsidR="00420CF0" w:rsidRPr="00605E64">
        <w:rPr>
          <w:rFonts w:eastAsiaTheme="minorHAnsi"/>
          <w:b/>
          <w:i/>
        </w:rPr>
        <w:t>Number</w:t>
      </w:r>
    </w:p>
    <w:p w14:paraId="442E5406" w14:textId="77777777" w:rsidR="006E3A32" w:rsidRPr="00605E64" w:rsidRDefault="006E3A32" w:rsidP="006E3A32">
      <w:pPr>
        <w:rPr>
          <w:rFonts w:eastAsiaTheme="minorHAnsi"/>
        </w:rPr>
      </w:pPr>
    </w:p>
    <w:p w14:paraId="2CB2560B" w14:textId="05E7D58B" w:rsidR="006E3A32" w:rsidRPr="00605E64" w:rsidRDefault="006E3A32" w:rsidP="006E3A32">
      <w:pPr>
        <w:rPr>
          <w:rFonts w:eastAsiaTheme="minorHAnsi"/>
        </w:rPr>
      </w:pPr>
      <w:r w:rsidRPr="00605E64">
        <w:rPr>
          <w:rFonts w:eastAsiaTheme="minorHAnsi"/>
        </w:rPr>
        <w:t>The default property settings include the following statements:</w:t>
      </w:r>
    </w:p>
    <w:p w14:paraId="6157EC57" w14:textId="0512B999" w:rsidR="006E3A32" w:rsidRPr="00605E64" w:rsidRDefault="006E3A32" w:rsidP="006E3A32">
      <w:pPr>
        <w:rPr>
          <w:rFonts w:eastAsiaTheme="minorHAnsi"/>
        </w:rPr>
      </w:pPr>
    </w:p>
    <w:p w14:paraId="48908290" w14:textId="621B4B74" w:rsidR="006E3A32" w:rsidRPr="00605E64" w:rsidRDefault="006E3A32" w:rsidP="006E3A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color w:val="000000"/>
        </w:rPr>
        <w:t>School.partition = Classroom</w:t>
      </w:r>
    </w:p>
    <w:p w14:paraId="1FB497A6" w14:textId="4C2A8F82" w:rsidR="00822C7B" w:rsidRPr="00605E64" w:rsidRDefault="00822C7B" w:rsidP="006E3A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color w:val="000000"/>
        </w:rPr>
        <w:t>School.partition_size = 40</w:t>
      </w:r>
    </w:p>
    <w:p w14:paraId="6AEDA141" w14:textId="17D05D6C" w:rsidR="006E3A32" w:rsidRPr="00605E64" w:rsidRDefault="006E3A32" w:rsidP="006E3A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color w:val="000000"/>
        </w:rPr>
        <w:t>School.partition_basis = age</w:t>
      </w:r>
    </w:p>
    <w:p w14:paraId="3A66DCF4" w14:textId="2F9CC0FE" w:rsidR="006E3A32" w:rsidRPr="00605E64" w:rsidRDefault="006E3A32" w:rsidP="006E3A32">
      <w:pPr>
        <w:rPr>
          <w:rFonts w:eastAsiaTheme="minorHAnsi"/>
          <w:b/>
          <w:bCs/>
          <w:color w:val="000000"/>
        </w:rPr>
      </w:pPr>
      <w:r w:rsidRPr="00605E64">
        <w:rPr>
          <w:rFonts w:eastAsiaTheme="minorHAnsi"/>
          <w:b/>
          <w:bCs/>
          <w:color w:val="000000"/>
        </w:rPr>
        <w:t>School.partition_max_age = 21</w:t>
      </w:r>
    </w:p>
    <w:p w14:paraId="292CAD8D" w14:textId="320AB737" w:rsidR="006E3A32" w:rsidRPr="00605E64" w:rsidRDefault="006E3A32" w:rsidP="006E3A32">
      <w:pPr>
        <w:rPr>
          <w:rFonts w:eastAsiaTheme="minorHAnsi"/>
        </w:rPr>
      </w:pPr>
    </w:p>
    <w:p w14:paraId="60238D46" w14:textId="420C3069" w:rsidR="006E3A32" w:rsidRPr="00605E64" w:rsidRDefault="006E3A32" w:rsidP="006E3A32">
      <w:pPr>
        <w:rPr>
          <w:rFonts w:eastAsiaTheme="minorHAnsi"/>
        </w:rPr>
      </w:pPr>
      <w:r w:rsidRPr="00605E64">
        <w:rPr>
          <w:rFonts w:eastAsiaTheme="minorHAnsi"/>
        </w:rPr>
        <w:lastRenderedPageBreak/>
        <w:t>The above prop</w:t>
      </w:r>
      <w:r w:rsidR="00822C7B" w:rsidRPr="00605E64">
        <w:rPr>
          <w:rFonts w:eastAsiaTheme="minorHAnsi"/>
        </w:rPr>
        <w:t>erties divide the agents in a given school into classrooms by age. The maximum size of any classroom is 40, and the maximum age for membership in a classroom is 21.</w:t>
      </w:r>
    </w:p>
    <w:p w14:paraId="60FA8EEA" w14:textId="54EDE973" w:rsidR="006E3A32" w:rsidRPr="00605E64" w:rsidRDefault="006E3A32" w:rsidP="00420CF0">
      <w:pPr>
        <w:pStyle w:val="Heading2"/>
        <w:rPr>
          <w:rFonts w:asciiTheme="minorHAnsi" w:hAnsiTheme="minorHAnsi" w:cstheme="minorHAnsi"/>
          <w:sz w:val="22"/>
          <w:szCs w:val="22"/>
        </w:rPr>
      </w:pPr>
    </w:p>
    <w:p w14:paraId="16B85803" w14:textId="2BA49210" w:rsidR="006E3A32" w:rsidRPr="00605E64" w:rsidRDefault="006E3A32" w:rsidP="006E3A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color w:val="000000"/>
        </w:rPr>
        <w:t>Workplace.partition = Office</w:t>
      </w:r>
    </w:p>
    <w:p w14:paraId="4621B55F" w14:textId="638435B8" w:rsidR="006E3A32" w:rsidRPr="00605E64" w:rsidRDefault="006E3A32" w:rsidP="006E3A32">
      <w:pPr>
        <w:rPr>
          <w:rFonts w:eastAsiaTheme="minorHAnsi"/>
          <w:b/>
          <w:bCs/>
          <w:color w:val="000000"/>
        </w:rPr>
      </w:pPr>
      <w:r w:rsidRPr="00605E64">
        <w:rPr>
          <w:rFonts w:eastAsiaTheme="minorHAnsi"/>
          <w:b/>
          <w:bCs/>
          <w:color w:val="000000"/>
        </w:rPr>
        <w:t>Workplace.partition_size = 50</w:t>
      </w:r>
    </w:p>
    <w:p w14:paraId="78A17533" w14:textId="620DBFBD" w:rsidR="00822C7B" w:rsidRPr="00605E64" w:rsidRDefault="00822C7B" w:rsidP="00822C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color w:val="000000"/>
        </w:rPr>
        <w:t>Workplace.partition_basis = random</w:t>
      </w:r>
    </w:p>
    <w:p w14:paraId="75039EBD" w14:textId="26EDB485" w:rsidR="006E3A32" w:rsidRPr="00605E64" w:rsidRDefault="006E3A32" w:rsidP="006E3A32">
      <w:pPr>
        <w:rPr>
          <w:rFonts w:eastAsiaTheme="minorHAnsi"/>
          <w:bCs/>
          <w:color w:val="000000"/>
        </w:rPr>
      </w:pPr>
    </w:p>
    <w:p w14:paraId="36C7928B" w14:textId="0F69E466" w:rsidR="00822C7B" w:rsidRPr="00605E64" w:rsidRDefault="00822C7B" w:rsidP="00822C7B">
      <w:pPr>
        <w:rPr>
          <w:rFonts w:eastAsiaTheme="minorHAnsi"/>
        </w:rPr>
      </w:pPr>
      <w:r w:rsidRPr="00605E64">
        <w:rPr>
          <w:rFonts w:eastAsiaTheme="minorHAnsi"/>
        </w:rPr>
        <w:t>The above properties divide the agents in a given workplace into offices of maximum size 50. The assignment is made by random selection.</w:t>
      </w:r>
    </w:p>
    <w:p w14:paraId="6C6BCAC2" w14:textId="7E4E6D08" w:rsidR="00822C7B" w:rsidRPr="00605E64" w:rsidRDefault="00822C7B" w:rsidP="00822C7B">
      <w:pPr>
        <w:rPr>
          <w:rFonts w:eastAsiaTheme="minorHAnsi"/>
        </w:rPr>
      </w:pPr>
    </w:p>
    <w:p w14:paraId="21B9D627" w14:textId="53A0B364" w:rsidR="00822C7B" w:rsidRPr="00605E64" w:rsidRDefault="00822C7B" w:rsidP="00822C7B">
      <w:pPr>
        <w:rPr>
          <w:rFonts w:eastAsiaTheme="minorHAnsi"/>
        </w:rPr>
      </w:pPr>
      <w:r w:rsidRPr="00605E64">
        <w:rPr>
          <w:rFonts w:eastAsiaTheme="minorHAnsi"/>
        </w:rPr>
        <w:t>The creation of partitions and the assignment of agents to partitions is performed prior to the start of the simulation, and uses a different random number seed for each run.  That is, if FRED is run 10 times, the set of classmates for a given student will vary for each run.  However, the assignment of students to schools is based on the synthetic population files, and is the same from run to run. The same applies to workplaces and offices.</w:t>
      </w:r>
    </w:p>
    <w:p w14:paraId="792F2352" w14:textId="15238F88" w:rsidR="001070D3" w:rsidRPr="00605E64" w:rsidRDefault="001070D3" w:rsidP="003617D6">
      <w:pPr>
        <w:pStyle w:val="PlainText"/>
        <w:rPr>
          <w:rFonts w:asciiTheme="minorHAnsi" w:hAnsiTheme="minorHAnsi" w:cstheme="minorHAnsi"/>
          <w:b/>
        </w:rPr>
      </w:pPr>
    </w:p>
    <w:p w14:paraId="3E99D38B" w14:textId="3242743C" w:rsidR="006F7BAD" w:rsidRDefault="001070D3" w:rsidP="006F7BAD">
      <w:bookmarkStart w:id="116" w:name="_Toc27037406"/>
      <w:r w:rsidRPr="00700380">
        <w:rPr>
          <w:rStyle w:val="Heading3Char"/>
        </w:rPr>
        <w:t>Inviting agents to a place</w:t>
      </w:r>
      <w:bookmarkEnd w:id="116"/>
      <w:r w:rsidR="005C3394" w:rsidRPr="003617D6">
        <w:br/>
      </w:r>
      <w:r w:rsidR="005C3394" w:rsidRPr="00605E64">
        <w:br/>
      </w:r>
      <w:r w:rsidRPr="00605E64">
        <w:t>One</w:t>
      </w:r>
      <w:r w:rsidR="005C3394" w:rsidRPr="00605E64">
        <w:t xml:space="preserve"> agent </w:t>
      </w:r>
      <w:r w:rsidRPr="00605E64">
        <w:t>can</w:t>
      </w:r>
      <w:r w:rsidR="005C3394" w:rsidRPr="00605E64">
        <w:t xml:space="preserve"> "invite" another agent to a place, for example, a host might invite people to a party by transmitting the party location.</w:t>
      </w:r>
      <w:r w:rsidRPr="00605E64">
        <w:t xml:space="preserve"> This is </w:t>
      </w:r>
      <w:r w:rsidR="0020194D" w:rsidRPr="00605E64">
        <w:t>discussed further</w:t>
      </w:r>
      <w:r w:rsidRPr="00605E64">
        <w:t xml:space="preserve"> in Chapter </w:t>
      </w:r>
      <w:r w:rsidR="00BF68EE">
        <w:t>8</w:t>
      </w:r>
      <w:r w:rsidRPr="00605E64">
        <w:t>.</w:t>
      </w:r>
    </w:p>
    <w:p w14:paraId="19C0610A" w14:textId="77777777" w:rsidR="006F7BAD" w:rsidRDefault="006F7BAD" w:rsidP="006F7BAD"/>
    <w:p w14:paraId="137F96E2" w14:textId="6AECB726" w:rsidR="000431EF" w:rsidRPr="006F7BAD" w:rsidRDefault="000431EF" w:rsidP="006F7BAD">
      <w:pPr>
        <w:pStyle w:val="Heading2"/>
        <w:rPr>
          <w:rFonts w:eastAsiaTheme="minorHAnsi"/>
        </w:rPr>
      </w:pPr>
      <w:bookmarkStart w:id="117" w:name="_Networks"/>
      <w:bookmarkStart w:id="118" w:name="_Toc27037407"/>
      <w:bookmarkEnd w:id="117"/>
      <w:r>
        <w:t>Networks</w:t>
      </w:r>
      <w:bookmarkEnd w:id="118"/>
    </w:p>
    <w:p w14:paraId="65D4CD4D" w14:textId="2FD4F4A4" w:rsidR="000431EF" w:rsidRDefault="000431EF" w:rsidP="000431EF"/>
    <w:p w14:paraId="18A7DE57" w14:textId="7C48D984" w:rsidR="000431EF" w:rsidRPr="00081903" w:rsidRDefault="000431EF" w:rsidP="000431EF">
      <w:r>
        <w:rPr>
          <w:b/>
        </w:rPr>
        <w:t>Networks</w:t>
      </w:r>
      <w:r w:rsidRPr="00081903">
        <w:t xml:space="preserve"> are mixing groups that </w:t>
      </w:r>
      <w:r>
        <w:t xml:space="preserve">do not </w:t>
      </w:r>
      <w:r w:rsidRPr="00081903">
        <w:t>have a specific geo-location.</w:t>
      </w:r>
      <w:r w:rsidR="00185F95">
        <w:t xml:space="preserve"> Networks differ fundamentally from Places in that all the people who share a given Place at a given time are assumed to interact with each other uniformly (except for a possible bias to interact with people of a similar age), whereas people interact in </w:t>
      </w:r>
      <w:r w:rsidR="001912A4">
        <w:t xml:space="preserve">a given </w:t>
      </w:r>
      <w:r w:rsidR="00185F95">
        <w:t>Network only with other people to whom they are explicitly linked.</w:t>
      </w:r>
      <w:r w:rsidR="00834FBE">
        <w:t xml:space="preserve">  Networks in FRED can be used to represent network relationships such as friendships, sexual partners, buyers/sellers, health care pro</w:t>
      </w:r>
      <w:r w:rsidR="001912A4">
        <w:t>viders/</w:t>
      </w:r>
      <w:r w:rsidR="00834FBE">
        <w:t>patients</w:t>
      </w:r>
      <w:r w:rsidR="001912A4">
        <w:t>, and other relationships.</w:t>
      </w:r>
    </w:p>
    <w:p w14:paraId="7B0972BD" w14:textId="77777777" w:rsidR="000431EF" w:rsidRPr="00081903" w:rsidRDefault="000431EF" w:rsidP="000431EF"/>
    <w:p w14:paraId="3483B346" w14:textId="7F4AD127" w:rsidR="000431EF" w:rsidRPr="00081903" w:rsidRDefault="000431EF" w:rsidP="000431EF">
      <w:r w:rsidRPr="00081903">
        <w:t xml:space="preserve">The user can declare any number </w:t>
      </w:r>
      <w:r>
        <w:t xml:space="preserve">of </w:t>
      </w:r>
      <w:r w:rsidR="003D1F17">
        <w:t>N</w:t>
      </w:r>
      <w:r>
        <w:t>etwork</w:t>
      </w:r>
      <w:r w:rsidRPr="00081903">
        <w:t xml:space="preserve"> types in FRED, and each </w:t>
      </w:r>
      <w:r w:rsidR="003D1F17">
        <w:t>N</w:t>
      </w:r>
      <w:r>
        <w:t>etwork</w:t>
      </w:r>
      <w:r w:rsidRPr="00081903">
        <w:t xml:space="preserve"> type has a set of properties that determine how agents interact with</w:t>
      </w:r>
      <w:r w:rsidR="00834FBE">
        <w:t>in</w:t>
      </w:r>
      <w:r w:rsidRPr="00081903">
        <w:t xml:space="preserve"> that type of </w:t>
      </w:r>
      <w:r w:rsidR="003D1F17">
        <w:t>N</w:t>
      </w:r>
      <w:r>
        <w:t>etwork</w:t>
      </w:r>
      <w:r w:rsidRPr="00081903">
        <w:t xml:space="preserve">.  </w:t>
      </w:r>
      <w:r>
        <w:t>Network</w:t>
      </w:r>
      <w:r w:rsidRPr="00081903">
        <w:t xml:space="preserve"> types are declared by the property statement:</w:t>
      </w:r>
    </w:p>
    <w:p w14:paraId="3B814C96" w14:textId="77777777" w:rsidR="000431EF" w:rsidRPr="00081903" w:rsidRDefault="000431EF" w:rsidP="000431EF"/>
    <w:p w14:paraId="6A63ED42" w14:textId="7DF68B89" w:rsidR="000431EF" w:rsidRPr="000431EF" w:rsidRDefault="000431EF" w:rsidP="000431EF">
      <w:pPr>
        <w:rPr>
          <w:rFonts w:eastAsiaTheme="minorHAnsi"/>
          <w:b/>
          <w:bCs/>
          <w:i/>
          <w:iCs/>
          <w:color w:val="000000"/>
        </w:rPr>
      </w:pPr>
      <w:r>
        <w:rPr>
          <w:rFonts w:eastAsiaTheme="minorHAnsi"/>
          <w:b/>
          <w:bCs/>
          <w:color w:val="000000"/>
        </w:rPr>
        <w:t xml:space="preserve">include_network = </w:t>
      </w:r>
      <w:r>
        <w:rPr>
          <w:rFonts w:eastAsiaTheme="minorHAnsi"/>
          <w:b/>
          <w:bCs/>
          <w:i/>
          <w:iCs/>
          <w:color w:val="000000"/>
        </w:rPr>
        <w:t>Network</w:t>
      </w:r>
    </w:p>
    <w:p w14:paraId="3096BDBC" w14:textId="09DAF5D8" w:rsidR="000431EF" w:rsidRDefault="000431EF" w:rsidP="000431EF"/>
    <w:p w14:paraId="30161E43" w14:textId="42906F5A" w:rsidR="000431EF" w:rsidRDefault="00834FBE" w:rsidP="000431EF">
      <w:r>
        <w:t xml:space="preserve">where the right-hand side gives the user-defined name of the </w:t>
      </w:r>
      <w:r w:rsidR="003D1F17">
        <w:t>N</w:t>
      </w:r>
      <w:r>
        <w:t>etwork</w:t>
      </w:r>
      <w:r w:rsidR="00755627">
        <w:t xml:space="preserve"> type</w:t>
      </w:r>
      <w:r>
        <w:t xml:space="preserve">. </w:t>
      </w:r>
      <w:r w:rsidR="000431EF">
        <w:t xml:space="preserve">Each </w:t>
      </w:r>
      <w:r w:rsidR="003D1F17">
        <w:t>N</w:t>
      </w:r>
      <w:r w:rsidR="000431EF">
        <w:t xml:space="preserve">etwork type is associated with exactly one </w:t>
      </w:r>
      <w:r w:rsidR="003D1F17">
        <w:t>N</w:t>
      </w:r>
      <w:r w:rsidR="000431EF">
        <w:t>etwork</w:t>
      </w:r>
      <w:r w:rsidR="00755627">
        <w:t xml:space="preserve">, which </w:t>
      </w:r>
      <w:r w:rsidR="003D1F17">
        <w:t>has the same</w:t>
      </w:r>
      <w:r w:rsidR="00755627">
        <w:t xml:space="preserve"> name </w:t>
      </w:r>
      <w:r w:rsidR="003D1F17">
        <w:t>as</w:t>
      </w:r>
      <w:r w:rsidR="00755627">
        <w:t xml:space="preserve"> the </w:t>
      </w:r>
      <w:r w:rsidR="003D1F17">
        <w:t>N</w:t>
      </w:r>
      <w:r w:rsidR="00755627">
        <w:t>etwork type</w:t>
      </w:r>
      <w:r w:rsidR="000431EF">
        <w:t xml:space="preserve">. </w:t>
      </w:r>
      <w:r w:rsidR="001912A4">
        <w:t xml:space="preserve">Networks in FRED may contain several connected components; that is, there may not be a path between every pair of individuals in a Network. </w:t>
      </w:r>
      <w:r w:rsidR="000431EF">
        <w:t xml:space="preserve">In general, individuals are linked to a subset of the other members of the </w:t>
      </w:r>
      <w:r w:rsidR="003D1F17">
        <w:t>N</w:t>
      </w:r>
      <w:r w:rsidR="000431EF">
        <w:t xml:space="preserve">etwork. </w:t>
      </w:r>
      <w:r w:rsidR="000B7720">
        <w:t xml:space="preserve">Networks may be undirected or directed. </w:t>
      </w:r>
      <w:r w:rsidR="000431EF">
        <w:t xml:space="preserve">There are no built-in </w:t>
      </w:r>
      <w:r w:rsidR="003D1F17">
        <w:t>N</w:t>
      </w:r>
      <w:r w:rsidR="000431EF">
        <w:t>etwork types.</w:t>
      </w:r>
    </w:p>
    <w:p w14:paraId="0236A999" w14:textId="77777777" w:rsidR="000431EF" w:rsidRPr="00081903" w:rsidRDefault="000431EF" w:rsidP="000431EF">
      <w:pPr>
        <w:pStyle w:val="PlainText"/>
        <w:rPr>
          <w:rFonts w:asciiTheme="minorHAnsi" w:hAnsiTheme="minorHAnsi" w:cstheme="minorHAnsi"/>
          <w:sz w:val="22"/>
          <w:szCs w:val="22"/>
        </w:rPr>
      </w:pPr>
    </w:p>
    <w:p w14:paraId="06150B9B" w14:textId="7A383E4B" w:rsidR="000431EF" w:rsidRPr="00081903" w:rsidRDefault="000431EF" w:rsidP="000431EF">
      <w:r w:rsidRPr="00081903">
        <w:t xml:space="preserve">For an agent to interact with others in a given </w:t>
      </w:r>
      <w:r>
        <w:t>network</w:t>
      </w:r>
      <w:r w:rsidRPr="00081903">
        <w:t xml:space="preserve"> at a given time, </w:t>
      </w:r>
      <w:r w:rsidR="001912A4">
        <w:t>t</w:t>
      </w:r>
      <w:r w:rsidR="00E34145">
        <w:t>hree</w:t>
      </w:r>
      <w:r w:rsidRPr="00081903">
        <w:t xml:space="preserve"> requirements must be satisfied:</w:t>
      </w:r>
    </w:p>
    <w:p w14:paraId="706AF58D" w14:textId="0E9F60AD" w:rsidR="000431EF" w:rsidRPr="00081903" w:rsidRDefault="000431EF" w:rsidP="00790036">
      <w:pPr>
        <w:pStyle w:val="ListParagraph"/>
        <w:numPr>
          <w:ilvl w:val="0"/>
          <w:numId w:val="15"/>
        </w:numPr>
      </w:pPr>
      <w:r w:rsidRPr="00081903">
        <w:t>The agent</w:t>
      </w:r>
      <w:r w:rsidR="001912A4">
        <w:t>s</w:t>
      </w:r>
      <w:r w:rsidRPr="00081903">
        <w:t xml:space="preserve"> must </w:t>
      </w:r>
      <w:r w:rsidR="001912A4">
        <w:t xml:space="preserve">both </w:t>
      </w:r>
      <w:r w:rsidRPr="00081903">
        <w:t xml:space="preserve">be </w:t>
      </w:r>
      <w:r w:rsidRPr="00081903">
        <w:rPr>
          <w:i/>
        </w:rPr>
        <w:t>member</w:t>
      </w:r>
      <w:r w:rsidR="001912A4">
        <w:rPr>
          <w:i/>
        </w:rPr>
        <w:t>s</w:t>
      </w:r>
      <w:r w:rsidRPr="00081903">
        <w:t xml:space="preserve"> of the </w:t>
      </w:r>
      <w:r>
        <w:t>network</w:t>
      </w:r>
      <w:r w:rsidR="001912A4">
        <w:t>, and</w:t>
      </w:r>
    </w:p>
    <w:p w14:paraId="0B305D56" w14:textId="0AF577A5" w:rsidR="000431EF" w:rsidRPr="00E34145" w:rsidRDefault="000431EF" w:rsidP="00790036">
      <w:pPr>
        <w:pStyle w:val="ListParagraph"/>
        <w:numPr>
          <w:ilvl w:val="0"/>
          <w:numId w:val="15"/>
        </w:numPr>
      </w:pPr>
      <w:r w:rsidRPr="00081903">
        <w:t xml:space="preserve">The </w:t>
      </w:r>
      <w:r>
        <w:t>network</w:t>
      </w:r>
      <w:r w:rsidRPr="00081903">
        <w:t xml:space="preserve"> must be </w:t>
      </w:r>
      <w:r w:rsidRPr="00081903">
        <w:rPr>
          <w:i/>
        </w:rPr>
        <w:t>open</w:t>
      </w:r>
      <w:r w:rsidR="001912A4">
        <w:rPr>
          <w:iCs/>
        </w:rPr>
        <w:t>. Like Places, network might have an administrator, a meta-agent who can decide to temporariliy close the network</w:t>
      </w:r>
      <w:r w:rsidR="00E34145">
        <w:rPr>
          <w:iCs/>
        </w:rPr>
        <w:t>, and</w:t>
      </w:r>
    </w:p>
    <w:p w14:paraId="05FBA187" w14:textId="7F0B152B" w:rsidR="00E34145" w:rsidRPr="00081903" w:rsidRDefault="00E34145" w:rsidP="00790036">
      <w:pPr>
        <w:pStyle w:val="ListParagraph"/>
        <w:numPr>
          <w:ilvl w:val="0"/>
          <w:numId w:val="15"/>
        </w:numPr>
      </w:pPr>
      <w:r>
        <w:rPr>
          <w:iCs/>
        </w:rPr>
        <w:lastRenderedPageBreak/>
        <w:t xml:space="preserve">The agent must be </w:t>
      </w:r>
      <w:r>
        <w:rPr>
          <w:i/>
        </w:rPr>
        <w:t>active</w:t>
      </w:r>
      <w:r>
        <w:rPr>
          <w:iCs/>
        </w:rPr>
        <w:t xml:space="preserve"> in the network.</w:t>
      </w:r>
    </w:p>
    <w:p w14:paraId="5979663C" w14:textId="77777777" w:rsidR="000431EF" w:rsidRPr="00081903" w:rsidRDefault="000431EF" w:rsidP="000431EF"/>
    <w:p w14:paraId="722ED485" w14:textId="77777777" w:rsidR="003D1F17" w:rsidRDefault="000431EF" w:rsidP="003D1F17">
      <w:r w:rsidRPr="00081903">
        <w:t xml:space="preserve">The properties </w:t>
      </w:r>
      <w:r w:rsidR="000B7720">
        <w:t xml:space="preserve">that </w:t>
      </w:r>
      <w:r w:rsidRPr="00081903">
        <w:t xml:space="preserve">define the times and days that a </w:t>
      </w:r>
      <w:r>
        <w:t>network</w:t>
      </w:r>
      <w:r w:rsidRPr="00081903">
        <w:t xml:space="preserve"> is open</w:t>
      </w:r>
      <w:r w:rsidR="000B7720">
        <w:t xml:space="preserve"> are the same as for Places (see Chapter 6). </w:t>
      </w:r>
      <w:r w:rsidRPr="00081903">
        <w:t xml:space="preserve">By default, an agent is </w:t>
      </w:r>
      <w:r w:rsidR="000B7720">
        <w:t>active</w:t>
      </w:r>
      <w:r w:rsidRPr="00081903">
        <w:t xml:space="preserve"> in any of its associated </w:t>
      </w:r>
      <w:r w:rsidR="000B7720">
        <w:t>networks</w:t>
      </w:r>
      <w:r w:rsidRPr="00081903">
        <w:t xml:space="preserve"> whenever the </w:t>
      </w:r>
      <w:r w:rsidR="000B7720">
        <w:t>network</w:t>
      </w:r>
      <w:r w:rsidRPr="00081903">
        <w:t xml:space="preserve"> is open.  </w:t>
      </w:r>
      <w:r w:rsidRPr="00E6582D">
        <w:t>However, agents may decide to be absent</w:t>
      </w:r>
      <w:r w:rsidR="000B7720" w:rsidRPr="00E6582D">
        <w:t xml:space="preserve"> from a network</w:t>
      </w:r>
      <w:r w:rsidRPr="00E6582D">
        <w:t xml:space="preserve"> by entering specific states, as explained later.</w:t>
      </w:r>
    </w:p>
    <w:p w14:paraId="3B3E51E5" w14:textId="77777777" w:rsidR="003D1F17" w:rsidRDefault="003D1F17" w:rsidP="003D1F17"/>
    <w:p w14:paraId="1AB2EE2A" w14:textId="100F8D48" w:rsidR="00A300FB" w:rsidRPr="003D1F17" w:rsidRDefault="00A300FB" w:rsidP="00700380">
      <w:pPr>
        <w:pStyle w:val="Heading3"/>
        <w:rPr>
          <w:rFonts w:eastAsia="Times New Roman"/>
        </w:rPr>
      </w:pPr>
      <w:bookmarkStart w:id="119" w:name="_Toc27037408"/>
      <w:r>
        <w:rPr>
          <w:rFonts w:eastAsiaTheme="minorHAnsi"/>
        </w:rPr>
        <w:t>Joining a Network</w:t>
      </w:r>
      <w:bookmarkEnd w:id="119"/>
    </w:p>
    <w:p w14:paraId="68B356E7" w14:textId="367A660F" w:rsidR="00A300FB" w:rsidRDefault="00A300FB" w:rsidP="000431EF">
      <w:pPr>
        <w:pStyle w:val="Heading2"/>
        <w:rPr>
          <w:rFonts w:eastAsiaTheme="minorHAnsi"/>
        </w:rPr>
      </w:pPr>
    </w:p>
    <w:p w14:paraId="10AA1EE6" w14:textId="0A104CED" w:rsidR="00A300FB" w:rsidRDefault="00A300FB" w:rsidP="00A300FB">
      <w:pPr>
        <w:rPr>
          <w:rFonts w:eastAsiaTheme="minorHAnsi"/>
        </w:rPr>
      </w:pPr>
      <w:r>
        <w:rPr>
          <w:rFonts w:eastAsiaTheme="minorHAnsi"/>
        </w:rPr>
        <w:t xml:space="preserve">An agent </w:t>
      </w:r>
      <w:r w:rsidR="00311585">
        <w:rPr>
          <w:rFonts w:eastAsiaTheme="minorHAnsi"/>
        </w:rPr>
        <w:t>can</w:t>
      </w:r>
      <w:r>
        <w:rPr>
          <w:rFonts w:eastAsiaTheme="minorHAnsi"/>
        </w:rPr>
        <w:t xml:space="preserve"> </w:t>
      </w:r>
      <w:r>
        <w:rPr>
          <w:rFonts w:eastAsiaTheme="minorHAnsi"/>
          <w:b/>
          <w:bCs/>
        </w:rPr>
        <w:t>join</w:t>
      </w:r>
      <w:r>
        <w:rPr>
          <w:rFonts w:eastAsiaTheme="minorHAnsi"/>
        </w:rPr>
        <w:t xml:space="preserve"> a network </w:t>
      </w:r>
      <w:r w:rsidR="00311585">
        <w:rPr>
          <w:rFonts w:eastAsiaTheme="minorHAnsi"/>
        </w:rPr>
        <w:t>without</w:t>
      </w:r>
      <w:r>
        <w:rPr>
          <w:rFonts w:eastAsiaTheme="minorHAnsi"/>
        </w:rPr>
        <w:t xml:space="preserve"> creating links to other agents. An agent joins a network through </w:t>
      </w:r>
      <w:r w:rsidR="00430094">
        <w:rPr>
          <w:rFonts w:eastAsiaTheme="minorHAnsi"/>
        </w:rPr>
        <w:t>A</w:t>
      </w:r>
      <w:r>
        <w:rPr>
          <w:rFonts w:eastAsiaTheme="minorHAnsi"/>
        </w:rPr>
        <w:t>ction Rule of the form:</w:t>
      </w:r>
    </w:p>
    <w:p w14:paraId="557CB0F0" w14:textId="2B9CC12E" w:rsidR="00A300FB" w:rsidRDefault="00A300FB" w:rsidP="00A300FB">
      <w:pPr>
        <w:rPr>
          <w:rFonts w:eastAsiaTheme="minorHAnsi"/>
        </w:rPr>
      </w:pPr>
    </w:p>
    <w:p w14:paraId="2902A2EF" w14:textId="50C8FC53" w:rsidR="00A300FB" w:rsidRDefault="00A300FB" w:rsidP="00092E70">
      <w:pPr>
        <w:jc w:val="center"/>
        <w:rPr>
          <w:rFonts w:eastAsiaTheme="minorHAnsi"/>
        </w:rPr>
      </w:pPr>
      <w:r>
        <w:rPr>
          <w:rFonts w:eastAsiaTheme="minorHAnsi"/>
          <w:b/>
          <w:bCs/>
        </w:rPr>
        <w:t xml:space="preserve">if </w:t>
      </w:r>
      <w:r w:rsidR="00E81F39">
        <w:rPr>
          <w:rFonts w:eastAsiaTheme="minorHAnsi"/>
          <w:b/>
          <w:bCs/>
        </w:rPr>
        <w:t>state(</w:t>
      </w:r>
      <w:r>
        <w:rPr>
          <w:rFonts w:eastAsiaTheme="minorHAnsi"/>
          <w:b/>
          <w:bCs/>
        </w:rPr>
        <w:t>COND,State) then join(</w:t>
      </w:r>
      <w:r>
        <w:rPr>
          <w:rFonts w:eastAsiaTheme="minorHAnsi"/>
          <w:b/>
          <w:bCs/>
          <w:i/>
          <w:iCs/>
        </w:rPr>
        <w:t>Network</w:t>
      </w:r>
      <w:r>
        <w:rPr>
          <w:rFonts w:eastAsiaTheme="minorHAnsi"/>
          <w:b/>
          <w:bCs/>
        </w:rPr>
        <w:t>)</w:t>
      </w:r>
    </w:p>
    <w:p w14:paraId="1FC88C29" w14:textId="6BB5CD05" w:rsidR="00A300FB" w:rsidRDefault="00A300FB" w:rsidP="00A300FB">
      <w:pPr>
        <w:rPr>
          <w:rFonts w:eastAsiaTheme="minorHAnsi"/>
        </w:rPr>
      </w:pPr>
    </w:p>
    <w:p w14:paraId="22641FEB" w14:textId="1356C6B5" w:rsidR="00A300FB" w:rsidRPr="00A300FB" w:rsidRDefault="00A300FB" w:rsidP="00A300FB">
      <w:pPr>
        <w:rPr>
          <w:rFonts w:eastAsiaTheme="minorHAnsi"/>
        </w:rPr>
      </w:pPr>
      <w:r>
        <w:rPr>
          <w:rFonts w:eastAsiaTheme="minorHAnsi"/>
        </w:rPr>
        <w:t>The effect of this rule is that when an agent enters the state COND.State, the agent will join the named Network, unless the agent already belongs to the Network. In that case, the rule has no effect.</w:t>
      </w:r>
      <w:r w:rsidR="00311585">
        <w:rPr>
          <w:rFonts w:eastAsiaTheme="minorHAnsi"/>
        </w:rPr>
        <w:t xml:space="preserve"> This rule does not create any </w:t>
      </w:r>
      <w:r>
        <w:rPr>
          <w:rFonts w:eastAsiaTheme="minorHAnsi"/>
        </w:rPr>
        <w:t>links to other agents</w:t>
      </w:r>
      <w:r w:rsidR="00311585">
        <w:rPr>
          <w:rFonts w:eastAsiaTheme="minorHAnsi"/>
        </w:rPr>
        <w:t xml:space="preserve"> in the network</w:t>
      </w:r>
      <w:r>
        <w:rPr>
          <w:rFonts w:eastAsiaTheme="minorHAnsi"/>
        </w:rPr>
        <w:t>.</w:t>
      </w:r>
    </w:p>
    <w:p w14:paraId="4D9DB6CB" w14:textId="77777777" w:rsidR="00A300FB" w:rsidRPr="00A300FB" w:rsidRDefault="00A300FB" w:rsidP="00A300FB">
      <w:pPr>
        <w:rPr>
          <w:rFonts w:eastAsiaTheme="minorHAnsi"/>
        </w:rPr>
      </w:pPr>
    </w:p>
    <w:p w14:paraId="17BA001D" w14:textId="77188745" w:rsidR="000431EF" w:rsidRDefault="00076549" w:rsidP="00700380">
      <w:pPr>
        <w:pStyle w:val="Heading3"/>
        <w:rPr>
          <w:rFonts w:eastAsiaTheme="minorHAnsi"/>
        </w:rPr>
      </w:pPr>
      <w:bookmarkStart w:id="120" w:name="_Toc27037409"/>
      <w:r>
        <w:rPr>
          <w:rFonts w:eastAsiaTheme="minorHAnsi"/>
        </w:rPr>
        <w:t xml:space="preserve">Adding </w:t>
      </w:r>
      <w:r w:rsidR="000F1DE2">
        <w:rPr>
          <w:rFonts w:eastAsiaTheme="minorHAnsi"/>
        </w:rPr>
        <w:t>Edges</w:t>
      </w:r>
      <w:bookmarkEnd w:id="120"/>
    </w:p>
    <w:p w14:paraId="2ED29DF8" w14:textId="61030211" w:rsidR="003A7643" w:rsidRDefault="003A7643" w:rsidP="003A7643">
      <w:pPr>
        <w:rPr>
          <w:rFonts w:eastAsiaTheme="minorHAnsi"/>
        </w:rPr>
      </w:pPr>
    </w:p>
    <w:p w14:paraId="4B73313F" w14:textId="226DB8DF" w:rsidR="003A7643" w:rsidRDefault="003A7643" w:rsidP="003A7643">
      <w:pPr>
        <w:rPr>
          <w:rFonts w:eastAsiaTheme="minorHAnsi"/>
        </w:rPr>
      </w:pPr>
      <w:r>
        <w:rPr>
          <w:rFonts w:eastAsiaTheme="minorHAnsi"/>
        </w:rPr>
        <w:t xml:space="preserve">Agents add edges as a </w:t>
      </w:r>
      <w:r w:rsidR="00430094">
        <w:rPr>
          <w:rFonts w:eastAsiaTheme="minorHAnsi"/>
        </w:rPr>
        <w:t>result of</w:t>
      </w:r>
      <w:r>
        <w:rPr>
          <w:rFonts w:eastAsiaTheme="minorHAnsi"/>
        </w:rPr>
        <w:t xml:space="preserve"> the following Rule types, explained in Chapter 5:</w:t>
      </w:r>
    </w:p>
    <w:p w14:paraId="22FB9F9A" w14:textId="2A269ECE" w:rsidR="003A7643" w:rsidRDefault="003A7643" w:rsidP="003A7643">
      <w:pPr>
        <w:rPr>
          <w:rFonts w:eastAsiaTheme="minorHAnsi"/>
        </w:rPr>
      </w:pPr>
    </w:p>
    <w:p w14:paraId="64BF013D" w14:textId="0B903ABA" w:rsidR="003A7643" w:rsidRDefault="003A7643" w:rsidP="003A7643">
      <w:pPr>
        <w:rPr>
          <w:rFonts w:eastAsiaTheme="minorHAnsi"/>
          <w:b/>
          <w:bCs/>
        </w:rPr>
      </w:pPr>
      <w:r>
        <w:rPr>
          <w:rFonts w:eastAsiaTheme="minorHAnsi"/>
          <w:b/>
          <w:bCs/>
        </w:rPr>
        <w:t xml:space="preserve">if </w:t>
      </w:r>
      <w:r w:rsidR="00E81F39">
        <w:rPr>
          <w:rFonts w:eastAsiaTheme="minorHAnsi"/>
          <w:b/>
          <w:bCs/>
        </w:rPr>
        <w:t>state(</w:t>
      </w:r>
      <w:r>
        <w:rPr>
          <w:rFonts w:eastAsiaTheme="minorHAnsi"/>
          <w:b/>
          <w:bCs/>
        </w:rPr>
        <w:t>COND,State) then add_edge</w:t>
      </w:r>
      <w:r w:rsidR="00CA7D00">
        <w:rPr>
          <w:rFonts w:eastAsiaTheme="minorHAnsi"/>
          <w:b/>
          <w:bCs/>
        </w:rPr>
        <w:t>_to</w:t>
      </w:r>
      <w:r>
        <w:rPr>
          <w:rFonts w:eastAsiaTheme="minorHAnsi"/>
          <w:b/>
          <w:bCs/>
        </w:rPr>
        <w:t>(</w:t>
      </w:r>
      <w:r>
        <w:rPr>
          <w:rFonts w:eastAsiaTheme="minorHAnsi"/>
          <w:b/>
          <w:bCs/>
          <w:i/>
          <w:iCs/>
        </w:rPr>
        <w:t>Network</w:t>
      </w:r>
      <w:r w:rsidR="00CA7D00">
        <w:rPr>
          <w:rFonts w:eastAsiaTheme="minorHAnsi"/>
          <w:b/>
          <w:bCs/>
          <w:iCs/>
        </w:rPr>
        <w:t>,</w:t>
      </w:r>
      <w:r>
        <w:rPr>
          <w:rFonts w:eastAsiaTheme="minorHAnsi"/>
          <w:b/>
          <w:bCs/>
          <w:i/>
        </w:rPr>
        <w:t>Expression</w:t>
      </w:r>
      <w:r>
        <w:rPr>
          <w:rFonts w:eastAsiaTheme="minorHAnsi"/>
          <w:b/>
          <w:bCs/>
        </w:rPr>
        <w:t>)</w:t>
      </w:r>
    </w:p>
    <w:p w14:paraId="0EEB69B7" w14:textId="77777777" w:rsidR="003A7643" w:rsidRDefault="003A7643" w:rsidP="003A7643"/>
    <w:p w14:paraId="78433F69" w14:textId="5703489F" w:rsidR="003A7643" w:rsidRDefault="003A7643" w:rsidP="003A7643">
      <w:pPr>
        <w:rPr>
          <w:rFonts w:eastAsiaTheme="minorHAnsi"/>
          <w:b/>
          <w:bCs/>
        </w:rPr>
      </w:pPr>
      <w:r>
        <w:rPr>
          <w:rFonts w:eastAsiaTheme="minorHAnsi"/>
          <w:b/>
          <w:bCs/>
        </w:rPr>
        <w:t xml:space="preserve">if </w:t>
      </w:r>
      <w:r w:rsidR="00E81F39">
        <w:rPr>
          <w:rFonts w:eastAsiaTheme="minorHAnsi"/>
          <w:b/>
          <w:bCs/>
        </w:rPr>
        <w:t>state(</w:t>
      </w:r>
      <w:r>
        <w:rPr>
          <w:rFonts w:eastAsiaTheme="minorHAnsi"/>
          <w:b/>
          <w:bCs/>
        </w:rPr>
        <w:t>COND,State) then add_edge</w:t>
      </w:r>
      <w:r w:rsidR="00CA7D00">
        <w:rPr>
          <w:rFonts w:eastAsiaTheme="minorHAnsi"/>
          <w:b/>
          <w:bCs/>
        </w:rPr>
        <w:t>_from</w:t>
      </w:r>
      <w:r>
        <w:rPr>
          <w:rFonts w:eastAsiaTheme="minorHAnsi"/>
          <w:b/>
          <w:bCs/>
        </w:rPr>
        <w:t>(</w:t>
      </w:r>
      <w:r>
        <w:rPr>
          <w:rFonts w:eastAsiaTheme="minorHAnsi"/>
          <w:b/>
          <w:bCs/>
          <w:i/>
          <w:iCs/>
        </w:rPr>
        <w:t>Network</w:t>
      </w:r>
      <w:r w:rsidR="00CA7D00">
        <w:rPr>
          <w:rFonts w:eastAsiaTheme="minorHAnsi"/>
          <w:b/>
          <w:bCs/>
          <w:iCs/>
        </w:rPr>
        <w:t>,</w:t>
      </w:r>
      <w:r>
        <w:rPr>
          <w:rFonts w:eastAsiaTheme="minorHAnsi"/>
          <w:b/>
          <w:bCs/>
          <w:i/>
        </w:rPr>
        <w:t>Expression</w:t>
      </w:r>
      <w:r>
        <w:rPr>
          <w:rFonts w:eastAsiaTheme="minorHAnsi"/>
          <w:b/>
          <w:bCs/>
        </w:rPr>
        <w:t>)</w:t>
      </w:r>
    </w:p>
    <w:p w14:paraId="26A6FFBB" w14:textId="77777777" w:rsidR="003A7643" w:rsidRPr="003A7643" w:rsidRDefault="003A7643" w:rsidP="003A7643">
      <w:pPr>
        <w:rPr>
          <w:rFonts w:eastAsiaTheme="minorHAnsi"/>
        </w:rPr>
      </w:pPr>
    </w:p>
    <w:p w14:paraId="276D0F35" w14:textId="17EECCF2" w:rsidR="000B7720" w:rsidRDefault="003A7643" w:rsidP="000B7720">
      <w:r>
        <w:t>If an agent adds an edge using one of these rules, the agent first joins the Network if not already a member.</w:t>
      </w:r>
    </w:p>
    <w:p w14:paraId="3F392E11" w14:textId="0FA906F7" w:rsidR="003A7643" w:rsidRDefault="003A7643" w:rsidP="000B7720"/>
    <w:p w14:paraId="05D2A070" w14:textId="0C515D47" w:rsidR="003A7643" w:rsidRDefault="003A7643" w:rsidP="003A7643">
      <w:pPr>
        <w:pStyle w:val="Heading3"/>
        <w:rPr>
          <w:rFonts w:eastAsiaTheme="minorHAnsi"/>
        </w:rPr>
      </w:pPr>
      <w:bookmarkStart w:id="121" w:name="_Toc27037410"/>
      <w:r>
        <w:rPr>
          <w:rFonts w:eastAsiaTheme="minorHAnsi"/>
        </w:rPr>
        <w:t>Deleting Edges</w:t>
      </w:r>
      <w:bookmarkEnd w:id="121"/>
    </w:p>
    <w:p w14:paraId="7C61AD52" w14:textId="77777777" w:rsidR="003A7643" w:rsidRDefault="003A7643" w:rsidP="003A7643"/>
    <w:p w14:paraId="4A430B50" w14:textId="1B7BE839" w:rsidR="003A7643" w:rsidRDefault="003A7643" w:rsidP="003A7643">
      <w:r>
        <w:t xml:space="preserve">Edges between agents in a network can be deleted through </w:t>
      </w:r>
      <w:r w:rsidR="00430094">
        <w:t>A</w:t>
      </w:r>
      <w:r>
        <w:t>ction Rule</w:t>
      </w:r>
      <w:r w:rsidR="00430094">
        <w:t>s</w:t>
      </w:r>
      <w:r>
        <w:t xml:space="preserve"> of the form:</w:t>
      </w:r>
    </w:p>
    <w:p w14:paraId="698EE525" w14:textId="29F9BAB2" w:rsidR="003A7643" w:rsidRDefault="003A7643" w:rsidP="003A7643"/>
    <w:p w14:paraId="7023BA44" w14:textId="77777777" w:rsidR="003A7643" w:rsidRDefault="003A7643" w:rsidP="003A7643">
      <w:pPr>
        <w:rPr>
          <w:rFonts w:eastAsiaTheme="minorHAnsi"/>
        </w:rPr>
      </w:pPr>
    </w:p>
    <w:p w14:paraId="25ADADA1" w14:textId="5F5BE10E" w:rsidR="003A7643" w:rsidRDefault="003A7643" w:rsidP="003A7643">
      <w:pPr>
        <w:rPr>
          <w:rFonts w:eastAsiaTheme="minorHAnsi"/>
          <w:b/>
          <w:bCs/>
        </w:rPr>
      </w:pPr>
      <w:r>
        <w:rPr>
          <w:rFonts w:eastAsiaTheme="minorHAnsi"/>
          <w:b/>
          <w:bCs/>
        </w:rPr>
        <w:t xml:space="preserve">if </w:t>
      </w:r>
      <w:r w:rsidR="00E81F39">
        <w:rPr>
          <w:rFonts w:eastAsiaTheme="minorHAnsi"/>
          <w:b/>
          <w:bCs/>
        </w:rPr>
        <w:t>state(</w:t>
      </w:r>
      <w:r>
        <w:rPr>
          <w:rFonts w:eastAsiaTheme="minorHAnsi"/>
          <w:b/>
          <w:bCs/>
        </w:rPr>
        <w:t>COND,State) then delete_edge</w:t>
      </w:r>
      <w:r w:rsidR="00CA7D00">
        <w:rPr>
          <w:rFonts w:eastAsiaTheme="minorHAnsi"/>
          <w:b/>
          <w:bCs/>
        </w:rPr>
        <w:t>_to</w:t>
      </w:r>
      <w:r>
        <w:rPr>
          <w:rFonts w:eastAsiaTheme="minorHAnsi"/>
          <w:b/>
          <w:bCs/>
        </w:rPr>
        <w:t>(</w:t>
      </w:r>
      <w:r>
        <w:rPr>
          <w:rFonts w:eastAsiaTheme="minorHAnsi"/>
          <w:b/>
          <w:bCs/>
          <w:i/>
          <w:iCs/>
        </w:rPr>
        <w:t>Network</w:t>
      </w:r>
      <w:r w:rsidR="00CA7D00">
        <w:rPr>
          <w:rFonts w:eastAsiaTheme="minorHAnsi"/>
          <w:b/>
          <w:bCs/>
          <w:iCs/>
        </w:rPr>
        <w:t>,</w:t>
      </w:r>
      <w:r>
        <w:rPr>
          <w:rFonts w:eastAsiaTheme="minorHAnsi"/>
          <w:b/>
          <w:bCs/>
          <w:i/>
        </w:rPr>
        <w:t>Expression</w:t>
      </w:r>
      <w:r>
        <w:rPr>
          <w:rFonts w:eastAsiaTheme="minorHAnsi"/>
          <w:b/>
          <w:bCs/>
        </w:rPr>
        <w:t>)</w:t>
      </w:r>
    </w:p>
    <w:p w14:paraId="12EAB4C2" w14:textId="77777777" w:rsidR="003A7643" w:rsidRDefault="003A7643" w:rsidP="003A7643"/>
    <w:p w14:paraId="03C5FC02" w14:textId="44FB0E62" w:rsidR="00C87ACD" w:rsidRDefault="003A7643" w:rsidP="00907A2A">
      <w:pPr>
        <w:rPr>
          <w:rFonts w:eastAsiaTheme="minorHAnsi"/>
          <w:b/>
          <w:bCs/>
        </w:rPr>
      </w:pPr>
      <w:r>
        <w:rPr>
          <w:rFonts w:eastAsiaTheme="minorHAnsi"/>
          <w:b/>
          <w:bCs/>
        </w:rPr>
        <w:t xml:space="preserve">if </w:t>
      </w:r>
      <w:r w:rsidR="00E81F39">
        <w:rPr>
          <w:rFonts w:eastAsiaTheme="minorHAnsi"/>
          <w:b/>
          <w:bCs/>
        </w:rPr>
        <w:t>state(</w:t>
      </w:r>
      <w:r>
        <w:rPr>
          <w:rFonts w:eastAsiaTheme="minorHAnsi"/>
          <w:b/>
          <w:bCs/>
        </w:rPr>
        <w:t>COND,State) then delete_edge</w:t>
      </w:r>
      <w:r w:rsidR="00CA7D00">
        <w:rPr>
          <w:rFonts w:eastAsiaTheme="minorHAnsi"/>
          <w:b/>
          <w:bCs/>
        </w:rPr>
        <w:t>_from</w:t>
      </w:r>
      <w:r>
        <w:rPr>
          <w:rFonts w:eastAsiaTheme="minorHAnsi"/>
          <w:b/>
          <w:bCs/>
        </w:rPr>
        <w:t>(</w:t>
      </w:r>
      <w:r>
        <w:rPr>
          <w:rFonts w:eastAsiaTheme="minorHAnsi"/>
          <w:b/>
          <w:bCs/>
          <w:i/>
          <w:iCs/>
        </w:rPr>
        <w:t>Network</w:t>
      </w:r>
      <w:r w:rsidR="00CA7D00">
        <w:rPr>
          <w:rFonts w:eastAsiaTheme="minorHAnsi"/>
          <w:b/>
          <w:bCs/>
          <w:iCs/>
        </w:rPr>
        <w:t>,</w:t>
      </w:r>
      <w:r>
        <w:rPr>
          <w:rFonts w:eastAsiaTheme="minorHAnsi"/>
          <w:b/>
          <w:bCs/>
          <w:i/>
        </w:rPr>
        <w:t>Expression</w:t>
      </w:r>
      <w:r>
        <w:rPr>
          <w:rFonts w:eastAsiaTheme="minorHAnsi"/>
          <w:b/>
          <w:bCs/>
        </w:rPr>
        <w:t>)</w:t>
      </w:r>
    </w:p>
    <w:p w14:paraId="6E63A4FC" w14:textId="7FBD3A26" w:rsidR="00907A2A" w:rsidRDefault="00907A2A" w:rsidP="00907A2A">
      <w:pPr>
        <w:rPr>
          <w:rFonts w:eastAsiaTheme="minorHAnsi"/>
          <w:b/>
          <w:bCs/>
        </w:rPr>
      </w:pPr>
    </w:p>
    <w:p w14:paraId="196CC582" w14:textId="77777777" w:rsidR="00907A2A" w:rsidRPr="00907A2A" w:rsidRDefault="00907A2A" w:rsidP="00907A2A">
      <w:pPr>
        <w:rPr>
          <w:rFonts w:eastAsiaTheme="minorHAnsi"/>
          <w:b/>
          <w:bCs/>
        </w:rPr>
      </w:pPr>
    </w:p>
    <w:p w14:paraId="52D4C303" w14:textId="0ED89937" w:rsidR="003D1F17" w:rsidRPr="00907A2A" w:rsidRDefault="003D1F17" w:rsidP="00700380">
      <w:pPr>
        <w:pStyle w:val="Heading4"/>
      </w:pPr>
      <w:r w:rsidRPr="00700380">
        <w:t>Example: Defining a Friendship Network</w:t>
      </w:r>
    </w:p>
    <w:p w14:paraId="02DB2CEE" w14:textId="77777777" w:rsidR="003D1F17" w:rsidRPr="00907A2A" w:rsidRDefault="003D1F17" w:rsidP="000B7720"/>
    <w:p w14:paraId="3BF6D2C6" w14:textId="636D22FD" w:rsidR="00E323F3" w:rsidRPr="00907A2A" w:rsidRDefault="00F30619" w:rsidP="000B7720">
      <w:r w:rsidRPr="00907A2A">
        <w:t>S</w:t>
      </w:r>
      <w:r w:rsidR="00E323F3" w:rsidRPr="00907A2A">
        <w:t xml:space="preserve">uppose we want to include a friendship network in a model. We could declare a </w:t>
      </w:r>
      <w:r w:rsidR="00427DC8" w:rsidRPr="00907A2A">
        <w:t>N</w:t>
      </w:r>
      <w:r w:rsidR="00E323F3" w:rsidRPr="00907A2A">
        <w:t xml:space="preserve">etwork </w:t>
      </w:r>
      <w:r w:rsidR="00427DC8" w:rsidRPr="00907A2A">
        <w:t>called F</w:t>
      </w:r>
      <w:r w:rsidR="00C87ACD" w:rsidRPr="00907A2A">
        <w:t>riends</w:t>
      </w:r>
      <w:r w:rsidR="00427DC8" w:rsidRPr="00907A2A">
        <w:t xml:space="preserve"> </w:t>
      </w:r>
      <w:r w:rsidR="00E323F3" w:rsidRPr="00907A2A">
        <w:t>as follows:</w:t>
      </w:r>
    </w:p>
    <w:p w14:paraId="28E88207" w14:textId="7AD111EB" w:rsidR="00E323F3" w:rsidRPr="00907A2A" w:rsidRDefault="00E323F3" w:rsidP="000B7720"/>
    <w:p w14:paraId="41A95A3C" w14:textId="0AB16E3F" w:rsidR="00E323F3" w:rsidRPr="00907A2A" w:rsidRDefault="00E323F3" w:rsidP="000B7720">
      <w:pPr>
        <w:rPr>
          <w:rFonts w:eastAsiaTheme="minorHAnsi"/>
          <w:b/>
          <w:bCs/>
        </w:rPr>
      </w:pPr>
      <w:r w:rsidRPr="00907A2A">
        <w:rPr>
          <w:rFonts w:eastAsiaTheme="minorHAnsi"/>
          <w:b/>
          <w:bCs/>
        </w:rPr>
        <w:t>include_network = F</w:t>
      </w:r>
      <w:r w:rsidR="00C87ACD" w:rsidRPr="00907A2A">
        <w:rPr>
          <w:rFonts w:eastAsiaTheme="minorHAnsi"/>
          <w:b/>
          <w:bCs/>
        </w:rPr>
        <w:t>riends</w:t>
      </w:r>
    </w:p>
    <w:p w14:paraId="69B61200" w14:textId="1BA27F2B" w:rsidR="00E323F3" w:rsidRPr="00907A2A" w:rsidRDefault="00E323F3" w:rsidP="000B7720">
      <w:pPr>
        <w:rPr>
          <w:b/>
          <w:bCs/>
        </w:rPr>
      </w:pPr>
    </w:p>
    <w:p w14:paraId="43F563E5" w14:textId="2040D78C" w:rsidR="00E323F3" w:rsidRPr="00907A2A" w:rsidRDefault="00E323F3" w:rsidP="000B7720">
      <w:r w:rsidRPr="00907A2A">
        <w:t>We</w:t>
      </w:r>
      <w:r w:rsidR="00C87ACD" w:rsidRPr="00907A2A">
        <w:t xml:space="preserve"> can</w:t>
      </w:r>
      <w:r w:rsidRPr="00907A2A">
        <w:t xml:space="preserve"> to declare a </w:t>
      </w:r>
      <w:r w:rsidR="00160207">
        <w:t>Condition</w:t>
      </w:r>
      <w:r w:rsidRPr="00907A2A">
        <w:t xml:space="preserve"> that controls </w:t>
      </w:r>
      <w:r w:rsidR="003338D5" w:rsidRPr="00907A2A">
        <w:t xml:space="preserve">the </w:t>
      </w:r>
      <w:r w:rsidR="00C87ACD" w:rsidRPr="00907A2A">
        <w:t>social</w:t>
      </w:r>
      <w:r w:rsidRPr="00907A2A">
        <w:t xml:space="preserve"> </w:t>
      </w:r>
      <w:r w:rsidR="003338D5" w:rsidRPr="00907A2A">
        <w:t>relationship</w:t>
      </w:r>
      <w:r w:rsidR="00C87ACD" w:rsidRPr="00907A2A">
        <w:t>s</w:t>
      </w:r>
      <w:r w:rsidR="003338D5" w:rsidRPr="00907A2A">
        <w:t xml:space="preserve"> of agents</w:t>
      </w:r>
      <w:r w:rsidRPr="00907A2A">
        <w:t>:</w:t>
      </w:r>
    </w:p>
    <w:p w14:paraId="75BEDBFA" w14:textId="3609EEB9" w:rsidR="00E323F3" w:rsidRPr="00907A2A" w:rsidRDefault="00E323F3" w:rsidP="000B7720"/>
    <w:p w14:paraId="3617EE13" w14:textId="0FECDEFA" w:rsidR="00E323F3" w:rsidRPr="00907A2A" w:rsidRDefault="00521EEA" w:rsidP="000B7720">
      <w:pPr>
        <w:rPr>
          <w:b/>
          <w:bCs/>
        </w:rPr>
      </w:pPr>
      <w:r>
        <w:rPr>
          <w:b/>
          <w:bCs/>
        </w:rPr>
        <w:lastRenderedPageBreak/>
        <w:t>include_cond</w:t>
      </w:r>
      <w:r w:rsidR="00160207">
        <w:rPr>
          <w:b/>
          <w:bCs/>
        </w:rPr>
        <w:t>ition</w:t>
      </w:r>
      <w:r w:rsidR="00E323F3" w:rsidRPr="00907A2A">
        <w:rPr>
          <w:b/>
          <w:bCs/>
        </w:rPr>
        <w:t xml:space="preserve"> = </w:t>
      </w:r>
      <w:r w:rsidR="00C87ACD" w:rsidRPr="00907A2A">
        <w:rPr>
          <w:b/>
          <w:bCs/>
        </w:rPr>
        <w:t>SOCIAL</w:t>
      </w:r>
    </w:p>
    <w:p w14:paraId="37D4593B" w14:textId="4B8757FD" w:rsidR="00E323F3" w:rsidRPr="00907A2A" w:rsidRDefault="00C87ACD" w:rsidP="000B7720">
      <w:pPr>
        <w:rPr>
          <w:b/>
          <w:bCs/>
        </w:rPr>
      </w:pPr>
      <w:r w:rsidRPr="00907A2A">
        <w:rPr>
          <w:b/>
          <w:bCs/>
        </w:rPr>
        <w:t>SOCIAL</w:t>
      </w:r>
      <w:r w:rsidR="00E323F3" w:rsidRPr="00907A2A">
        <w:rPr>
          <w:b/>
          <w:bCs/>
        </w:rPr>
        <w:t xml:space="preserve">.states = Start Join Add </w:t>
      </w:r>
      <w:r w:rsidR="00C40063" w:rsidRPr="00907A2A">
        <w:rPr>
          <w:b/>
          <w:bCs/>
        </w:rPr>
        <w:t>Delete</w:t>
      </w:r>
      <w:r w:rsidR="00E323F3" w:rsidRPr="00907A2A">
        <w:rPr>
          <w:b/>
          <w:bCs/>
        </w:rPr>
        <w:t xml:space="preserve"> None</w:t>
      </w:r>
    </w:p>
    <w:p w14:paraId="42BBA7B0" w14:textId="341CDB56" w:rsidR="00E323F3" w:rsidRPr="00907A2A" w:rsidRDefault="00E323F3" w:rsidP="000B7720">
      <w:pPr>
        <w:rPr>
          <w:b/>
          <w:bCs/>
        </w:rPr>
      </w:pPr>
    </w:p>
    <w:p w14:paraId="66793DF0" w14:textId="39FA3631" w:rsidR="0040402B" w:rsidRPr="00907A2A" w:rsidRDefault="0040402B" w:rsidP="000B7720">
      <w:r w:rsidRPr="00907A2A">
        <w:t xml:space="preserve">The </w:t>
      </w:r>
      <w:r w:rsidR="00C87ACD" w:rsidRPr="00907A2A">
        <w:t>program will</w:t>
      </w:r>
      <w:r w:rsidRPr="00907A2A">
        <w:t xml:space="preserve"> use a </w:t>
      </w:r>
      <w:r w:rsidR="00C87ACD" w:rsidRPr="00907A2A">
        <w:t>l</w:t>
      </w:r>
      <w:r w:rsidRPr="00907A2A">
        <w:t>ist</w:t>
      </w:r>
      <w:r w:rsidR="00C87ACD" w:rsidRPr="00907A2A">
        <w:t xml:space="preserve"> v</w:t>
      </w:r>
      <w:r w:rsidRPr="00907A2A">
        <w:t xml:space="preserve">ariable to hold </w:t>
      </w:r>
      <w:r w:rsidR="00C87ACD" w:rsidRPr="00907A2A">
        <w:t xml:space="preserve">each agent's </w:t>
      </w:r>
      <w:r w:rsidRPr="00907A2A">
        <w:t>candidates f</w:t>
      </w:r>
      <w:r w:rsidR="00C87ACD" w:rsidRPr="00907A2A">
        <w:t xml:space="preserve">or </w:t>
      </w:r>
      <w:r w:rsidRPr="00907A2A">
        <w:t>friendship</w:t>
      </w:r>
      <w:r w:rsidR="00C87ACD" w:rsidRPr="00907A2A">
        <w:t>, and an ordinary variable to store the id of the next selected candidate:</w:t>
      </w:r>
    </w:p>
    <w:p w14:paraId="4B1A80D9" w14:textId="52CDEBC8" w:rsidR="0040402B" w:rsidRPr="00907A2A" w:rsidRDefault="0040402B" w:rsidP="000B7720"/>
    <w:p w14:paraId="40DB4786" w14:textId="3B2BE045" w:rsidR="0040402B" w:rsidRPr="00907A2A" w:rsidRDefault="0040402B" w:rsidP="000B7720">
      <w:pPr>
        <w:rPr>
          <w:b/>
        </w:rPr>
      </w:pPr>
      <w:r w:rsidRPr="00907A2A">
        <w:rPr>
          <w:b/>
        </w:rPr>
        <w:t>include_list_variable = candidate</w:t>
      </w:r>
      <w:r w:rsidR="00C87ACD" w:rsidRPr="00907A2A">
        <w:rPr>
          <w:b/>
        </w:rPr>
        <w:t>s</w:t>
      </w:r>
    </w:p>
    <w:p w14:paraId="1D478119" w14:textId="7EF28134" w:rsidR="00C87ACD" w:rsidRPr="00907A2A" w:rsidRDefault="00C87ACD" w:rsidP="000B7720">
      <w:pPr>
        <w:rPr>
          <w:b/>
        </w:rPr>
      </w:pPr>
      <w:r w:rsidRPr="00907A2A">
        <w:rPr>
          <w:b/>
        </w:rPr>
        <w:t>include_variable = newfriend</w:t>
      </w:r>
    </w:p>
    <w:p w14:paraId="3842AB19" w14:textId="77777777" w:rsidR="0040402B" w:rsidRPr="00907A2A" w:rsidRDefault="0040402B" w:rsidP="000B7720"/>
    <w:p w14:paraId="52174842" w14:textId="409558F3" w:rsidR="00E323F3" w:rsidRPr="00907A2A" w:rsidRDefault="00E02B7D" w:rsidP="000B7720">
      <w:r w:rsidRPr="00907A2A">
        <w:t xml:space="preserve">The first set of Rules </w:t>
      </w:r>
      <w:r w:rsidR="00E323F3" w:rsidRPr="00907A2A">
        <w:t xml:space="preserve">include </w:t>
      </w:r>
      <w:r w:rsidRPr="00907A2A">
        <w:t>some agents between 15 and 17 years old</w:t>
      </w:r>
      <w:r w:rsidR="00E323F3" w:rsidRPr="00907A2A">
        <w:t xml:space="preserve"> in the Network</w:t>
      </w:r>
      <w:r w:rsidR="003338D5" w:rsidRPr="00907A2A">
        <w:t xml:space="preserve"> at time 0:</w:t>
      </w:r>
    </w:p>
    <w:p w14:paraId="0C6F4384" w14:textId="237DE457" w:rsidR="00E323F3" w:rsidRPr="00907A2A" w:rsidRDefault="00E323F3" w:rsidP="000B7720"/>
    <w:p w14:paraId="52F9DB62" w14:textId="4179098D"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Start) then wait(0)</w:t>
      </w:r>
    </w:p>
    <w:p w14:paraId="56622746" w14:textId="77777777"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if state(SOCIAL,Start) and(range(age,15,17)) then next(Join) with prob(0.01)</w:t>
      </w:r>
    </w:p>
    <w:p w14:paraId="6AFDD38E" w14:textId="1D464D04" w:rsidR="00DF6639" w:rsidRPr="00907A2A" w:rsidRDefault="00E02B7D" w:rsidP="00E02B7D">
      <w:pPr>
        <w:rPr>
          <w:rFonts w:eastAsiaTheme="minorHAnsi"/>
          <w:b/>
          <w:bCs/>
          <w:color w:val="000000"/>
        </w:rPr>
      </w:pPr>
      <w:r w:rsidRPr="00907A2A">
        <w:rPr>
          <w:rFonts w:eastAsiaTheme="minorHAnsi"/>
          <w:b/>
          <w:bCs/>
          <w:color w:val="000000"/>
        </w:rPr>
        <w:t>if state(SOCIAL,Start) then default(None)</w:t>
      </w:r>
    </w:p>
    <w:p w14:paraId="2D055118" w14:textId="77777777" w:rsidR="00E02B7D" w:rsidRPr="00907A2A" w:rsidRDefault="00E02B7D" w:rsidP="00E02B7D">
      <w:pPr>
        <w:rPr>
          <w:b/>
          <w:bCs/>
        </w:rPr>
      </w:pPr>
    </w:p>
    <w:p w14:paraId="33AA67B1" w14:textId="7DFA2499"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Join) then join_network(Friends)</w:t>
      </w:r>
    </w:p>
    <w:p w14:paraId="0853774E" w14:textId="4020B997"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Join) then wait(1)</w:t>
      </w:r>
    </w:p>
    <w:p w14:paraId="0514A975" w14:textId="622B623D"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if state(SOCIAL,Join) then default(Choose)</w:t>
      </w:r>
    </w:p>
    <w:p w14:paraId="3564BAC4" w14:textId="745DCDA9"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DA7D224" w14:textId="39E5EC1F" w:rsidR="00E02B7D" w:rsidRPr="00907A2A" w:rsidRDefault="0058017B"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907A2A">
        <w:rPr>
          <w:rFonts w:eastAsiaTheme="minorHAnsi"/>
          <w:color w:val="000000"/>
        </w:rPr>
        <w:t xml:space="preserve">It is important to wait before entering the Choose state, since we want all the agents to finished joining the network before we choose a new friend. </w:t>
      </w:r>
      <w:r w:rsidR="00E02B7D" w:rsidRPr="00907A2A">
        <w:rPr>
          <w:rFonts w:eastAsiaTheme="minorHAnsi"/>
          <w:color w:val="000000"/>
        </w:rPr>
        <w:t>After waiting 1 hour, the agent enter a state in which a new friend</w:t>
      </w:r>
      <w:r w:rsidRPr="00907A2A">
        <w:rPr>
          <w:rFonts w:eastAsiaTheme="minorHAnsi"/>
          <w:color w:val="000000"/>
        </w:rPr>
        <w:t xml:space="preserve"> is chosen</w:t>
      </w:r>
      <w:r w:rsidR="00E02B7D" w:rsidRPr="00907A2A">
        <w:rPr>
          <w:rFonts w:eastAsiaTheme="minorHAnsi"/>
          <w:color w:val="000000"/>
        </w:rPr>
        <w:t xml:space="preserve">. </w:t>
      </w:r>
      <w:r w:rsidRPr="00907A2A">
        <w:rPr>
          <w:rFonts w:eastAsiaTheme="minorHAnsi"/>
          <w:color w:val="000000"/>
        </w:rPr>
        <w:t>First, we set</w:t>
      </w:r>
      <w:r w:rsidR="00E02B7D" w:rsidRPr="00907A2A">
        <w:rPr>
          <w:rFonts w:eastAsiaTheme="minorHAnsi"/>
          <w:color w:val="000000"/>
        </w:rPr>
        <w:t xml:space="preserve"> </w:t>
      </w:r>
      <w:r w:rsidRPr="00907A2A">
        <w:rPr>
          <w:rFonts w:eastAsiaTheme="minorHAnsi"/>
          <w:color w:val="000000"/>
        </w:rPr>
        <w:t>the list</w:t>
      </w:r>
      <w:r w:rsidR="00E02B7D" w:rsidRPr="00907A2A">
        <w:rPr>
          <w:rFonts w:eastAsiaTheme="minorHAnsi"/>
          <w:color w:val="000000"/>
        </w:rPr>
        <w:t xml:space="preserve"> of c</w:t>
      </w:r>
      <w:r w:rsidRPr="00907A2A">
        <w:rPr>
          <w:rFonts w:eastAsiaTheme="minorHAnsi"/>
          <w:color w:val="000000"/>
        </w:rPr>
        <w:t>andidates</w:t>
      </w:r>
      <w:r w:rsidR="00E02B7D" w:rsidRPr="00907A2A">
        <w:rPr>
          <w:rFonts w:eastAsiaTheme="minorHAnsi"/>
          <w:color w:val="000000"/>
        </w:rPr>
        <w:t xml:space="preserve"> to all those agents who are either in the Friends network already or who s</w:t>
      </w:r>
      <w:r w:rsidRPr="00907A2A">
        <w:rPr>
          <w:rFonts w:eastAsiaTheme="minorHAnsi"/>
          <w:color w:val="000000"/>
        </w:rPr>
        <w:t>har</w:t>
      </w:r>
      <w:r w:rsidR="00E02B7D" w:rsidRPr="00907A2A">
        <w:rPr>
          <w:rFonts w:eastAsiaTheme="minorHAnsi"/>
          <w:color w:val="000000"/>
        </w:rPr>
        <w:t xml:space="preserve">e a Classroom with the </w:t>
      </w:r>
      <w:r w:rsidRPr="00907A2A">
        <w:rPr>
          <w:rFonts w:eastAsiaTheme="minorHAnsi"/>
          <w:color w:val="000000"/>
        </w:rPr>
        <w:t>agent</w:t>
      </w:r>
      <w:r w:rsidR="00907A2A" w:rsidRPr="00907A2A">
        <w:rPr>
          <w:rFonts w:eastAsiaTheme="minorHAnsi"/>
          <w:color w:val="000000"/>
        </w:rPr>
        <w:t>, and who are within one year of the agent's age</w:t>
      </w:r>
      <w:r w:rsidR="00496DDB" w:rsidRPr="00907A2A">
        <w:rPr>
          <w:rFonts w:eastAsiaTheme="minorHAnsi"/>
          <w:color w:val="000000"/>
        </w:rPr>
        <w:t>:</w:t>
      </w:r>
    </w:p>
    <w:p w14:paraId="04B590E0" w14:textId="77777777"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4838AA9" w14:textId="52AFA6BE"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Choose) then set(candidates,</w:t>
      </w:r>
      <w:r w:rsidR="00482332">
        <w:rPr>
          <w:rFonts w:eastAsiaTheme="minorHAnsi"/>
          <w:b/>
          <w:bCs/>
          <w:color w:val="000000"/>
        </w:rPr>
        <w:t>filter(</w:t>
      </w:r>
      <w:r w:rsidRPr="00907A2A">
        <w:rPr>
          <w:rFonts w:eastAsiaTheme="minorHAnsi"/>
          <w:b/>
          <w:bCs/>
          <w:color w:val="000000"/>
        </w:rPr>
        <w:t>pool(Classroom,Friends),</w:t>
      </w:r>
      <w:r w:rsidR="00482332">
        <w:rPr>
          <w:rFonts w:eastAsiaTheme="minorHAnsi"/>
          <w:b/>
          <w:bCs/>
          <w:color w:val="000000"/>
        </w:rPr>
        <w:t xml:space="preserve"> </w:t>
      </w:r>
      <w:r w:rsidR="00907A2A" w:rsidRPr="00907A2A">
        <w:rPr>
          <w:rFonts w:eastAsiaTheme="minorHAnsi"/>
          <w:b/>
          <w:bCs/>
          <w:color w:val="000000"/>
        </w:rPr>
        <w:t>abs(age-</w:t>
      </w:r>
      <w:r w:rsidRPr="00907A2A">
        <w:rPr>
          <w:rFonts w:eastAsiaTheme="minorHAnsi"/>
          <w:b/>
          <w:bCs/>
          <w:color w:val="000000"/>
        </w:rPr>
        <w:t>other:</w:t>
      </w:r>
      <w:r w:rsidR="00907A2A" w:rsidRPr="00907A2A">
        <w:rPr>
          <w:rFonts w:eastAsiaTheme="minorHAnsi"/>
          <w:b/>
          <w:bCs/>
          <w:color w:val="000000"/>
        </w:rPr>
        <w:t>age)&lt;2</w:t>
      </w:r>
      <w:r w:rsidR="00482332">
        <w:rPr>
          <w:rFonts w:eastAsiaTheme="minorHAnsi"/>
          <w:b/>
          <w:bCs/>
          <w:color w:val="000000"/>
        </w:rPr>
        <w:t>))</w:t>
      </w:r>
    </w:p>
    <w:p w14:paraId="5F865AEA" w14:textId="77777777" w:rsidR="00A7679C" w:rsidRPr="00907A2A" w:rsidRDefault="00A7679C"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153CA93" w14:textId="5FECA541" w:rsidR="00A7679C" w:rsidRPr="00907A2A" w:rsidRDefault="00A7679C"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907A2A">
        <w:rPr>
          <w:rFonts w:eastAsiaTheme="minorHAnsi"/>
          <w:color w:val="000000"/>
        </w:rPr>
        <w:t>Next, the agent select</w:t>
      </w:r>
      <w:r w:rsidR="00907A2A" w:rsidRPr="00907A2A">
        <w:rPr>
          <w:rFonts w:eastAsiaTheme="minorHAnsi"/>
          <w:color w:val="000000"/>
        </w:rPr>
        <w:t>s</w:t>
      </w:r>
      <w:r w:rsidRPr="00907A2A">
        <w:rPr>
          <w:rFonts w:eastAsiaTheme="minorHAnsi"/>
          <w:color w:val="000000"/>
        </w:rPr>
        <w:t xml:space="preserve"> a new friend from the candidate list, giving preference to candidates who are close in age to the agent:</w:t>
      </w:r>
    </w:p>
    <w:p w14:paraId="377CC980" w14:textId="77777777" w:rsidR="00A7679C" w:rsidRPr="00907A2A" w:rsidRDefault="00A7679C"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56B5276" w14:textId="204B3FDF"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Choose) then set(newfriend,select(candidates,pref(-10*abs(age-other:age))))</w:t>
      </w:r>
    </w:p>
    <w:p w14:paraId="5780DD64" w14:textId="3DB800E6" w:rsidR="00496DDB" w:rsidRPr="00907A2A" w:rsidRDefault="00496DDB" w:rsidP="00496DD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Choose) then wait(0)</w:t>
      </w:r>
    </w:p>
    <w:p w14:paraId="65FB3DA0" w14:textId="77777777" w:rsidR="00496DDB" w:rsidRPr="00907A2A" w:rsidRDefault="00496DDB"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2106BCF" w14:textId="3CEF7DE8" w:rsidR="00496DDB" w:rsidRPr="00907A2A" w:rsidRDefault="00496DDB"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907A2A">
        <w:rPr>
          <w:rFonts w:eastAsiaTheme="minorHAnsi"/>
          <w:color w:val="000000"/>
        </w:rPr>
        <w:t xml:space="preserve">The agent then proceeds to add an edge to the new friend: </w:t>
      </w:r>
    </w:p>
    <w:p w14:paraId="0A86562A" w14:textId="77777777" w:rsidR="00496DDB" w:rsidRPr="00907A2A" w:rsidRDefault="00496DDB"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02CD849" w14:textId="77777777" w:rsidR="00E02B7D" w:rsidRPr="00907A2A"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if state(SOCIAL,Choose) then next(Add)</w:t>
      </w:r>
    </w:p>
    <w:p w14:paraId="7C555B0C" w14:textId="50DE4071" w:rsidR="00E02B7D" w:rsidRPr="00E02B7D" w:rsidRDefault="00E02B7D" w:rsidP="00E02B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07A2A">
        <w:rPr>
          <w:rFonts w:eastAsiaTheme="minorHAnsi"/>
          <w:b/>
          <w:bCs/>
          <w:color w:val="000000"/>
        </w:rPr>
        <w:t xml:space="preserve">if </w:t>
      </w:r>
      <w:r w:rsidR="00E81F39" w:rsidRPr="00907A2A">
        <w:rPr>
          <w:rFonts w:eastAsiaTheme="minorHAnsi"/>
          <w:b/>
          <w:bCs/>
          <w:color w:val="000000"/>
        </w:rPr>
        <w:t>state(</w:t>
      </w:r>
      <w:r w:rsidRPr="00907A2A">
        <w:rPr>
          <w:rFonts w:eastAsiaTheme="minorHAnsi"/>
          <w:b/>
          <w:bCs/>
          <w:color w:val="000000"/>
        </w:rPr>
        <w:t>SOCIAL,Add) then add_edge_to(Friends,newfriend)</w:t>
      </w:r>
    </w:p>
    <w:p w14:paraId="19637A14" w14:textId="7427E70E" w:rsidR="00043FA5" w:rsidRDefault="00043FA5" w:rsidP="005D72BC">
      <w:pPr>
        <w:rPr>
          <w:rFonts w:eastAsiaTheme="minorHAnsi"/>
          <w:b/>
          <w:bCs/>
        </w:rPr>
      </w:pPr>
    </w:p>
    <w:p w14:paraId="39D80244" w14:textId="77777777" w:rsidR="00496DDB" w:rsidRDefault="00496DDB" w:rsidP="005D72BC">
      <w:pPr>
        <w:rPr>
          <w:rFonts w:eastAsiaTheme="minorHAnsi"/>
        </w:rPr>
      </w:pPr>
    </w:p>
    <w:p w14:paraId="529215DB" w14:textId="3DFE0168" w:rsidR="004B6A8D" w:rsidRDefault="004B6A8D" w:rsidP="00700380">
      <w:pPr>
        <w:pStyle w:val="Heading3"/>
      </w:pPr>
      <w:bookmarkStart w:id="122" w:name="_Toc27037411"/>
      <w:r>
        <w:t>Quitting a Network</w:t>
      </w:r>
      <w:bookmarkEnd w:id="122"/>
    </w:p>
    <w:p w14:paraId="1CB00690" w14:textId="1B85E119" w:rsidR="004B6A8D" w:rsidRDefault="004B6A8D" w:rsidP="00700380">
      <w:pPr>
        <w:pStyle w:val="Heading3"/>
      </w:pPr>
    </w:p>
    <w:p w14:paraId="7A1942BC" w14:textId="341CE1DD" w:rsidR="004B6A8D" w:rsidRDefault="004B6A8D" w:rsidP="004B6A8D">
      <w:r>
        <w:t>An agent may quit its membership in a network throug a rule of the form:</w:t>
      </w:r>
    </w:p>
    <w:p w14:paraId="66F17A3B" w14:textId="77777777" w:rsidR="004B6A8D" w:rsidRDefault="004B6A8D" w:rsidP="004B6A8D">
      <w:pPr>
        <w:rPr>
          <w:rFonts w:eastAsiaTheme="minorHAnsi"/>
        </w:rPr>
      </w:pPr>
    </w:p>
    <w:p w14:paraId="58EB0A9D" w14:textId="33BEAC85" w:rsidR="004B6A8D" w:rsidRDefault="004B6A8D" w:rsidP="004B6A8D">
      <w:pPr>
        <w:jc w:val="center"/>
        <w:rPr>
          <w:rFonts w:eastAsiaTheme="minorHAnsi"/>
        </w:rPr>
      </w:pPr>
      <w:r>
        <w:rPr>
          <w:rFonts w:eastAsiaTheme="minorHAnsi"/>
          <w:b/>
          <w:bCs/>
        </w:rPr>
        <w:t xml:space="preserve">if </w:t>
      </w:r>
      <w:r w:rsidR="00E81F39">
        <w:rPr>
          <w:rFonts w:eastAsiaTheme="minorHAnsi"/>
          <w:b/>
          <w:bCs/>
        </w:rPr>
        <w:t>state(</w:t>
      </w:r>
      <w:r>
        <w:rPr>
          <w:rFonts w:eastAsiaTheme="minorHAnsi"/>
          <w:b/>
          <w:bCs/>
        </w:rPr>
        <w:t>COND,State) then quit(</w:t>
      </w:r>
      <w:r>
        <w:rPr>
          <w:rFonts w:eastAsiaTheme="minorHAnsi"/>
          <w:b/>
          <w:bCs/>
          <w:i/>
          <w:iCs/>
        </w:rPr>
        <w:t>Network</w:t>
      </w:r>
      <w:r>
        <w:rPr>
          <w:rFonts w:eastAsiaTheme="minorHAnsi"/>
          <w:b/>
          <w:bCs/>
        </w:rPr>
        <w:t>)</w:t>
      </w:r>
    </w:p>
    <w:p w14:paraId="4C03196D" w14:textId="77777777" w:rsidR="004B6A8D" w:rsidRDefault="004B6A8D" w:rsidP="004B6A8D">
      <w:pPr>
        <w:rPr>
          <w:rFonts w:eastAsiaTheme="minorHAnsi"/>
        </w:rPr>
      </w:pPr>
    </w:p>
    <w:p w14:paraId="2DF3561F" w14:textId="1573EB13" w:rsidR="004B6A8D" w:rsidRPr="00A300FB" w:rsidRDefault="004B6A8D" w:rsidP="004B6A8D">
      <w:pPr>
        <w:rPr>
          <w:rFonts w:eastAsiaTheme="minorHAnsi"/>
        </w:rPr>
      </w:pPr>
      <w:r>
        <w:rPr>
          <w:rFonts w:eastAsiaTheme="minorHAnsi"/>
        </w:rPr>
        <w:t>The effect of this rule is that when an agent enters the state COND.State, the agent will delete all its edges in the given Network and end its membership in the Network. If the agent is not a member of the Network, the rule has no effect.</w:t>
      </w:r>
    </w:p>
    <w:p w14:paraId="050492F1" w14:textId="77777777" w:rsidR="004B6A8D" w:rsidRDefault="004B6A8D" w:rsidP="00700380">
      <w:pPr>
        <w:pStyle w:val="Heading3"/>
      </w:pPr>
    </w:p>
    <w:p w14:paraId="43487839" w14:textId="04978289" w:rsidR="005D72BC" w:rsidRDefault="00AF405E" w:rsidP="00700380">
      <w:pPr>
        <w:pStyle w:val="Heading3"/>
      </w:pPr>
      <w:bookmarkStart w:id="123" w:name="_Toc27037412"/>
      <w:r>
        <w:t>An Agent's Degree in a Network</w:t>
      </w:r>
      <w:bookmarkEnd w:id="123"/>
    </w:p>
    <w:p w14:paraId="5A71703E" w14:textId="77777777" w:rsidR="00AF405E" w:rsidRDefault="00AF405E" w:rsidP="000B7720"/>
    <w:p w14:paraId="13DB8129" w14:textId="311D3B98" w:rsidR="00A300FB" w:rsidRPr="00A300FB" w:rsidRDefault="000B7720" w:rsidP="000B7720">
      <w:r>
        <w:t xml:space="preserve">If the network is undirected, the number of agents to whom an agent is linked is called the </w:t>
      </w:r>
      <w:r>
        <w:rPr>
          <w:b/>
          <w:bCs/>
        </w:rPr>
        <w:t>degree</w:t>
      </w:r>
      <w:r>
        <w:t xml:space="preserve"> of the agent in the network. If the network is directed, the number of outward </w:t>
      </w:r>
      <w:r w:rsidR="0077303D">
        <w:t>edges</w:t>
      </w:r>
      <w:r>
        <w:t xml:space="preserve"> from an agent is called the </w:t>
      </w:r>
      <w:r>
        <w:rPr>
          <w:b/>
          <w:bCs/>
        </w:rPr>
        <w:t>out_degree</w:t>
      </w:r>
      <w:r>
        <w:t xml:space="preserve"> of the agent and the number of inward</w:t>
      </w:r>
      <w:r w:rsidR="0077303D">
        <w:t xml:space="preserve"> edges</w:t>
      </w:r>
      <w:r>
        <w:t xml:space="preserve"> is called the </w:t>
      </w:r>
      <w:r>
        <w:rPr>
          <w:b/>
          <w:bCs/>
        </w:rPr>
        <w:t>in_degree</w:t>
      </w:r>
      <w:r>
        <w:t xml:space="preserve"> of the agent. In undirected networks, the </w:t>
      </w:r>
      <w:r>
        <w:rPr>
          <w:b/>
          <w:bCs/>
        </w:rPr>
        <w:t>degree</w:t>
      </w:r>
      <w:r w:rsidR="00A300FB">
        <w:t xml:space="preserve">, the </w:t>
      </w:r>
      <w:r w:rsidR="00A300FB">
        <w:rPr>
          <w:b/>
          <w:bCs/>
        </w:rPr>
        <w:t>in_degree</w:t>
      </w:r>
      <w:r w:rsidR="00A300FB">
        <w:t xml:space="preserve">, and the </w:t>
      </w:r>
      <w:r w:rsidR="00A300FB">
        <w:rPr>
          <w:b/>
          <w:bCs/>
        </w:rPr>
        <w:t>out_degree</w:t>
      </w:r>
      <w:r w:rsidR="00A300FB">
        <w:t xml:space="preserve"> are all the same</w:t>
      </w:r>
      <w:r w:rsidR="0077303D">
        <w:t xml:space="preserve"> value</w:t>
      </w:r>
    </w:p>
    <w:p w14:paraId="32FB002A" w14:textId="77777777" w:rsidR="000431EF" w:rsidRDefault="000431EF"/>
    <w:p w14:paraId="4FD846B7" w14:textId="6AA41CFF" w:rsidR="002C446C" w:rsidRPr="00700380" w:rsidRDefault="002C446C" w:rsidP="00700380">
      <w:pPr>
        <w:pStyle w:val="Heading2"/>
      </w:pPr>
      <w:bookmarkStart w:id="124" w:name="_Toc27037413"/>
      <w:r w:rsidRPr="00700380">
        <w:t>Transmission</w:t>
      </w:r>
      <w:r w:rsidR="00700380" w:rsidRPr="00700380">
        <w:t xml:space="preserve"> in Groups</w:t>
      </w:r>
      <w:bookmarkEnd w:id="124"/>
    </w:p>
    <w:p w14:paraId="0BCEE61E" w14:textId="77777777" w:rsidR="002C446C" w:rsidRDefault="002C446C"/>
    <w:p w14:paraId="4325D95F" w14:textId="69041F00" w:rsidR="00700380" w:rsidRPr="004F1A18" w:rsidRDefault="00700380" w:rsidP="00700380">
      <w:pPr>
        <w:pStyle w:val="Heading3"/>
      </w:pPr>
      <w:bookmarkStart w:id="125" w:name="_Toc27037414"/>
      <w:r w:rsidRPr="004F1A18">
        <w:t>Contact Rates</w:t>
      </w:r>
      <w:r>
        <w:t xml:space="preserve"> in Places</w:t>
      </w:r>
      <w:bookmarkEnd w:id="125"/>
    </w:p>
    <w:p w14:paraId="1E10E80E" w14:textId="77777777" w:rsidR="00700380" w:rsidRPr="00F87973" w:rsidRDefault="00700380" w:rsidP="00700380"/>
    <w:p w14:paraId="09A33310" w14:textId="4AB4DB63" w:rsidR="00700380" w:rsidRPr="00605E64" w:rsidRDefault="00700380" w:rsidP="00700380">
      <w:r w:rsidRPr="00605E64">
        <w:t xml:space="preserve">When agents are present in the same place, one agent may transmit a </w:t>
      </w:r>
      <w:r w:rsidR="00160207">
        <w:t>Condition</w:t>
      </w:r>
      <w:r w:rsidRPr="00605E64">
        <w:t xml:space="preserve"> to another agent, according to the contact rate associated with that place type.  The properties that determines the hourly contact rate is:</w:t>
      </w:r>
    </w:p>
    <w:p w14:paraId="54EA9559" w14:textId="77777777" w:rsidR="00700380" w:rsidRPr="00605E64" w:rsidRDefault="00700380" w:rsidP="00700380"/>
    <w:p w14:paraId="46705B70"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i/>
          <w:color w:val="000000"/>
        </w:rPr>
        <w:t>PlaceType</w:t>
      </w:r>
      <w:r w:rsidRPr="00605E64">
        <w:rPr>
          <w:rFonts w:eastAsiaTheme="minorHAnsi"/>
          <w:b/>
          <w:bCs/>
          <w:color w:val="000000"/>
        </w:rPr>
        <w:t xml:space="preserve">.contacts = </w:t>
      </w:r>
      <w:r w:rsidRPr="00605E64">
        <w:rPr>
          <w:rFonts w:eastAsiaTheme="minorHAnsi"/>
          <w:b/>
          <w:bCs/>
          <w:i/>
          <w:color w:val="000000"/>
        </w:rPr>
        <w:t>Number</w:t>
      </w:r>
    </w:p>
    <w:p w14:paraId="5F70A4F0"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F746F70"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p>
    <w:p w14:paraId="30E41D3D"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A42893F"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Within a given place type, agents might contact each other according to some bias.  Currently, the only contact bias in FRED is the bias to contact other agents of the same age.</w:t>
      </w:r>
    </w:p>
    <w:p w14:paraId="259818CB"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6FBF498"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i/>
          <w:color w:val="000000"/>
        </w:rPr>
        <w:t>PlaceType</w:t>
      </w:r>
      <w:r w:rsidRPr="00605E64">
        <w:rPr>
          <w:rFonts w:eastAsiaTheme="minorHAnsi"/>
          <w:b/>
          <w:bCs/>
          <w:color w:val="000000"/>
        </w:rPr>
        <w:t xml:space="preserve">.same_age_bias = </w:t>
      </w:r>
      <w:r w:rsidRPr="00605E64">
        <w:rPr>
          <w:rFonts w:eastAsiaTheme="minorHAnsi"/>
          <w:b/>
          <w:bCs/>
          <w:i/>
          <w:color w:val="000000"/>
        </w:rPr>
        <w:t>Number</w:t>
      </w:r>
    </w:p>
    <w:p w14:paraId="1AE344B0" w14:textId="77777777" w:rsidR="00700380" w:rsidRPr="00605E64" w:rsidRDefault="00700380" w:rsidP="00700380"/>
    <w:p w14:paraId="1BCEC2C5"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same_age_bias is 0.0.</w:t>
      </w:r>
    </w:p>
    <w:p w14:paraId="6612C732" w14:textId="77777777" w:rsidR="00700380" w:rsidRPr="00605E64" w:rsidRDefault="00700380" w:rsidP="00700380">
      <w:pPr>
        <w:pStyle w:val="PlainText"/>
        <w:rPr>
          <w:rFonts w:asciiTheme="minorHAnsi" w:hAnsiTheme="minorHAnsi" w:cstheme="minorHAnsi"/>
          <w:sz w:val="22"/>
          <w:szCs w:val="22"/>
        </w:rPr>
      </w:pPr>
    </w:p>
    <w:p w14:paraId="7970BBE0" w14:textId="77777777" w:rsidR="00700380" w:rsidRPr="00605E64" w:rsidRDefault="00700380" w:rsidP="00700380">
      <w:pPr>
        <w:pStyle w:val="PlainText"/>
        <w:rPr>
          <w:rFonts w:asciiTheme="minorHAnsi" w:hAnsiTheme="minorHAnsi" w:cstheme="minorHAnsi"/>
          <w:sz w:val="22"/>
          <w:szCs w:val="22"/>
        </w:rPr>
      </w:pPr>
      <w:r w:rsidRPr="00605E64">
        <w:rPr>
          <w:rFonts w:asciiTheme="minorHAnsi" w:hAnsiTheme="minorHAnsi" w:cstheme="minorHAnsi"/>
          <w:sz w:val="22"/>
          <w:szCs w:val="22"/>
        </w:rPr>
        <w:t>The following hourly contact properties are included in FRED programs by default:</w:t>
      </w:r>
    </w:p>
    <w:p w14:paraId="74E48419" w14:textId="77777777" w:rsidR="00700380" w:rsidRPr="00605E64" w:rsidRDefault="00700380" w:rsidP="00700380">
      <w:pPr>
        <w:pStyle w:val="PlainText"/>
        <w:rPr>
          <w:rFonts w:asciiTheme="minorHAnsi" w:hAnsiTheme="minorHAnsi" w:cstheme="minorHAnsi"/>
          <w:sz w:val="22"/>
          <w:szCs w:val="22"/>
        </w:rPr>
      </w:pPr>
    </w:p>
    <w:p w14:paraId="7DAC9981"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Household.contacts = 0.17105</w:t>
      </w:r>
    </w:p>
    <w:p w14:paraId="6189F5C1"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Neighborhood.contacts = 0.37475</w:t>
      </w:r>
    </w:p>
    <w:p w14:paraId="04A5CBC0"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School.contacts = 0.20795</w:t>
      </w:r>
    </w:p>
    <w:p w14:paraId="67864809"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Workplace.contacts = 0.03395</w:t>
      </w:r>
    </w:p>
    <w:p w14:paraId="25865F75"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Classroom.contacts = 0.4159</w:t>
      </w:r>
    </w:p>
    <w:p w14:paraId="2F08CB58"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Office.contacts = 0.0679</w:t>
      </w:r>
    </w:p>
    <w:p w14:paraId="7F6DBF83"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Household.same_age_bias = 0.05</w:t>
      </w:r>
    </w:p>
    <w:p w14:paraId="30590EE9"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r w:rsidRPr="00605E64">
        <w:rPr>
          <w:rFonts w:eastAsiaTheme="minorHAnsi"/>
          <w:b/>
          <w:bCs/>
          <w:color w:val="000000"/>
          <w:szCs w:val="20"/>
        </w:rPr>
        <w:t>Neighborhood.same_age_bias = 0.1</w:t>
      </w:r>
    </w:p>
    <w:p w14:paraId="639DC01B"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szCs w:val="20"/>
        </w:rPr>
      </w:pPr>
    </w:p>
    <w:p w14:paraId="35DFC63E" w14:textId="77777777" w:rsidR="00700380" w:rsidRPr="00605E64" w:rsidRDefault="00700380" w:rsidP="007003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szCs w:val="20"/>
        </w:rPr>
      </w:pPr>
      <w:r w:rsidRPr="00605E64">
        <w:rPr>
          <w:rFonts w:eastAsiaTheme="minorHAnsi"/>
          <w:bCs/>
          <w:color w:val="000000"/>
          <w:szCs w:val="20"/>
        </w:rPr>
        <w:t>The above values were obtained through the calibration process discussed in Chapter 12.</w:t>
      </w:r>
    </w:p>
    <w:p w14:paraId="763918A5" w14:textId="77777777" w:rsidR="00700380" w:rsidRDefault="00700380" w:rsidP="00700380">
      <w:pPr>
        <w:pStyle w:val="Heading3"/>
      </w:pPr>
    </w:p>
    <w:p w14:paraId="1B5EBDD4" w14:textId="648E732F" w:rsidR="002C446C" w:rsidRPr="00700380" w:rsidRDefault="002C446C" w:rsidP="00700380">
      <w:pPr>
        <w:pStyle w:val="Heading3"/>
      </w:pPr>
      <w:bookmarkStart w:id="126" w:name="_Toc27037415"/>
      <w:r w:rsidRPr="00700380">
        <w:t>Contact Rates</w:t>
      </w:r>
      <w:r w:rsidR="00FE693E">
        <w:t xml:space="preserve"> in Networks</w:t>
      </w:r>
      <w:bookmarkEnd w:id="126"/>
    </w:p>
    <w:p w14:paraId="04B2C726" w14:textId="77777777" w:rsidR="00700380" w:rsidRDefault="00700380" w:rsidP="002C446C"/>
    <w:p w14:paraId="098667F8" w14:textId="214B08E0" w:rsidR="002C446C" w:rsidRPr="00605E64" w:rsidRDefault="002C446C" w:rsidP="002C446C">
      <w:r w:rsidRPr="00605E64">
        <w:t xml:space="preserve">When agents are present in the same </w:t>
      </w:r>
      <w:r>
        <w:t>network</w:t>
      </w:r>
      <w:r w:rsidRPr="00605E64">
        <w:t xml:space="preserve">, one agent may transmit a </w:t>
      </w:r>
      <w:r w:rsidR="00160207">
        <w:t>Condition</w:t>
      </w:r>
      <w:r w:rsidRPr="00605E64">
        <w:t xml:space="preserve"> to another agent</w:t>
      </w:r>
      <w:r>
        <w:t xml:space="preserve"> to whom it is linked</w:t>
      </w:r>
      <w:r w:rsidRPr="00605E64">
        <w:t xml:space="preserve">, according to the contact rate associated with that </w:t>
      </w:r>
      <w:r>
        <w:t>network</w:t>
      </w:r>
      <w:r w:rsidRPr="00605E64">
        <w:t xml:space="preserve"> type.  The properties that determines the hourly contact rate is:</w:t>
      </w:r>
    </w:p>
    <w:p w14:paraId="044F5696" w14:textId="77777777" w:rsidR="002C446C" w:rsidRPr="00605E64" w:rsidRDefault="002C446C" w:rsidP="002C446C"/>
    <w:p w14:paraId="72B96286" w14:textId="77777777" w:rsidR="002C446C" w:rsidRPr="00605E64" w:rsidRDefault="002C446C"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i/>
          <w:color w:val="000000"/>
        </w:rPr>
        <w:t>Network</w:t>
      </w:r>
      <w:r w:rsidRPr="00605E64">
        <w:rPr>
          <w:rFonts w:eastAsiaTheme="minorHAnsi"/>
          <w:b/>
          <w:bCs/>
          <w:color w:val="000000"/>
        </w:rPr>
        <w:t xml:space="preserve">.contacts = </w:t>
      </w:r>
      <w:r w:rsidRPr="00605E64">
        <w:rPr>
          <w:rFonts w:eastAsiaTheme="minorHAnsi"/>
          <w:b/>
          <w:bCs/>
          <w:i/>
          <w:color w:val="000000"/>
        </w:rPr>
        <w:t>Number</w:t>
      </w:r>
    </w:p>
    <w:p w14:paraId="4D05AB0F" w14:textId="77777777" w:rsidR="002C446C" w:rsidRPr="00605E64" w:rsidRDefault="002C446C"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2EF71E8" w14:textId="77777777"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The </w:t>
      </w:r>
      <w:r>
        <w:rPr>
          <w:rFonts w:eastAsiaTheme="minorHAnsi"/>
          <w:b/>
          <w:color w:val="000000"/>
        </w:rPr>
        <w:t xml:space="preserve">contacts </w:t>
      </w:r>
      <w:r>
        <w:rPr>
          <w:rFonts w:eastAsiaTheme="minorHAnsi"/>
          <w:bCs/>
          <w:color w:val="000000"/>
        </w:rPr>
        <w:t>represents a fraction of the number of people linked to the given agent that will be contacted during each hour that the network is open. The actual number of contacts attempted will be:</w:t>
      </w:r>
    </w:p>
    <w:p w14:paraId="7CB23ECC" w14:textId="77777777"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2EFCB35" w14:textId="518E813C" w:rsidR="00AE3638" w:rsidRPr="00AE3638" w:rsidRDefault="00AE3638" w:rsidP="00AE36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heme="minorHAnsi"/>
          <w:b/>
          <w:color w:val="000000"/>
        </w:rPr>
      </w:pPr>
      <w:r w:rsidRPr="00AE3638">
        <w:rPr>
          <w:rFonts w:eastAsiaTheme="minorHAnsi"/>
          <w:b/>
          <w:color w:val="000000"/>
        </w:rPr>
        <w:t xml:space="preserve">Contact count = (contacts * out_degree) * </w:t>
      </w:r>
      <w:r>
        <w:rPr>
          <w:rFonts w:eastAsiaTheme="minorHAnsi"/>
          <w:b/>
          <w:color w:val="000000"/>
        </w:rPr>
        <w:t>current_</w:t>
      </w:r>
      <w:r w:rsidRPr="00AE3638">
        <w:rPr>
          <w:rFonts w:eastAsiaTheme="minorHAnsi"/>
          <w:b/>
          <w:color w:val="000000"/>
        </w:rPr>
        <w:t>network_open_duration</w:t>
      </w:r>
    </w:p>
    <w:p w14:paraId="02DFF82A" w14:textId="77777777"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1200F80E" w14:textId="5D1F5135" w:rsidR="00AE3638" w:rsidRDefault="002C446C"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r w:rsidR="00AE3638">
        <w:rPr>
          <w:rFonts w:eastAsiaTheme="minorHAnsi"/>
          <w:bCs/>
          <w:color w:val="000000"/>
        </w:rPr>
        <w:t xml:space="preserve"> The </w:t>
      </w:r>
      <w:r w:rsidR="00AE3638">
        <w:rPr>
          <w:rFonts w:eastAsiaTheme="minorHAnsi"/>
          <w:b/>
          <w:color w:val="000000"/>
        </w:rPr>
        <w:t xml:space="preserve">current_network_open_duration </w:t>
      </w:r>
      <w:r w:rsidR="00AE3638">
        <w:rPr>
          <w:rFonts w:eastAsiaTheme="minorHAnsi"/>
          <w:bCs/>
          <w:color w:val="000000"/>
        </w:rPr>
        <w:t>refers to the number of hours that the network is open starting at the current hour.  For example, if we want to model weekly interactions within a network NetA, we would set the properties:</w:t>
      </w:r>
    </w:p>
    <w:p w14:paraId="157B3C97" w14:textId="33D03AA2"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6662128" w14:textId="0DF95ADF"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color w:val="000000"/>
        </w:rPr>
      </w:pPr>
      <w:r w:rsidRPr="00AE3638">
        <w:rPr>
          <w:rFonts w:eastAsiaTheme="minorHAnsi"/>
          <w:b/>
          <w:color w:val="000000"/>
        </w:rPr>
        <w:t>NetA.is_open_at_hour_</w:t>
      </w:r>
      <w:r>
        <w:rPr>
          <w:rFonts w:eastAsiaTheme="minorHAnsi"/>
          <w:b/>
          <w:color w:val="000000"/>
        </w:rPr>
        <w:t>0</w:t>
      </w:r>
      <w:r w:rsidRPr="00AE3638">
        <w:rPr>
          <w:rFonts w:eastAsiaTheme="minorHAnsi"/>
          <w:b/>
          <w:color w:val="000000"/>
        </w:rPr>
        <w:t>_on_Sunday = 1</w:t>
      </w:r>
    </w:p>
    <w:p w14:paraId="321FDDAD" w14:textId="0B880653"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color w:val="000000"/>
        </w:rPr>
      </w:pPr>
    </w:p>
    <w:p w14:paraId="7C6754C6" w14:textId="29C95C0C" w:rsidR="00AE3638" w:rsidRP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This means that FRED only considers interactions in NetA once a week (at midnight on Sunday, but these values are </w:t>
      </w:r>
      <w:r w:rsidR="007A7717">
        <w:rPr>
          <w:rFonts w:eastAsiaTheme="minorHAnsi"/>
          <w:bCs/>
          <w:color w:val="000000"/>
        </w:rPr>
        <w:t>somewhat arbitrary.)</w:t>
      </w:r>
    </w:p>
    <w:p w14:paraId="0C81C6CE" w14:textId="77777777" w:rsidR="00E906B3" w:rsidRDefault="00E906B3"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9B3CB34" w14:textId="24F956C0"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You can also specify the maximum number of contacts per hour</w:t>
      </w:r>
    </w:p>
    <w:p w14:paraId="01071A40" w14:textId="77777777"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6D053B2" w14:textId="1214FB9E" w:rsidR="00AE3638" w:rsidRPr="00605E64" w:rsidRDefault="00AE3638" w:rsidP="00AE36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Cs/>
          <w:color w:val="000000"/>
        </w:rPr>
        <w:t xml:space="preserve"> </w:t>
      </w:r>
      <w:r>
        <w:rPr>
          <w:rFonts w:eastAsiaTheme="minorHAnsi"/>
          <w:b/>
          <w:bCs/>
          <w:i/>
          <w:color w:val="000000"/>
        </w:rPr>
        <w:t>Network</w:t>
      </w:r>
      <w:r w:rsidRPr="00605E64">
        <w:rPr>
          <w:rFonts w:eastAsiaTheme="minorHAnsi"/>
          <w:b/>
          <w:bCs/>
          <w:color w:val="000000"/>
        </w:rPr>
        <w:t>.contact</w:t>
      </w:r>
      <w:r>
        <w:rPr>
          <w:rFonts w:eastAsiaTheme="minorHAnsi"/>
          <w:b/>
          <w:bCs/>
          <w:color w:val="000000"/>
        </w:rPr>
        <w:t>_count</w:t>
      </w:r>
      <w:r w:rsidRPr="00605E64">
        <w:rPr>
          <w:rFonts w:eastAsiaTheme="minorHAnsi"/>
          <w:b/>
          <w:bCs/>
          <w:color w:val="000000"/>
        </w:rPr>
        <w:t xml:space="preserve"> = </w:t>
      </w:r>
      <w:r w:rsidRPr="00605E64">
        <w:rPr>
          <w:rFonts w:eastAsiaTheme="minorHAnsi"/>
          <w:b/>
          <w:bCs/>
          <w:i/>
          <w:color w:val="000000"/>
        </w:rPr>
        <w:t>Number</w:t>
      </w:r>
    </w:p>
    <w:p w14:paraId="6A1BB707" w14:textId="4D7636F8" w:rsidR="00AE3638" w:rsidRDefault="00AE3638"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B5F3547" w14:textId="77777777" w:rsidR="00E906B3" w:rsidRDefault="00E906B3" w:rsidP="00E906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The actual number of contacts attempted will be:</w:t>
      </w:r>
    </w:p>
    <w:p w14:paraId="1E8BD1E4" w14:textId="77777777" w:rsidR="00E906B3" w:rsidRDefault="00E906B3" w:rsidP="00E906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74FFDD49" w14:textId="3E46D6FE" w:rsidR="00E906B3" w:rsidRPr="00AE3638" w:rsidRDefault="00E906B3" w:rsidP="00E906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heme="minorHAnsi"/>
          <w:b/>
          <w:color w:val="000000"/>
        </w:rPr>
      </w:pPr>
      <w:r w:rsidRPr="00AE3638">
        <w:rPr>
          <w:rFonts w:eastAsiaTheme="minorHAnsi"/>
          <w:b/>
          <w:color w:val="000000"/>
        </w:rPr>
        <w:t>Contact count = contact</w:t>
      </w:r>
      <w:r>
        <w:rPr>
          <w:rFonts w:eastAsiaTheme="minorHAnsi"/>
          <w:b/>
          <w:color w:val="000000"/>
        </w:rPr>
        <w:t>_count</w:t>
      </w:r>
      <w:r w:rsidRPr="00AE3638">
        <w:rPr>
          <w:rFonts w:eastAsiaTheme="minorHAnsi"/>
          <w:b/>
          <w:color w:val="000000"/>
        </w:rPr>
        <w:t xml:space="preserve"> * </w:t>
      </w:r>
      <w:r>
        <w:rPr>
          <w:rFonts w:eastAsiaTheme="minorHAnsi"/>
          <w:b/>
          <w:color w:val="000000"/>
        </w:rPr>
        <w:t>current_</w:t>
      </w:r>
      <w:r w:rsidRPr="00AE3638">
        <w:rPr>
          <w:rFonts w:eastAsiaTheme="minorHAnsi"/>
          <w:b/>
          <w:color w:val="000000"/>
        </w:rPr>
        <w:t>network_open_duration</w:t>
      </w:r>
    </w:p>
    <w:p w14:paraId="4B27A7DA" w14:textId="77777777" w:rsidR="00E906B3" w:rsidRPr="00605E64" w:rsidRDefault="00E906B3" w:rsidP="002C44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533307C2" w14:textId="371DC302" w:rsidR="000431EF" w:rsidRDefault="000431EF">
      <w:pPr>
        <w:rPr>
          <w:rFonts w:asciiTheme="majorHAnsi" w:eastAsiaTheme="majorEastAsia" w:hAnsiTheme="majorHAnsi" w:cstheme="majorBidi"/>
          <w:color w:val="2F5496" w:themeColor="accent1" w:themeShade="BF"/>
          <w:sz w:val="32"/>
          <w:szCs w:val="32"/>
        </w:rPr>
      </w:pPr>
      <w:r>
        <w:br w:type="page"/>
      </w:r>
    </w:p>
    <w:p w14:paraId="6F00A7EC" w14:textId="7531E689" w:rsidR="0029239F" w:rsidRDefault="0029239F" w:rsidP="0029239F">
      <w:pPr>
        <w:pStyle w:val="Heading1"/>
      </w:pPr>
      <w:bookmarkStart w:id="127" w:name="_Chapter_8:_Transmission"/>
      <w:bookmarkStart w:id="128" w:name="_Toc27037416"/>
      <w:bookmarkEnd w:id="127"/>
      <w:r>
        <w:lastRenderedPageBreak/>
        <w:t>Chapter 8: Transmission</w:t>
      </w:r>
      <w:bookmarkEnd w:id="128"/>
    </w:p>
    <w:p w14:paraId="0736F6F5" w14:textId="77777777" w:rsidR="0029239F" w:rsidRDefault="0029239F" w:rsidP="0029239F"/>
    <w:p w14:paraId="433EAFF0" w14:textId="03CC2D85" w:rsidR="00BC2860" w:rsidRDefault="00BC2860" w:rsidP="00BC2860">
      <w:pPr>
        <w:rPr>
          <w:color w:val="000000"/>
        </w:rPr>
      </w:pPr>
      <w:r>
        <w:rPr>
          <w:color w:val="000000"/>
        </w:rPr>
        <w:t xml:space="preserve">One way that agents interact in FRED is through a process called </w:t>
      </w:r>
      <w:r>
        <w:rPr>
          <w:b/>
          <w:i/>
          <w:color w:val="000000"/>
        </w:rPr>
        <w:t>transmission</w:t>
      </w:r>
      <w:r>
        <w:rPr>
          <w:i/>
          <w:color w:val="000000"/>
        </w:rPr>
        <w:t xml:space="preserve">. </w:t>
      </w:r>
      <w:r>
        <w:rPr>
          <w:color w:val="000000"/>
        </w:rPr>
        <w:t xml:space="preserve">Transmission means that one agent causes another agent to enter a certain state within a </w:t>
      </w:r>
      <w:r w:rsidR="00160207">
        <w:rPr>
          <w:color w:val="000000"/>
        </w:rPr>
        <w:t>Condition</w:t>
      </w:r>
      <w:r>
        <w:rPr>
          <w:color w:val="000000"/>
        </w:rPr>
        <w:t xml:space="preserve">.  The first agent is said to be </w:t>
      </w:r>
      <w:r w:rsidRPr="00347A5E">
        <w:rPr>
          <w:b/>
          <w:i/>
          <w:color w:val="000000"/>
        </w:rPr>
        <w:t>transmissible</w:t>
      </w:r>
      <w:r>
        <w:rPr>
          <w:color w:val="000000"/>
        </w:rPr>
        <w:t xml:space="preserve"> for the </w:t>
      </w:r>
      <w:r w:rsidR="00160207">
        <w:rPr>
          <w:color w:val="000000"/>
        </w:rPr>
        <w:t>Condition</w:t>
      </w:r>
      <w:r>
        <w:rPr>
          <w:color w:val="000000"/>
        </w:rPr>
        <w:t xml:space="preserve">, and the second agent is said to be </w:t>
      </w:r>
      <w:r w:rsidRPr="00347A5E">
        <w:rPr>
          <w:b/>
          <w:i/>
          <w:color w:val="000000"/>
        </w:rPr>
        <w:t>susceptible</w:t>
      </w:r>
      <w:r>
        <w:rPr>
          <w:color w:val="000000"/>
        </w:rPr>
        <w:t xml:space="preserve"> to the </w:t>
      </w:r>
      <w:r w:rsidR="00160207">
        <w:rPr>
          <w:color w:val="000000"/>
        </w:rPr>
        <w:t>Condition</w:t>
      </w:r>
      <w:r>
        <w:rPr>
          <w:color w:val="000000"/>
        </w:rPr>
        <w:t xml:space="preserve">.  </w:t>
      </w:r>
      <w:r w:rsidR="00C050F8">
        <w:rPr>
          <w:color w:val="000000"/>
        </w:rPr>
        <w:t xml:space="preserve">We also say that the first agent </w:t>
      </w:r>
      <w:r w:rsidR="00C050F8" w:rsidRPr="00347A5E">
        <w:rPr>
          <w:b/>
          <w:i/>
          <w:color w:val="000000"/>
        </w:rPr>
        <w:t>exposes</w:t>
      </w:r>
      <w:r w:rsidR="00C050F8">
        <w:rPr>
          <w:color w:val="000000"/>
        </w:rPr>
        <w:t xml:space="preserve"> the second agent to the </w:t>
      </w:r>
      <w:r w:rsidR="00160207">
        <w:rPr>
          <w:color w:val="000000"/>
        </w:rPr>
        <w:t>Condition</w:t>
      </w:r>
      <w:r w:rsidR="00C050F8">
        <w:rPr>
          <w:color w:val="000000"/>
        </w:rPr>
        <w:t xml:space="preserve">. </w:t>
      </w:r>
      <w:r w:rsidRPr="00C050F8">
        <w:rPr>
          <w:color w:val="000000"/>
        </w:rPr>
        <w:t>Transmission</w:t>
      </w:r>
      <w:r>
        <w:rPr>
          <w:color w:val="000000"/>
        </w:rPr>
        <w:t xml:space="preserve"> can also be caused by the action of the Import meta-agent. </w:t>
      </w:r>
    </w:p>
    <w:p w14:paraId="7FC07255" w14:textId="14EF12A1" w:rsidR="00BC2860" w:rsidRDefault="00BC2860" w:rsidP="00BC2860">
      <w:pPr>
        <w:rPr>
          <w:color w:val="000000"/>
        </w:rPr>
      </w:pPr>
    </w:p>
    <w:p w14:paraId="32AA65C2" w14:textId="6D0E5C17" w:rsidR="00BC2860" w:rsidRPr="00BC2860" w:rsidRDefault="00BC2860" w:rsidP="00BC2860">
      <w:pPr>
        <w:pStyle w:val="Heading2"/>
      </w:pPr>
      <w:bookmarkStart w:id="129" w:name="_Toc27037417"/>
      <w:r>
        <w:t>Transmissibility</w:t>
      </w:r>
      <w:bookmarkEnd w:id="129"/>
    </w:p>
    <w:p w14:paraId="5D0C8B4D" w14:textId="77777777" w:rsidR="00BC2860" w:rsidRDefault="00BC2860" w:rsidP="00BC2860">
      <w:pPr>
        <w:rPr>
          <w:color w:val="000000"/>
        </w:rPr>
      </w:pPr>
    </w:p>
    <w:p w14:paraId="0684807A" w14:textId="77777777" w:rsidR="00BC59AB" w:rsidRDefault="00347A5E" w:rsidP="00BC2860">
      <w:pPr>
        <w:rPr>
          <w:color w:val="000000"/>
        </w:rPr>
      </w:pPr>
      <w:r>
        <w:rPr>
          <w:color w:val="000000"/>
        </w:rPr>
        <w:t>T</w:t>
      </w:r>
      <w:r w:rsidR="00BC2860" w:rsidRPr="00BC2860">
        <w:rPr>
          <w:color w:val="000000"/>
        </w:rPr>
        <w:t xml:space="preserve">here are three forms of </w:t>
      </w:r>
      <w:r w:rsidR="00BC2860" w:rsidRPr="00347A5E">
        <w:rPr>
          <w:i/>
          <w:color w:val="000000"/>
        </w:rPr>
        <w:t>transmissibility</w:t>
      </w:r>
      <w:r w:rsidR="00BC2860" w:rsidRPr="00BC2860">
        <w:rPr>
          <w:color w:val="000000"/>
        </w:rPr>
        <w:t xml:space="preserve"> that serve three different functions in FRED models:</w:t>
      </w:r>
    </w:p>
    <w:p w14:paraId="1B10482A" w14:textId="1837DDA6" w:rsidR="00BC59AB" w:rsidRDefault="00BC59AB" w:rsidP="00364C73">
      <w:pPr>
        <w:pStyle w:val="ListParagraph"/>
        <w:numPr>
          <w:ilvl w:val="0"/>
          <w:numId w:val="75"/>
        </w:numPr>
        <w:rPr>
          <w:color w:val="000000"/>
        </w:rPr>
      </w:pPr>
      <w:r>
        <w:rPr>
          <w:color w:val="000000"/>
        </w:rPr>
        <w:t xml:space="preserve">the transmiisibility of a </w:t>
      </w:r>
      <w:r w:rsidR="00160207">
        <w:rPr>
          <w:color w:val="000000"/>
        </w:rPr>
        <w:t>Condition</w:t>
      </w:r>
    </w:p>
    <w:p w14:paraId="53065AD6" w14:textId="77777777" w:rsidR="00BC59AB" w:rsidRDefault="00BC59AB" w:rsidP="00364C73">
      <w:pPr>
        <w:pStyle w:val="ListParagraph"/>
        <w:numPr>
          <w:ilvl w:val="0"/>
          <w:numId w:val="75"/>
        </w:numPr>
        <w:rPr>
          <w:color w:val="000000"/>
        </w:rPr>
      </w:pPr>
      <w:r>
        <w:rPr>
          <w:color w:val="000000"/>
        </w:rPr>
        <w:t>the transmissibility of each agent</w:t>
      </w:r>
    </w:p>
    <w:p w14:paraId="42526852" w14:textId="78082CEE" w:rsidR="00BC59AB" w:rsidRDefault="00BC59AB" w:rsidP="00364C73">
      <w:pPr>
        <w:pStyle w:val="ListParagraph"/>
        <w:numPr>
          <w:ilvl w:val="0"/>
          <w:numId w:val="75"/>
        </w:numPr>
        <w:rPr>
          <w:color w:val="000000"/>
        </w:rPr>
      </w:pPr>
      <w:r>
        <w:rPr>
          <w:color w:val="000000"/>
        </w:rPr>
        <w:t>the transmissible action</w:t>
      </w:r>
      <w:r w:rsidR="00150824">
        <w:rPr>
          <w:color w:val="000000"/>
        </w:rPr>
        <w:t>s</w:t>
      </w:r>
      <w:r>
        <w:rPr>
          <w:color w:val="000000"/>
        </w:rPr>
        <w:t xml:space="preserve"> of the </w:t>
      </w:r>
      <w:r w:rsidR="00F13C18">
        <w:rPr>
          <w:color w:val="000000"/>
        </w:rPr>
        <w:t>Import Agent</w:t>
      </w:r>
      <w:r>
        <w:rPr>
          <w:color w:val="000000"/>
        </w:rPr>
        <w:t>.</w:t>
      </w:r>
    </w:p>
    <w:p w14:paraId="21BC1398" w14:textId="77777777" w:rsidR="00BC59AB" w:rsidRPr="00BC59AB" w:rsidRDefault="00BC59AB" w:rsidP="00BC59AB">
      <w:pPr>
        <w:rPr>
          <w:color w:val="000000"/>
        </w:rPr>
      </w:pPr>
    </w:p>
    <w:p w14:paraId="2E3D4D1C" w14:textId="13B9CF81" w:rsidR="00BC59AB" w:rsidRPr="00BC59AB" w:rsidRDefault="00BC59AB" w:rsidP="00BC59AB">
      <w:pPr>
        <w:rPr>
          <w:rStyle w:val="Heading3Char"/>
          <w:rFonts w:asciiTheme="minorHAnsi" w:eastAsia="Times New Roman" w:hAnsiTheme="minorHAnsi" w:cstheme="minorHAnsi"/>
          <w:color w:val="000000"/>
        </w:rPr>
      </w:pPr>
      <w:r>
        <w:rPr>
          <w:color w:val="000000"/>
        </w:rPr>
        <w:t>Each of these is decribed below.</w:t>
      </w:r>
      <w:r w:rsidR="00BC2860" w:rsidRPr="00BC59AB">
        <w:rPr>
          <w:color w:val="000000"/>
        </w:rPr>
        <w:br/>
      </w:r>
    </w:p>
    <w:p w14:paraId="21B6FF06" w14:textId="2F894343" w:rsidR="00347A5E" w:rsidRPr="00BC59AB" w:rsidRDefault="00347A5E" w:rsidP="00BC59AB">
      <w:pPr>
        <w:rPr>
          <w:color w:val="000000"/>
        </w:rPr>
      </w:pPr>
      <w:bookmarkStart w:id="130" w:name="_Toc27037418"/>
      <w:r w:rsidRPr="00347A5E">
        <w:rPr>
          <w:rStyle w:val="Heading3Char"/>
        </w:rPr>
        <w:t xml:space="preserve">The Transmissibility of a </w:t>
      </w:r>
      <w:r w:rsidR="00160207">
        <w:rPr>
          <w:rStyle w:val="Heading3Char"/>
        </w:rPr>
        <w:t>Condition</w:t>
      </w:r>
      <w:bookmarkEnd w:id="130"/>
    </w:p>
    <w:p w14:paraId="4B4741F7" w14:textId="77777777" w:rsidR="00347A5E" w:rsidRPr="00A16F06" w:rsidRDefault="00347A5E" w:rsidP="00BC2860">
      <w:pPr>
        <w:rPr>
          <w:color w:val="000000"/>
        </w:rPr>
      </w:pPr>
    </w:p>
    <w:p w14:paraId="58C2416E" w14:textId="122276C9" w:rsidR="00A16F06" w:rsidRPr="00A16F06" w:rsidRDefault="00347A5E" w:rsidP="00F55042">
      <w:r w:rsidRPr="00A16F06">
        <w:rPr>
          <w:color w:val="000000"/>
        </w:rPr>
        <w:t xml:space="preserve">To make a </w:t>
      </w:r>
      <w:r w:rsidR="00160207">
        <w:rPr>
          <w:color w:val="000000"/>
        </w:rPr>
        <w:t>Condition</w:t>
      </w:r>
      <w:r w:rsidR="00BC2860" w:rsidRPr="00A16F06">
        <w:rPr>
          <w:color w:val="000000"/>
        </w:rPr>
        <w:t xml:space="preserve"> transmissib</w:t>
      </w:r>
      <w:r w:rsidRPr="00A16F06">
        <w:rPr>
          <w:color w:val="000000"/>
        </w:rPr>
        <w:t>le, the FRED program must</w:t>
      </w:r>
      <w:r w:rsidR="00BC2860" w:rsidRPr="00A16F06">
        <w:rPr>
          <w:color w:val="000000"/>
        </w:rPr>
        <w:t xml:space="preserve"> declare</w:t>
      </w:r>
      <w:r w:rsidR="00A16F06">
        <w:rPr>
          <w:color w:val="000000"/>
        </w:rPr>
        <w:t xml:space="preserve"> a</w:t>
      </w:r>
      <w:r w:rsidR="00A16F06" w:rsidRPr="00A16F06">
        <w:rPr>
          <w:b/>
          <w:i/>
          <w:color w:val="000000"/>
        </w:rPr>
        <w:t xml:space="preserve"> transmissibility</w:t>
      </w:r>
      <w:r w:rsidRPr="00A16F06">
        <w:rPr>
          <w:color w:val="000000"/>
        </w:rPr>
        <w:t xml:space="preserve"> prop</w:t>
      </w:r>
      <w:r w:rsidR="00BC59AB" w:rsidRPr="00A16F06">
        <w:rPr>
          <w:color w:val="000000"/>
        </w:rPr>
        <w:t>e</w:t>
      </w:r>
      <w:r w:rsidRPr="00A16F06">
        <w:rPr>
          <w:color w:val="000000"/>
        </w:rPr>
        <w:t xml:space="preserve">rty </w:t>
      </w:r>
      <w:r w:rsidR="00A16F06">
        <w:rPr>
          <w:color w:val="000000"/>
        </w:rPr>
        <w:t>for</w:t>
      </w:r>
      <w:r w:rsidRPr="00A16F06">
        <w:rPr>
          <w:color w:val="000000"/>
        </w:rPr>
        <w:t xml:space="preserve"> the </w:t>
      </w:r>
      <w:r w:rsidR="00160207">
        <w:rPr>
          <w:color w:val="000000"/>
        </w:rPr>
        <w:t>Condition</w:t>
      </w:r>
      <w:r w:rsidRPr="00A16F06">
        <w:rPr>
          <w:color w:val="000000"/>
        </w:rPr>
        <w:t>:</w:t>
      </w:r>
      <w:r w:rsidR="00BC2860" w:rsidRPr="00A16F06">
        <w:rPr>
          <w:color w:val="000000"/>
        </w:rPr>
        <w:br/>
      </w:r>
      <w:r w:rsidR="00BC2860" w:rsidRPr="00A16F06">
        <w:rPr>
          <w:color w:val="000000"/>
        </w:rPr>
        <w:br/>
      </w:r>
      <w:r w:rsidR="00BC2860" w:rsidRPr="00A16F06">
        <w:rPr>
          <w:b/>
          <w:color w:val="000000"/>
        </w:rPr>
        <w:t xml:space="preserve">COND.transmissibility = </w:t>
      </w:r>
      <w:r w:rsidR="00BC2860" w:rsidRPr="00A16F06">
        <w:rPr>
          <w:b/>
          <w:i/>
          <w:color w:val="000000"/>
        </w:rPr>
        <w:t>X</w:t>
      </w:r>
      <w:r w:rsidR="00BC2860" w:rsidRPr="00A16F06">
        <w:rPr>
          <w:color w:val="000000"/>
        </w:rPr>
        <w:br/>
      </w:r>
      <w:r w:rsidR="00BC2860" w:rsidRPr="00A16F06">
        <w:rPr>
          <w:color w:val="000000"/>
        </w:rPr>
        <w:br/>
        <w:t>Th</w:t>
      </w:r>
      <w:r w:rsidRPr="00A16F06">
        <w:rPr>
          <w:color w:val="000000"/>
        </w:rPr>
        <w:t>e val</w:t>
      </w:r>
      <w:r w:rsidR="00BC59AB" w:rsidRPr="00A16F06">
        <w:rPr>
          <w:color w:val="000000"/>
        </w:rPr>
        <w:t>u</w:t>
      </w:r>
      <w:r w:rsidRPr="00A16F06">
        <w:rPr>
          <w:color w:val="000000"/>
        </w:rPr>
        <w:t xml:space="preserve">e </w:t>
      </w:r>
      <w:r w:rsidRPr="00A16F06">
        <w:rPr>
          <w:i/>
          <w:color w:val="000000"/>
        </w:rPr>
        <w:t xml:space="preserve">X </w:t>
      </w:r>
      <w:r w:rsidR="00A16F06">
        <w:rPr>
          <w:color w:val="000000"/>
        </w:rPr>
        <w:t>(set to 0 by default) i</w:t>
      </w:r>
      <w:r w:rsidR="00BC2860" w:rsidRPr="00A16F06">
        <w:rPr>
          <w:color w:val="000000"/>
        </w:rPr>
        <w:t xml:space="preserve">s </w:t>
      </w:r>
      <w:r w:rsidRPr="00A16F06">
        <w:rPr>
          <w:color w:val="000000"/>
        </w:rPr>
        <w:t xml:space="preserve">the </w:t>
      </w:r>
      <w:r w:rsidR="00BC2860" w:rsidRPr="00A16F06">
        <w:rPr>
          <w:color w:val="000000"/>
        </w:rPr>
        <w:t xml:space="preserve">level of contagiousness for the </w:t>
      </w:r>
      <w:r w:rsidR="00160207">
        <w:rPr>
          <w:color w:val="000000"/>
        </w:rPr>
        <w:t>Condition</w:t>
      </w:r>
      <w:r w:rsidRPr="00A16F06">
        <w:rPr>
          <w:color w:val="000000"/>
        </w:rPr>
        <w:t>, a</w:t>
      </w:r>
      <w:r w:rsidR="00BC59AB" w:rsidRPr="00A16F06">
        <w:rPr>
          <w:color w:val="000000"/>
        </w:rPr>
        <w:t>nd</w:t>
      </w:r>
      <w:r w:rsidRPr="00A16F06">
        <w:rPr>
          <w:color w:val="000000"/>
        </w:rPr>
        <w:t xml:space="preserve"> is used to determine</w:t>
      </w:r>
      <w:r w:rsidR="00BC2860" w:rsidRPr="00A16F06">
        <w:rPr>
          <w:color w:val="000000"/>
        </w:rPr>
        <w:t xml:space="preserve"> the probability that an encounter between a transmissible agent and susceptible agent results in a transmission even</w:t>
      </w:r>
      <w:r w:rsidR="00BC2860" w:rsidRPr="00A16F06">
        <w:rPr>
          <w:rStyle w:val="BodyTextChar"/>
          <w:color w:val="000000" w:themeColor="text1"/>
        </w:rPr>
        <w:t>t.</w:t>
      </w:r>
      <w:r w:rsidR="00A16F06" w:rsidRPr="00A16F06">
        <w:rPr>
          <w:rStyle w:val="BodyTextChar"/>
          <w:color w:val="000000" w:themeColor="text1"/>
        </w:rPr>
        <w:t xml:space="preserve"> </w:t>
      </w:r>
      <w:r w:rsidR="00F55042" w:rsidRPr="00A16F06">
        <w:t xml:space="preserve">The higher the </w:t>
      </w:r>
      <w:r w:rsidR="00F55042">
        <w:t>value of X</w:t>
      </w:r>
      <w:r w:rsidR="00F55042" w:rsidRPr="00A16F06">
        <w:t xml:space="preserve">, the greater the likelihood of contagion from one agent to another. </w:t>
      </w:r>
      <w:r w:rsidR="00F55042">
        <w:t xml:space="preserve"> </w:t>
      </w:r>
      <w:r w:rsidR="00A16F06">
        <w:rPr>
          <w:rStyle w:val="BodyTextChar"/>
          <w:color w:val="000000" w:themeColor="text1"/>
        </w:rPr>
        <w:t>A value</w:t>
      </w:r>
      <w:r w:rsidR="00A16F06" w:rsidRPr="00A16F06">
        <w:rPr>
          <w:rStyle w:val="BodyTextChar"/>
          <w:color w:val="000000" w:themeColor="text1"/>
        </w:rPr>
        <w:t xml:space="preserve"> of </w:t>
      </w:r>
      <w:r w:rsidR="00A16F06">
        <w:rPr>
          <w:rStyle w:val="BodyTextChar"/>
          <w:color w:val="000000" w:themeColor="text1"/>
        </w:rPr>
        <w:t xml:space="preserve">X = </w:t>
      </w:r>
      <w:r w:rsidR="00A16F06" w:rsidRPr="00A16F06">
        <w:rPr>
          <w:rStyle w:val="BodyTextChar"/>
          <w:color w:val="000000" w:themeColor="text1"/>
        </w:rPr>
        <w:t>1.0 corresponds to the transmissibility of a “standard” influenza (R0 = 1.2). The Section on calibration discuss</w:t>
      </w:r>
      <w:r w:rsidR="001E31BE">
        <w:rPr>
          <w:rStyle w:val="BodyTextChar"/>
          <w:color w:val="000000" w:themeColor="text1"/>
        </w:rPr>
        <w:t>es</w:t>
      </w:r>
      <w:r w:rsidR="00A16F06" w:rsidRPr="00A16F06">
        <w:rPr>
          <w:rStyle w:val="BodyTextChar"/>
          <w:color w:val="000000" w:themeColor="text1"/>
        </w:rPr>
        <w:t xml:space="preserve"> how to set transmissibility for other </w:t>
      </w:r>
      <w:r w:rsidR="00160207">
        <w:rPr>
          <w:rStyle w:val="BodyTextChar"/>
          <w:color w:val="000000" w:themeColor="text1"/>
        </w:rPr>
        <w:t>Condition</w:t>
      </w:r>
      <w:r w:rsidR="00A16F06" w:rsidRPr="00A16F06">
        <w:rPr>
          <w:rStyle w:val="BodyTextChar"/>
          <w:color w:val="000000" w:themeColor="text1"/>
        </w:rPr>
        <w:t>s if the R0 is known.</w:t>
      </w:r>
    </w:p>
    <w:p w14:paraId="2F550C34" w14:textId="77777777" w:rsidR="00A16F06" w:rsidRPr="00A16F06" w:rsidRDefault="00A16F06" w:rsidP="00A16F06"/>
    <w:p w14:paraId="6CC1E84D" w14:textId="66BF10AF" w:rsidR="00A16F06" w:rsidRPr="00A16F06" w:rsidRDefault="00A16F06" w:rsidP="00A16F06">
      <w:r>
        <w:t xml:space="preserve">Transmissible </w:t>
      </w:r>
      <w:r w:rsidR="00160207">
        <w:t>Condition</w:t>
      </w:r>
      <w:r>
        <w:t xml:space="preserve">s must also have a </w:t>
      </w:r>
      <w:r w:rsidRPr="00A16F06">
        <w:rPr>
          <w:b/>
          <w:i/>
        </w:rPr>
        <w:t xml:space="preserve">transmission mode </w:t>
      </w:r>
      <w:r>
        <w:t>property:</w:t>
      </w:r>
    </w:p>
    <w:p w14:paraId="65F9C1C4" w14:textId="77777777" w:rsidR="00A16F06" w:rsidRPr="00A16F06" w:rsidRDefault="00A16F06" w:rsidP="00A16F06"/>
    <w:p w14:paraId="398B5658" w14:textId="77777777" w:rsidR="00A16F06" w:rsidRPr="00A16F06" w:rsidRDefault="00A16F06" w:rsidP="00A16F06">
      <w:pPr>
        <w:rPr>
          <w:b/>
        </w:rPr>
      </w:pPr>
      <w:r w:rsidRPr="00A16F06">
        <w:rPr>
          <w:b/>
        </w:rPr>
        <w:t>COND.transmission_mode = none | respiratory | proximity | vector | network | environmental</w:t>
      </w:r>
    </w:p>
    <w:p w14:paraId="317C3527" w14:textId="77777777" w:rsidR="00A16F06" w:rsidRPr="00A16F06" w:rsidRDefault="00A16F06" w:rsidP="00A16F06"/>
    <w:p w14:paraId="14175828" w14:textId="1F63151D" w:rsidR="00A16F06" w:rsidRPr="00A16F06" w:rsidRDefault="00A16F06" w:rsidP="00A16F06">
      <w:pPr>
        <w:rPr>
          <w:b/>
        </w:rPr>
      </w:pPr>
      <w:r w:rsidRPr="00A16F06">
        <w:t>The default is “</w:t>
      </w:r>
      <w:r w:rsidRPr="00A16F06">
        <w:rPr>
          <w:b/>
        </w:rPr>
        <w:t>none</w:t>
      </w:r>
      <w:r w:rsidRPr="00A16F06">
        <w:t xml:space="preserve">”.  </w:t>
      </w:r>
    </w:p>
    <w:p w14:paraId="5E9DBCD0" w14:textId="77777777" w:rsidR="00A16F06" w:rsidRPr="00A16F06" w:rsidRDefault="00A16F06" w:rsidP="00A16F06"/>
    <w:p w14:paraId="4F8BC088" w14:textId="3B28A62B" w:rsidR="00A16F06" w:rsidRPr="00A16F06" w:rsidRDefault="003D74FF" w:rsidP="00A16F06">
      <w:r>
        <w:t xml:space="preserve">Each transmissible </w:t>
      </w:r>
      <w:r w:rsidR="00160207">
        <w:t>Condition</w:t>
      </w:r>
      <w:r>
        <w:t xml:space="preserve"> has a distinguished state called the </w:t>
      </w:r>
      <w:r>
        <w:rPr>
          <w:b/>
          <w:i/>
        </w:rPr>
        <w:t>expos</w:t>
      </w:r>
      <w:r w:rsidR="00A967CC">
        <w:rPr>
          <w:b/>
          <w:i/>
        </w:rPr>
        <w:t>u</w:t>
      </w:r>
      <w:r>
        <w:rPr>
          <w:b/>
          <w:i/>
        </w:rPr>
        <w:t>re state</w:t>
      </w:r>
      <w:r>
        <w:t xml:space="preserve">. </w:t>
      </w:r>
      <w:r w:rsidR="00A16F06" w:rsidRPr="00A16F06">
        <w:t xml:space="preserve">When an agent is exposed to a transmissible </w:t>
      </w:r>
      <w:r w:rsidR="00160207">
        <w:t>Condition</w:t>
      </w:r>
      <w:r w:rsidR="00A16F06" w:rsidRPr="00A16F06">
        <w:t>, the agent immediately goes into the state specified by the rule</w:t>
      </w:r>
      <w:r>
        <w:t xml:space="preserve"> of the form:</w:t>
      </w:r>
    </w:p>
    <w:p w14:paraId="3F6611F3" w14:textId="77777777" w:rsidR="00A16F06" w:rsidRPr="00A16F06" w:rsidRDefault="00A16F06" w:rsidP="00A16F06"/>
    <w:p w14:paraId="49CB6A5F" w14:textId="1AFAD53A" w:rsidR="00A16F06" w:rsidRPr="00A16F06" w:rsidRDefault="00A16F06" w:rsidP="00A16F06">
      <w:pPr>
        <w:rPr>
          <w:b/>
        </w:rPr>
      </w:pPr>
      <w:r w:rsidRPr="00A16F06">
        <w:rPr>
          <w:b/>
        </w:rPr>
        <w:t>if exposed(</w:t>
      </w:r>
      <w:r w:rsidR="00160207">
        <w:rPr>
          <w:b/>
        </w:rPr>
        <w:t>Condition</w:t>
      </w:r>
      <w:r w:rsidRPr="00A16F06">
        <w:rPr>
          <w:b/>
        </w:rPr>
        <w:t>) then next(State)</w:t>
      </w:r>
    </w:p>
    <w:p w14:paraId="1BBCA936" w14:textId="77777777" w:rsidR="00A16F06" w:rsidRPr="00A16F06" w:rsidRDefault="00A16F06" w:rsidP="00A16F06"/>
    <w:p w14:paraId="2FB44945" w14:textId="77777777" w:rsidR="00A16F06" w:rsidRPr="00A16F06" w:rsidRDefault="00A16F06" w:rsidP="00A16F06">
      <w:r w:rsidRPr="00A16F06">
        <w:t>For example:</w:t>
      </w:r>
    </w:p>
    <w:p w14:paraId="326BAEF0" w14:textId="77777777" w:rsidR="00A16F06" w:rsidRPr="00A16F06" w:rsidRDefault="00A16F06" w:rsidP="00A16F06"/>
    <w:p w14:paraId="682302FA" w14:textId="77777777" w:rsidR="00A16F06" w:rsidRPr="00A16F06" w:rsidRDefault="00A16F06" w:rsidP="00A16F06">
      <w:pPr>
        <w:rPr>
          <w:b/>
        </w:rPr>
      </w:pPr>
      <w:r w:rsidRPr="00A16F06">
        <w:rPr>
          <w:b/>
        </w:rPr>
        <w:t>if exposed(INFLUENZA) then next(Exposed)</w:t>
      </w:r>
    </w:p>
    <w:p w14:paraId="22363033" w14:textId="77777777" w:rsidR="00A16F06" w:rsidRPr="00A16F06" w:rsidRDefault="00A16F06" w:rsidP="00A16F06"/>
    <w:p w14:paraId="13E3E647" w14:textId="77777777" w:rsidR="00A16F06" w:rsidRPr="00A16F06" w:rsidRDefault="00A16F06" w:rsidP="00A16F06">
      <w:r w:rsidRPr="00A16F06">
        <w:t xml:space="preserve">tells FRED that if an agent who is infectious with </w:t>
      </w:r>
      <w:r w:rsidRPr="00A967CC">
        <w:rPr>
          <w:b/>
          <w:bCs/>
        </w:rPr>
        <w:t>INFLUENZA</w:t>
      </w:r>
      <w:r w:rsidRPr="00A16F06">
        <w:t xml:space="preserve"> transmits the disease to another agent, the second agent will enter the state called </w:t>
      </w:r>
      <w:r w:rsidRPr="00A967CC">
        <w:rPr>
          <w:b/>
          <w:bCs/>
        </w:rPr>
        <w:t>Exposed</w:t>
      </w:r>
      <w:r w:rsidRPr="00A16F06">
        <w:t>.</w:t>
      </w:r>
    </w:p>
    <w:p w14:paraId="012C7023" w14:textId="77777777" w:rsidR="00A16F06" w:rsidRDefault="00A16F06" w:rsidP="00BC2860">
      <w:pPr>
        <w:rPr>
          <w:rStyle w:val="Heading3Char"/>
        </w:rPr>
      </w:pPr>
    </w:p>
    <w:p w14:paraId="0C0EB8B7" w14:textId="32882C74" w:rsidR="00347A5E" w:rsidRDefault="00347A5E" w:rsidP="00BC2860">
      <w:pPr>
        <w:rPr>
          <w:color w:val="000000"/>
        </w:rPr>
      </w:pPr>
      <w:bookmarkStart w:id="131" w:name="_Toc27037419"/>
      <w:r w:rsidRPr="00347A5E">
        <w:rPr>
          <w:rStyle w:val="Heading3Char"/>
        </w:rPr>
        <w:t>The Transmissibility of an Agent</w:t>
      </w:r>
      <w:bookmarkEnd w:id="131"/>
    </w:p>
    <w:p w14:paraId="0C8B6F3F" w14:textId="77777777" w:rsidR="00347A5E" w:rsidRDefault="00347A5E" w:rsidP="00BC2860">
      <w:pPr>
        <w:rPr>
          <w:color w:val="000000"/>
        </w:rPr>
      </w:pPr>
    </w:p>
    <w:p w14:paraId="565E6843" w14:textId="5CB32B1A" w:rsidR="00BC59AB" w:rsidRDefault="00347A5E" w:rsidP="00BC2860">
      <w:pPr>
        <w:rPr>
          <w:color w:val="000000"/>
        </w:rPr>
      </w:pPr>
      <w:r w:rsidRPr="00347A5E">
        <w:rPr>
          <w:color w:val="000000"/>
        </w:rPr>
        <w:t>Each a</w:t>
      </w:r>
      <w:r w:rsidR="00BC2860" w:rsidRPr="00347A5E">
        <w:rPr>
          <w:color w:val="000000"/>
        </w:rPr>
        <w:t>gent ha</w:t>
      </w:r>
      <w:r w:rsidRPr="00347A5E">
        <w:rPr>
          <w:color w:val="000000"/>
        </w:rPr>
        <w:t>s</w:t>
      </w:r>
      <w:r w:rsidR="00BC2860" w:rsidRPr="00347A5E">
        <w:rPr>
          <w:color w:val="000000"/>
        </w:rPr>
        <w:t xml:space="preserve"> an individual level of </w:t>
      </w:r>
      <w:r w:rsidR="00BC2860" w:rsidRPr="001E31BE">
        <w:rPr>
          <w:i/>
          <w:iCs/>
          <w:color w:val="000000"/>
        </w:rPr>
        <w:t>transmissibility</w:t>
      </w:r>
      <w:r w:rsidR="00BC2860" w:rsidRPr="00347A5E">
        <w:rPr>
          <w:color w:val="000000"/>
        </w:rPr>
        <w:t xml:space="preserve"> for each </w:t>
      </w:r>
      <w:r w:rsidR="00160207">
        <w:rPr>
          <w:color w:val="000000"/>
        </w:rPr>
        <w:t>Conditi</w:t>
      </w:r>
      <w:r w:rsidR="001E31BE">
        <w:rPr>
          <w:color w:val="000000"/>
        </w:rPr>
        <w:t>on that</w:t>
      </w:r>
      <w:r w:rsidR="00BC2860" w:rsidRPr="00BC2860">
        <w:rPr>
          <w:color w:val="000000"/>
        </w:rPr>
        <w:t xml:space="preserve"> </w:t>
      </w:r>
      <w:r w:rsidR="001E31BE">
        <w:rPr>
          <w:color w:val="000000"/>
        </w:rPr>
        <w:t xml:space="preserve">may change </w:t>
      </w:r>
      <w:r w:rsidR="00BC2860" w:rsidRPr="00BC2860">
        <w:rPr>
          <w:color w:val="000000"/>
        </w:rPr>
        <w:t>depend</w:t>
      </w:r>
      <w:r w:rsidR="001E31BE">
        <w:rPr>
          <w:color w:val="000000"/>
        </w:rPr>
        <w:t>ing</w:t>
      </w:r>
      <w:r w:rsidR="00BC2860" w:rsidRPr="00BC2860">
        <w:rPr>
          <w:color w:val="000000"/>
        </w:rPr>
        <w:t xml:space="preserve"> on the state of the agent.  </w:t>
      </w:r>
      <w:r w:rsidR="00BC59AB">
        <w:rPr>
          <w:color w:val="000000"/>
        </w:rPr>
        <w:t>An agent's transmissibility is controlled</w:t>
      </w:r>
      <w:r w:rsidR="00BC2860" w:rsidRPr="00BC2860">
        <w:rPr>
          <w:color w:val="000000"/>
        </w:rPr>
        <w:t xml:space="preserve"> by rules of the form</w:t>
      </w:r>
      <w:r w:rsidR="00BC2860" w:rsidRPr="00BC2860">
        <w:rPr>
          <w:color w:val="000000"/>
        </w:rPr>
        <w:br/>
      </w:r>
      <w:r w:rsidR="00BC2860" w:rsidRPr="00BC2860">
        <w:rPr>
          <w:color w:val="000000"/>
        </w:rPr>
        <w:br/>
      </w:r>
      <w:r w:rsidR="00BC2860" w:rsidRPr="00BC2860">
        <w:rPr>
          <w:b/>
          <w:color w:val="000000"/>
        </w:rPr>
        <w:t>if state(COND,S) then set_trans(COND, Y)</w:t>
      </w:r>
      <w:r w:rsidR="00BC2860" w:rsidRPr="00BC2860">
        <w:rPr>
          <w:color w:val="000000"/>
        </w:rPr>
        <w:br/>
      </w:r>
      <w:r w:rsidR="00BC2860" w:rsidRPr="00BC2860">
        <w:rPr>
          <w:color w:val="000000"/>
        </w:rPr>
        <w:br/>
      </w:r>
      <w:r w:rsidR="00BC59AB">
        <w:rPr>
          <w:color w:val="000000"/>
        </w:rPr>
        <w:t>This rule says that w</w:t>
      </w:r>
      <w:r w:rsidR="00BC2860" w:rsidRPr="00BC2860">
        <w:rPr>
          <w:color w:val="000000"/>
        </w:rPr>
        <w:t xml:space="preserve">hen an agent enters state S, </w:t>
      </w:r>
      <w:r w:rsidR="00BC59AB">
        <w:rPr>
          <w:color w:val="000000"/>
        </w:rPr>
        <w:t>the agent's</w:t>
      </w:r>
      <w:r w:rsidR="00BC2860" w:rsidRPr="00BC2860">
        <w:rPr>
          <w:color w:val="000000"/>
        </w:rPr>
        <w:t xml:space="preserve"> </w:t>
      </w:r>
      <w:r w:rsidR="00BC59AB">
        <w:rPr>
          <w:color w:val="000000"/>
        </w:rPr>
        <w:t xml:space="preserve">relative </w:t>
      </w:r>
      <w:r w:rsidR="00BC2860" w:rsidRPr="00BC2860">
        <w:rPr>
          <w:color w:val="000000"/>
        </w:rPr>
        <w:t xml:space="preserve">transmissibility for </w:t>
      </w:r>
      <w:r w:rsidR="00160207">
        <w:rPr>
          <w:color w:val="000000"/>
        </w:rPr>
        <w:t>Condition</w:t>
      </w:r>
      <w:r w:rsidR="00BC2860" w:rsidRPr="00BC2860">
        <w:rPr>
          <w:color w:val="000000"/>
        </w:rPr>
        <w:t xml:space="preserve"> COND is set to </w:t>
      </w:r>
      <w:r w:rsidR="00BC59AB">
        <w:rPr>
          <w:color w:val="000000"/>
        </w:rPr>
        <w:t xml:space="preserve">Y. </w:t>
      </w:r>
      <w:r w:rsidR="00BC2860" w:rsidRPr="00BC2860">
        <w:rPr>
          <w:color w:val="000000"/>
        </w:rPr>
        <w:t xml:space="preserve">This allows </w:t>
      </w:r>
      <w:r w:rsidR="00BC2860">
        <w:rPr>
          <w:color w:val="000000"/>
        </w:rPr>
        <w:t>an</w:t>
      </w:r>
      <w:r w:rsidR="00BC2860" w:rsidRPr="00BC2860">
        <w:rPr>
          <w:color w:val="000000"/>
        </w:rPr>
        <w:t xml:space="preserve"> agent's individual transmissibility</w:t>
      </w:r>
      <w:r w:rsidR="00BC2860">
        <w:rPr>
          <w:color w:val="000000"/>
        </w:rPr>
        <w:t xml:space="preserve"> </w:t>
      </w:r>
      <w:r w:rsidR="00BC2860" w:rsidRPr="00BC2860">
        <w:rPr>
          <w:color w:val="000000"/>
        </w:rPr>
        <w:t xml:space="preserve">to change, for example, when the agent moves from </w:t>
      </w:r>
      <w:r w:rsidR="00BC2860">
        <w:rPr>
          <w:color w:val="000000"/>
        </w:rPr>
        <w:t>a</w:t>
      </w:r>
      <w:r w:rsidR="00BC59AB">
        <w:rPr>
          <w:color w:val="000000"/>
        </w:rPr>
        <w:t xml:space="preserve"> non-</w:t>
      </w:r>
      <w:r w:rsidR="00BC2860">
        <w:rPr>
          <w:color w:val="000000"/>
        </w:rPr>
        <w:t>infectious state of a transmissible disease</w:t>
      </w:r>
      <w:r w:rsidR="00BC2860" w:rsidRPr="00BC2860">
        <w:rPr>
          <w:color w:val="000000"/>
        </w:rPr>
        <w:t xml:space="preserve"> to </w:t>
      </w:r>
      <w:r w:rsidR="00BC2860">
        <w:rPr>
          <w:color w:val="000000"/>
        </w:rPr>
        <w:t>a</w:t>
      </w:r>
      <w:r w:rsidR="00BC59AB">
        <w:rPr>
          <w:color w:val="000000"/>
        </w:rPr>
        <w:t>n infectious</w:t>
      </w:r>
      <w:r w:rsidR="00BC2860" w:rsidRPr="00BC2860">
        <w:rPr>
          <w:color w:val="000000"/>
        </w:rPr>
        <w:t xml:space="preserve"> state.</w:t>
      </w:r>
      <w:r w:rsidR="00BC2860" w:rsidRPr="00BC2860">
        <w:rPr>
          <w:color w:val="000000"/>
        </w:rPr>
        <w:br/>
      </w:r>
      <w:r w:rsidR="00BC2860" w:rsidRPr="00BC2860">
        <w:rPr>
          <w:color w:val="000000"/>
        </w:rPr>
        <w:br/>
      </w:r>
      <w:r w:rsidR="00BC59AB" w:rsidRPr="00347A5E">
        <w:rPr>
          <w:color w:val="000000"/>
        </w:rPr>
        <w:t xml:space="preserve">Each agent </w:t>
      </w:r>
      <w:r w:rsidR="00BC59AB">
        <w:rPr>
          <w:color w:val="000000"/>
        </w:rPr>
        <w:t xml:space="preserve">also </w:t>
      </w:r>
      <w:r w:rsidR="00BC59AB" w:rsidRPr="00347A5E">
        <w:rPr>
          <w:color w:val="000000"/>
        </w:rPr>
        <w:t xml:space="preserve">has an individual level of </w:t>
      </w:r>
      <w:r w:rsidR="00BC59AB" w:rsidRPr="001E31BE">
        <w:rPr>
          <w:i/>
          <w:iCs/>
          <w:color w:val="000000"/>
        </w:rPr>
        <w:t>susceptibility</w:t>
      </w:r>
      <w:r w:rsidR="00BC59AB">
        <w:rPr>
          <w:color w:val="000000"/>
        </w:rPr>
        <w:t xml:space="preserve"> to</w:t>
      </w:r>
      <w:r w:rsidR="00BC59AB" w:rsidRPr="00347A5E">
        <w:rPr>
          <w:color w:val="000000"/>
        </w:rPr>
        <w:t xml:space="preserve"> each </w:t>
      </w:r>
      <w:r w:rsidR="00160207">
        <w:rPr>
          <w:color w:val="000000"/>
        </w:rPr>
        <w:t>Condition</w:t>
      </w:r>
      <w:r w:rsidR="00BC59AB" w:rsidRPr="00347A5E">
        <w:rPr>
          <w:color w:val="000000"/>
        </w:rPr>
        <w:t>,</w:t>
      </w:r>
      <w:r w:rsidR="00BC59AB" w:rsidRPr="00BC2860">
        <w:rPr>
          <w:color w:val="000000"/>
        </w:rPr>
        <w:t xml:space="preserve"> and this level may change depending on the state of the agent.  </w:t>
      </w:r>
      <w:r w:rsidR="00BC59AB">
        <w:rPr>
          <w:color w:val="000000"/>
        </w:rPr>
        <w:t>An agent's susceptibility is controlled</w:t>
      </w:r>
      <w:r w:rsidR="00BC59AB" w:rsidRPr="00BC2860">
        <w:rPr>
          <w:color w:val="000000"/>
        </w:rPr>
        <w:t xml:space="preserve"> by rules of the form</w:t>
      </w:r>
      <w:r w:rsidR="00BC59AB" w:rsidRPr="00BC2860">
        <w:rPr>
          <w:color w:val="000000"/>
        </w:rPr>
        <w:br/>
      </w:r>
      <w:r w:rsidR="00BC59AB" w:rsidRPr="00BC2860">
        <w:rPr>
          <w:color w:val="000000"/>
        </w:rPr>
        <w:br/>
      </w:r>
      <w:r w:rsidR="00BC59AB" w:rsidRPr="00BC2860">
        <w:rPr>
          <w:b/>
          <w:color w:val="000000"/>
        </w:rPr>
        <w:t>if state(COND,S) then set_</w:t>
      </w:r>
      <w:r w:rsidR="00BC59AB">
        <w:rPr>
          <w:b/>
          <w:color w:val="000000"/>
        </w:rPr>
        <w:t>sus</w:t>
      </w:r>
      <w:r w:rsidR="00BC59AB" w:rsidRPr="00BC2860">
        <w:rPr>
          <w:b/>
          <w:color w:val="000000"/>
        </w:rPr>
        <w:t xml:space="preserve">(COND, </w:t>
      </w:r>
      <w:r w:rsidR="00BC59AB">
        <w:rPr>
          <w:b/>
          <w:color w:val="000000"/>
        </w:rPr>
        <w:t>Z</w:t>
      </w:r>
      <w:r w:rsidR="00BC59AB" w:rsidRPr="00BC2860">
        <w:rPr>
          <w:b/>
          <w:color w:val="000000"/>
        </w:rPr>
        <w:t>)</w:t>
      </w:r>
    </w:p>
    <w:p w14:paraId="76320F34" w14:textId="77777777" w:rsidR="00BC59AB" w:rsidRDefault="00BC59AB" w:rsidP="00BC2860">
      <w:pPr>
        <w:rPr>
          <w:color w:val="000000"/>
        </w:rPr>
      </w:pPr>
    </w:p>
    <w:p w14:paraId="6DE761A8" w14:textId="269071FC" w:rsidR="0028669B" w:rsidRDefault="00BC2860" w:rsidP="00170DFD">
      <w:pPr>
        <w:rPr>
          <w:rStyle w:val="BodyTextChar"/>
          <w:rFonts w:eastAsiaTheme="majorEastAsia"/>
        </w:rPr>
      </w:pPr>
      <w:r w:rsidRPr="00BC2860">
        <w:rPr>
          <w:color w:val="000000"/>
        </w:rPr>
        <w:t xml:space="preserve">Normally, when a transmissible agent with </w:t>
      </w:r>
      <w:r w:rsidR="00BC59AB">
        <w:rPr>
          <w:color w:val="000000"/>
        </w:rPr>
        <w:t xml:space="preserve">individual </w:t>
      </w:r>
      <w:r w:rsidRPr="00BC2860">
        <w:rPr>
          <w:color w:val="000000"/>
        </w:rPr>
        <w:t>transmissibility</w:t>
      </w:r>
      <w:r w:rsidR="00BC59AB">
        <w:rPr>
          <w:color w:val="000000"/>
        </w:rPr>
        <w:t xml:space="preserve"> </w:t>
      </w:r>
      <w:r w:rsidRPr="00BC2860">
        <w:rPr>
          <w:color w:val="000000"/>
        </w:rPr>
        <w:t>Y</w:t>
      </w:r>
      <w:r w:rsidR="001E31BE">
        <w:rPr>
          <w:color w:val="000000"/>
        </w:rPr>
        <w:t xml:space="preserve"> interacts with</w:t>
      </w:r>
      <w:r w:rsidRPr="00BC2860">
        <w:rPr>
          <w:color w:val="000000"/>
        </w:rPr>
        <w:t xml:space="preserve"> a susceptible agent with</w:t>
      </w:r>
      <w:r w:rsidR="001E31BE">
        <w:rPr>
          <w:color w:val="000000"/>
        </w:rPr>
        <w:t xml:space="preserve"> </w:t>
      </w:r>
      <w:r w:rsidR="00BC59AB">
        <w:rPr>
          <w:color w:val="000000"/>
        </w:rPr>
        <w:t xml:space="preserve">individual </w:t>
      </w:r>
      <w:r w:rsidRPr="00BC2860">
        <w:rPr>
          <w:color w:val="000000"/>
        </w:rPr>
        <w:t>susceptibility Z, the probability of a transmission event is proportional to X*Y*Z</w:t>
      </w:r>
      <w:r w:rsidR="00BC59AB">
        <w:rPr>
          <w:color w:val="000000"/>
        </w:rPr>
        <w:t xml:space="preserve">, where X is the transmissibility of the </w:t>
      </w:r>
      <w:r w:rsidR="00160207">
        <w:rPr>
          <w:color w:val="000000"/>
        </w:rPr>
        <w:t>Condition</w:t>
      </w:r>
      <w:r w:rsidR="00BC59AB">
        <w:rPr>
          <w:color w:val="000000"/>
        </w:rPr>
        <w:t>.</w:t>
      </w:r>
      <w:r w:rsidRPr="00BC2860">
        <w:rPr>
          <w:color w:val="000000"/>
        </w:rPr>
        <w:t xml:space="preserve">  The probability</w:t>
      </w:r>
      <w:r w:rsidR="00BC59AB">
        <w:rPr>
          <w:color w:val="000000"/>
        </w:rPr>
        <w:t xml:space="preserve"> </w:t>
      </w:r>
      <w:r w:rsidRPr="00BC2860">
        <w:rPr>
          <w:color w:val="000000"/>
        </w:rPr>
        <w:t>also depends on other factors like the contact likelihood in the place where they meet</w:t>
      </w:r>
      <w:r>
        <w:rPr>
          <w:color w:val="000000"/>
        </w:rPr>
        <w:t xml:space="preserve"> and other factors described below.</w:t>
      </w:r>
      <w:r w:rsidRPr="00BC2860">
        <w:rPr>
          <w:color w:val="000000"/>
        </w:rPr>
        <w:br/>
      </w:r>
    </w:p>
    <w:p w14:paraId="387C7B28" w14:textId="2820D334" w:rsidR="005B692D" w:rsidRDefault="005B692D" w:rsidP="005B692D">
      <w:pPr>
        <w:pStyle w:val="Heading2"/>
      </w:pPr>
      <w:bookmarkStart w:id="132" w:name="_Toc27037420"/>
      <w:r>
        <w:t xml:space="preserve">Transmission </w:t>
      </w:r>
      <w:r w:rsidR="00DA1755">
        <w:t>by the Import Agent</w:t>
      </w:r>
      <w:bookmarkEnd w:id="132"/>
    </w:p>
    <w:p w14:paraId="1F68CBDB" w14:textId="77777777" w:rsidR="0028669B" w:rsidRDefault="0028669B" w:rsidP="00170DFD">
      <w:pPr>
        <w:rPr>
          <w:rStyle w:val="BodyTextChar"/>
          <w:rFonts w:eastAsiaTheme="majorEastAsia"/>
        </w:rPr>
      </w:pPr>
    </w:p>
    <w:p w14:paraId="38B3CD6D" w14:textId="212450AD" w:rsidR="00170DFD" w:rsidRPr="00E6595F" w:rsidRDefault="00170DFD" w:rsidP="00170DFD">
      <w:pPr>
        <w:rPr>
          <w:color w:val="000000"/>
        </w:rPr>
      </w:pPr>
      <w:r>
        <w:t xml:space="preserve">The </w:t>
      </w:r>
      <w:r w:rsidR="00F13C18">
        <w:t>Import Agent</w:t>
      </w:r>
      <w:r>
        <w:t xml:space="preserve"> is a special meta-agent that can affect various aspects of the </w:t>
      </w:r>
      <w:r w:rsidR="008B6410">
        <w:t xml:space="preserve">population.  Among other powers, the </w:t>
      </w:r>
      <w:r w:rsidR="00F13C18">
        <w:t>Import Agent</w:t>
      </w:r>
      <w:r w:rsidR="008B6410">
        <w:t xml:space="preserve"> can alter the transmissibility of a </w:t>
      </w:r>
      <w:r w:rsidR="00160207">
        <w:t>Condition</w:t>
      </w:r>
      <w:r w:rsidR="008B6410">
        <w:t xml:space="preserve"> by a rule containing the following action:</w:t>
      </w:r>
    </w:p>
    <w:p w14:paraId="64DC99D3" w14:textId="77777777" w:rsidR="00170DFD" w:rsidRDefault="00170DFD" w:rsidP="00170DFD"/>
    <w:p w14:paraId="7E061B93" w14:textId="5E71FE03" w:rsidR="00170DFD" w:rsidRDefault="00170DFD" w:rsidP="00364C73">
      <w:pPr>
        <w:pStyle w:val="ListParagraph"/>
        <w:numPr>
          <w:ilvl w:val="0"/>
          <w:numId w:val="66"/>
        </w:numPr>
      </w:pPr>
      <w:r w:rsidRPr="00B36A19">
        <w:rPr>
          <w:b/>
        </w:rPr>
        <w:t>set_trans(</w:t>
      </w:r>
      <w:r w:rsidR="00160207">
        <w:rPr>
          <w:b/>
        </w:rPr>
        <w:t>Condition</w:t>
      </w:r>
      <w:r w:rsidRPr="00B36A19">
        <w:rPr>
          <w:b/>
        </w:rPr>
        <w:t>,</w:t>
      </w:r>
      <w:r w:rsidRPr="00B36A19">
        <w:rPr>
          <w:b/>
          <w:i/>
        </w:rPr>
        <w:t>Expression</w:t>
      </w:r>
      <w:r w:rsidRPr="00B36A19">
        <w:rPr>
          <w:b/>
        </w:rPr>
        <w:t xml:space="preserve">) -- </w:t>
      </w:r>
      <w:r w:rsidRPr="00B36A19">
        <w:rPr>
          <w:bCs/>
        </w:rPr>
        <w:t xml:space="preserve">If the agent is a meta-agent, the transmissibility of the named </w:t>
      </w:r>
      <w:r w:rsidR="00160207">
        <w:rPr>
          <w:bCs/>
        </w:rPr>
        <w:t>Condition</w:t>
      </w:r>
      <w:r w:rsidRPr="00B36A19">
        <w:rPr>
          <w:bCs/>
        </w:rPr>
        <w:t xml:space="preserve"> is changed to the value of the expression.</w:t>
      </w:r>
    </w:p>
    <w:p w14:paraId="6C1E01B7" w14:textId="77777777" w:rsidR="00170DFD" w:rsidRDefault="00170DFD" w:rsidP="00BC2860">
      <w:pPr>
        <w:rPr>
          <w:color w:val="000000"/>
        </w:rPr>
      </w:pPr>
    </w:p>
    <w:p w14:paraId="238AF04F" w14:textId="3E3904B9" w:rsidR="001626F4" w:rsidRDefault="008B6410" w:rsidP="00BC2860">
      <w:pPr>
        <w:rPr>
          <w:color w:val="000000"/>
        </w:rPr>
      </w:pPr>
      <w:r>
        <w:rPr>
          <w:color w:val="000000"/>
        </w:rPr>
        <w:t>Furthermore, t</w:t>
      </w:r>
      <w:r w:rsidR="00BC2860" w:rsidRPr="00FB3CAA">
        <w:rPr>
          <w:color w:val="000000"/>
        </w:rPr>
        <w:t xml:space="preserve">he Import_Agent </w:t>
      </w:r>
      <w:r w:rsidR="00FB3CAA" w:rsidRPr="00FB3CAA">
        <w:rPr>
          <w:color w:val="000000"/>
        </w:rPr>
        <w:t xml:space="preserve">can cause the transmission of a </w:t>
      </w:r>
      <w:r w:rsidR="00160207">
        <w:rPr>
          <w:color w:val="000000"/>
        </w:rPr>
        <w:t>Condition</w:t>
      </w:r>
      <w:r w:rsidR="00FB3CAA" w:rsidRPr="00FB3CAA">
        <w:rPr>
          <w:color w:val="000000"/>
        </w:rPr>
        <w:t xml:space="preserve"> to a susceptible individual.</w:t>
      </w:r>
      <w:r w:rsidR="00BC2860" w:rsidRPr="00FB3CAA">
        <w:rPr>
          <w:color w:val="000000"/>
        </w:rPr>
        <w:t xml:space="preserve">  </w:t>
      </w:r>
      <w:r w:rsidR="00FB3CAA">
        <w:rPr>
          <w:color w:val="000000"/>
        </w:rPr>
        <w:t xml:space="preserve">This is called </w:t>
      </w:r>
      <w:r w:rsidR="00FB3CAA">
        <w:rPr>
          <w:b/>
          <w:i/>
          <w:color w:val="000000"/>
        </w:rPr>
        <w:t xml:space="preserve">importing an </w:t>
      </w:r>
      <w:r w:rsidR="00FB3CAA" w:rsidRPr="00FB3CAA">
        <w:rPr>
          <w:color w:val="000000"/>
        </w:rPr>
        <w:t>exposure</w:t>
      </w:r>
      <w:r w:rsidR="00FB3CAA">
        <w:rPr>
          <w:color w:val="000000"/>
        </w:rPr>
        <w:t xml:space="preserve">. </w:t>
      </w:r>
      <w:r w:rsidR="00FB3CAA" w:rsidRPr="00FB3CAA">
        <w:rPr>
          <w:color w:val="000000"/>
        </w:rPr>
        <w:t>When</w:t>
      </w:r>
      <w:r w:rsidR="00FB3CAA">
        <w:rPr>
          <w:color w:val="000000"/>
        </w:rPr>
        <w:t xml:space="preserve"> importing an exposure, only the susceptibility of the exposed agent </w:t>
      </w:r>
      <w:r w:rsidR="001626F4">
        <w:rPr>
          <w:color w:val="000000"/>
        </w:rPr>
        <w:t xml:space="preserve">is taken into account. </w:t>
      </w:r>
    </w:p>
    <w:p w14:paraId="2812A4B9" w14:textId="77777777" w:rsidR="001626F4" w:rsidRDefault="001626F4" w:rsidP="00BC2860">
      <w:pPr>
        <w:rPr>
          <w:color w:val="000000"/>
        </w:rPr>
      </w:pPr>
    </w:p>
    <w:p w14:paraId="0A3BC10D" w14:textId="72D6A19F" w:rsidR="00170DFD" w:rsidRDefault="001626F4" w:rsidP="00BC2860">
      <w:pPr>
        <w:rPr>
          <w:color w:val="000000"/>
        </w:rPr>
      </w:pPr>
      <w:r>
        <w:rPr>
          <w:color w:val="000000"/>
        </w:rPr>
        <w:t>There are several ways to control the timing and the number of imported exposures</w:t>
      </w:r>
      <w:r w:rsidR="00170DFD">
        <w:rPr>
          <w:color w:val="000000"/>
        </w:rPr>
        <w:t xml:space="preserve"> </w:t>
      </w:r>
      <w:r w:rsidR="008B6410">
        <w:rPr>
          <w:color w:val="000000"/>
        </w:rPr>
        <w:t xml:space="preserve">via rules executed by the </w:t>
      </w:r>
      <w:r w:rsidR="00F13C18">
        <w:rPr>
          <w:color w:val="000000"/>
        </w:rPr>
        <w:t>Import Agent</w:t>
      </w:r>
      <w:r w:rsidR="008B6410">
        <w:rPr>
          <w:color w:val="000000"/>
        </w:rPr>
        <w:t xml:space="preserve">. If any other agent attempts to execute these rules, it will have no effect.  The actions that an </w:t>
      </w:r>
      <w:r w:rsidR="00F13C18">
        <w:rPr>
          <w:color w:val="000000"/>
        </w:rPr>
        <w:t>Import Agent</w:t>
      </w:r>
      <w:r w:rsidR="008B6410">
        <w:rPr>
          <w:color w:val="000000"/>
        </w:rPr>
        <w:t xml:space="preserve"> can perform include:</w:t>
      </w:r>
    </w:p>
    <w:p w14:paraId="187450CB" w14:textId="77777777" w:rsidR="00170DFD" w:rsidRDefault="00170DFD" w:rsidP="00170DFD">
      <w:pPr>
        <w:rPr>
          <w:rFonts w:eastAsiaTheme="minorHAnsi"/>
        </w:rPr>
      </w:pPr>
    </w:p>
    <w:p w14:paraId="414C43D4" w14:textId="2D5CE472" w:rsidR="00170DFD" w:rsidRPr="00A06091" w:rsidRDefault="00170DFD" w:rsidP="00364C73">
      <w:pPr>
        <w:pStyle w:val="ListParagraph"/>
        <w:numPr>
          <w:ilvl w:val="0"/>
          <w:numId w:val="60"/>
        </w:numPr>
        <w:rPr>
          <w:rFonts w:eastAsiaTheme="minorHAnsi"/>
          <w:b/>
        </w:rPr>
      </w:pPr>
      <w:r>
        <w:rPr>
          <w:rFonts w:eastAsiaTheme="minorHAnsi"/>
          <w:b/>
        </w:rPr>
        <w:t>import_count</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number of susceptible agents for exposure.  For example, suppose we have a rule that says:</w:t>
      </w:r>
    </w:p>
    <w:p w14:paraId="25D2EBD1" w14:textId="77777777" w:rsidR="00170DFD" w:rsidRPr="00A06091" w:rsidRDefault="00170DFD" w:rsidP="00170DFD">
      <w:pPr>
        <w:rPr>
          <w:rFonts w:eastAsiaTheme="minorHAnsi"/>
          <w:b/>
        </w:rPr>
      </w:pPr>
    </w:p>
    <w:p w14:paraId="27AD7590"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count</w:t>
      </w:r>
      <w:r w:rsidRPr="00A06091">
        <w:rPr>
          <w:rFonts w:eastAsiaTheme="minorHAnsi"/>
          <w:b/>
        </w:rPr>
        <w:t>(100)</w:t>
      </w:r>
    </w:p>
    <w:p w14:paraId="4483D779" w14:textId="77777777" w:rsidR="00170DFD" w:rsidRDefault="00170DFD" w:rsidP="00170DFD">
      <w:pPr>
        <w:rPr>
          <w:rFonts w:eastAsiaTheme="minorHAnsi"/>
        </w:rPr>
      </w:pPr>
    </w:p>
    <w:p w14:paraId="10EE25B6" w14:textId="716BE8E0" w:rsidR="00170DFD" w:rsidRDefault="00170DFD" w:rsidP="00170DFD">
      <w:pPr>
        <w:rPr>
          <w:rFonts w:eastAsiaTheme="minorHAnsi"/>
        </w:rPr>
      </w:pPr>
      <w:r>
        <w:rPr>
          <w:rFonts w:eastAsiaTheme="minorHAnsi"/>
        </w:rPr>
        <w:t xml:space="preserve">Then, when the </w:t>
      </w:r>
      <w:r w:rsidR="00F13C18">
        <w:rPr>
          <w:rFonts w:eastAsiaTheme="minorHAnsi"/>
        </w:rPr>
        <w:t>Import Agent</w:t>
      </w:r>
      <w:r>
        <w:rPr>
          <w:rFonts w:eastAsiaTheme="minorHAnsi"/>
        </w:rPr>
        <w:t xml:space="preserve"> enters the Import state, it will expose up to 100 agents to </w:t>
      </w:r>
      <w:r w:rsidR="00160207">
        <w:rPr>
          <w:rFonts w:eastAsiaTheme="minorHAnsi"/>
        </w:rPr>
        <w:t>Condition</w:t>
      </w:r>
      <w:r>
        <w:rPr>
          <w:rFonts w:eastAsiaTheme="minorHAnsi"/>
        </w:rPr>
        <w:t xml:space="preserve"> COND.  If there are fewer than 100 susceptible agents, then the number exposed will be the number of susceptible agents.  If there are at least 100 susceptible agents, then 100 agents will be exposed </w:t>
      </w:r>
      <w:r w:rsidR="008B6410">
        <w:rPr>
          <w:rFonts w:eastAsiaTheme="minorHAnsi"/>
        </w:rPr>
        <w:t>b</w:t>
      </w:r>
      <w:r>
        <w:rPr>
          <w:rFonts w:eastAsiaTheme="minorHAnsi"/>
        </w:rPr>
        <w:t xml:space="preserve">y repeatedly selecting </w:t>
      </w:r>
      <w:r>
        <w:rPr>
          <w:rFonts w:eastAsiaTheme="minorHAnsi"/>
        </w:rPr>
        <w:lastRenderedPageBreak/>
        <w:t xml:space="preserve">agents and attempting to expose them until 100 agents are successfully exposed. The probability of a successful exposure is proportional to the agent's susceptibility to the </w:t>
      </w:r>
      <w:r w:rsidR="00160207">
        <w:rPr>
          <w:rFonts w:eastAsiaTheme="minorHAnsi"/>
        </w:rPr>
        <w:t>Condition</w:t>
      </w:r>
      <w:r>
        <w:rPr>
          <w:rFonts w:eastAsiaTheme="minorHAnsi"/>
        </w:rPr>
        <w:t xml:space="preserve">.  That is, if an agent's susceptibility to the </w:t>
      </w:r>
      <w:r w:rsidR="00160207">
        <w:rPr>
          <w:rFonts w:eastAsiaTheme="minorHAnsi"/>
        </w:rPr>
        <w:t>Condition</w:t>
      </w:r>
      <w:r>
        <w:rPr>
          <w:rFonts w:eastAsiaTheme="minorHAnsi"/>
        </w:rPr>
        <w:t xml:space="preserve"> is 0.2, then if that agent is selected from exposure, the probability of success is 0.2. Therefore, agents with lower susceptibility have a smaller chance of exposure than agents with a higher level of susceptibility.</w:t>
      </w:r>
    </w:p>
    <w:p w14:paraId="1B29680C" w14:textId="77777777" w:rsidR="00170DFD" w:rsidRDefault="00170DFD" w:rsidP="00170DFD">
      <w:pPr>
        <w:rPr>
          <w:rFonts w:eastAsiaTheme="minorHAnsi"/>
        </w:rPr>
      </w:pPr>
    </w:p>
    <w:p w14:paraId="1E895F4A" w14:textId="5B983C4B" w:rsidR="00170DFD" w:rsidRPr="00A06091" w:rsidRDefault="00170DFD" w:rsidP="00364C73">
      <w:pPr>
        <w:pStyle w:val="ListParagraph"/>
        <w:numPr>
          <w:ilvl w:val="0"/>
          <w:numId w:val="60"/>
        </w:numPr>
        <w:rPr>
          <w:rFonts w:eastAsiaTheme="minorHAnsi"/>
          <w:b/>
        </w:rPr>
      </w:pPr>
      <w:r>
        <w:rPr>
          <w:rFonts w:eastAsiaTheme="minorHAnsi"/>
          <w:b/>
        </w:rPr>
        <w:t>import_per_capita(</w:t>
      </w:r>
      <w:r w:rsidRPr="00A06091">
        <w:rPr>
          <w:rFonts w:eastAsiaTheme="minorHAnsi"/>
          <w:b/>
        </w:rPr>
        <w:t>Expression)</w:t>
      </w:r>
      <w:r>
        <w:rPr>
          <w:rFonts w:eastAsiaTheme="minorHAnsi"/>
          <w:b/>
        </w:rPr>
        <w:t xml:space="preserve"> -- </w:t>
      </w:r>
      <w:r>
        <w:rPr>
          <w:rFonts w:eastAsiaTheme="minorHAnsi"/>
        </w:rPr>
        <w:t xml:space="preserve">The expression is evaluated and the </w:t>
      </w:r>
      <w:r w:rsidR="00F13C18">
        <w:rPr>
          <w:rFonts w:eastAsiaTheme="minorHAnsi"/>
        </w:rPr>
        <w:t>Import Agent</w:t>
      </w:r>
      <w:r>
        <w:rPr>
          <w:rFonts w:eastAsiaTheme="minorHAnsi"/>
        </w:rPr>
        <w:t xml:space="preserve"> selects the specified fraction of susceptible agents for exposure.  For example, suppose we have a rule that says:</w:t>
      </w:r>
    </w:p>
    <w:p w14:paraId="171965F0" w14:textId="77777777" w:rsidR="00170DFD" w:rsidRPr="00A06091" w:rsidRDefault="00170DFD" w:rsidP="00170DFD">
      <w:pPr>
        <w:rPr>
          <w:rFonts w:eastAsiaTheme="minorHAnsi"/>
          <w:b/>
        </w:rPr>
      </w:pPr>
    </w:p>
    <w:p w14:paraId="446869AD"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per_capita(0.25</w:t>
      </w:r>
      <w:r w:rsidRPr="00A06091">
        <w:rPr>
          <w:rFonts w:eastAsiaTheme="minorHAnsi"/>
          <w:b/>
        </w:rPr>
        <w:t>)</w:t>
      </w:r>
    </w:p>
    <w:p w14:paraId="74AAE23E" w14:textId="77777777" w:rsidR="00170DFD" w:rsidRDefault="00170DFD" w:rsidP="00170DFD">
      <w:pPr>
        <w:rPr>
          <w:rFonts w:eastAsiaTheme="minorHAnsi"/>
        </w:rPr>
      </w:pPr>
    </w:p>
    <w:p w14:paraId="5AB660E7" w14:textId="3352E2FF" w:rsidR="00170DFD" w:rsidRDefault="00170DFD" w:rsidP="00170DFD">
      <w:pPr>
        <w:rPr>
          <w:rFonts w:eastAsiaTheme="minorHAnsi"/>
        </w:rPr>
      </w:pPr>
      <w:r>
        <w:rPr>
          <w:rFonts w:eastAsiaTheme="minorHAnsi"/>
        </w:rPr>
        <w:t>Th</w:t>
      </w:r>
      <w:r w:rsidR="008B6410">
        <w:rPr>
          <w:rFonts w:eastAsiaTheme="minorHAnsi"/>
        </w:rPr>
        <w:t xml:space="preserve">is rules says that </w:t>
      </w:r>
      <w:r>
        <w:rPr>
          <w:rFonts w:eastAsiaTheme="minorHAnsi"/>
        </w:rPr>
        <w:t xml:space="preserve">when the </w:t>
      </w:r>
      <w:r w:rsidR="00F13C18">
        <w:rPr>
          <w:rFonts w:eastAsiaTheme="minorHAnsi"/>
        </w:rPr>
        <w:t>Import Agent</w:t>
      </w:r>
      <w:r>
        <w:rPr>
          <w:rFonts w:eastAsiaTheme="minorHAnsi"/>
        </w:rPr>
        <w:t xml:space="preserve"> enters the Import state, it will attempt to expose 25% of the susceptible agents to </w:t>
      </w:r>
      <w:r w:rsidR="00160207">
        <w:rPr>
          <w:rFonts w:eastAsiaTheme="minorHAnsi"/>
        </w:rPr>
        <w:t>Condition</w:t>
      </w:r>
      <w:r>
        <w:rPr>
          <w:rFonts w:eastAsiaTheme="minorHAnsi"/>
        </w:rPr>
        <w:t xml:space="preserve"> COND. </w:t>
      </w:r>
      <w:r w:rsidR="00E729C2">
        <w:rPr>
          <w:color w:val="000000"/>
        </w:rPr>
        <w:t>Again, agents with a greater level of susceptibility will be more likely to be exposed that agents with lower susceptibility.</w:t>
      </w:r>
    </w:p>
    <w:p w14:paraId="21B06BD7" w14:textId="77777777" w:rsidR="00170DFD" w:rsidRDefault="00170DFD" w:rsidP="00170DFD">
      <w:pPr>
        <w:rPr>
          <w:rFonts w:eastAsiaTheme="minorHAnsi"/>
        </w:rPr>
      </w:pPr>
    </w:p>
    <w:p w14:paraId="0825DC7E" w14:textId="77777777" w:rsidR="00170DFD" w:rsidRPr="00CB0AFC" w:rsidRDefault="00170DFD" w:rsidP="00364C73">
      <w:pPr>
        <w:pStyle w:val="ListParagraph"/>
        <w:numPr>
          <w:ilvl w:val="0"/>
          <w:numId w:val="60"/>
        </w:numPr>
        <w:rPr>
          <w:rFonts w:eastAsiaTheme="minorHAnsi"/>
          <w:b/>
        </w:rPr>
      </w:pPr>
      <w:r>
        <w:rPr>
          <w:rFonts w:eastAsiaTheme="minorHAnsi"/>
          <w:b/>
        </w:rPr>
        <w:t>import_ages(lower, upper</w:t>
      </w:r>
      <w:r w:rsidRPr="00A06091">
        <w:rPr>
          <w:rFonts w:eastAsiaTheme="minorHAnsi"/>
          <w:b/>
        </w:rPr>
        <w:t>)</w:t>
      </w:r>
      <w:r>
        <w:rPr>
          <w:rFonts w:eastAsiaTheme="minorHAnsi"/>
          <w:b/>
        </w:rPr>
        <w:t xml:space="preserve"> -- </w:t>
      </w:r>
      <w:r>
        <w:rPr>
          <w:rFonts w:eastAsiaTheme="minorHAnsi"/>
        </w:rPr>
        <w:t>The exposed agents all have age at least lower and less than or equal to upper. Example</w:t>
      </w:r>
    </w:p>
    <w:p w14:paraId="2F8888E5" w14:textId="77777777" w:rsidR="00170DFD" w:rsidRPr="00A06091" w:rsidRDefault="00170DFD" w:rsidP="00170DFD">
      <w:pPr>
        <w:rPr>
          <w:rFonts w:eastAsiaTheme="minorHAnsi"/>
          <w:b/>
        </w:rPr>
      </w:pPr>
    </w:p>
    <w:p w14:paraId="23F878BC"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ages(10,20)</w:t>
      </w:r>
    </w:p>
    <w:p w14:paraId="0E3C78FA" w14:textId="77777777" w:rsidR="00170DFD" w:rsidRDefault="00170DFD" w:rsidP="00170DFD">
      <w:pPr>
        <w:rPr>
          <w:rFonts w:eastAsiaTheme="minorHAnsi"/>
        </w:rPr>
      </w:pPr>
    </w:p>
    <w:p w14:paraId="40F9B688" w14:textId="04EAAEC2" w:rsidR="00170DFD" w:rsidRDefault="00170DFD" w:rsidP="00170DFD">
      <w:pPr>
        <w:rPr>
          <w:rFonts w:eastAsiaTheme="minorHAnsi"/>
        </w:rPr>
      </w:pPr>
      <w:r>
        <w:rPr>
          <w:rFonts w:eastAsiaTheme="minorHAnsi"/>
        </w:rPr>
        <w:t xml:space="preserve">Then, when the </w:t>
      </w:r>
      <w:r w:rsidR="00F13C18">
        <w:rPr>
          <w:rFonts w:eastAsiaTheme="minorHAnsi"/>
        </w:rPr>
        <w:t>Import Agent</w:t>
      </w:r>
      <w:r>
        <w:rPr>
          <w:rFonts w:eastAsiaTheme="minorHAnsi"/>
        </w:rPr>
        <w:t xml:space="preserve"> enters the Import state, it will only expose susceptible agents whose age is in the range 10-20.</w:t>
      </w:r>
    </w:p>
    <w:p w14:paraId="46DC6396" w14:textId="77777777" w:rsidR="00170DFD" w:rsidRDefault="00170DFD" w:rsidP="00170DFD">
      <w:pPr>
        <w:rPr>
          <w:rFonts w:eastAsiaTheme="minorHAnsi"/>
        </w:rPr>
      </w:pPr>
    </w:p>
    <w:p w14:paraId="0FE545B7" w14:textId="77777777" w:rsidR="00170DFD" w:rsidRPr="00CB0AFC" w:rsidRDefault="00170DFD" w:rsidP="00364C73">
      <w:pPr>
        <w:pStyle w:val="ListParagraph"/>
        <w:numPr>
          <w:ilvl w:val="0"/>
          <w:numId w:val="60"/>
        </w:numPr>
        <w:rPr>
          <w:rFonts w:eastAsiaTheme="minorHAnsi"/>
          <w:b/>
        </w:rPr>
      </w:pPr>
      <w:r>
        <w:rPr>
          <w:rFonts w:eastAsiaTheme="minorHAnsi"/>
          <w:b/>
        </w:rPr>
        <w:t>import_list(ListExpression</w:t>
      </w:r>
      <w:r w:rsidRPr="00A06091">
        <w:rPr>
          <w:rFonts w:eastAsiaTheme="minorHAnsi"/>
          <w:b/>
        </w:rPr>
        <w:t>)</w:t>
      </w:r>
      <w:r>
        <w:rPr>
          <w:rFonts w:eastAsiaTheme="minorHAnsi"/>
          <w:b/>
        </w:rPr>
        <w:t xml:space="preserve"> -- </w:t>
      </w:r>
      <w:r>
        <w:rPr>
          <w:rFonts w:eastAsiaTheme="minorHAnsi"/>
        </w:rPr>
        <w:t>The agents with id's on the list will be exposed exposed. Example</w:t>
      </w:r>
    </w:p>
    <w:p w14:paraId="69B0373F" w14:textId="77777777" w:rsidR="00170DFD" w:rsidRPr="00A06091" w:rsidRDefault="00170DFD" w:rsidP="00170DFD">
      <w:pPr>
        <w:rPr>
          <w:rFonts w:eastAsiaTheme="minorHAnsi"/>
          <w:b/>
        </w:rPr>
      </w:pPr>
    </w:p>
    <w:p w14:paraId="28446DD0"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list(list(123,456,789)</w:t>
      </w:r>
    </w:p>
    <w:p w14:paraId="64359D0D" w14:textId="77777777" w:rsidR="00170DFD" w:rsidRDefault="00170DFD" w:rsidP="00170DFD">
      <w:pPr>
        <w:rPr>
          <w:rFonts w:eastAsiaTheme="minorHAnsi"/>
        </w:rPr>
      </w:pPr>
    </w:p>
    <w:p w14:paraId="77D6E96A" w14:textId="77777777" w:rsidR="00170DFD" w:rsidRDefault="00170DFD" w:rsidP="00170DFD">
      <w:pPr>
        <w:rPr>
          <w:rFonts w:eastAsiaTheme="minorHAnsi"/>
        </w:rPr>
      </w:pPr>
      <w:r>
        <w:rPr>
          <w:rFonts w:eastAsiaTheme="minorHAnsi"/>
        </w:rPr>
        <w:t xml:space="preserve">This will expose agents 123, 456, and 789. This may be useful when you want to expose the exact same agents in multiple simulation runs.  </w:t>
      </w:r>
      <w:r>
        <w:rPr>
          <w:rFonts w:eastAsiaTheme="minorHAnsi"/>
          <w:b/>
        </w:rPr>
        <w:t>Note:</w:t>
      </w:r>
      <w:r>
        <w:rPr>
          <w:rFonts w:eastAsiaTheme="minorHAnsi"/>
        </w:rPr>
        <w:t xml:space="preserve"> if there is an import_list rule for a given state, it overrides any other import rules for that state.</w:t>
      </w:r>
    </w:p>
    <w:p w14:paraId="0AC584B7" w14:textId="77777777" w:rsidR="00170DFD" w:rsidRDefault="00170DFD" w:rsidP="00170DFD">
      <w:pPr>
        <w:rPr>
          <w:rFonts w:eastAsiaTheme="minorHAnsi"/>
        </w:rPr>
      </w:pPr>
    </w:p>
    <w:p w14:paraId="56812809" w14:textId="2BFA280C" w:rsidR="00170DFD" w:rsidRPr="00CB0AFC" w:rsidRDefault="00170DFD" w:rsidP="00364C73">
      <w:pPr>
        <w:pStyle w:val="ListParagraph"/>
        <w:numPr>
          <w:ilvl w:val="0"/>
          <w:numId w:val="60"/>
        </w:numPr>
        <w:rPr>
          <w:rFonts w:eastAsiaTheme="minorHAnsi"/>
          <w:b/>
        </w:rPr>
      </w:pPr>
      <w:r>
        <w:rPr>
          <w:rFonts w:eastAsiaTheme="minorHAnsi"/>
          <w:b/>
        </w:rPr>
        <w:t>import_location(</w:t>
      </w:r>
      <w:r w:rsidRPr="00A06091">
        <w:rPr>
          <w:rFonts w:eastAsiaTheme="minorHAnsi"/>
          <w:b/>
        </w:rPr>
        <w:t>Expression</w:t>
      </w:r>
      <w:r>
        <w:rPr>
          <w:rFonts w:eastAsiaTheme="minorHAnsi"/>
          <w:b/>
        </w:rPr>
        <w:t>1, Expression2, Expression3</w:t>
      </w:r>
      <w:r w:rsidRPr="00A06091">
        <w:rPr>
          <w:rFonts w:eastAsiaTheme="minorHAnsi"/>
          <w:b/>
        </w:rPr>
        <w:t>)</w:t>
      </w:r>
      <w:r>
        <w:rPr>
          <w:rFonts w:eastAsiaTheme="minorHAnsi"/>
          <w:b/>
        </w:rPr>
        <w:t xml:space="preserve"> -- </w:t>
      </w:r>
      <w:r>
        <w:rPr>
          <w:rFonts w:eastAsiaTheme="minorHAnsi"/>
        </w:rPr>
        <w:t xml:space="preserve">The exposed agents all have households near a specific latitude and longitude. </w:t>
      </w:r>
      <w:r w:rsidRPr="00CB0AFC">
        <w:rPr>
          <w:rFonts w:eastAsiaTheme="minorHAnsi"/>
        </w:rPr>
        <w:t xml:space="preserve">The </w:t>
      </w:r>
      <w:r>
        <w:rPr>
          <w:rFonts w:eastAsiaTheme="minorHAnsi"/>
        </w:rPr>
        <w:t xml:space="preserve">latitude is the value of the first </w:t>
      </w:r>
      <w:r w:rsidRPr="00CB0AFC">
        <w:rPr>
          <w:rFonts w:eastAsiaTheme="minorHAnsi"/>
        </w:rPr>
        <w:t>expression</w:t>
      </w:r>
      <w:r>
        <w:rPr>
          <w:rFonts w:eastAsiaTheme="minorHAnsi"/>
        </w:rPr>
        <w:t>, the longitude is the value of the second expression, and the radius is the value of the third expression.</w:t>
      </w:r>
      <w:r>
        <w:rPr>
          <w:rFonts w:eastAsiaTheme="minorHAnsi"/>
          <w:b/>
        </w:rPr>
        <w:t xml:space="preserve"> </w:t>
      </w:r>
      <w:r w:rsidRPr="00CB0AFC">
        <w:rPr>
          <w:rFonts w:eastAsiaTheme="minorHAnsi"/>
        </w:rPr>
        <w:t>For example, suppose we have a rule that says:</w:t>
      </w:r>
    </w:p>
    <w:p w14:paraId="33E9CD04" w14:textId="77777777" w:rsidR="00170DFD" w:rsidRPr="00A06091" w:rsidRDefault="00170DFD" w:rsidP="00170DFD">
      <w:pPr>
        <w:rPr>
          <w:rFonts w:eastAsiaTheme="minorHAnsi"/>
          <w:b/>
        </w:rPr>
      </w:pPr>
    </w:p>
    <w:p w14:paraId="2B6AF3F0"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location(40.0, -80.0, 10.0)</w:t>
      </w:r>
    </w:p>
    <w:p w14:paraId="411CFDBA" w14:textId="77777777" w:rsidR="00170DFD" w:rsidRDefault="00170DFD" w:rsidP="00170DFD">
      <w:pPr>
        <w:rPr>
          <w:rFonts w:eastAsiaTheme="minorHAnsi"/>
        </w:rPr>
      </w:pPr>
    </w:p>
    <w:p w14:paraId="103EA39D" w14:textId="1C129FCD" w:rsidR="00170DFD" w:rsidRDefault="00170DFD" w:rsidP="00170DFD">
      <w:pPr>
        <w:rPr>
          <w:rFonts w:eastAsiaTheme="minorHAnsi"/>
        </w:rPr>
      </w:pPr>
      <w:r>
        <w:rPr>
          <w:rFonts w:eastAsiaTheme="minorHAnsi"/>
        </w:rPr>
        <w:t xml:space="preserve">Then, when the </w:t>
      </w:r>
      <w:r w:rsidR="00F13C18">
        <w:rPr>
          <w:rFonts w:eastAsiaTheme="minorHAnsi"/>
        </w:rPr>
        <w:t>Import Agent</w:t>
      </w:r>
      <w:r>
        <w:rPr>
          <w:rFonts w:eastAsiaTheme="minorHAnsi"/>
        </w:rPr>
        <w:t xml:space="preserve"> enters the Import state, it will only expose susceptible agents that live within 10 km of latitude 40 and longitude -80.</w:t>
      </w:r>
    </w:p>
    <w:p w14:paraId="4E1765BF" w14:textId="77777777" w:rsidR="00170DFD" w:rsidRDefault="00170DFD" w:rsidP="00170DFD">
      <w:pPr>
        <w:rPr>
          <w:rFonts w:eastAsiaTheme="minorHAnsi"/>
        </w:rPr>
      </w:pPr>
    </w:p>
    <w:p w14:paraId="72A73490" w14:textId="27D276BC" w:rsidR="00170DFD" w:rsidRPr="00CB0AFC" w:rsidRDefault="00170DFD" w:rsidP="00364C73">
      <w:pPr>
        <w:pStyle w:val="ListParagraph"/>
        <w:numPr>
          <w:ilvl w:val="0"/>
          <w:numId w:val="60"/>
        </w:numPr>
        <w:rPr>
          <w:rFonts w:eastAsiaTheme="minorHAnsi"/>
          <w:b/>
        </w:rPr>
      </w:pPr>
      <w:r>
        <w:rPr>
          <w:rFonts w:eastAsiaTheme="minorHAnsi"/>
          <w:b/>
        </w:rPr>
        <w:t>import_census_tract(N</w:t>
      </w:r>
      <w:r w:rsidRPr="00A06091">
        <w:rPr>
          <w:rFonts w:eastAsiaTheme="minorHAnsi"/>
          <w:b/>
        </w:rPr>
        <w:t>)</w:t>
      </w:r>
      <w:r>
        <w:rPr>
          <w:rFonts w:eastAsiaTheme="minorHAnsi"/>
          <w:b/>
        </w:rPr>
        <w:t xml:space="preserve"> -- </w:t>
      </w:r>
      <w:r>
        <w:rPr>
          <w:rFonts w:eastAsiaTheme="minorHAnsi"/>
        </w:rPr>
        <w:t xml:space="preserve">The exposed agents all have households within the region defined by </w:t>
      </w:r>
      <w:r w:rsidR="00E729C2">
        <w:rPr>
          <w:rFonts w:eastAsiaTheme="minorHAnsi"/>
        </w:rPr>
        <w:t>census tract</w:t>
      </w:r>
      <w:r>
        <w:rPr>
          <w:rFonts w:eastAsiaTheme="minorHAnsi"/>
        </w:rPr>
        <w:t xml:space="preserve"> N, where N is an 11-digit FIPS code for a census tract.</w:t>
      </w:r>
      <w:r>
        <w:rPr>
          <w:rFonts w:eastAsiaTheme="minorHAnsi"/>
          <w:b/>
        </w:rPr>
        <w:t xml:space="preserve"> </w:t>
      </w:r>
      <w:r w:rsidRPr="00CB0AFC">
        <w:rPr>
          <w:rFonts w:eastAsiaTheme="minorHAnsi"/>
        </w:rPr>
        <w:t>For example, suppose we have a rule that says:</w:t>
      </w:r>
    </w:p>
    <w:p w14:paraId="139872E6" w14:textId="77777777" w:rsidR="00170DFD" w:rsidRPr="00A06091" w:rsidRDefault="00170DFD" w:rsidP="00170DFD">
      <w:pPr>
        <w:rPr>
          <w:rFonts w:eastAsiaTheme="minorHAnsi"/>
          <w:b/>
        </w:rPr>
      </w:pPr>
    </w:p>
    <w:p w14:paraId="5A7C9B53" w14:textId="77777777" w:rsidR="00170DFD" w:rsidRDefault="00170DFD" w:rsidP="00170DFD">
      <w:pPr>
        <w:jc w:val="center"/>
        <w:rPr>
          <w:rFonts w:eastAsiaTheme="minorHAnsi"/>
          <w:b/>
        </w:rPr>
      </w:pPr>
      <w:r w:rsidRPr="00A06091">
        <w:rPr>
          <w:rFonts w:eastAsiaTheme="minorHAnsi"/>
          <w:b/>
        </w:rPr>
        <w:t xml:space="preserve">if state(COND,Import) then </w:t>
      </w:r>
      <w:r>
        <w:rPr>
          <w:rFonts w:eastAsiaTheme="minorHAnsi"/>
          <w:b/>
        </w:rPr>
        <w:t>import_census_tract(42003000112)</w:t>
      </w:r>
    </w:p>
    <w:p w14:paraId="795F9AB6" w14:textId="77777777" w:rsidR="00170DFD" w:rsidRDefault="00170DFD" w:rsidP="00170DFD">
      <w:pPr>
        <w:rPr>
          <w:rFonts w:eastAsiaTheme="minorHAnsi"/>
        </w:rPr>
      </w:pPr>
    </w:p>
    <w:p w14:paraId="63BF36F8" w14:textId="56F7B0A8" w:rsidR="00170DFD" w:rsidRDefault="00170DFD" w:rsidP="00170DFD">
      <w:pPr>
        <w:rPr>
          <w:rFonts w:eastAsiaTheme="minorHAnsi"/>
        </w:rPr>
      </w:pPr>
      <w:r>
        <w:rPr>
          <w:rFonts w:eastAsiaTheme="minorHAnsi"/>
        </w:rPr>
        <w:lastRenderedPageBreak/>
        <w:t xml:space="preserve">Then, when the </w:t>
      </w:r>
      <w:r w:rsidR="00F13C18">
        <w:rPr>
          <w:rFonts w:eastAsiaTheme="minorHAnsi"/>
        </w:rPr>
        <w:t>Import Agent</w:t>
      </w:r>
      <w:r>
        <w:rPr>
          <w:rFonts w:eastAsiaTheme="minorHAnsi"/>
        </w:rPr>
        <w:t xml:space="preserve"> enters the Import state, it will only expose susceptible agents that live within census tracts 42003000112.</w:t>
      </w:r>
    </w:p>
    <w:p w14:paraId="39ACB5DD" w14:textId="77777777" w:rsidR="00170DFD" w:rsidRDefault="00170DFD" w:rsidP="00170DFD">
      <w:pPr>
        <w:rPr>
          <w:rFonts w:eastAsiaTheme="minorHAnsi"/>
        </w:rPr>
      </w:pPr>
    </w:p>
    <w:p w14:paraId="31C9BD19" w14:textId="77777777" w:rsidR="00170DFD" w:rsidRPr="002A5CB0" w:rsidRDefault="00170DFD" w:rsidP="00364C73">
      <w:pPr>
        <w:pStyle w:val="ListParagraph"/>
        <w:numPr>
          <w:ilvl w:val="0"/>
          <w:numId w:val="60"/>
        </w:numPr>
        <w:rPr>
          <w:rFonts w:eastAsiaTheme="minorHAnsi"/>
        </w:rPr>
      </w:pPr>
      <w:r>
        <w:rPr>
          <w:rFonts w:eastAsiaTheme="minorHAnsi"/>
          <w:b/>
        </w:rPr>
        <w:t>count_all_import_attempts(</w:t>
      </w:r>
      <w:r w:rsidRPr="00A06091">
        <w:rPr>
          <w:rFonts w:eastAsiaTheme="minorHAnsi"/>
          <w:b/>
        </w:rPr>
        <w:t>)</w:t>
      </w:r>
      <w:r>
        <w:rPr>
          <w:rFonts w:eastAsiaTheme="minorHAnsi"/>
          <w:b/>
        </w:rPr>
        <w:t xml:space="preserve"> -- </w:t>
      </w:r>
      <w:r>
        <w:rPr>
          <w:rFonts w:eastAsiaTheme="minorHAnsi"/>
        </w:rPr>
        <w:t xml:space="preserve">This action changes the number of individuals are who selected for exposure if the </w:t>
      </w:r>
      <w:r>
        <w:rPr>
          <w:rFonts w:eastAsiaTheme="minorHAnsi"/>
          <w:b/>
        </w:rPr>
        <w:t xml:space="preserve">import_count() </w:t>
      </w:r>
      <w:r w:rsidRPr="002A5CB0">
        <w:rPr>
          <w:rFonts w:eastAsiaTheme="minorHAnsi"/>
        </w:rPr>
        <w:t>action is in effect, explained below.</w:t>
      </w:r>
    </w:p>
    <w:p w14:paraId="23682B72" w14:textId="77777777" w:rsidR="00170DFD" w:rsidRDefault="00170DFD" w:rsidP="00170DFD">
      <w:pPr>
        <w:rPr>
          <w:rFonts w:eastAsiaTheme="minorHAnsi"/>
        </w:rPr>
      </w:pPr>
    </w:p>
    <w:p w14:paraId="6E577334" w14:textId="11CD2061" w:rsidR="00170DFD" w:rsidRDefault="00170DFD" w:rsidP="00170DFD">
      <w:pPr>
        <w:rPr>
          <w:rFonts w:eastAsiaTheme="minorHAnsi"/>
        </w:rPr>
      </w:pPr>
      <w:r>
        <w:rPr>
          <w:rFonts w:eastAsiaTheme="minorHAnsi"/>
        </w:rPr>
        <w:t xml:space="preserve">Then, when the </w:t>
      </w:r>
      <w:r w:rsidR="00F13C18">
        <w:rPr>
          <w:rFonts w:eastAsiaTheme="minorHAnsi"/>
        </w:rPr>
        <w:t>Import Agent</w:t>
      </w:r>
      <w:r>
        <w:rPr>
          <w:rFonts w:eastAsiaTheme="minorHAnsi"/>
        </w:rPr>
        <w:t xml:space="preserve"> enters the Import state, it will only expose susceptible agents that live within census tracts 42003000112.</w:t>
      </w:r>
    </w:p>
    <w:p w14:paraId="2BEB73F9" w14:textId="77777777" w:rsidR="00170DFD" w:rsidRDefault="00170DFD" w:rsidP="00170DFD">
      <w:pPr>
        <w:rPr>
          <w:rFonts w:eastAsiaTheme="minorHAnsi"/>
        </w:rPr>
      </w:pPr>
    </w:p>
    <w:p w14:paraId="02CCE875" w14:textId="48053CC6" w:rsidR="00170DFD" w:rsidRDefault="00170DFD" w:rsidP="00170DFD">
      <w:pPr>
        <w:rPr>
          <w:rFonts w:eastAsiaTheme="minorHAnsi"/>
        </w:rPr>
      </w:pPr>
      <w:r>
        <w:rPr>
          <w:rFonts w:eastAsiaTheme="minorHAnsi"/>
        </w:rPr>
        <w:t xml:space="preserve">What if the </w:t>
      </w:r>
      <w:r w:rsidR="00F13C18">
        <w:rPr>
          <w:rFonts w:eastAsiaTheme="minorHAnsi"/>
        </w:rPr>
        <w:t>Import Agent</w:t>
      </w:r>
      <w:r>
        <w:rPr>
          <w:rFonts w:eastAsiaTheme="minorHAnsi"/>
        </w:rPr>
        <w:t xml:space="preserve"> enters a state with more than one import action rules?  In this case the following applies:</w:t>
      </w:r>
    </w:p>
    <w:p w14:paraId="09FE918C" w14:textId="77777777" w:rsidR="00170DFD" w:rsidRPr="00C13138" w:rsidRDefault="00170DFD" w:rsidP="00364C73">
      <w:pPr>
        <w:pStyle w:val="ListParagraph"/>
        <w:numPr>
          <w:ilvl w:val="0"/>
          <w:numId w:val="60"/>
        </w:numPr>
        <w:rPr>
          <w:rFonts w:eastAsiaTheme="minorHAnsi"/>
        </w:rPr>
      </w:pPr>
      <w:r>
        <w:rPr>
          <w:rFonts w:eastAsiaTheme="minorHAnsi"/>
          <w:b/>
        </w:rPr>
        <w:t>import_list all other import actions.</w:t>
      </w:r>
    </w:p>
    <w:p w14:paraId="06224E74" w14:textId="77777777" w:rsidR="00170DFD" w:rsidRPr="002A5CB0" w:rsidRDefault="00170DFD" w:rsidP="00364C73">
      <w:pPr>
        <w:pStyle w:val="ListParagraph"/>
        <w:numPr>
          <w:ilvl w:val="0"/>
          <w:numId w:val="60"/>
        </w:numPr>
        <w:rPr>
          <w:rFonts w:eastAsiaTheme="minorHAnsi"/>
        </w:rPr>
      </w:pPr>
      <w:r w:rsidRPr="002A5CB0">
        <w:rPr>
          <w:rFonts w:eastAsiaTheme="minorHAnsi"/>
          <w:b/>
        </w:rPr>
        <w:t>import_per_capita</w:t>
      </w:r>
      <w:r>
        <w:rPr>
          <w:rFonts w:eastAsiaTheme="minorHAnsi"/>
        </w:rPr>
        <w:t xml:space="preserve"> take precedence over </w:t>
      </w:r>
      <w:r w:rsidRPr="002A5CB0">
        <w:rPr>
          <w:rFonts w:eastAsiaTheme="minorHAnsi"/>
          <w:b/>
        </w:rPr>
        <w:t>import_count</w:t>
      </w:r>
      <w:r>
        <w:rPr>
          <w:rFonts w:eastAsiaTheme="minorHAnsi"/>
          <w:b/>
        </w:rPr>
        <w:t>.</w:t>
      </w:r>
    </w:p>
    <w:p w14:paraId="6D287126" w14:textId="77777777" w:rsidR="00170DFD" w:rsidRPr="002A5CB0" w:rsidRDefault="00170DFD" w:rsidP="00364C73">
      <w:pPr>
        <w:pStyle w:val="ListParagraph"/>
        <w:numPr>
          <w:ilvl w:val="0"/>
          <w:numId w:val="60"/>
        </w:numPr>
        <w:rPr>
          <w:rFonts w:eastAsiaTheme="minorHAnsi"/>
        </w:rPr>
      </w:pPr>
      <w:r w:rsidRPr="002A5CB0">
        <w:rPr>
          <w:rFonts w:eastAsiaTheme="minorHAnsi"/>
          <w:b/>
        </w:rPr>
        <w:t>import_census_tract</w:t>
      </w:r>
      <w:r>
        <w:rPr>
          <w:rFonts w:eastAsiaTheme="minorHAnsi"/>
        </w:rPr>
        <w:t xml:space="preserve"> takes precedence over </w:t>
      </w:r>
      <w:r w:rsidRPr="002A5CB0">
        <w:rPr>
          <w:rFonts w:eastAsiaTheme="minorHAnsi"/>
          <w:b/>
        </w:rPr>
        <w:t>import_location</w:t>
      </w:r>
      <w:r>
        <w:rPr>
          <w:rFonts w:eastAsiaTheme="minorHAnsi"/>
          <w:b/>
        </w:rPr>
        <w:t>.</w:t>
      </w:r>
    </w:p>
    <w:p w14:paraId="4389B884" w14:textId="77777777" w:rsidR="00170DFD" w:rsidRPr="002A5CB0" w:rsidRDefault="00170DFD" w:rsidP="00364C73">
      <w:pPr>
        <w:pStyle w:val="ListParagraph"/>
        <w:numPr>
          <w:ilvl w:val="0"/>
          <w:numId w:val="60"/>
        </w:numPr>
        <w:rPr>
          <w:rFonts w:eastAsiaTheme="minorHAnsi"/>
        </w:rPr>
      </w:pPr>
      <w:r>
        <w:rPr>
          <w:rFonts w:eastAsiaTheme="minorHAnsi"/>
          <w:b/>
        </w:rPr>
        <w:t>import_ages</w:t>
      </w:r>
      <w:r>
        <w:rPr>
          <w:rFonts w:eastAsiaTheme="minorHAnsi"/>
        </w:rPr>
        <w:t xml:space="preserve"> always restricts the age of imported cases.</w:t>
      </w:r>
    </w:p>
    <w:p w14:paraId="4AEDA685" w14:textId="77777777" w:rsidR="00170DFD" w:rsidRDefault="00170DFD" w:rsidP="00BC2860">
      <w:pPr>
        <w:rPr>
          <w:color w:val="000000"/>
        </w:rPr>
      </w:pPr>
    </w:p>
    <w:p w14:paraId="172F0F2C" w14:textId="7F0E0BF7" w:rsidR="00E729C2" w:rsidRDefault="00E729C2" w:rsidP="00BC2860">
      <w:pPr>
        <w:rPr>
          <w:color w:val="000000"/>
        </w:rPr>
      </w:pPr>
      <w:r>
        <w:rPr>
          <w:color w:val="000000"/>
        </w:rPr>
        <w:t xml:space="preserve">Note that the action of the </w:t>
      </w:r>
      <w:r w:rsidR="00F13C18">
        <w:rPr>
          <w:color w:val="000000"/>
        </w:rPr>
        <w:t>Import Agent</w:t>
      </w:r>
      <w:r w:rsidRPr="00BC2860">
        <w:rPr>
          <w:color w:val="000000"/>
        </w:rPr>
        <w:t xml:space="preserve"> does not really model the interaction of an unknown transmissible</w:t>
      </w:r>
      <w:r>
        <w:rPr>
          <w:color w:val="000000"/>
        </w:rPr>
        <w:t xml:space="preserve"> </w:t>
      </w:r>
      <w:r w:rsidRPr="00BC2860">
        <w:rPr>
          <w:color w:val="000000"/>
        </w:rPr>
        <w:t xml:space="preserve">person with another susceptible person. Rather, the </w:t>
      </w:r>
      <w:r w:rsidR="00F13C18">
        <w:rPr>
          <w:color w:val="000000"/>
        </w:rPr>
        <w:t>Import Agent</w:t>
      </w:r>
      <w:r w:rsidRPr="00BC2860">
        <w:rPr>
          <w:color w:val="000000"/>
        </w:rPr>
        <w:t xml:space="preserve"> produces</w:t>
      </w:r>
      <w:r>
        <w:rPr>
          <w:color w:val="000000"/>
        </w:rPr>
        <w:t xml:space="preserve"> </w:t>
      </w:r>
      <w:r w:rsidRPr="00BC2860">
        <w:rPr>
          <w:color w:val="000000"/>
        </w:rPr>
        <w:t>a scenario in which some number of agents have been exposed,</w:t>
      </w:r>
      <w:r>
        <w:rPr>
          <w:color w:val="000000"/>
        </w:rPr>
        <w:t xml:space="preserve"> </w:t>
      </w:r>
      <w:r w:rsidRPr="00BC2860">
        <w:rPr>
          <w:color w:val="000000"/>
        </w:rPr>
        <w:t>regardless of how unlikely that scenario might be.</w:t>
      </w:r>
    </w:p>
    <w:p w14:paraId="3C70423E" w14:textId="77777777" w:rsidR="00193E2C" w:rsidRDefault="00193E2C" w:rsidP="0029239F"/>
    <w:p w14:paraId="4959174A" w14:textId="367034DE" w:rsidR="00AA3B23" w:rsidRDefault="00AA3B23" w:rsidP="00193E2C">
      <w:pPr>
        <w:pStyle w:val="Heading2"/>
      </w:pPr>
      <w:bookmarkStart w:id="133" w:name="_Toc27037421"/>
      <w:r>
        <w:t>Transmission in Places</w:t>
      </w:r>
      <w:bookmarkEnd w:id="133"/>
    </w:p>
    <w:p w14:paraId="430C4166" w14:textId="4835BE9F" w:rsidR="00AA3B23" w:rsidRDefault="00AA3B23" w:rsidP="00AA3B23"/>
    <w:p w14:paraId="2DD11C64" w14:textId="008EC92A" w:rsidR="001E31BE" w:rsidRDefault="00B03C43" w:rsidP="00330830">
      <w:r>
        <w:t>All transmission</w:t>
      </w:r>
      <w:r w:rsidR="00E65CB6">
        <w:t>s</w:t>
      </w:r>
      <w:r>
        <w:t xml:space="preserve"> from one ordinary agent to another ordinary agent requires that the two agents must share a Mixing Group, which includes Places and Networks.  </w:t>
      </w:r>
      <w:r w:rsidR="00291F2E">
        <w:t xml:space="preserve">Places in FRED are mixing groups where agents interact equally with all other agents who share the Place. Networks are mixing groups in which an agent interacts only with other agents that have explicit links to the first agent. </w:t>
      </w:r>
      <w:r>
        <w:t>Transmission works similarly in Places and Networks, but there are some differences.</w:t>
      </w:r>
    </w:p>
    <w:p w14:paraId="27FD0E5C" w14:textId="321C9AB1" w:rsidR="001E31BE" w:rsidRDefault="001E31BE" w:rsidP="00330830"/>
    <w:p w14:paraId="045BA2EF" w14:textId="77777777" w:rsidR="00C67CA6" w:rsidRDefault="00C67CA6" w:rsidP="00330830">
      <w:r w:rsidRPr="00605E64">
        <w:t xml:space="preserve">When </w:t>
      </w:r>
      <w:r>
        <w:t>transmissible and susceptible agents</w:t>
      </w:r>
      <w:r w:rsidRPr="00605E64">
        <w:t xml:space="preserve"> are present in the same place, </w:t>
      </w:r>
      <w:r>
        <w:t xml:space="preserve">a transmissible </w:t>
      </w:r>
      <w:r w:rsidRPr="00605E64">
        <w:t xml:space="preserve">agent may transmit a </w:t>
      </w:r>
      <w:r>
        <w:t>Condition</w:t>
      </w:r>
      <w:r w:rsidRPr="00605E64">
        <w:t xml:space="preserve"> to </w:t>
      </w:r>
      <w:r>
        <w:t>susceptible</w:t>
      </w:r>
      <w:r w:rsidRPr="00605E64">
        <w:t xml:space="preserve"> agent</w:t>
      </w:r>
      <w:r>
        <w:t>. Transmission is a stochastic event and depends on several factors including:</w:t>
      </w:r>
    </w:p>
    <w:p w14:paraId="2243A5F9" w14:textId="3A8C4F87" w:rsidR="00C67CA6" w:rsidRDefault="00C67CA6" w:rsidP="00330830"/>
    <w:p w14:paraId="33D3BC45" w14:textId="1F7603EC" w:rsidR="00C67CA6" w:rsidRDefault="00596F9E" w:rsidP="00364C73">
      <w:pPr>
        <w:pStyle w:val="ListParagraph"/>
        <w:numPr>
          <w:ilvl w:val="0"/>
          <w:numId w:val="76"/>
        </w:numPr>
      </w:pPr>
      <w:r>
        <w:t>t</w:t>
      </w:r>
      <w:r w:rsidR="00C67CA6">
        <w:t>he transmissibility of the Condition</w:t>
      </w:r>
    </w:p>
    <w:p w14:paraId="38DACA66" w14:textId="31AAF1DD" w:rsidR="00C67CA6" w:rsidRDefault="00596F9E" w:rsidP="00364C73">
      <w:pPr>
        <w:pStyle w:val="ListParagraph"/>
        <w:numPr>
          <w:ilvl w:val="0"/>
          <w:numId w:val="76"/>
        </w:numPr>
      </w:pPr>
      <w:r>
        <w:t>t</w:t>
      </w:r>
      <w:r w:rsidR="00C67CA6">
        <w:t>he hourly contact rate for the place</w:t>
      </w:r>
    </w:p>
    <w:p w14:paraId="0FB6C19A" w14:textId="77777777" w:rsidR="00596F9E" w:rsidRDefault="00596F9E" w:rsidP="00364C73">
      <w:pPr>
        <w:pStyle w:val="ListParagraph"/>
        <w:numPr>
          <w:ilvl w:val="0"/>
          <w:numId w:val="76"/>
        </w:numPr>
      </w:pPr>
      <w:r>
        <w:t>random selections of which agents interacts during a given meeting</w:t>
      </w:r>
    </w:p>
    <w:p w14:paraId="1DDAF57B" w14:textId="4F0F55ED" w:rsidR="00C67CA6" w:rsidRDefault="00596F9E" w:rsidP="00364C73">
      <w:pPr>
        <w:pStyle w:val="ListParagraph"/>
        <w:numPr>
          <w:ilvl w:val="0"/>
          <w:numId w:val="76"/>
        </w:numPr>
      </w:pPr>
      <w:r>
        <w:t>t</w:t>
      </w:r>
      <w:r w:rsidR="00C67CA6">
        <w:t>he transmissibility of the transmissible agent</w:t>
      </w:r>
    </w:p>
    <w:p w14:paraId="69084A0D" w14:textId="7B3B5942" w:rsidR="00C67CA6" w:rsidRDefault="00596F9E" w:rsidP="00364C73">
      <w:pPr>
        <w:pStyle w:val="ListParagraph"/>
        <w:numPr>
          <w:ilvl w:val="0"/>
          <w:numId w:val="76"/>
        </w:numPr>
      </w:pPr>
      <w:r>
        <w:t>t</w:t>
      </w:r>
      <w:r w:rsidR="00C67CA6">
        <w:t>he susceptibility of the susceptible agent</w:t>
      </w:r>
    </w:p>
    <w:p w14:paraId="429313BC" w14:textId="68841E91" w:rsidR="00C67CA6" w:rsidRDefault="00596F9E" w:rsidP="00364C73">
      <w:pPr>
        <w:pStyle w:val="ListParagraph"/>
        <w:numPr>
          <w:ilvl w:val="0"/>
          <w:numId w:val="76"/>
        </w:numPr>
      </w:pPr>
      <w:r>
        <w:t>t</w:t>
      </w:r>
      <w:r w:rsidR="00C67CA6">
        <w:t>he similarity of ages if age biases are specific for the given place.</w:t>
      </w:r>
    </w:p>
    <w:p w14:paraId="5BBB467F" w14:textId="77777777" w:rsidR="00C67CA6" w:rsidRDefault="00C67CA6" w:rsidP="00330830"/>
    <w:p w14:paraId="0E6745C8" w14:textId="19ADAE33" w:rsidR="001E31BE" w:rsidRDefault="001E31BE" w:rsidP="00330830">
      <w:r>
        <w:t xml:space="preserve">The number of </w:t>
      </w:r>
      <w:r w:rsidRPr="00C67CA6">
        <w:rPr>
          <w:i/>
          <w:iCs/>
        </w:rPr>
        <w:t>transmission contacts</w:t>
      </w:r>
      <w:r w:rsidR="0081020B">
        <w:rPr>
          <w:i/>
          <w:iCs/>
        </w:rPr>
        <w:t xml:space="preserve"> per agent</w:t>
      </w:r>
      <w:r>
        <w:t xml:space="preserve"> in a </w:t>
      </w:r>
      <w:r w:rsidR="0081020B">
        <w:t>P</w:t>
      </w:r>
      <w:r>
        <w:t>lace during its open hours on a given day is</w:t>
      </w:r>
      <w:r w:rsidR="00C67CA6">
        <w:t xml:space="preserve"> given by the formula:</w:t>
      </w:r>
    </w:p>
    <w:p w14:paraId="7BBEAE0B" w14:textId="5D27CCFD" w:rsidR="00C67CA6" w:rsidRDefault="00C67CA6" w:rsidP="00330830"/>
    <w:p w14:paraId="577DC18B" w14:textId="77777777" w:rsidR="005E3D24" w:rsidRDefault="00C67CA6" w:rsidP="005E3D24">
      <w:pPr>
        <w:jc w:val="center"/>
        <w:rPr>
          <w:b/>
          <w:bCs/>
          <w:iCs/>
        </w:rPr>
      </w:pPr>
      <w:r w:rsidRPr="0081020B">
        <w:rPr>
          <w:b/>
          <w:bCs/>
        </w:rPr>
        <w:t>contacts = (transmissibility of Condition)</w:t>
      </w:r>
      <w:r w:rsidR="005E3D24" w:rsidRPr="005E3D24">
        <w:rPr>
          <w:b/>
          <w:bCs/>
        </w:rPr>
        <w:t xml:space="preserve"> </w:t>
      </w:r>
      <w:r w:rsidR="005E3D24">
        <w:rPr>
          <w:b/>
          <w:bCs/>
        </w:rPr>
        <w:t xml:space="preserve">* </w:t>
      </w:r>
      <w:r w:rsidR="005E3D24" w:rsidRPr="003009EC">
        <w:rPr>
          <w:b/>
          <w:bCs/>
        </w:rPr>
        <w:t>(</w:t>
      </w:r>
      <w:r w:rsidR="005E3D24" w:rsidRPr="003009EC">
        <w:rPr>
          <w:b/>
          <w:bCs/>
          <w:iCs/>
        </w:rPr>
        <w:t>transmissibility of agent</w:t>
      </w:r>
      <w:r w:rsidR="005E3D24" w:rsidRPr="003009EC">
        <w:rPr>
          <w:b/>
          <w:bCs/>
          <w:i/>
        </w:rPr>
        <w:t xml:space="preserve"> </w:t>
      </w:r>
      <w:r w:rsidR="005E3D24" w:rsidRPr="003009EC">
        <w:rPr>
          <w:b/>
          <w:bCs/>
          <w:iCs/>
        </w:rPr>
        <w:t>t)</w:t>
      </w:r>
    </w:p>
    <w:p w14:paraId="5AEFDC73" w14:textId="0E76E171" w:rsidR="00C67CA6" w:rsidRPr="0081020B" w:rsidRDefault="00C67CA6" w:rsidP="005E3D24">
      <w:pPr>
        <w:ind w:left="1440" w:firstLine="720"/>
        <w:jc w:val="center"/>
        <w:rPr>
          <w:b/>
          <w:bCs/>
        </w:rPr>
      </w:pPr>
      <w:r w:rsidRPr="0081020B">
        <w:rPr>
          <w:b/>
          <w:bCs/>
        </w:rPr>
        <w:t>*(hourly contact rate of Place)*</w:t>
      </w:r>
      <w:r w:rsidR="0081020B" w:rsidRPr="0081020B">
        <w:rPr>
          <w:b/>
          <w:bCs/>
        </w:rPr>
        <w:t>(</w:t>
      </w:r>
      <w:r w:rsidR="007C4D6D">
        <w:rPr>
          <w:b/>
          <w:bCs/>
        </w:rPr>
        <w:t>duration of the meeting in the Place</w:t>
      </w:r>
      <w:r w:rsidR="0081020B" w:rsidRPr="0081020B">
        <w:rPr>
          <w:b/>
          <w:bCs/>
        </w:rPr>
        <w:t>)</w:t>
      </w:r>
    </w:p>
    <w:p w14:paraId="02A912D7" w14:textId="77777777" w:rsidR="00C67CA6" w:rsidRPr="001E31BE" w:rsidRDefault="00C67CA6" w:rsidP="00330830"/>
    <w:p w14:paraId="01476935" w14:textId="5C74F29C" w:rsidR="00330830" w:rsidRPr="00605E64" w:rsidRDefault="0081020B" w:rsidP="00330830">
      <w:r>
        <w:t xml:space="preserve">The duration of the meeting in the Place is set by the Place Schedule (see </w:t>
      </w:r>
      <w:hyperlink w:anchor="_Group_Schedules" w:history="1">
        <w:r w:rsidRPr="0081020B">
          <w:rPr>
            <w:rStyle w:val="Hyperlink"/>
          </w:rPr>
          <w:t>Group Schedule</w:t>
        </w:r>
      </w:hyperlink>
      <w:r>
        <w:t xml:space="preserve">). </w:t>
      </w:r>
      <w:r w:rsidR="00330830" w:rsidRPr="00605E64">
        <w:t xml:space="preserve">The hourly contact rate </w:t>
      </w:r>
      <w:r>
        <w:t>is the same for all places of a given PlaceType, and is set by the property</w:t>
      </w:r>
      <w:r w:rsidR="00330830" w:rsidRPr="00605E64">
        <w:t>:</w:t>
      </w:r>
    </w:p>
    <w:p w14:paraId="2B9BCCBB" w14:textId="77777777" w:rsidR="00330830" w:rsidRPr="00605E64" w:rsidRDefault="00330830" w:rsidP="00330830"/>
    <w:p w14:paraId="1309EE6F" w14:textId="77777777" w:rsidR="00330830" w:rsidRPr="00605E64" w:rsidRDefault="00330830"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i/>
          <w:color w:val="000000"/>
        </w:rPr>
        <w:t>PlaceType</w:t>
      </w:r>
      <w:r w:rsidRPr="00605E64">
        <w:rPr>
          <w:rFonts w:eastAsiaTheme="minorHAnsi"/>
          <w:b/>
          <w:bCs/>
          <w:color w:val="000000"/>
        </w:rPr>
        <w:t xml:space="preserve">.contacts = </w:t>
      </w:r>
      <w:r w:rsidRPr="00605E64">
        <w:rPr>
          <w:rFonts w:eastAsiaTheme="minorHAnsi"/>
          <w:b/>
          <w:bCs/>
          <w:i/>
          <w:color w:val="000000"/>
        </w:rPr>
        <w:t>Number</w:t>
      </w:r>
    </w:p>
    <w:p w14:paraId="7F0CCA1C" w14:textId="77777777" w:rsidR="00330830" w:rsidRPr="00605E64" w:rsidRDefault="00330830"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28B29C0E" w14:textId="77777777" w:rsidR="00330830" w:rsidRPr="00605E64" w:rsidRDefault="00330830" w:rsidP="003308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sidRPr="00605E64">
        <w:rPr>
          <w:rFonts w:eastAsiaTheme="minorHAnsi"/>
          <w:bCs/>
          <w:color w:val="000000"/>
        </w:rPr>
        <w:t>The default number of hourly contacts is 0.0.</w:t>
      </w:r>
    </w:p>
    <w:p w14:paraId="57BF9555" w14:textId="77777777" w:rsidR="00A8474F" w:rsidRDefault="00A8474F" w:rsidP="00330830"/>
    <w:p w14:paraId="0986FCB8" w14:textId="387BFA3D" w:rsidR="003009EC" w:rsidRDefault="0081020B" w:rsidP="00330830">
      <w:r>
        <w:t xml:space="preserve">Each transmissible agent </w:t>
      </w:r>
      <w:r w:rsidR="00AE6EF4" w:rsidRPr="00AE6EF4">
        <w:rPr>
          <w:i/>
          <w:iCs/>
        </w:rPr>
        <w:t>t</w:t>
      </w:r>
      <w:r w:rsidR="00AE6EF4">
        <w:t xml:space="preserve"> </w:t>
      </w:r>
      <w:r w:rsidR="00AE6EF4" w:rsidRPr="00AE6EF4">
        <w:t>makes</w:t>
      </w:r>
      <w:r w:rsidR="00AE6EF4">
        <w:t xml:space="preserve"> the number of contacts computed above. </w:t>
      </w:r>
      <w:r w:rsidR="006043EB">
        <w:t xml:space="preserve">For each such contact event, </w:t>
      </w:r>
      <w:r w:rsidR="00AE6EF4">
        <w:t xml:space="preserve">the agent </w:t>
      </w:r>
      <w:r w:rsidR="006043EB">
        <w:t>select</w:t>
      </w:r>
      <w:r w:rsidR="00AE6EF4">
        <w:t>s</w:t>
      </w:r>
      <w:r w:rsidR="006043EB">
        <w:t xml:space="preserve"> a</w:t>
      </w:r>
      <w:r w:rsidR="003009EC">
        <w:t>n</w:t>
      </w:r>
      <w:r w:rsidR="00AE6EF4">
        <w:t>other</w:t>
      </w:r>
      <w:r w:rsidR="006043EB">
        <w:t xml:space="preserve"> agent </w:t>
      </w:r>
      <w:r w:rsidR="00013D60">
        <w:rPr>
          <w:i/>
        </w:rPr>
        <w:t xml:space="preserve">s </w:t>
      </w:r>
      <w:r w:rsidR="006043EB">
        <w:t>to contact.</w:t>
      </w:r>
      <w:r w:rsidR="00013D60">
        <w:t xml:space="preserve"> The probability that agent </w:t>
      </w:r>
      <w:r w:rsidR="00013D60">
        <w:rPr>
          <w:i/>
        </w:rPr>
        <w:t>t</w:t>
      </w:r>
      <w:r w:rsidR="00013D60">
        <w:t xml:space="preserve"> successfully exposes </w:t>
      </w:r>
      <w:r w:rsidR="003009EC">
        <w:t xml:space="preserve">the selected </w:t>
      </w:r>
      <w:r w:rsidR="00013D60">
        <w:t xml:space="preserve">agent </w:t>
      </w:r>
      <w:r w:rsidR="00013D60">
        <w:rPr>
          <w:i/>
        </w:rPr>
        <w:t>s</w:t>
      </w:r>
      <w:r w:rsidR="00013D60">
        <w:t xml:space="preserve"> is</w:t>
      </w:r>
      <w:r w:rsidR="003009EC">
        <w:t>:</w:t>
      </w:r>
    </w:p>
    <w:p w14:paraId="1B90952B" w14:textId="77777777" w:rsidR="003009EC" w:rsidRDefault="003009EC" w:rsidP="00330830"/>
    <w:p w14:paraId="57DDAD36" w14:textId="714AD3D4" w:rsidR="006043EB" w:rsidRPr="003009EC" w:rsidRDefault="003009EC" w:rsidP="00A73C8C">
      <w:pPr>
        <w:jc w:val="center"/>
        <w:rPr>
          <w:b/>
          <w:bCs/>
          <w:iCs/>
        </w:rPr>
      </w:pPr>
      <w:r>
        <w:rPr>
          <w:b/>
          <w:bCs/>
        </w:rPr>
        <w:t>probabaility of</w:t>
      </w:r>
      <w:r w:rsidR="00A73C8C">
        <w:rPr>
          <w:b/>
          <w:bCs/>
        </w:rPr>
        <w:t xml:space="preserve"> </w:t>
      </w:r>
      <w:r>
        <w:rPr>
          <w:b/>
          <w:bCs/>
        </w:rPr>
        <w:t xml:space="preserve">transmission = </w:t>
      </w:r>
      <w:r w:rsidRPr="003009EC">
        <w:rPr>
          <w:b/>
          <w:bCs/>
          <w:iCs/>
        </w:rPr>
        <w:t>(</w:t>
      </w:r>
      <w:r w:rsidR="00013D60" w:rsidRPr="003009EC">
        <w:rPr>
          <w:b/>
          <w:bCs/>
          <w:iCs/>
        </w:rPr>
        <w:t>susceptibility of agent</w:t>
      </w:r>
      <w:r w:rsidR="00013D60" w:rsidRPr="003009EC">
        <w:rPr>
          <w:b/>
          <w:bCs/>
          <w:i/>
        </w:rPr>
        <w:t xml:space="preserve"> s</w:t>
      </w:r>
      <w:r w:rsidRPr="003009EC">
        <w:rPr>
          <w:b/>
          <w:bCs/>
          <w:iCs/>
        </w:rPr>
        <w:t>)</w:t>
      </w:r>
      <w:r w:rsidR="00A73C8C">
        <w:rPr>
          <w:b/>
          <w:bCs/>
          <w:iCs/>
        </w:rPr>
        <w:t xml:space="preserve"> * (same</w:t>
      </w:r>
      <w:r w:rsidR="009B4EA1">
        <w:rPr>
          <w:b/>
          <w:bCs/>
          <w:iCs/>
        </w:rPr>
        <w:t>-</w:t>
      </w:r>
      <w:r w:rsidR="00A73C8C">
        <w:rPr>
          <w:b/>
          <w:bCs/>
          <w:iCs/>
        </w:rPr>
        <w:t>age-bias)</w:t>
      </w:r>
    </w:p>
    <w:p w14:paraId="5D7FE94C" w14:textId="77777777" w:rsidR="00A73C8C" w:rsidRDefault="00A73C8C" w:rsidP="00A73C8C"/>
    <w:p w14:paraId="0F25FD93" w14:textId="2C4C3775" w:rsidR="00A73C8C" w:rsidRDefault="00A73C8C" w:rsidP="00A73C8C">
      <w:r>
        <w:t xml:space="preserve">The final term in the equation above </w:t>
      </w:r>
      <w:r w:rsidR="00C60C93">
        <w:t>is a factor the reflects the tendency of agents of similar age to interact with a given Place, and is controlled by the property:</w:t>
      </w:r>
    </w:p>
    <w:p w14:paraId="3F7DB8A2" w14:textId="77777777" w:rsidR="00A73C8C" w:rsidRDefault="00A73C8C" w:rsidP="00A73C8C"/>
    <w:p w14:paraId="5520FC96" w14:textId="77777777" w:rsidR="00A73C8C" w:rsidRPr="00605E64" w:rsidRDefault="00A73C8C" w:rsidP="00A73C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05E64">
        <w:rPr>
          <w:rFonts w:eastAsiaTheme="minorHAnsi"/>
          <w:b/>
          <w:bCs/>
          <w:i/>
          <w:color w:val="000000"/>
        </w:rPr>
        <w:t>PlaceType</w:t>
      </w:r>
      <w:r w:rsidRPr="00605E64">
        <w:rPr>
          <w:rFonts w:eastAsiaTheme="minorHAnsi"/>
          <w:b/>
          <w:bCs/>
          <w:color w:val="000000"/>
        </w:rPr>
        <w:t>.</w:t>
      </w:r>
      <w:r>
        <w:rPr>
          <w:rFonts w:eastAsiaTheme="minorHAnsi"/>
          <w:b/>
          <w:bCs/>
          <w:color w:val="000000"/>
        </w:rPr>
        <w:t>same_age_bias</w:t>
      </w:r>
      <w:r w:rsidRPr="00605E64">
        <w:rPr>
          <w:rFonts w:eastAsiaTheme="minorHAnsi"/>
          <w:b/>
          <w:bCs/>
          <w:color w:val="000000"/>
        </w:rPr>
        <w:t xml:space="preserve"> = </w:t>
      </w:r>
      <w:r w:rsidRPr="00605E64">
        <w:rPr>
          <w:rFonts w:eastAsiaTheme="minorHAnsi"/>
          <w:b/>
          <w:bCs/>
          <w:i/>
          <w:color w:val="000000"/>
        </w:rPr>
        <w:t>Number</w:t>
      </w:r>
    </w:p>
    <w:p w14:paraId="6D86E93F" w14:textId="77777777" w:rsidR="00A73C8C" w:rsidRPr="00605E64" w:rsidRDefault="00A73C8C" w:rsidP="00A73C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6BAEFF29" w14:textId="77777777" w:rsidR="00A73C8C" w:rsidRDefault="00A73C8C" w:rsidP="00A73C8C">
      <w:pPr>
        <w:rPr>
          <w:rFonts w:eastAsiaTheme="minorHAnsi"/>
          <w:bCs/>
          <w:color w:val="000000"/>
        </w:rPr>
      </w:pPr>
      <w:r>
        <w:rPr>
          <w:rFonts w:eastAsiaTheme="minorHAnsi"/>
          <w:bCs/>
          <w:color w:val="000000"/>
        </w:rPr>
        <w:t>There is also a a global property that enables transmission in Places to take age-bias into account, and it is enabled by default:</w:t>
      </w:r>
    </w:p>
    <w:p w14:paraId="337FA9AD" w14:textId="77777777" w:rsidR="00A73C8C" w:rsidRDefault="00A73C8C" w:rsidP="00A73C8C">
      <w:pPr>
        <w:rPr>
          <w:rFonts w:eastAsiaTheme="minorHAnsi"/>
          <w:bCs/>
          <w:color w:val="000000"/>
        </w:rPr>
      </w:pPr>
    </w:p>
    <w:p w14:paraId="439D2D56" w14:textId="77777777" w:rsidR="00A73C8C" w:rsidRDefault="00A73C8C" w:rsidP="00A73C8C">
      <w:pPr>
        <w:rPr>
          <w:rFonts w:eastAsiaTheme="minorHAnsi"/>
          <w:b/>
          <w:bCs/>
          <w:color w:val="000000"/>
        </w:rPr>
      </w:pPr>
      <w:r w:rsidRPr="00A73C8C">
        <w:rPr>
          <w:rFonts w:eastAsiaTheme="minorHAnsi"/>
          <w:b/>
          <w:bCs/>
          <w:color w:val="000000"/>
        </w:rPr>
        <w:t>enable_transmission_bias = 1</w:t>
      </w:r>
    </w:p>
    <w:p w14:paraId="7FE10DC3" w14:textId="77777777" w:rsidR="00A73C8C" w:rsidRDefault="00A73C8C" w:rsidP="00A73C8C">
      <w:pPr>
        <w:rPr>
          <w:rFonts w:eastAsiaTheme="minorHAnsi"/>
          <w:b/>
          <w:bCs/>
          <w:color w:val="000000"/>
        </w:rPr>
      </w:pPr>
    </w:p>
    <w:p w14:paraId="21F1AE68" w14:textId="5E1A0645" w:rsidR="00C60C93" w:rsidRDefault="00C60C93" w:rsidP="00A73C8C">
      <w:pPr>
        <w:rPr>
          <w:rFonts w:eastAsiaTheme="minorHAnsi"/>
          <w:color w:val="000000"/>
        </w:rPr>
      </w:pPr>
      <w:r>
        <w:rPr>
          <w:rFonts w:eastAsiaTheme="minorHAnsi"/>
          <w:color w:val="000000"/>
        </w:rPr>
        <w:t>If</w:t>
      </w:r>
      <w:r w:rsidR="00A73C8C">
        <w:rPr>
          <w:rFonts w:eastAsiaTheme="minorHAnsi"/>
          <w:color w:val="000000"/>
        </w:rPr>
        <w:t xml:space="preserve"> the Place as a </w:t>
      </w:r>
      <w:r w:rsidR="009B4EA1">
        <w:rPr>
          <w:rFonts w:eastAsiaTheme="minorHAnsi"/>
          <w:color w:val="000000"/>
        </w:rPr>
        <w:t>positive</w:t>
      </w:r>
      <w:r w:rsidR="00A73C8C">
        <w:rPr>
          <w:rFonts w:eastAsiaTheme="minorHAnsi"/>
          <w:color w:val="000000"/>
        </w:rPr>
        <w:t xml:space="preserve"> age-bias, the</w:t>
      </w:r>
      <w:r>
        <w:rPr>
          <w:rFonts w:eastAsiaTheme="minorHAnsi"/>
          <w:color w:val="000000"/>
        </w:rPr>
        <w:t xml:space="preserve"> bias is computed by the formula:</w:t>
      </w:r>
    </w:p>
    <w:p w14:paraId="0FCF1D1B" w14:textId="77777777" w:rsidR="00C60C93" w:rsidRDefault="00C60C93" w:rsidP="00A73C8C">
      <w:pPr>
        <w:rPr>
          <w:rFonts w:eastAsiaTheme="minorHAnsi"/>
          <w:color w:val="000000"/>
        </w:rPr>
      </w:pPr>
    </w:p>
    <w:p w14:paraId="77D9E3A7" w14:textId="7C534597" w:rsidR="00A73C8C" w:rsidRPr="00C60C93" w:rsidRDefault="00C60C93" w:rsidP="00C60C93">
      <w:pPr>
        <w:jc w:val="center"/>
        <w:rPr>
          <w:b/>
          <w:bCs/>
        </w:rPr>
      </w:pPr>
      <w:r w:rsidRPr="00C60C93">
        <w:rPr>
          <w:rFonts w:eastAsiaTheme="minorHAnsi"/>
          <w:b/>
          <w:bCs/>
          <w:color w:val="000000"/>
        </w:rPr>
        <w:t>same-age-bias</w:t>
      </w:r>
      <w:r>
        <w:rPr>
          <w:rFonts w:eastAsiaTheme="minorHAnsi"/>
          <w:b/>
          <w:bCs/>
          <w:color w:val="000000"/>
        </w:rPr>
        <w:t>(</w:t>
      </w:r>
      <w:r w:rsidRPr="00C60C93">
        <w:rPr>
          <w:rFonts w:eastAsiaTheme="minorHAnsi"/>
          <w:b/>
          <w:bCs/>
          <w:i/>
          <w:iCs/>
          <w:color w:val="000000"/>
        </w:rPr>
        <w:t>t</w:t>
      </w:r>
      <w:r>
        <w:rPr>
          <w:rFonts w:eastAsiaTheme="minorHAnsi"/>
          <w:b/>
          <w:bCs/>
          <w:i/>
          <w:iCs/>
          <w:color w:val="000000"/>
        </w:rPr>
        <w:t xml:space="preserve">, </w:t>
      </w:r>
      <w:r w:rsidRPr="00C60C93">
        <w:rPr>
          <w:rFonts w:eastAsiaTheme="minorHAnsi"/>
          <w:b/>
          <w:bCs/>
          <w:i/>
          <w:iCs/>
          <w:color w:val="000000"/>
        </w:rPr>
        <w:t>s</w:t>
      </w:r>
      <w:r>
        <w:rPr>
          <w:rFonts w:eastAsiaTheme="minorHAnsi"/>
          <w:b/>
          <w:bCs/>
          <w:color w:val="000000"/>
        </w:rPr>
        <w:t>)</w:t>
      </w:r>
      <w:r w:rsidRPr="00C60C93">
        <w:rPr>
          <w:rFonts w:eastAsiaTheme="minorHAnsi"/>
          <w:b/>
          <w:bCs/>
          <w:i/>
          <w:iCs/>
          <w:color w:val="000000"/>
        </w:rPr>
        <w:t xml:space="preserve"> </w:t>
      </w:r>
      <w:r w:rsidRPr="00C60C93">
        <w:rPr>
          <w:rFonts w:eastAsiaTheme="minorHAnsi"/>
          <w:b/>
          <w:bCs/>
          <w:color w:val="000000"/>
        </w:rPr>
        <w:t xml:space="preserve"> = exp(-(same_age_bias of Place)*(|age of </w:t>
      </w:r>
      <w:r w:rsidRPr="00C60C93">
        <w:rPr>
          <w:rFonts w:eastAsiaTheme="minorHAnsi"/>
          <w:b/>
          <w:bCs/>
          <w:i/>
          <w:iCs/>
          <w:color w:val="000000"/>
        </w:rPr>
        <w:t>t</w:t>
      </w:r>
      <w:r w:rsidRPr="00C60C93">
        <w:rPr>
          <w:rFonts w:eastAsiaTheme="minorHAnsi"/>
          <w:b/>
          <w:bCs/>
          <w:color w:val="000000"/>
        </w:rPr>
        <w:t xml:space="preserve"> - age of </w:t>
      </w:r>
      <w:r w:rsidRPr="00C60C93">
        <w:rPr>
          <w:rFonts w:eastAsiaTheme="minorHAnsi"/>
          <w:b/>
          <w:bCs/>
          <w:i/>
          <w:iCs/>
          <w:color w:val="000000"/>
        </w:rPr>
        <w:t>s</w:t>
      </w:r>
      <w:r w:rsidRPr="00C60C93">
        <w:rPr>
          <w:rFonts w:eastAsiaTheme="minorHAnsi"/>
          <w:b/>
          <w:bCs/>
          <w:color w:val="000000"/>
        </w:rPr>
        <w:t>|))</w:t>
      </w:r>
    </w:p>
    <w:p w14:paraId="700E2B72" w14:textId="77777777" w:rsidR="00A73C8C" w:rsidRDefault="00A73C8C" w:rsidP="00330830"/>
    <w:p w14:paraId="530ABD44" w14:textId="135C2D4D" w:rsidR="009B4EA1" w:rsidRDefault="009B4EA1" w:rsidP="00330830">
      <w:r>
        <w:t>That is, the probability of transmission decreases with larger difference in age between the interacting agents.</w:t>
      </w:r>
    </w:p>
    <w:p w14:paraId="52429C4B" w14:textId="6072C15C" w:rsidR="009B4EA1" w:rsidRDefault="009B4EA1" w:rsidP="00330830"/>
    <w:p w14:paraId="2D70D7A4" w14:textId="67EEB549" w:rsidR="009B4EA1" w:rsidRDefault="009B4EA1" w:rsidP="00330830">
      <w:r>
        <w:t>By default, same-age-bias is set in Households and in Neighborhoods:</w:t>
      </w:r>
    </w:p>
    <w:p w14:paraId="4BADA7D5" w14:textId="600C68F3" w:rsidR="009B4EA1" w:rsidRDefault="009B4EA1" w:rsidP="00330830"/>
    <w:p w14:paraId="4C54C906" w14:textId="77777777" w:rsidR="009B4EA1" w:rsidRPr="009B4EA1" w:rsidRDefault="009B4EA1" w:rsidP="009B4EA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B4EA1">
        <w:rPr>
          <w:rFonts w:eastAsiaTheme="minorHAnsi"/>
          <w:b/>
          <w:bCs/>
          <w:color w:val="000000"/>
        </w:rPr>
        <w:t>Household.same_age_bias = 0.05</w:t>
      </w:r>
    </w:p>
    <w:p w14:paraId="5723128F" w14:textId="6BB0D9B2" w:rsidR="009B4EA1" w:rsidRPr="009B4EA1" w:rsidRDefault="009B4EA1" w:rsidP="009B4EA1">
      <w:r w:rsidRPr="009B4EA1">
        <w:rPr>
          <w:rFonts w:eastAsiaTheme="minorHAnsi"/>
          <w:b/>
          <w:bCs/>
          <w:color w:val="000000"/>
        </w:rPr>
        <w:t>Neighborhood.same_age_bias = 0.1</w:t>
      </w:r>
    </w:p>
    <w:p w14:paraId="014FD48B" w14:textId="1237331C" w:rsidR="009B4EA1" w:rsidRDefault="009B4EA1" w:rsidP="00330830"/>
    <w:p w14:paraId="6AB07F4D" w14:textId="21D9CE8E" w:rsidR="009B4EA1" w:rsidRDefault="009B4EA1" w:rsidP="00330830">
      <w:r>
        <w:t>These values were chosen to reflect the age</w:t>
      </w:r>
      <w:r w:rsidR="00592874">
        <w:t xml:space="preserve"> bias observed in published contact matrices (see Chapter 10).</w:t>
      </w:r>
    </w:p>
    <w:p w14:paraId="48021046" w14:textId="77777777" w:rsidR="009B4EA1" w:rsidRDefault="009B4EA1" w:rsidP="00330830"/>
    <w:p w14:paraId="0DC12A97" w14:textId="5E0BAF45" w:rsidR="005D0419" w:rsidRDefault="0026247D" w:rsidP="00330830">
      <w:r>
        <w:t>There several important details in this process:</w:t>
      </w:r>
    </w:p>
    <w:p w14:paraId="54214506" w14:textId="1B61C854" w:rsidR="0026247D" w:rsidRDefault="0026247D" w:rsidP="00330830"/>
    <w:p w14:paraId="4277A418" w14:textId="77777777" w:rsidR="0026247D" w:rsidRDefault="0026247D" w:rsidP="00364C73">
      <w:pPr>
        <w:pStyle w:val="ListParagraph"/>
        <w:numPr>
          <w:ilvl w:val="0"/>
          <w:numId w:val="73"/>
        </w:numPr>
      </w:pPr>
      <w:r>
        <w:t>Agents do not contact themselves in this process. Each contact is assumed to be between two distinct agents.</w:t>
      </w:r>
    </w:p>
    <w:p w14:paraId="114F0D7E" w14:textId="6DFD4440" w:rsidR="0026247D" w:rsidRDefault="0026247D" w:rsidP="00364C73">
      <w:pPr>
        <w:pStyle w:val="ListParagraph"/>
        <w:numPr>
          <w:ilvl w:val="0"/>
          <w:numId w:val="73"/>
        </w:numPr>
      </w:pPr>
      <w:r>
        <w:t xml:space="preserve">The agent </w:t>
      </w:r>
      <w:r>
        <w:rPr>
          <w:i/>
        </w:rPr>
        <w:t>s</w:t>
      </w:r>
      <w:r>
        <w:t xml:space="preserve"> selected to contact</w:t>
      </w:r>
      <w:r w:rsidR="009A51EC">
        <w:t>ed</w:t>
      </w:r>
      <w:r>
        <w:t xml:space="preserve"> may be selected more than once. That is, if an agent is a given place is assumed to have </w:t>
      </w:r>
      <w:r>
        <w:rPr>
          <w:i/>
        </w:rPr>
        <w:t>n</w:t>
      </w:r>
      <w:r>
        <w:t xml:space="preserve"> contacts per day, it is not assumed that these contacts are necessarilty with </w:t>
      </w:r>
      <w:r>
        <w:rPr>
          <w:i/>
        </w:rPr>
        <w:t>n</w:t>
      </w:r>
      <w:r>
        <w:t xml:space="preserve"> distinct other agents.</w:t>
      </w:r>
    </w:p>
    <w:p w14:paraId="0761D836" w14:textId="46FF3F46" w:rsidR="0026247D" w:rsidRDefault="0026247D" w:rsidP="00364C73">
      <w:pPr>
        <w:pStyle w:val="ListParagraph"/>
        <w:numPr>
          <w:ilvl w:val="0"/>
          <w:numId w:val="73"/>
        </w:numPr>
      </w:pPr>
      <w:r>
        <w:t>The agent</w:t>
      </w:r>
      <w:r>
        <w:rPr>
          <w:i/>
        </w:rPr>
        <w:t xml:space="preserve"> s</w:t>
      </w:r>
      <w:r>
        <w:t xml:space="preserve"> is selected among all current members of the Place, not just those currently attending the place. In other words, it is possible that agent </w:t>
      </w:r>
      <w:r>
        <w:rPr>
          <w:i/>
        </w:rPr>
        <w:t>s</w:t>
      </w:r>
      <w:r>
        <w:t xml:space="preserve"> is absent when selected.  The assumption here is that the number of contacts per agent per place is the nominal number of contacts if everyone is present.  If many agents are absent (due to staying home sick, for example), then the number of contacts is effectively reduced proportionally.</w:t>
      </w:r>
    </w:p>
    <w:p w14:paraId="59110506" w14:textId="0D61718C" w:rsidR="0026247D" w:rsidRDefault="0026247D" w:rsidP="00364C73">
      <w:pPr>
        <w:pStyle w:val="ListParagraph"/>
        <w:numPr>
          <w:ilvl w:val="0"/>
          <w:numId w:val="73"/>
        </w:numPr>
      </w:pPr>
      <w:r>
        <w:lastRenderedPageBreak/>
        <w:t xml:space="preserve">The </w:t>
      </w:r>
      <w:r w:rsidR="007E4F09">
        <w:t xml:space="preserve">selected of agent </w:t>
      </w:r>
      <w:r w:rsidR="007E4F09" w:rsidRPr="007E4F09">
        <w:rPr>
          <w:i/>
          <w:iCs/>
        </w:rPr>
        <w:t>s</w:t>
      </w:r>
      <w:r w:rsidR="007E4F09">
        <w:t xml:space="preserve"> is independent of the susceptibililty, that is, the selected agent </w:t>
      </w:r>
      <w:r>
        <w:t>is not necessarily susceptible</w:t>
      </w:r>
      <w:r w:rsidR="002358EB">
        <w:t>.</w:t>
      </w:r>
    </w:p>
    <w:p w14:paraId="3D5627F5" w14:textId="49FE05F2" w:rsidR="006043EB" w:rsidRPr="00330830" w:rsidRDefault="006043EB" w:rsidP="00330830"/>
    <w:p w14:paraId="56CFDF17" w14:textId="4A9D6181" w:rsidR="00193E2C" w:rsidRDefault="00193E2C" w:rsidP="00193E2C">
      <w:pPr>
        <w:pStyle w:val="Heading2"/>
      </w:pPr>
      <w:bookmarkStart w:id="134" w:name="_Transmission_in_Networks"/>
      <w:bookmarkStart w:id="135" w:name="_Toc27037422"/>
      <w:bookmarkEnd w:id="134"/>
      <w:r>
        <w:t>Transmission in Networks</w:t>
      </w:r>
      <w:bookmarkEnd w:id="135"/>
    </w:p>
    <w:p w14:paraId="5E0F981A" w14:textId="77777777" w:rsidR="00193E2C" w:rsidRDefault="00193E2C" w:rsidP="00193E2C">
      <w:pPr>
        <w:tabs>
          <w:tab w:val="num" w:pos="720"/>
        </w:tabs>
      </w:pPr>
    </w:p>
    <w:p w14:paraId="3C5331E2" w14:textId="453E81B4" w:rsidR="003A1031" w:rsidRDefault="00193E2C" w:rsidP="00193E2C">
      <w:pPr>
        <w:tabs>
          <w:tab w:val="num" w:pos="720"/>
        </w:tabs>
      </w:pPr>
      <w:r>
        <w:t xml:space="preserve">Any </w:t>
      </w:r>
      <w:r w:rsidR="00160207">
        <w:t>Condition</w:t>
      </w:r>
      <w:r w:rsidR="00675990" w:rsidRPr="00193E2C">
        <w:t xml:space="preserve"> can be transmissible through</w:t>
      </w:r>
      <w:r>
        <w:t xml:space="preserve"> </w:t>
      </w:r>
      <w:r w:rsidR="00675990" w:rsidRPr="00193E2C">
        <w:t>networks</w:t>
      </w:r>
      <w:r>
        <w:t xml:space="preserve"> by </w:t>
      </w:r>
      <w:r w:rsidR="001D0812">
        <w:t>setting the following property:</w:t>
      </w:r>
    </w:p>
    <w:p w14:paraId="78C43123" w14:textId="199E064D" w:rsidR="00193E2C" w:rsidRDefault="00193E2C" w:rsidP="00193E2C">
      <w:pPr>
        <w:tabs>
          <w:tab w:val="num" w:pos="720"/>
        </w:tabs>
        <w:rPr>
          <w:b/>
          <w:bCs/>
        </w:rPr>
      </w:pPr>
    </w:p>
    <w:p w14:paraId="2EE88FFC" w14:textId="547D0373" w:rsidR="00193E2C" w:rsidRDefault="00193E2C" w:rsidP="00193E2C">
      <w:pPr>
        <w:rPr>
          <w:b/>
          <w:bCs/>
        </w:rPr>
      </w:pPr>
      <w:r w:rsidRPr="00193E2C">
        <w:rPr>
          <w:b/>
          <w:bCs/>
        </w:rPr>
        <w:t>COND.transmission_mode = networ</w:t>
      </w:r>
      <w:r>
        <w:rPr>
          <w:b/>
          <w:bCs/>
        </w:rPr>
        <w:t>k</w:t>
      </w:r>
    </w:p>
    <w:p w14:paraId="5AFA3874" w14:textId="4C54A6A3" w:rsidR="00193E2C" w:rsidRDefault="00193E2C" w:rsidP="00193E2C"/>
    <w:p w14:paraId="668995A7" w14:textId="53821AB6" w:rsidR="00193E2C" w:rsidRDefault="00193E2C" w:rsidP="00193E2C">
      <w:r>
        <w:t xml:space="preserve">A given network-transmissible </w:t>
      </w:r>
      <w:r w:rsidR="00160207">
        <w:t>Condition</w:t>
      </w:r>
      <w:r>
        <w:t xml:space="preserve"> can by transmitted in </w:t>
      </w:r>
      <w:r w:rsidR="001D0812">
        <w:t>a given type of Network by setting the property:</w:t>
      </w:r>
    </w:p>
    <w:p w14:paraId="730ACCC1" w14:textId="77777777" w:rsidR="00193E2C" w:rsidRDefault="00193E2C" w:rsidP="00193E2C"/>
    <w:p w14:paraId="3D8236FE" w14:textId="6A5A11C5" w:rsidR="00193E2C" w:rsidRPr="00193E2C" w:rsidRDefault="00193E2C" w:rsidP="00193E2C">
      <w:r w:rsidRPr="00193E2C">
        <w:rPr>
          <w:b/>
          <w:bCs/>
          <w:i/>
          <w:iCs/>
        </w:rPr>
        <w:t>Network</w:t>
      </w:r>
      <w:r w:rsidRPr="00193E2C">
        <w:rPr>
          <w:b/>
          <w:bCs/>
        </w:rPr>
        <w:t>. can_transmit_</w:t>
      </w:r>
      <w:r w:rsidR="00160207">
        <w:rPr>
          <w:b/>
          <w:bCs/>
          <w:i/>
          <w:iCs/>
        </w:rPr>
        <w:t>Condition</w:t>
      </w:r>
      <w:r w:rsidRPr="00193E2C">
        <w:rPr>
          <w:b/>
          <w:bCs/>
        </w:rPr>
        <w:t xml:space="preserve"> = 1</w:t>
      </w:r>
    </w:p>
    <w:p w14:paraId="33075673" w14:textId="77777777" w:rsidR="00193E2C" w:rsidRDefault="00193E2C" w:rsidP="00193E2C">
      <w:pPr>
        <w:rPr>
          <w:i/>
          <w:iCs/>
        </w:rPr>
      </w:pPr>
    </w:p>
    <w:p w14:paraId="47848677" w14:textId="34A09D12" w:rsidR="00193E2C" w:rsidRDefault="00193E2C" w:rsidP="00193E2C">
      <w:pPr>
        <w:rPr>
          <w:iCs/>
        </w:rPr>
      </w:pPr>
      <w:r w:rsidRPr="00193E2C">
        <w:rPr>
          <w:iCs/>
        </w:rPr>
        <w:t>For example</w:t>
      </w:r>
      <w:r>
        <w:rPr>
          <w:iCs/>
        </w:rPr>
        <w:t xml:space="preserve">, </w:t>
      </w:r>
      <w:r w:rsidR="0052393A">
        <w:rPr>
          <w:iCs/>
        </w:rPr>
        <w:t>if a model includes both</w:t>
      </w:r>
      <w:r>
        <w:rPr>
          <w:iCs/>
        </w:rPr>
        <w:t xml:space="preserve"> a </w:t>
      </w:r>
      <w:r w:rsidR="00280D85">
        <w:rPr>
          <w:iCs/>
        </w:rPr>
        <w:t>d</w:t>
      </w:r>
      <w:r>
        <w:rPr>
          <w:iCs/>
        </w:rPr>
        <w:t xml:space="preserve">ating network and a </w:t>
      </w:r>
      <w:r w:rsidR="00280D85">
        <w:rPr>
          <w:iCs/>
        </w:rPr>
        <w:t>m</w:t>
      </w:r>
      <w:r>
        <w:rPr>
          <w:iCs/>
        </w:rPr>
        <w:t xml:space="preserve">arriage network (with edges between spouses). A sexually transmitted disease </w:t>
      </w:r>
      <w:r w:rsidR="0052393A">
        <w:rPr>
          <w:iCs/>
        </w:rPr>
        <w:t xml:space="preserve">Condition called STD </w:t>
      </w:r>
      <w:r>
        <w:rPr>
          <w:iCs/>
        </w:rPr>
        <w:t>might be transmitted in both networks by including the properties:</w:t>
      </w:r>
    </w:p>
    <w:p w14:paraId="0F0C7002" w14:textId="77777777" w:rsidR="00193E2C" w:rsidRPr="00193E2C" w:rsidRDefault="00193E2C" w:rsidP="00193E2C"/>
    <w:p w14:paraId="4227550D" w14:textId="3BB21A1A" w:rsidR="00193E2C" w:rsidRPr="00193E2C" w:rsidRDefault="00193E2C" w:rsidP="00193E2C">
      <w:pPr>
        <w:rPr>
          <w:b/>
        </w:rPr>
      </w:pPr>
      <w:r w:rsidRPr="00193E2C">
        <w:rPr>
          <w:b/>
        </w:rPr>
        <w:t>Dating.can_transmit_STD = 1</w:t>
      </w:r>
    </w:p>
    <w:p w14:paraId="79F6BB0C" w14:textId="3AA02200" w:rsidR="00193E2C" w:rsidRPr="00193E2C" w:rsidRDefault="00193E2C" w:rsidP="00193E2C">
      <w:pPr>
        <w:rPr>
          <w:b/>
        </w:rPr>
      </w:pPr>
      <w:r w:rsidRPr="00193E2C">
        <w:rPr>
          <w:b/>
        </w:rPr>
        <w:t>Marriage.can_transmit_STD = 1</w:t>
      </w:r>
    </w:p>
    <w:p w14:paraId="6AC8FD80" w14:textId="77777777" w:rsidR="00193E2C" w:rsidRDefault="00193E2C" w:rsidP="00193E2C"/>
    <w:p w14:paraId="0972A7B6" w14:textId="1E00576F" w:rsidR="00193E2C" w:rsidRDefault="00193E2C" w:rsidP="00193E2C">
      <w:r>
        <w:t xml:space="preserve">The transmissibility of each network-transmissible </w:t>
      </w:r>
      <w:r w:rsidR="00160207">
        <w:t>Condition</w:t>
      </w:r>
      <w:r>
        <w:t xml:space="preserve"> is controlled by </w:t>
      </w:r>
      <w:r w:rsidRPr="00193E2C">
        <w:t>Network transmission contact parameters:</w:t>
      </w:r>
    </w:p>
    <w:p w14:paraId="2FEFF3B2" w14:textId="77777777" w:rsidR="00193E2C" w:rsidRPr="00193E2C" w:rsidRDefault="00193E2C" w:rsidP="00193E2C"/>
    <w:p w14:paraId="0E989769" w14:textId="3499E8D8" w:rsidR="00193E2C" w:rsidRPr="00193E2C" w:rsidRDefault="00193E2C" w:rsidP="00193E2C">
      <w:r w:rsidRPr="00193E2C">
        <w:rPr>
          <w:b/>
          <w:bCs/>
          <w:i/>
          <w:iCs/>
        </w:rPr>
        <w:t>Network</w:t>
      </w:r>
      <w:r w:rsidRPr="00193E2C">
        <w:rPr>
          <w:b/>
          <w:bCs/>
        </w:rPr>
        <w:t>.contact_count_for_</w:t>
      </w:r>
      <w:r w:rsidR="00160207">
        <w:rPr>
          <w:b/>
          <w:bCs/>
          <w:i/>
          <w:iCs/>
        </w:rPr>
        <w:t>Condition</w:t>
      </w:r>
      <w:r w:rsidRPr="00193E2C">
        <w:rPr>
          <w:b/>
          <w:bCs/>
        </w:rPr>
        <w:t xml:space="preserve"> = N</w:t>
      </w:r>
      <w:r w:rsidRPr="00193E2C">
        <w:t xml:space="preserve"> (default N = 0)</w:t>
      </w:r>
    </w:p>
    <w:p w14:paraId="690ACF20" w14:textId="77777777" w:rsidR="00193E2C" w:rsidRDefault="00193E2C" w:rsidP="00193E2C">
      <w:pPr>
        <w:rPr>
          <w:b/>
          <w:bCs/>
        </w:rPr>
      </w:pPr>
    </w:p>
    <w:p w14:paraId="15B9643A" w14:textId="35121297" w:rsidR="00193E2C" w:rsidRDefault="00193E2C" w:rsidP="00193E2C">
      <w:pPr>
        <w:tabs>
          <w:tab w:val="num" w:pos="720"/>
        </w:tabs>
      </w:pPr>
      <w:r w:rsidRPr="00193E2C">
        <w:rPr>
          <w:b/>
          <w:bCs/>
        </w:rPr>
        <w:t>Network.contact_rate_for_</w:t>
      </w:r>
      <w:r w:rsidR="00160207">
        <w:rPr>
          <w:b/>
          <w:bCs/>
          <w:i/>
          <w:iCs/>
        </w:rPr>
        <w:t>Condition</w:t>
      </w:r>
      <w:r w:rsidRPr="00193E2C">
        <w:rPr>
          <w:b/>
          <w:bCs/>
        </w:rPr>
        <w:t xml:space="preserve"> = R </w:t>
      </w:r>
      <w:r w:rsidRPr="00193E2C">
        <w:t>(default R = 0)</w:t>
      </w:r>
    </w:p>
    <w:p w14:paraId="29D790E0" w14:textId="77777777" w:rsidR="00193E2C" w:rsidRDefault="00193E2C" w:rsidP="00193E2C">
      <w:pPr>
        <w:tabs>
          <w:tab w:val="num" w:pos="720"/>
        </w:tabs>
      </w:pPr>
    </w:p>
    <w:p w14:paraId="0597C5DA" w14:textId="62AAD7BB" w:rsidR="003A1031" w:rsidRDefault="00193E2C" w:rsidP="00193E2C">
      <w:pPr>
        <w:tabs>
          <w:tab w:val="num" w:pos="720"/>
        </w:tabs>
      </w:pPr>
      <w:r>
        <w:t xml:space="preserve">where </w:t>
      </w:r>
      <w:r w:rsidR="00675990" w:rsidRPr="00193E2C">
        <w:rPr>
          <w:b/>
        </w:rPr>
        <w:t>contact_count</w:t>
      </w:r>
      <w:r w:rsidR="00675990" w:rsidRPr="00193E2C">
        <w:t xml:space="preserve"> </w:t>
      </w:r>
      <w:r>
        <w:t>is the</w:t>
      </w:r>
      <w:r w:rsidR="00675990" w:rsidRPr="00193E2C">
        <w:t xml:space="preserve"> number of contacts </w:t>
      </w:r>
      <w:r>
        <w:t xml:space="preserve">between a transmissible individual and that agent's outgoing edges </w:t>
      </w:r>
      <w:r w:rsidR="00675990" w:rsidRPr="00193E2C">
        <w:t xml:space="preserve">per </w:t>
      </w:r>
      <w:r>
        <w:t xml:space="preserve">each </w:t>
      </w:r>
      <w:r w:rsidR="00675990" w:rsidRPr="00193E2C">
        <w:t>hour</w:t>
      </w:r>
      <w:r>
        <w:t xml:space="preserve"> that the Network activity is simulated, and </w:t>
      </w:r>
      <w:r w:rsidR="00675990" w:rsidRPr="00193E2C">
        <w:rPr>
          <w:b/>
        </w:rPr>
        <w:t>contact_rate</w:t>
      </w:r>
      <w:r w:rsidR="00675990" w:rsidRPr="00193E2C">
        <w:t xml:space="preserve"> </w:t>
      </w:r>
      <w:r>
        <w:t>is the</w:t>
      </w:r>
      <w:r w:rsidR="00675990" w:rsidRPr="00193E2C">
        <w:t xml:space="preserve"> fraction of outgoing edge contacted per hour</w:t>
      </w:r>
      <w:r>
        <w:t xml:space="preserve">. If both are specified, </w:t>
      </w:r>
      <w:r w:rsidR="00675990" w:rsidRPr="00193E2C">
        <w:rPr>
          <w:b/>
        </w:rPr>
        <w:t>contact_rate</w:t>
      </w:r>
      <w:r w:rsidR="00675990" w:rsidRPr="00193E2C">
        <w:t xml:space="preserve"> overrides </w:t>
      </w:r>
      <w:r w:rsidR="00675990" w:rsidRPr="00193E2C">
        <w:rPr>
          <w:b/>
        </w:rPr>
        <w:t>contact</w:t>
      </w:r>
      <w:r w:rsidR="00280D85">
        <w:rPr>
          <w:b/>
        </w:rPr>
        <w:t>_</w:t>
      </w:r>
      <w:r w:rsidR="00675990" w:rsidRPr="00193E2C">
        <w:rPr>
          <w:b/>
        </w:rPr>
        <w:t>count</w:t>
      </w:r>
      <w:r w:rsidR="00280D85">
        <w:t>.</w:t>
      </w:r>
    </w:p>
    <w:p w14:paraId="521C0507" w14:textId="746FF1D9" w:rsidR="00D93553" w:rsidRDefault="00D93553" w:rsidP="00D93553">
      <w:pPr>
        <w:rPr>
          <w:b/>
          <w:bCs/>
        </w:rPr>
      </w:pPr>
    </w:p>
    <w:p w14:paraId="059E0B38" w14:textId="134CE3F2" w:rsidR="00D93553" w:rsidRPr="00D93553" w:rsidRDefault="00D93553" w:rsidP="00D93553">
      <w:r>
        <w:t>The folowing property concerns how contacts for potential transmission are chosen, and will be explained below.</w:t>
      </w:r>
    </w:p>
    <w:p w14:paraId="242682AD" w14:textId="77777777" w:rsidR="00D93553" w:rsidRDefault="00D93553" w:rsidP="00D93553">
      <w:pPr>
        <w:tabs>
          <w:tab w:val="num" w:pos="720"/>
        </w:tabs>
        <w:rPr>
          <w:b/>
          <w:bCs/>
        </w:rPr>
      </w:pPr>
    </w:p>
    <w:p w14:paraId="0F317CDC" w14:textId="68D08FB8" w:rsidR="00D93553" w:rsidRDefault="00D93553" w:rsidP="00D93553">
      <w:pPr>
        <w:tabs>
          <w:tab w:val="num" w:pos="720"/>
        </w:tabs>
      </w:pPr>
      <w:r w:rsidRPr="00193E2C">
        <w:rPr>
          <w:b/>
          <w:bCs/>
        </w:rPr>
        <w:t>Network.</w:t>
      </w:r>
      <w:r>
        <w:rPr>
          <w:b/>
          <w:bCs/>
        </w:rPr>
        <w:t>deterministic_</w:t>
      </w:r>
      <w:r w:rsidRPr="00193E2C">
        <w:rPr>
          <w:b/>
          <w:bCs/>
        </w:rPr>
        <w:t>contact</w:t>
      </w:r>
      <w:r>
        <w:rPr>
          <w:b/>
          <w:bCs/>
        </w:rPr>
        <w:t>s</w:t>
      </w:r>
      <w:r w:rsidRPr="00193E2C">
        <w:rPr>
          <w:b/>
          <w:bCs/>
        </w:rPr>
        <w:t>_for_</w:t>
      </w:r>
      <w:r>
        <w:rPr>
          <w:b/>
          <w:bCs/>
          <w:i/>
          <w:iCs/>
        </w:rPr>
        <w:t>Condition</w:t>
      </w:r>
      <w:r w:rsidRPr="00193E2C">
        <w:rPr>
          <w:b/>
          <w:bCs/>
        </w:rPr>
        <w:t xml:space="preserve"> = </w:t>
      </w:r>
      <w:r>
        <w:rPr>
          <w:b/>
          <w:bCs/>
        </w:rPr>
        <w:t>0/1</w:t>
      </w:r>
      <w:r w:rsidRPr="00193E2C">
        <w:rPr>
          <w:b/>
          <w:bCs/>
        </w:rPr>
        <w:t xml:space="preserve"> </w:t>
      </w:r>
      <w:r w:rsidRPr="00193E2C">
        <w:t xml:space="preserve">(default </w:t>
      </w:r>
      <w:r>
        <w:t>1</w:t>
      </w:r>
      <w:r w:rsidRPr="00193E2C">
        <w:t>)</w:t>
      </w:r>
    </w:p>
    <w:p w14:paraId="3F4195C9" w14:textId="77777777" w:rsidR="00D93553" w:rsidRDefault="00D93553" w:rsidP="00BF2349"/>
    <w:p w14:paraId="723DF8AB" w14:textId="756E84A1" w:rsidR="007A610E" w:rsidRDefault="007A610E" w:rsidP="007A610E">
      <w:r w:rsidRPr="00605E64">
        <w:t xml:space="preserve">When </w:t>
      </w:r>
      <w:r>
        <w:t xml:space="preserve">transmissible </w:t>
      </w:r>
      <w:r w:rsidR="0076707A">
        <w:t xml:space="preserve">agent has an edge to a </w:t>
      </w:r>
      <w:r>
        <w:t>susceptible agent</w:t>
      </w:r>
      <w:r w:rsidRPr="00605E64">
        <w:t xml:space="preserve"> i</w:t>
      </w:r>
      <w:r w:rsidR="005E3D24">
        <w:t>n</w:t>
      </w:r>
      <w:r w:rsidRPr="00605E64">
        <w:t xml:space="preserve"> </w:t>
      </w:r>
      <w:r w:rsidR="0076707A">
        <w:t>a</w:t>
      </w:r>
      <w:r w:rsidRPr="00605E64">
        <w:t xml:space="preserve"> </w:t>
      </w:r>
      <w:r>
        <w:t>Network</w:t>
      </w:r>
      <w:r w:rsidRPr="00605E64">
        <w:t xml:space="preserve">, </w:t>
      </w:r>
      <w:r w:rsidR="0076707A">
        <w:t>the</w:t>
      </w:r>
      <w:r>
        <w:t xml:space="preserve"> transmissible </w:t>
      </w:r>
      <w:r w:rsidRPr="00605E64">
        <w:t xml:space="preserve">agent may transmit a </w:t>
      </w:r>
      <w:r>
        <w:t>Condition</w:t>
      </w:r>
      <w:r w:rsidRPr="00605E64">
        <w:t xml:space="preserve"> to </w:t>
      </w:r>
      <w:r w:rsidR="0076707A">
        <w:t xml:space="preserve">the </w:t>
      </w:r>
      <w:r>
        <w:t>susceptible</w:t>
      </w:r>
      <w:r w:rsidRPr="00605E64">
        <w:t xml:space="preserve"> agent</w:t>
      </w:r>
      <w:r>
        <w:t>. As in Places, transmission in a Network is a stochastic event and depends on several factors including:</w:t>
      </w:r>
    </w:p>
    <w:p w14:paraId="4E79B720" w14:textId="77777777" w:rsidR="007A610E" w:rsidRDefault="007A610E" w:rsidP="007A610E"/>
    <w:p w14:paraId="2E731BF8" w14:textId="77777777" w:rsidR="007A610E" w:rsidRDefault="007A610E" w:rsidP="00364C73">
      <w:pPr>
        <w:pStyle w:val="ListParagraph"/>
        <w:numPr>
          <w:ilvl w:val="0"/>
          <w:numId w:val="76"/>
        </w:numPr>
      </w:pPr>
      <w:r>
        <w:t>the transmissibility of the Condition</w:t>
      </w:r>
    </w:p>
    <w:p w14:paraId="1104CEAA" w14:textId="4E1FD59B" w:rsidR="007A610E" w:rsidRDefault="007A610E" w:rsidP="00364C73">
      <w:pPr>
        <w:pStyle w:val="ListParagraph"/>
        <w:numPr>
          <w:ilvl w:val="0"/>
          <w:numId w:val="76"/>
        </w:numPr>
      </w:pPr>
      <w:r>
        <w:t>the hourly contact rate for the Network</w:t>
      </w:r>
    </w:p>
    <w:p w14:paraId="007913DF" w14:textId="4EAC1B83" w:rsidR="007A610E" w:rsidRDefault="007A610E" w:rsidP="00364C73">
      <w:pPr>
        <w:pStyle w:val="ListParagraph"/>
        <w:numPr>
          <w:ilvl w:val="0"/>
          <w:numId w:val="76"/>
        </w:numPr>
      </w:pPr>
      <w:r>
        <w:t>random selections of which agents interact during a given</w:t>
      </w:r>
      <w:r w:rsidR="0076707A">
        <w:t xml:space="preserve"> hour</w:t>
      </w:r>
    </w:p>
    <w:p w14:paraId="3FFC09C2" w14:textId="77777777" w:rsidR="007A610E" w:rsidRDefault="007A610E" w:rsidP="00364C73">
      <w:pPr>
        <w:pStyle w:val="ListParagraph"/>
        <w:numPr>
          <w:ilvl w:val="0"/>
          <w:numId w:val="76"/>
        </w:numPr>
      </w:pPr>
      <w:r>
        <w:t>the transmissibility of the transmissible agent</w:t>
      </w:r>
    </w:p>
    <w:p w14:paraId="1A1FA6D1" w14:textId="12493309" w:rsidR="007A610E" w:rsidRDefault="007A610E" w:rsidP="00364C73">
      <w:pPr>
        <w:pStyle w:val="ListParagraph"/>
        <w:numPr>
          <w:ilvl w:val="0"/>
          <w:numId w:val="76"/>
        </w:numPr>
      </w:pPr>
      <w:r>
        <w:t>the susceptibility of the susceptible agent.</w:t>
      </w:r>
    </w:p>
    <w:p w14:paraId="4B4F520D" w14:textId="1C500DE6" w:rsidR="007A610E" w:rsidRDefault="007A610E" w:rsidP="007A610E">
      <w:r>
        <w:lastRenderedPageBreak/>
        <w:t xml:space="preserve">The number of </w:t>
      </w:r>
      <w:r w:rsidRPr="00C67CA6">
        <w:rPr>
          <w:i/>
          <w:iCs/>
        </w:rPr>
        <w:t>transmission contacts</w:t>
      </w:r>
      <w:r>
        <w:rPr>
          <w:i/>
          <w:iCs/>
        </w:rPr>
        <w:t xml:space="preserve"> per agent</w:t>
      </w:r>
      <w:r>
        <w:t xml:space="preserve"> in a </w:t>
      </w:r>
      <w:r w:rsidR="00B036C6">
        <w:t>Network</w:t>
      </w:r>
      <w:r>
        <w:t xml:space="preserve"> </w:t>
      </w:r>
      <w:r w:rsidR="005E3D24">
        <w:t>depends on whether the user has specified contact counts or a contact rate of the network. If the Network uses a contact rate, the number of contact</w:t>
      </w:r>
      <w:r w:rsidR="000D370B">
        <w:t>s</w:t>
      </w:r>
      <w:r w:rsidR="005E3D24">
        <w:t xml:space="preserve"> for </w:t>
      </w:r>
      <w:r w:rsidR="000D370B">
        <w:t>each</w:t>
      </w:r>
      <w:r w:rsidR="005E3D24">
        <w:t xml:space="preserve"> transmissible agent is:</w:t>
      </w:r>
    </w:p>
    <w:p w14:paraId="3D0BAA6B" w14:textId="77777777" w:rsidR="007A610E" w:rsidRDefault="007A610E" w:rsidP="007A610E"/>
    <w:p w14:paraId="0E3FEE22" w14:textId="77777777" w:rsidR="000D370B" w:rsidRDefault="007A610E" w:rsidP="000D370B">
      <w:pPr>
        <w:ind w:firstLine="720"/>
        <w:rPr>
          <w:b/>
          <w:bCs/>
        </w:rPr>
      </w:pPr>
      <w:r w:rsidRPr="0081020B">
        <w:rPr>
          <w:b/>
          <w:bCs/>
        </w:rPr>
        <w:t>contacts = (transmissibility of Condition)*</w:t>
      </w:r>
      <w:r w:rsidR="000D370B">
        <w:rPr>
          <w:b/>
          <w:bCs/>
        </w:rPr>
        <w:t>(transmissibility of agent)</w:t>
      </w:r>
    </w:p>
    <w:p w14:paraId="0D70DA67" w14:textId="77777777" w:rsidR="000D370B" w:rsidRPr="000D370B" w:rsidRDefault="000D370B" w:rsidP="000D370B">
      <w:pPr>
        <w:ind w:left="1440" w:firstLine="720"/>
        <w:rPr>
          <w:b/>
          <w:bCs/>
        </w:rPr>
      </w:pPr>
      <w:r w:rsidRPr="000D370B">
        <w:rPr>
          <w:b/>
          <w:bCs/>
        </w:rPr>
        <w:t>*</w:t>
      </w:r>
      <w:r w:rsidR="007A610E" w:rsidRPr="000D370B">
        <w:rPr>
          <w:b/>
          <w:bCs/>
        </w:rPr>
        <w:t xml:space="preserve">(duration of the meeting in the </w:t>
      </w:r>
      <w:r w:rsidR="005E3D24" w:rsidRPr="000D370B">
        <w:rPr>
          <w:b/>
          <w:bCs/>
        </w:rPr>
        <w:t>Network</w:t>
      </w:r>
      <w:r w:rsidR="007A610E" w:rsidRPr="000D370B">
        <w:rPr>
          <w:b/>
          <w:bCs/>
        </w:rPr>
        <w:t>)</w:t>
      </w:r>
    </w:p>
    <w:p w14:paraId="0395A1B8" w14:textId="60EA093A" w:rsidR="007A610E" w:rsidRPr="000D370B" w:rsidRDefault="0076707A" w:rsidP="000D370B">
      <w:pPr>
        <w:ind w:left="1440" w:firstLine="720"/>
        <w:rPr>
          <w:b/>
          <w:bCs/>
        </w:rPr>
      </w:pPr>
      <w:r w:rsidRPr="000D370B">
        <w:rPr>
          <w:b/>
          <w:bCs/>
        </w:rPr>
        <w:t>*</w:t>
      </w:r>
      <w:r w:rsidR="000D370B" w:rsidRPr="000D370B">
        <w:rPr>
          <w:b/>
          <w:bCs/>
        </w:rPr>
        <w:t>(Network contac rate)*(number of edges from the agent in the Network)</w:t>
      </w:r>
    </w:p>
    <w:p w14:paraId="1E69B0F7" w14:textId="77777777" w:rsidR="007A610E" w:rsidRPr="001E31BE" w:rsidRDefault="007A610E" w:rsidP="007A610E"/>
    <w:p w14:paraId="5104C9AA" w14:textId="4571708C" w:rsidR="000D370B" w:rsidRDefault="000D370B" w:rsidP="007A610E">
      <w:r>
        <w:t>If the Network uses a contact count, the number of contacts for each transmissible agent is:</w:t>
      </w:r>
    </w:p>
    <w:p w14:paraId="461B2526" w14:textId="4E511F7A" w:rsidR="000D370B" w:rsidRDefault="000D370B" w:rsidP="007A610E"/>
    <w:p w14:paraId="16E308FE" w14:textId="77777777" w:rsidR="000D370B" w:rsidRDefault="000D370B" w:rsidP="000D370B">
      <w:pPr>
        <w:ind w:firstLine="720"/>
        <w:rPr>
          <w:b/>
          <w:bCs/>
        </w:rPr>
      </w:pPr>
      <w:r w:rsidRPr="0081020B">
        <w:rPr>
          <w:b/>
          <w:bCs/>
        </w:rPr>
        <w:t>contacts = (transmissibility of Condition)*</w:t>
      </w:r>
      <w:r>
        <w:rPr>
          <w:b/>
          <w:bCs/>
        </w:rPr>
        <w:t>(transmissibility of agent)</w:t>
      </w:r>
    </w:p>
    <w:p w14:paraId="13AFCB2C" w14:textId="1704D5A4" w:rsidR="000D370B" w:rsidRPr="000D370B" w:rsidRDefault="000D370B" w:rsidP="000D370B">
      <w:pPr>
        <w:ind w:left="1440" w:firstLine="720"/>
        <w:rPr>
          <w:b/>
          <w:bCs/>
        </w:rPr>
      </w:pPr>
      <w:r w:rsidRPr="000D370B">
        <w:rPr>
          <w:b/>
          <w:bCs/>
        </w:rPr>
        <w:t>*(duration of the meeting in the Network)*(Network contac</w:t>
      </w:r>
      <w:r>
        <w:rPr>
          <w:b/>
          <w:bCs/>
        </w:rPr>
        <w:t>t</w:t>
      </w:r>
      <w:r w:rsidRPr="000D370B">
        <w:rPr>
          <w:b/>
          <w:bCs/>
        </w:rPr>
        <w:t xml:space="preserve"> </w:t>
      </w:r>
      <w:r>
        <w:rPr>
          <w:b/>
          <w:bCs/>
        </w:rPr>
        <w:t>count</w:t>
      </w:r>
      <w:r w:rsidRPr="000D370B">
        <w:rPr>
          <w:b/>
          <w:bCs/>
        </w:rPr>
        <w:t>)</w:t>
      </w:r>
    </w:p>
    <w:p w14:paraId="61DA5AF9" w14:textId="77777777" w:rsidR="000D370B" w:rsidRDefault="000D370B" w:rsidP="007A610E"/>
    <w:p w14:paraId="4E43D3F8" w14:textId="1A6CFAB3" w:rsidR="0076707A" w:rsidRDefault="007A610E" w:rsidP="007A610E">
      <w:r>
        <w:t xml:space="preserve">The duration of the meeting in the </w:t>
      </w:r>
      <w:r w:rsidR="0076707A">
        <w:t>Network</w:t>
      </w:r>
      <w:r>
        <w:t xml:space="preserve"> is set by the </w:t>
      </w:r>
      <w:r w:rsidR="0076707A">
        <w:t>Network</w:t>
      </w:r>
      <w:r>
        <w:t xml:space="preserve"> Schedule (see </w:t>
      </w:r>
      <w:hyperlink w:anchor="_Group_Schedules" w:history="1">
        <w:r w:rsidRPr="0081020B">
          <w:rPr>
            <w:rStyle w:val="Hyperlink"/>
          </w:rPr>
          <w:t>Group Schedule</w:t>
        </w:r>
      </w:hyperlink>
      <w:r>
        <w:t>).</w:t>
      </w:r>
    </w:p>
    <w:p w14:paraId="4CA6E50E" w14:textId="02E299CA" w:rsidR="00C12872" w:rsidRDefault="00C12872" w:rsidP="00670954">
      <w:pPr>
        <w:tabs>
          <w:tab w:val="num" w:pos="720"/>
        </w:tabs>
      </w:pPr>
    </w:p>
    <w:p w14:paraId="11AF74A2" w14:textId="339AA6C5" w:rsidR="00670954" w:rsidRDefault="00670954" w:rsidP="00670954">
      <w:r>
        <w:t xml:space="preserve">Each transmissible agent </w:t>
      </w:r>
      <w:r w:rsidRPr="00AE6EF4">
        <w:rPr>
          <w:i/>
          <w:iCs/>
        </w:rPr>
        <w:t>t</w:t>
      </w:r>
      <w:r>
        <w:t xml:space="preserve"> </w:t>
      </w:r>
      <w:r w:rsidRPr="00AE6EF4">
        <w:t>makes</w:t>
      </w:r>
      <w:r>
        <w:t xml:space="preserve"> the number of contacts computed above. For each such contact event, the agent selects another agent </w:t>
      </w:r>
      <w:r>
        <w:rPr>
          <w:i/>
        </w:rPr>
        <w:t xml:space="preserve">s </w:t>
      </w:r>
      <w:r>
        <w:t xml:space="preserve">that has an edge from the first agent. The probability that agent </w:t>
      </w:r>
      <w:r>
        <w:rPr>
          <w:i/>
        </w:rPr>
        <w:t>t</w:t>
      </w:r>
      <w:r>
        <w:t xml:space="preserve"> successfully exposes the selected agent </w:t>
      </w:r>
      <w:r>
        <w:rPr>
          <w:i/>
        </w:rPr>
        <w:t>s</w:t>
      </w:r>
      <w:r>
        <w:t xml:space="preserve"> is:</w:t>
      </w:r>
    </w:p>
    <w:p w14:paraId="131A1DCE" w14:textId="77777777" w:rsidR="00670954" w:rsidRDefault="00670954" w:rsidP="00670954"/>
    <w:p w14:paraId="4A3295F3" w14:textId="05305096" w:rsidR="00670954" w:rsidRPr="00193E2C" w:rsidRDefault="00670954" w:rsidP="00670954">
      <w:pPr>
        <w:tabs>
          <w:tab w:val="num" w:pos="720"/>
        </w:tabs>
        <w:jc w:val="center"/>
      </w:pPr>
      <w:r>
        <w:rPr>
          <w:b/>
          <w:bCs/>
        </w:rPr>
        <w:t xml:space="preserve">probabaility of transmission = </w:t>
      </w:r>
      <w:r w:rsidRPr="003009EC">
        <w:rPr>
          <w:b/>
          <w:bCs/>
          <w:iCs/>
        </w:rPr>
        <w:t>susceptibility of agent</w:t>
      </w:r>
      <w:r w:rsidRPr="003009EC">
        <w:rPr>
          <w:b/>
          <w:bCs/>
          <w:i/>
        </w:rPr>
        <w:t xml:space="preserve"> s</w:t>
      </w:r>
    </w:p>
    <w:p w14:paraId="7BA5B404" w14:textId="77777777" w:rsidR="00670954" w:rsidRDefault="00670954" w:rsidP="00670954"/>
    <w:p w14:paraId="4AA813E8" w14:textId="7CBD0CEC" w:rsidR="00670954" w:rsidRDefault="00670954" w:rsidP="00670954">
      <w:r>
        <w:t>There several important details in this process:</w:t>
      </w:r>
    </w:p>
    <w:p w14:paraId="2D109262" w14:textId="77777777" w:rsidR="00670954" w:rsidRDefault="00670954" w:rsidP="00670954"/>
    <w:p w14:paraId="6FCC910A" w14:textId="77777777" w:rsidR="00670954" w:rsidRDefault="00670954" w:rsidP="00364C73">
      <w:pPr>
        <w:pStyle w:val="ListParagraph"/>
        <w:numPr>
          <w:ilvl w:val="0"/>
          <w:numId w:val="73"/>
        </w:numPr>
      </w:pPr>
      <w:r>
        <w:t>Agents do not contact themselves in this process. Each contact is assumed to be between two distinct agents.</w:t>
      </w:r>
    </w:p>
    <w:p w14:paraId="2C0FD741" w14:textId="77777777" w:rsidR="00DB2F00" w:rsidRDefault="00670954" w:rsidP="00364C73">
      <w:pPr>
        <w:pStyle w:val="ListParagraph"/>
        <w:numPr>
          <w:ilvl w:val="0"/>
          <w:numId w:val="73"/>
        </w:numPr>
      </w:pPr>
      <w:r>
        <w:t xml:space="preserve">The agent </w:t>
      </w:r>
      <w:r>
        <w:rPr>
          <w:i/>
        </w:rPr>
        <w:t>s</w:t>
      </w:r>
      <w:r>
        <w:t xml:space="preserve"> selected to contacted may be selected more than once.</w:t>
      </w:r>
    </w:p>
    <w:p w14:paraId="15E52BDD" w14:textId="7C40C631" w:rsidR="00670954" w:rsidRDefault="00DB2F00" w:rsidP="00364C73">
      <w:pPr>
        <w:pStyle w:val="ListParagraph"/>
        <w:numPr>
          <w:ilvl w:val="0"/>
          <w:numId w:val="73"/>
        </w:numPr>
      </w:pPr>
      <w:r>
        <w:t xml:space="preserve">If the </w:t>
      </w:r>
      <w:r>
        <w:rPr>
          <w:b/>
          <w:bCs/>
        </w:rPr>
        <w:t>deterministic_</w:t>
      </w:r>
      <w:r w:rsidRPr="00DB2F00">
        <w:rPr>
          <w:b/>
          <w:bCs/>
        </w:rPr>
        <w:t>contacts</w:t>
      </w:r>
      <w:r>
        <w:t xml:space="preserve"> property is set for the Network, then contacts are selected without replacement, meaning that each edge is used once before any edge is used a second time. If the </w:t>
      </w:r>
      <w:r>
        <w:rPr>
          <w:b/>
          <w:bCs/>
        </w:rPr>
        <w:t>determinisit</w:t>
      </w:r>
      <w:r w:rsidR="003C707A">
        <w:rPr>
          <w:b/>
          <w:bCs/>
        </w:rPr>
        <w:t>ic</w:t>
      </w:r>
      <w:r>
        <w:rPr>
          <w:b/>
          <w:bCs/>
        </w:rPr>
        <w:t>_</w:t>
      </w:r>
      <w:r w:rsidRPr="003C707A">
        <w:rPr>
          <w:b/>
          <w:bCs/>
        </w:rPr>
        <w:t>contacts</w:t>
      </w:r>
      <w:r>
        <w:t xml:space="preserve"> prop</w:t>
      </w:r>
      <w:r w:rsidR="003C707A">
        <w:t>e</w:t>
      </w:r>
      <w:r>
        <w:t xml:space="preserve">rty </w:t>
      </w:r>
      <w:r w:rsidR="003C707A">
        <w:t xml:space="preserve">is not set, then contacts are selected from the edges </w:t>
      </w:r>
      <w:r w:rsidR="00DF7961">
        <w:t>with replacement, meaning that some edges may be selected repeatedly an other edges not selected at all.</w:t>
      </w:r>
    </w:p>
    <w:p w14:paraId="13D08140" w14:textId="72BAD323" w:rsidR="00670954" w:rsidRDefault="00670954" w:rsidP="00364C73">
      <w:pPr>
        <w:pStyle w:val="ListParagraph"/>
        <w:numPr>
          <w:ilvl w:val="0"/>
          <w:numId w:val="73"/>
        </w:numPr>
      </w:pPr>
      <w:r>
        <w:t>The agent</w:t>
      </w:r>
      <w:r>
        <w:rPr>
          <w:i/>
        </w:rPr>
        <w:t xml:space="preserve"> s</w:t>
      </w:r>
      <w:r>
        <w:t xml:space="preserve"> is selected among all </w:t>
      </w:r>
      <w:r w:rsidR="002C7959">
        <w:t>agents</w:t>
      </w:r>
      <w:r>
        <w:t xml:space="preserve"> to whom the transmissible is linked, not just those currently attending the Network. In other words, it is possible that agent </w:t>
      </w:r>
      <w:r>
        <w:rPr>
          <w:i/>
        </w:rPr>
        <w:t>s</w:t>
      </w:r>
      <w:r>
        <w:t xml:space="preserve"> is absent when selected.  The assumption here is that the number of contacts per agent per Network is the nominal number of contacts if everyone is present.  If many agents are temporarily absent from the Network, then the number of contacts is effectively reduced proportionally.</w:t>
      </w:r>
    </w:p>
    <w:p w14:paraId="15984AF1" w14:textId="2F162F16" w:rsidR="00D36F68" w:rsidRDefault="00670954" w:rsidP="00364C73">
      <w:pPr>
        <w:pStyle w:val="ListParagraph"/>
        <w:numPr>
          <w:ilvl w:val="0"/>
          <w:numId w:val="73"/>
        </w:numPr>
      </w:pPr>
      <w:r>
        <w:t xml:space="preserve">The selected of agent </w:t>
      </w:r>
      <w:r w:rsidRPr="007E4F09">
        <w:rPr>
          <w:i/>
          <w:iCs/>
        </w:rPr>
        <w:t>s</w:t>
      </w:r>
      <w:r>
        <w:t xml:space="preserve"> is independent of the susceptibililty, that is, the selected agent is not necessarily susceptible.</w:t>
      </w:r>
    </w:p>
    <w:p w14:paraId="0119261A" w14:textId="35ABCBC5" w:rsidR="001936CA" w:rsidRDefault="001936CA" w:rsidP="00364C73">
      <w:pPr>
        <w:pStyle w:val="ListParagraph"/>
        <w:numPr>
          <w:ilvl w:val="0"/>
          <w:numId w:val="73"/>
        </w:numPr>
      </w:pPr>
      <w:r>
        <w:t>There is no age-bias option in network transmission.</w:t>
      </w:r>
    </w:p>
    <w:p w14:paraId="27D75009" w14:textId="77777777" w:rsidR="00670954" w:rsidRPr="00670954" w:rsidRDefault="00670954" w:rsidP="00670954"/>
    <w:p w14:paraId="2EC5CF85" w14:textId="53900F55" w:rsidR="00D36F68" w:rsidRDefault="00D36F68" w:rsidP="00D36F68">
      <w:pPr>
        <w:pStyle w:val="Heading2"/>
      </w:pPr>
      <w:bookmarkStart w:id="136" w:name="_Transmission_of_Places"/>
      <w:bookmarkStart w:id="137" w:name="_Toc27037423"/>
      <w:bookmarkEnd w:id="136"/>
      <w:r>
        <w:t>Transmission of Places</w:t>
      </w:r>
      <w:bookmarkEnd w:id="137"/>
    </w:p>
    <w:p w14:paraId="07934C76" w14:textId="77777777" w:rsidR="00E044B2" w:rsidRDefault="00E044B2" w:rsidP="00E044B2"/>
    <w:p w14:paraId="75B3F866" w14:textId="6736AA0B" w:rsidR="00E044B2" w:rsidRDefault="00E044B2" w:rsidP="00E044B2">
      <w:r w:rsidRPr="00E044B2">
        <w:t>FRED supports a form of transmission</w:t>
      </w:r>
      <w:r>
        <w:t xml:space="preserve"> in which one agent transmits a place to another agent. One could think of this as sending an invitation to attend the first agent's place to the second agent.</w:t>
      </w:r>
      <w:r w:rsidR="00827286">
        <w:t xml:space="preserve"> </w:t>
      </w:r>
    </w:p>
    <w:p w14:paraId="37265D56" w14:textId="55D770F3" w:rsidR="002F070E" w:rsidRDefault="002F070E" w:rsidP="00E044B2"/>
    <w:p w14:paraId="451509C5" w14:textId="463D97E8" w:rsidR="002F070E" w:rsidRDefault="002F070E" w:rsidP="00E044B2">
      <w:r>
        <w:t xml:space="preserve">To enable a </w:t>
      </w:r>
      <w:r w:rsidR="00160207">
        <w:t>Condition</w:t>
      </w:r>
      <w:r>
        <w:t xml:space="preserve"> to transmit a place, use a property statement of the form</w:t>
      </w:r>
    </w:p>
    <w:p w14:paraId="44D044C3" w14:textId="04EAC9FB" w:rsidR="002F070E" w:rsidRDefault="002F070E" w:rsidP="00E044B2"/>
    <w:p w14:paraId="3E534D31" w14:textId="33351745" w:rsidR="002F070E" w:rsidRDefault="002F070E" w:rsidP="00E044B2">
      <w:r>
        <w:rPr>
          <w:b/>
        </w:rPr>
        <w:t xml:space="preserve">COND.place_type_to_transmit = </w:t>
      </w:r>
      <w:r w:rsidRPr="002F070E">
        <w:rPr>
          <w:b/>
          <w:i/>
        </w:rPr>
        <w:t>PlaceType</w:t>
      </w:r>
    </w:p>
    <w:p w14:paraId="16CA9054" w14:textId="740FAD52" w:rsidR="00B016BE" w:rsidRDefault="00B016BE" w:rsidP="00E044B2"/>
    <w:p w14:paraId="18791595" w14:textId="555D83C9" w:rsidR="00B016BE" w:rsidRDefault="00B016BE" w:rsidP="00E044B2">
      <w:r>
        <w:t xml:space="preserve">If agent A is transmissible for this </w:t>
      </w:r>
      <w:r w:rsidR="00160207">
        <w:t>Condition</w:t>
      </w:r>
      <w:r w:rsidR="00042206">
        <w:t xml:space="preserve"> and exposes the susceptible agent B, then agent B will join the Place of agent A.  For example:</w:t>
      </w:r>
    </w:p>
    <w:p w14:paraId="39D871F6" w14:textId="3F98B1C6" w:rsidR="00042206" w:rsidRDefault="00042206" w:rsidP="00E044B2"/>
    <w:p w14:paraId="5FE8D6BD" w14:textId="55FCDC4C" w:rsidR="00042206" w:rsidRPr="00042206" w:rsidRDefault="00042206" w:rsidP="00E044B2">
      <w:pPr>
        <w:rPr>
          <w:b/>
          <w:bCs/>
        </w:rPr>
      </w:pPr>
      <w:r w:rsidRPr="00042206">
        <w:rPr>
          <w:b/>
          <w:bCs/>
        </w:rPr>
        <w:t>PARTY.place_type_to_transmit = PartyHouse</w:t>
      </w:r>
    </w:p>
    <w:p w14:paraId="609C2420" w14:textId="0E532D6C" w:rsidR="00042206" w:rsidRPr="00042206" w:rsidRDefault="00042206" w:rsidP="00E044B2">
      <w:pPr>
        <w:rPr>
          <w:b/>
          <w:bCs/>
        </w:rPr>
      </w:pPr>
      <w:r w:rsidRPr="00042206">
        <w:rPr>
          <w:b/>
          <w:bCs/>
        </w:rPr>
        <w:t>PARTY.transmission_mode = proximity</w:t>
      </w:r>
    </w:p>
    <w:p w14:paraId="28023AF6" w14:textId="66FF1080" w:rsidR="00042206" w:rsidRPr="00042206" w:rsidRDefault="00042206" w:rsidP="00E044B2">
      <w:pPr>
        <w:rPr>
          <w:b/>
          <w:bCs/>
        </w:rPr>
      </w:pPr>
      <w:r w:rsidRPr="00042206">
        <w:rPr>
          <w:b/>
          <w:bCs/>
        </w:rPr>
        <w:t>PARTY.transmissibility = 2.0</w:t>
      </w:r>
    </w:p>
    <w:p w14:paraId="69C90F73" w14:textId="61629FFE" w:rsidR="00042206" w:rsidRPr="00042206" w:rsidRDefault="00042206" w:rsidP="00E044B2">
      <w:pPr>
        <w:rPr>
          <w:b/>
          <w:bCs/>
        </w:rPr>
      </w:pPr>
    </w:p>
    <w:p w14:paraId="1FA0BEB9" w14:textId="41A4967C" w:rsidR="00042206" w:rsidRPr="00042206" w:rsidRDefault="00042206" w:rsidP="00E044B2">
      <w:pPr>
        <w:rPr>
          <w:b/>
          <w:bCs/>
        </w:rPr>
      </w:pPr>
      <w:r w:rsidRPr="00042206">
        <w:rPr>
          <w:b/>
          <w:bCs/>
        </w:rPr>
        <w:t>if state(PARTY,Host) then set_trans(PARTY, 1.0)</w:t>
      </w:r>
    </w:p>
    <w:p w14:paraId="7D3C2A03" w14:textId="2F3C71F5" w:rsidR="00042206" w:rsidRPr="00042206" w:rsidRDefault="00042206" w:rsidP="00042206">
      <w:pPr>
        <w:rPr>
          <w:b/>
          <w:bCs/>
        </w:rPr>
      </w:pPr>
      <w:r w:rsidRPr="00042206">
        <w:rPr>
          <w:b/>
          <w:bCs/>
        </w:rPr>
        <w:t>if state(PARTY,PossibleGuest) then set_sus(PARTY, 1.0)</w:t>
      </w:r>
    </w:p>
    <w:p w14:paraId="3CEC8CFC" w14:textId="59E9763D" w:rsidR="00042206" w:rsidRDefault="00042206" w:rsidP="00042206"/>
    <w:p w14:paraId="7DF5102A" w14:textId="051CC746" w:rsidR="00E044B2" w:rsidRDefault="00042206" w:rsidP="00042206">
      <w:r>
        <w:t xml:space="preserve">If agent A is in state PARTY.Host and agent B is in state PARTY.PossibleGuest and agents A and B share a proximity mixing group (if they attend the same school for example), then A may expose B to the PARTY </w:t>
      </w:r>
      <w:r w:rsidR="00160207">
        <w:t>Condition</w:t>
      </w:r>
      <w:r>
        <w:t>, causing agent B to join the PartyHouse where agent A is a member.  If B is already a member of another PartyHouse, agent B would first end its membership in its PartyHouse before joining A's PartyHouse.</w:t>
      </w:r>
    </w:p>
    <w:p w14:paraId="3C156F05" w14:textId="1D50DB33" w:rsidR="00D10555" w:rsidRDefault="00D10555" w:rsidP="00042206"/>
    <w:p w14:paraId="41F5F8D6" w14:textId="5A03CBA6" w:rsidR="00D10555" w:rsidRDefault="00D10555" w:rsidP="00042206">
      <w:r>
        <w:t>If a Condition transmits a place, then if the Import Agent exposed an ordinary agent to the Condition, a new place is generated based on the exposed agent's own location, and the exposed agent joins the new place as its first member.  To extend the previous example, supoose the Import Agent reaches a state called GenerateParties in the PARTY Condition in which it exposes 10 susceptible agents via the rule:</w:t>
      </w:r>
    </w:p>
    <w:p w14:paraId="60F4C202" w14:textId="28C3AE5B" w:rsidR="00D10555" w:rsidRDefault="00D10555" w:rsidP="00042206"/>
    <w:p w14:paraId="7604948C" w14:textId="5EA87279" w:rsidR="00D10555" w:rsidRDefault="00D10555" w:rsidP="00042206">
      <w:pPr>
        <w:rPr>
          <w:b/>
          <w:bCs/>
        </w:rPr>
      </w:pPr>
      <w:r>
        <w:rPr>
          <w:b/>
          <w:bCs/>
        </w:rPr>
        <w:t>if state(PARTY, GenerateParties) then import_count(10)</w:t>
      </w:r>
    </w:p>
    <w:p w14:paraId="7F3C7D9F" w14:textId="4EAC2BA8" w:rsidR="00D10555" w:rsidRDefault="00D10555" w:rsidP="00042206">
      <w:pPr>
        <w:rPr>
          <w:b/>
          <w:bCs/>
        </w:rPr>
      </w:pPr>
    </w:p>
    <w:p w14:paraId="3E139F47" w14:textId="3DBFE924" w:rsidR="00D10555" w:rsidRDefault="00D10555" w:rsidP="00042206">
      <w:r>
        <w:t>This causes the Import Agent to select 10 susceptible agents at random and to generate a</w:t>
      </w:r>
      <w:r w:rsidR="00166454">
        <w:t xml:space="preserve"> new PartyHouse place (at the household location of the exposed agent, by default). Each of the 10 exposed agents would become members of their respective PartyHouse places.</w:t>
      </w:r>
      <w:r w:rsidR="00482ECE">
        <w:t xml:space="preserve">  The following property changes the location of the generated places:</w:t>
      </w:r>
    </w:p>
    <w:p w14:paraId="065FE2A6" w14:textId="2786A23E" w:rsidR="00482ECE" w:rsidRDefault="00482ECE" w:rsidP="00042206"/>
    <w:p w14:paraId="730AF73E" w14:textId="21A2DE2C" w:rsidR="00482ECE" w:rsidRPr="00482ECE" w:rsidRDefault="00482ECE" w:rsidP="00042206">
      <w:r>
        <w:rPr>
          <w:b/>
          <w:bCs/>
          <w:i/>
          <w:iCs/>
        </w:rPr>
        <w:t>PlaceType</w:t>
      </w:r>
      <w:r>
        <w:rPr>
          <w:b/>
          <w:bCs/>
        </w:rPr>
        <w:t xml:space="preserve">.base_type = </w:t>
      </w:r>
      <w:r>
        <w:rPr>
          <w:b/>
          <w:bCs/>
          <w:i/>
          <w:iCs/>
        </w:rPr>
        <w:t>PlaceType2</w:t>
      </w:r>
      <w:r>
        <w:rPr>
          <w:b/>
          <w:bCs/>
        </w:rPr>
        <w:t xml:space="preserve">     [ default = Household ]</w:t>
      </w:r>
    </w:p>
    <w:p w14:paraId="5946CE91" w14:textId="0C6F7C47" w:rsidR="00482ECE" w:rsidRDefault="00482ECE" w:rsidP="00042206"/>
    <w:p w14:paraId="2BFF73FB" w14:textId="24625CCF" w:rsidR="00482ECE" w:rsidRDefault="00482ECE" w:rsidP="00042206">
      <w:r>
        <w:t xml:space="preserve">where </w:t>
      </w:r>
      <w:r>
        <w:rPr>
          <w:i/>
          <w:iCs/>
        </w:rPr>
        <w:t>PlayType2</w:t>
      </w:r>
      <w:r>
        <w:t xml:space="preserve"> is the type of place to base the generated place on. For example, if we want to generate each Party House based on the location of the exposed agent's workplace, we could use the property:</w:t>
      </w:r>
    </w:p>
    <w:p w14:paraId="6C8F47BD" w14:textId="4FC015FF" w:rsidR="00482ECE" w:rsidRDefault="00482ECE" w:rsidP="00042206"/>
    <w:p w14:paraId="1718A6B0" w14:textId="1E62DB21" w:rsidR="00482ECE" w:rsidRDefault="00482ECE" w:rsidP="00042206">
      <w:pPr>
        <w:rPr>
          <w:b/>
          <w:bCs/>
        </w:rPr>
      </w:pPr>
      <w:r>
        <w:rPr>
          <w:b/>
          <w:bCs/>
        </w:rPr>
        <w:t>PartyHouse.base_type = Workplace</w:t>
      </w:r>
    </w:p>
    <w:p w14:paraId="10793714" w14:textId="77777777" w:rsidR="00042206" w:rsidRDefault="00042206" w:rsidP="00042206"/>
    <w:p w14:paraId="454BBDAA" w14:textId="038331AF" w:rsidR="00E044B2" w:rsidRDefault="008D41F5" w:rsidP="00E044B2">
      <w:pPr>
        <w:pStyle w:val="Heading2"/>
      </w:pPr>
      <w:bookmarkStart w:id="138" w:name="_Toc27037424"/>
      <w:r>
        <w:t>Cross-</w:t>
      </w:r>
      <w:r w:rsidR="00160207">
        <w:t>Condition</w:t>
      </w:r>
      <w:r>
        <w:t xml:space="preserve"> </w:t>
      </w:r>
      <w:r w:rsidR="00496A9F">
        <w:t>Transmission</w:t>
      </w:r>
      <w:bookmarkEnd w:id="138"/>
    </w:p>
    <w:p w14:paraId="2900318C" w14:textId="07799497" w:rsidR="00C51120" w:rsidRDefault="00C51120" w:rsidP="00C51120"/>
    <w:p w14:paraId="541C52BF" w14:textId="4ED356D4" w:rsidR="00265234" w:rsidRDefault="00C51120" w:rsidP="00C51120">
      <w:r>
        <w:t xml:space="preserve">Sometimes it is desirable to model situation where a transmission event in one </w:t>
      </w:r>
      <w:r w:rsidR="00160207">
        <w:t>Condition</w:t>
      </w:r>
      <w:r>
        <w:t xml:space="preserve"> results in the exposed agent becoming exposed to a second </w:t>
      </w:r>
      <w:r w:rsidR="00160207">
        <w:t>Condition</w:t>
      </w:r>
      <w:r>
        <w:t xml:space="preserve">.  </w:t>
      </w:r>
      <w:r w:rsidR="00265234">
        <w:t>This property is set on a state by state basis:</w:t>
      </w:r>
    </w:p>
    <w:p w14:paraId="1CB6ED7E" w14:textId="30C1B285" w:rsidR="00265234" w:rsidRDefault="00265234" w:rsidP="00C51120"/>
    <w:p w14:paraId="11EA778E" w14:textId="45BE68FC" w:rsidR="00265234" w:rsidRPr="001160C2" w:rsidRDefault="00265234" w:rsidP="00C51120">
      <w:pPr>
        <w:rPr>
          <w:b/>
          <w:bCs/>
        </w:rPr>
      </w:pPr>
      <w:r w:rsidRPr="001160C2">
        <w:rPr>
          <w:b/>
          <w:bCs/>
        </w:rPr>
        <w:t>COND</w:t>
      </w:r>
      <w:r w:rsidR="001160C2">
        <w:rPr>
          <w:b/>
          <w:bCs/>
        </w:rPr>
        <w:t>1</w:t>
      </w:r>
      <w:r w:rsidRPr="001160C2">
        <w:rPr>
          <w:b/>
          <w:bCs/>
        </w:rPr>
        <w:t>.State.condition_to_transmit = COND2</w:t>
      </w:r>
    </w:p>
    <w:p w14:paraId="0CDBE151" w14:textId="6A5F88F6" w:rsidR="00265234" w:rsidRDefault="00265234" w:rsidP="00C51120"/>
    <w:p w14:paraId="6D2D4F8C" w14:textId="6F02C264" w:rsidR="00265234" w:rsidRDefault="00265234" w:rsidP="00C51120">
      <w:r>
        <w:t>where the default value of COND2 is COND</w:t>
      </w:r>
      <w:r w:rsidR="001160C2">
        <w:t>1</w:t>
      </w:r>
      <w:r>
        <w:t>.</w:t>
      </w:r>
    </w:p>
    <w:p w14:paraId="1B1175B5" w14:textId="77777777" w:rsidR="00265234" w:rsidRDefault="00265234" w:rsidP="00C51120"/>
    <w:p w14:paraId="545B5CEF" w14:textId="66439A27" w:rsidR="00C51120" w:rsidRDefault="00C51120" w:rsidP="00C51120">
      <w:r>
        <w:t xml:space="preserve">A typical example might be a model in which we have two </w:t>
      </w:r>
      <w:r w:rsidR="00160207">
        <w:t>Condition</w:t>
      </w:r>
      <w:r>
        <w:t xml:space="preserve">s, one for Violence and one for Injury.  Suppose we have the following states for these two </w:t>
      </w:r>
      <w:r w:rsidR="00160207">
        <w:t>Condition</w:t>
      </w:r>
      <w:r>
        <w:t>s:</w:t>
      </w:r>
    </w:p>
    <w:p w14:paraId="4A7DC4C0" w14:textId="55F1D9E2" w:rsidR="001160C2" w:rsidRDefault="001160C2" w:rsidP="00C51120"/>
    <w:p w14:paraId="3A408EAA" w14:textId="16377D82" w:rsidR="001160C2" w:rsidRDefault="001160C2" w:rsidP="00C51120">
      <w:r>
        <w:t>VIOLENCE.states = Start NonViolent Threatening Attack</w:t>
      </w:r>
    </w:p>
    <w:p w14:paraId="217182DD" w14:textId="43AE157E" w:rsidR="001160C2" w:rsidRDefault="001160C2" w:rsidP="00C51120">
      <w:r>
        <w:t>INJURY.states = Start None Injured Recovered</w:t>
      </w:r>
    </w:p>
    <w:p w14:paraId="087B6981" w14:textId="563881DE" w:rsidR="001160C2" w:rsidRDefault="001160C2" w:rsidP="00C51120">
      <w:r>
        <w:t>VIOLENCE.Attack.condition_to_transmit = INJURY</w:t>
      </w:r>
    </w:p>
    <w:p w14:paraId="1F0D6889" w14:textId="74A3BF32" w:rsidR="001160C2" w:rsidRDefault="001160C2" w:rsidP="00C51120">
      <w:r>
        <w:t>if exposed(INJURY) then next(Injured)</w:t>
      </w:r>
    </w:p>
    <w:p w14:paraId="7AFBA2E4" w14:textId="22A50BA0" w:rsidR="001160C2" w:rsidRDefault="001160C2" w:rsidP="00C51120"/>
    <w:p w14:paraId="032D37D6" w14:textId="1AE7FEA3" w:rsidR="004C0B29" w:rsidRPr="004C0B29" w:rsidRDefault="001160C2" w:rsidP="00C534C7">
      <w:r>
        <w:t>Suppose an agent A is transmissible for VIOLENCE and agent B is susceptible to VIOLENCE. If agent A is in the Attack State and transmits VIOLENCE to agent B, then agent B would become exposed to INJURY and enter the Injured state. Agent B would not change its state in the VIOLENCE Condition as a result of this event.</w:t>
      </w:r>
    </w:p>
    <w:p w14:paraId="640D5A97" w14:textId="77777777" w:rsidR="00C534C7" w:rsidRDefault="00C534C7">
      <w:pPr>
        <w:rPr>
          <w:rFonts w:asciiTheme="majorHAnsi" w:eastAsiaTheme="majorEastAsia" w:hAnsiTheme="majorHAnsi" w:cstheme="majorBidi"/>
          <w:color w:val="2F5496" w:themeColor="accent1" w:themeShade="BF"/>
          <w:sz w:val="32"/>
          <w:szCs w:val="32"/>
        </w:rPr>
      </w:pPr>
      <w:r>
        <w:br w:type="page"/>
      </w:r>
    </w:p>
    <w:p w14:paraId="1EB101FB" w14:textId="3E7B9671" w:rsidR="00C534C7" w:rsidRDefault="00C534C7" w:rsidP="00C534C7">
      <w:pPr>
        <w:pStyle w:val="Heading1"/>
      </w:pPr>
      <w:bookmarkStart w:id="139" w:name="_Toc27037425"/>
      <w:r>
        <w:lastRenderedPageBreak/>
        <w:t>Chapter 9: FRED Output</w:t>
      </w:r>
      <w:bookmarkEnd w:id="139"/>
    </w:p>
    <w:p w14:paraId="07A5B47B" w14:textId="77777777" w:rsidR="00C534C7" w:rsidRDefault="00C534C7" w:rsidP="00C534C7">
      <w:pPr>
        <w:pStyle w:val="Heading2"/>
      </w:pPr>
    </w:p>
    <w:p w14:paraId="7B09924B" w14:textId="77777777" w:rsidR="00C534C7" w:rsidRDefault="00C534C7" w:rsidP="00C534C7">
      <w:pPr>
        <w:pStyle w:val="Heading2"/>
      </w:pPr>
      <w:bookmarkStart w:id="140" w:name="_Toc27037426"/>
      <w:r>
        <w:t>Output Files</w:t>
      </w:r>
      <w:bookmarkEnd w:id="140"/>
    </w:p>
    <w:p w14:paraId="393E4F9E" w14:textId="77777777" w:rsidR="00C534C7" w:rsidRDefault="00C534C7" w:rsidP="00C534C7"/>
    <w:p w14:paraId="60B0F013" w14:textId="319C5B07" w:rsidR="00293A08" w:rsidRDefault="00293A08" w:rsidP="00C534C7">
      <w:r>
        <w:t xml:space="preserve">The </w:t>
      </w:r>
      <w:r w:rsidR="001C5D90">
        <w:t xml:space="preserve">FRED </w:t>
      </w:r>
      <w:r>
        <w:t xml:space="preserve">Core simulation </w:t>
      </w:r>
      <w:r w:rsidR="001C5D90">
        <w:t>produces a number of output files that include data generated from each simulation run</w:t>
      </w:r>
      <w:r>
        <w:t>, including:</w:t>
      </w:r>
    </w:p>
    <w:p w14:paraId="476C3E5D" w14:textId="5DAF9CBE" w:rsidR="00293A08" w:rsidRDefault="00293A08" w:rsidP="00364C73">
      <w:pPr>
        <w:pStyle w:val="ListParagraph"/>
        <w:numPr>
          <w:ilvl w:val="0"/>
          <w:numId w:val="78"/>
        </w:numPr>
      </w:pPr>
      <w:r>
        <w:t>daily and weekly time-series statistics for every state defined in the model</w:t>
      </w:r>
    </w:p>
    <w:p w14:paraId="351CFEF0" w14:textId="0C152E1A" w:rsidR="00601612" w:rsidRDefault="00601612" w:rsidP="00364C73">
      <w:pPr>
        <w:pStyle w:val="ListParagraph"/>
        <w:numPr>
          <w:ilvl w:val="0"/>
          <w:numId w:val="78"/>
        </w:numPr>
      </w:pPr>
      <w:r>
        <w:t xml:space="preserve">daily and weekly time-series statistics for every </w:t>
      </w:r>
      <w:r>
        <w:t>global variable</w:t>
      </w:r>
      <w:r>
        <w:t xml:space="preserve"> defined in the model</w:t>
      </w:r>
    </w:p>
    <w:p w14:paraId="4E142E67" w14:textId="009371E6" w:rsidR="00293A08" w:rsidRDefault="00293A08" w:rsidP="00364C73">
      <w:pPr>
        <w:pStyle w:val="ListParagraph"/>
        <w:numPr>
          <w:ilvl w:val="0"/>
          <w:numId w:val="78"/>
        </w:numPr>
      </w:pPr>
      <w:r>
        <w:t>health records showing each individual agent's changes over time</w:t>
      </w:r>
    </w:p>
    <w:p w14:paraId="6E2F7F1B" w14:textId="77777777" w:rsidR="00293A08" w:rsidRDefault="00293A08" w:rsidP="00364C73">
      <w:pPr>
        <w:pStyle w:val="ListParagraph"/>
        <w:numPr>
          <w:ilvl w:val="0"/>
          <w:numId w:val="78"/>
        </w:numPr>
      </w:pPr>
      <w:r>
        <w:t>detailed records for selected individuals</w:t>
      </w:r>
    </w:p>
    <w:p w14:paraId="0314BCC6" w14:textId="3A617FF4" w:rsidR="00293A08" w:rsidRDefault="00293A08" w:rsidP="00364C73">
      <w:pPr>
        <w:pStyle w:val="ListParagraph"/>
        <w:numPr>
          <w:ilvl w:val="0"/>
          <w:numId w:val="78"/>
        </w:numPr>
      </w:pPr>
      <w:r>
        <w:t>network files for each network defined in the model</w:t>
      </w:r>
    </w:p>
    <w:p w14:paraId="6B661842" w14:textId="2A9D8044" w:rsidR="00293A08" w:rsidRDefault="00293A08" w:rsidP="00364C73">
      <w:pPr>
        <w:pStyle w:val="ListParagraph"/>
        <w:numPr>
          <w:ilvl w:val="0"/>
          <w:numId w:val="78"/>
        </w:numPr>
      </w:pPr>
      <w:r>
        <w:t xml:space="preserve">a log file </w:t>
      </w:r>
      <w:r w:rsidR="00CF565D">
        <w:t>REPORT</w:t>
      </w:r>
      <w:r>
        <w:t>ing internal messages from the FRED software</w:t>
      </w:r>
    </w:p>
    <w:p w14:paraId="63D90C35" w14:textId="5C01E884" w:rsidR="00293A08" w:rsidRDefault="00293A08" w:rsidP="00364C73">
      <w:pPr>
        <w:pStyle w:val="ListParagraph"/>
        <w:numPr>
          <w:ilvl w:val="0"/>
          <w:numId w:val="78"/>
        </w:numPr>
      </w:pPr>
      <w:r>
        <w:t>error and warnings</w:t>
      </w:r>
    </w:p>
    <w:p w14:paraId="009E0337" w14:textId="77777777" w:rsidR="007C2A38" w:rsidRDefault="007C2A38" w:rsidP="00293A08"/>
    <w:p w14:paraId="5041F272" w14:textId="48EE163E" w:rsidR="00293A08" w:rsidRDefault="00293A08" w:rsidP="00293A08">
      <w:r>
        <w:t>The user controls how much detail is included in most of these files</w:t>
      </w:r>
      <w:r w:rsidR="007C2A38">
        <w:t xml:space="preserve"> using options that will be explained in the sections below.</w:t>
      </w:r>
    </w:p>
    <w:p w14:paraId="70D82A61" w14:textId="2FDEB916" w:rsidR="007C2A38" w:rsidRDefault="007C2A38" w:rsidP="00293A08"/>
    <w:p w14:paraId="5A820540" w14:textId="77777777" w:rsidR="007C2A38" w:rsidRDefault="007C2A38" w:rsidP="00293A08">
      <w:r>
        <w:t>If the user is accessing FRED through the FRED Web Interface, these files are all stored in the FRED Server and can be downloaded through the Web Interface to the user's local computer.</w:t>
      </w:r>
    </w:p>
    <w:p w14:paraId="0F5CC2B0" w14:textId="77777777" w:rsidR="007C2A38" w:rsidRDefault="007C2A38" w:rsidP="00293A08"/>
    <w:p w14:paraId="2112448D" w14:textId="42B15E71" w:rsidR="007C2A38" w:rsidRPr="007E28DD" w:rsidRDefault="007C2A38" w:rsidP="00293A08">
      <w:pPr>
        <w:rPr>
          <w:b/>
          <w:bCs/>
        </w:rPr>
      </w:pPr>
      <w:r>
        <w:t xml:space="preserve">If the user is running the command line version of FRED using the </w:t>
      </w:r>
      <w:r>
        <w:rPr>
          <w:b/>
          <w:bCs/>
        </w:rPr>
        <w:t>fred_job</w:t>
      </w:r>
      <w:r>
        <w:t xml:space="preserve"> command, these files are stored in the directory </w:t>
      </w:r>
      <w:r w:rsidRPr="007C2A38">
        <w:rPr>
          <w:b/>
          <w:bCs/>
        </w:rPr>
        <w:t>~/FRED/RESULTS/JOB/&lt;ID&gt;</w:t>
      </w:r>
      <w:r>
        <w:t xml:space="preserve"> where </w:t>
      </w:r>
      <w:r>
        <w:rPr>
          <w:b/>
          <w:bCs/>
        </w:rPr>
        <w:t>&lt;ID&gt;</w:t>
      </w:r>
      <w:r>
        <w:t xml:space="preserve"> is the unique id number associated with the job.  This directory also contains the meta-data for the job such as the time of the job and the FRED Version used.  The specific output files for run </w:t>
      </w:r>
      <w:r>
        <w:rPr>
          <w:b/>
          <w:bCs/>
        </w:rPr>
        <w:t>N</w:t>
      </w:r>
      <w:r>
        <w:t xml:space="preserve"> of the job appear in </w:t>
      </w:r>
      <w:r w:rsidRPr="007C2A38">
        <w:rPr>
          <w:b/>
          <w:bCs/>
        </w:rPr>
        <w:t>~/FRED/RESULTS/JOB/&lt;ID&gt;</w:t>
      </w:r>
      <w:r>
        <w:rPr>
          <w:b/>
          <w:bCs/>
        </w:rPr>
        <w:t>/OUT/RUN&lt;N&gt;.</w:t>
      </w:r>
      <w:r w:rsidR="007E28DD">
        <w:rPr>
          <w:b/>
          <w:bCs/>
        </w:rPr>
        <w:t xml:space="preserve"> </w:t>
      </w:r>
      <w:r>
        <w:t xml:space="preserve">When the user is developing a model with the command line version of FRED, it is typical to run tests in the user's working directory using the </w:t>
      </w:r>
      <w:r>
        <w:rPr>
          <w:b/>
          <w:bCs/>
        </w:rPr>
        <w:t>fred_run</w:t>
      </w:r>
      <w:r>
        <w:t xml:space="preserve"> or </w:t>
      </w:r>
      <w:r>
        <w:rPr>
          <w:b/>
          <w:bCs/>
        </w:rPr>
        <w:t>run_fred</w:t>
      </w:r>
      <w:r>
        <w:t xml:space="preserve"> commands (</w:t>
      </w:r>
      <w:r w:rsidR="007E28DD">
        <w:t xml:space="preserve">both identical). In this case, the files are contained in the subdirectory </w:t>
      </w:r>
      <w:r w:rsidR="007E28DD">
        <w:rPr>
          <w:b/>
          <w:bCs/>
        </w:rPr>
        <w:t>OUT/RUN&lt;N&gt;.</w:t>
      </w:r>
    </w:p>
    <w:p w14:paraId="7F6E8A48" w14:textId="25BC5AC8" w:rsidR="00293A08" w:rsidRDefault="007C2A38" w:rsidP="00C534C7">
      <w:r>
        <w:t xml:space="preserve"> </w:t>
      </w:r>
    </w:p>
    <w:p w14:paraId="19EE9C9A" w14:textId="0E21A738" w:rsidR="00293A08" w:rsidRDefault="00293A08" w:rsidP="00FD0E81">
      <w:pPr>
        <w:pStyle w:val="Heading2"/>
      </w:pPr>
      <w:bookmarkStart w:id="141" w:name="_Time_Series_Output"/>
      <w:bookmarkStart w:id="142" w:name="_Toc27037427"/>
      <w:bookmarkEnd w:id="141"/>
      <w:r>
        <w:t>Time Series Output</w:t>
      </w:r>
      <w:bookmarkEnd w:id="142"/>
    </w:p>
    <w:p w14:paraId="3415FAC6" w14:textId="77777777" w:rsidR="00293A08" w:rsidRDefault="00293A08" w:rsidP="00C534C7"/>
    <w:p w14:paraId="26812A5B" w14:textId="71FA8D91" w:rsidR="00C534C7" w:rsidRDefault="00C534C7" w:rsidP="00C534C7">
      <w:r>
        <w:t xml:space="preserve">FRED output includes the daily time-series for every state defined in the model. The user can access these files either through the </w:t>
      </w:r>
      <w:hyperlink w:anchor="_Chapter_15:_FRED" w:history="1">
        <w:r w:rsidRPr="001C5D90">
          <w:rPr>
            <w:rStyle w:val="Hyperlink"/>
          </w:rPr>
          <w:t>FRED Web interface</w:t>
        </w:r>
      </w:hyperlink>
      <w:r>
        <w:t xml:space="preserve"> or by using the command line interface discussed here.</w:t>
      </w:r>
    </w:p>
    <w:p w14:paraId="4442A340" w14:textId="77777777" w:rsidR="00C534C7" w:rsidRDefault="00C534C7" w:rsidP="00C534C7"/>
    <w:p w14:paraId="4B7D9EF3" w14:textId="77777777" w:rsidR="00C534C7" w:rsidRDefault="00C534C7" w:rsidP="00C534C7">
      <w:r>
        <w:t>We illustrate the FRED output files using the following FRED program call test.fred:</w:t>
      </w:r>
    </w:p>
    <w:p w14:paraId="2D479BCE" w14:textId="77777777" w:rsidR="00C534C7" w:rsidRDefault="00C534C7" w:rsidP="00C534C7"/>
    <w:p w14:paraId="2F310B46"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use FRED::Influenza</w:t>
      </w:r>
    </w:p>
    <w:p w14:paraId="078A4351"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start_date = 2020-Jan-01</w:t>
      </w:r>
    </w:p>
    <w:p w14:paraId="5E452775"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rPr>
      </w:pPr>
      <w:r w:rsidRPr="00D71999">
        <w:rPr>
          <w:rFonts w:ascii="Courier" w:eastAsiaTheme="minorHAnsi" w:hAnsi="Courier" w:cs="Courier"/>
          <w:b/>
          <w:bCs/>
          <w:color w:val="000000"/>
        </w:rPr>
        <w:t>end_date = 2020-Jan-05</w:t>
      </w:r>
    </w:p>
    <w:p w14:paraId="1E0793B7" w14:textId="77777777" w:rsidR="00C534C7" w:rsidRPr="00D71999" w:rsidRDefault="00C534C7" w:rsidP="00C534C7">
      <w:r w:rsidRPr="00D71999">
        <w:rPr>
          <w:rFonts w:ascii="Courier" w:eastAsiaTheme="minorHAnsi" w:hAnsi="Courier" w:cs="Courier"/>
          <w:b/>
          <w:bCs/>
          <w:color w:val="000000"/>
        </w:rPr>
        <w:t>locations = Jefferson_County_PA</w:t>
      </w:r>
    </w:p>
    <w:p w14:paraId="23BA8FA6" w14:textId="77777777" w:rsidR="00C534C7" w:rsidRDefault="00C534C7" w:rsidP="00C534C7">
      <w:pPr>
        <w:pStyle w:val="Heading2"/>
      </w:pPr>
    </w:p>
    <w:p w14:paraId="4725A7AD" w14:textId="77777777" w:rsidR="00C534C7" w:rsidRDefault="00C534C7" w:rsidP="00C534C7">
      <w:r>
        <w:t>Suppose we run a job consisting of 4 runs using this program:</w:t>
      </w:r>
    </w:p>
    <w:p w14:paraId="0A9E5F8F" w14:textId="77777777" w:rsidR="00C534C7" w:rsidRDefault="00C534C7" w:rsidP="00C534C7"/>
    <w:p w14:paraId="78C49DE7" w14:textId="77777777" w:rsidR="00C534C7" w:rsidRPr="00D71999" w:rsidRDefault="00C534C7" w:rsidP="00C534C7">
      <w:pPr>
        <w:rPr>
          <w:rFonts w:ascii="Courier" w:hAnsi="Courier"/>
        </w:rPr>
      </w:pPr>
      <w:r w:rsidRPr="00D71999">
        <w:rPr>
          <w:rFonts w:ascii="Courier" w:hAnsi="Courier"/>
        </w:rPr>
        <w:t>% fred_job -k test -p test.fred -n 4</w:t>
      </w:r>
    </w:p>
    <w:p w14:paraId="29EAA686" w14:textId="77777777" w:rsidR="00C534C7" w:rsidRDefault="00C534C7" w:rsidP="00C534C7"/>
    <w:p w14:paraId="26BD9CC1" w14:textId="77777777" w:rsidR="001C5D90" w:rsidRDefault="00C534C7" w:rsidP="00C534C7">
      <w:r>
        <w:lastRenderedPageBreak/>
        <w:t xml:space="preserve">This command requests the FRED Simulation Information Management System (FRED SIMS) to create a new job with </w:t>
      </w:r>
      <w:r w:rsidRPr="00BB4FE7">
        <w:rPr>
          <w:b/>
          <w:bCs/>
        </w:rPr>
        <w:t>key =</w:t>
      </w:r>
      <w:r>
        <w:t xml:space="preserve"> </w:t>
      </w:r>
      <w:r w:rsidRPr="001C5D90">
        <w:rPr>
          <w:b/>
          <w:bCs/>
        </w:rPr>
        <w:t>test</w:t>
      </w:r>
      <w:r>
        <w:t xml:space="preserve"> and execute the program </w:t>
      </w:r>
      <w:r w:rsidRPr="00D71999">
        <w:rPr>
          <w:b/>
        </w:rPr>
        <w:t>test.fred</w:t>
      </w:r>
      <w:r>
        <w:t xml:space="preserve"> four times. FRED SIMS stores all the files associated with this job in </w:t>
      </w:r>
      <w:r w:rsidR="001C5D90">
        <w:t>a</w:t>
      </w:r>
      <w:r>
        <w:t xml:space="preserve"> directory</w:t>
      </w:r>
      <w:r w:rsidR="001C5D90">
        <w:t xml:space="preserve"> dedicated to this job</w:t>
      </w:r>
      <w:r>
        <w:t xml:space="preserve">. </w:t>
      </w:r>
    </w:p>
    <w:p w14:paraId="74601513" w14:textId="77777777" w:rsidR="001C5D90" w:rsidRDefault="001C5D90" w:rsidP="00C534C7"/>
    <w:p w14:paraId="2A03230B" w14:textId="3AE73867" w:rsidR="00C534C7" w:rsidRDefault="001C5D90" w:rsidP="00C534C7">
      <w:r>
        <w:t>One output file is a comma-separated-value file (csv file) that can be opened by standard spreadsheet applications. To</w:t>
      </w:r>
      <w:r w:rsidR="00C534C7">
        <w:t xml:space="preserve"> access the </w:t>
      </w:r>
      <w:r>
        <w:t>file</w:t>
      </w:r>
      <w:r w:rsidR="00C534C7">
        <w:t xml:space="preserve"> us</w:t>
      </w:r>
      <w:r>
        <w:t>e</w:t>
      </w:r>
      <w:r w:rsidR="00C534C7">
        <w:t xml:space="preserve"> the fred_csv command:</w:t>
      </w:r>
    </w:p>
    <w:p w14:paraId="556437F5" w14:textId="77777777" w:rsidR="00C534C7" w:rsidRDefault="00C534C7" w:rsidP="00C534C7"/>
    <w:p w14:paraId="00C39F7A" w14:textId="77777777" w:rsidR="00C534C7" w:rsidRDefault="00C534C7" w:rsidP="00C534C7">
      <w:pPr>
        <w:rPr>
          <w:rFonts w:ascii="Courier" w:hAnsi="Courier"/>
        </w:rPr>
      </w:pPr>
      <w:r w:rsidRPr="00D71999">
        <w:rPr>
          <w:rFonts w:ascii="Courier" w:hAnsi="Courier"/>
        </w:rPr>
        <w:t>% fred_csv -k test &gt; test.csv</w:t>
      </w:r>
    </w:p>
    <w:p w14:paraId="6BC9CD41" w14:textId="77777777" w:rsidR="00C534C7" w:rsidRDefault="00C534C7" w:rsidP="00C534C7">
      <w:pPr>
        <w:rPr>
          <w:rFonts w:ascii="Courier" w:hAnsi="Courier"/>
        </w:rPr>
      </w:pPr>
    </w:p>
    <w:p w14:paraId="37D430D3" w14:textId="10AB2363" w:rsidR="00C534C7" w:rsidRDefault="001C5D90" w:rsidP="00C534C7">
      <w:r>
        <w:t>The file</w:t>
      </w:r>
      <w:r w:rsidR="00C534C7">
        <w:t xml:space="preserve"> </w:t>
      </w:r>
      <w:r w:rsidR="00C534C7" w:rsidRPr="001C5D90">
        <w:rPr>
          <w:b/>
          <w:bCs/>
        </w:rPr>
        <w:t>test.csv</w:t>
      </w:r>
      <w:r w:rsidR="00C534C7">
        <w:t xml:space="preserve"> contains the daily values of all the variables in the model (in this case, the model in the FRED Library module FRED::Influenza). This file can be opened with your favorite spreadsheet program and </w:t>
      </w:r>
      <w:r>
        <w:t xml:space="preserve">it </w:t>
      </w:r>
      <w:r w:rsidR="00C534C7">
        <w:t>look</w:t>
      </w:r>
      <w:r>
        <w:t>s</w:t>
      </w:r>
      <w:r w:rsidR="00C534C7">
        <w:t xml:space="preserve"> like this:</w:t>
      </w:r>
    </w:p>
    <w:p w14:paraId="6261D78E" w14:textId="77777777" w:rsidR="00C534C7" w:rsidRDefault="00C534C7" w:rsidP="00C534C7"/>
    <w:p w14:paraId="5E9758AC" w14:textId="77777777" w:rsidR="00C534C7" w:rsidRPr="00E12B61" w:rsidRDefault="00C534C7" w:rsidP="00C534C7">
      <w:r>
        <w:rPr>
          <w:noProof/>
        </w:rPr>
        <w:drawing>
          <wp:inline distT="0" distB="0" distL="0" distR="0" wp14:anchorId="2C2F5A9A" wp14:editId="2FB38077">
            <wp:extent cx="6126480" cy="2937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0 at 11.39.35 AM.png"/>
                    <pic:cNvPicPr/>
                  </pic:nvPicPr>
                  <pic:blipFill>
                    <a:blip r:embed="rId14">
                      <a:extLst>
                        <a:ext uri="{28A0092B-C50C-407E-A947-70E740481C1C}">
                          <a14:useLocalDpi xmlns:a14="http://schemas.microsoft.com/office/drawing/2010/main" val="0"/>
                        </a:ext>
                      </a:extLst>
                    </a:blip>
                    <a:stretch>
                      <a:fillRect/>
                    </a:stretch>
                  </pic:blipFill>
                  <pic:spPr>
                    <a:xfrm>
                      <a:off x="0" y="0"/>
                      <a:ext cx="6126480" cy="2937510"/>
                    </a:xfrm>
                    <a:prstGeom prst="rect">
                      <a:avLst/>
                    </a:prstGeom>
                  </pic:spPr>
                </pic:pic>
              </a:graphicData>
            </a:graphic>
          </wp:inline>
        </w:drawing>
      </w:r>
    </w:p>
    <w:p w14:paraId="6F31A283" w14:textId="77777777" w:rsidR="00C534C7" w:rsidRDefault="00C534C7" w:rsidP="00C534C7"/>
    <w:p w14:paraId="5E34683C" w14:textId="77777777" w:rsidR="00C534C7" w:rsidRDefault="00C534C7" w:rsidP="00C534C7">
      <w:r>
        <w:t>The file contains one line of data for each day of each run. The columns show the name of the states defined in the model, as well as simulation day, date, epi-week and population size.</w:t>
      </w:r>
    </w:p>
    <w:p w14:paraId="1B8FAE53" w14:textId="77777777" w:rsidR="00C534C7" w:rsidRDefault="00C534C7" w:rsidP="00C534C7"/>
    <w:p w14:paraId="721F6889" w14:textId="77777777" w:rsidR="00C534C7" w:rsidRDefault="00C534C7" w:rsidP="00C534C7">
      <w:r>
        <w:t>The FRED::Influenza model includes the Condition INF and its states: S, E, Ia, Is, R and Import.  For each state, FRED records three values for each day:</w:t>
      </w:r>
    </w:p>
    <w:p w14:paraId="39FA4D6D" w14:textId="77777777" w:rsidR="00C534C7" w:rsidRDefault="00C534C7" w:rsidP="00C534C7">
      <w:pPr>
        <w:pStyle w:val="ListParagraph"/>
        <w:numPr>
          <w:ilvl w:val="0"/>
          <w:numId w:val="26"/>
        </w:numPr>
      </w:pPr>
      <w:r>
        <w:t>the prevalance (that is, number of individuals in the population who are currently in the given state) labeled with the state name (e.g. INF.S above);</w:t>
      </w:r>
    </w:p>
    <w:p w14:paraId="5279199A" w14:textId="77777777" w:rsidR="00C534C7" w:rsidRDefault="00C534C7" w:rsidP="00C534C7">
      <w:pPr>
        <w:pStyle w:val="ListParagraph"/>
        <w:numPr>
          <w:ilvl w:val="0"/>
          <w:numId w:val="26"/>
        </w:numPr>
      </w:pPr>
      <w:r>
        <w:t>the cumulative count (that is, the total number of individuals who have ever been in the given state) labeled COND.totSTATE (e.g., INF.totS above), and</w:t>
      </w:r>
    </w:p>
    <w:p w14:paraId="0AD7FBF8" w14:textId="77777777" w:rsidR="00C534C7" w:rsidRDefault="00C534C7" w:rsidP="00C534C7">
      <w:pPr>
        <w:pStyle w:val="ListParagraph"/>
        <w:numPr>
          <w:ilvl w:val="0"/>
          <w:numId w:val="26"/>
        </w:numPr>
      </w:pPr>
      <w:r>
        <w:t>the daily incidence (that is, the number of individuals entering this state on the given day) labeled COND.newState (e.g., INF.newS above).</w:t>
      </w:r>
    </w:p>
    <w:p w14:paraId="1AEA1676" w14:textId="77777777" w:rsidR="00C534C7" w:rsidRDefault="00C534C7" w:rsidP="00C534C7"/>
    <w:p w14:paraId="216C7DA4" w14:textId="77777777" w:rsidR="00C534C7" w:rsidRDefault="00C534C7" w:rsidP="00C534C7">
      <w:r>
        <w:t>There are two variations of the fred_csv command. If you only want the data for a given run, you can pick the run number with the -n option:</w:t>
      </w:r>
    </w:p>
    <w:p w14:paraId="5A1CCF13" w14:textId="77777777" w:rsidR="00C534C7" w:rsidRDefault="00C534C7" w:rsidP="00C534C7"/>
    <w:p w14:paraId="1E40E538" w14:textId="77777777" w:rsidR="00C534C7" w:rsidRDefault="00C534C7" w:rsidP="00C534C7">
      <w:pPr>
        <w:rPr>
          <w:rFonts w:ascii="Courier" w:hAnsi="Courier"/>
        </w:rPr>
      </w:pPr>
      <w:r w:rsidRPr="006F2D28">
        <w:rPr>
          <w:rFonts w:ascii="Courier" w:hAnsi="Courier"/>
        </w:rPr>
        <w:t>% fred_csv -k test</w:t>
      </w:r>
      <w:r>
        <w:rPr>
          <w:rFonts w:ascii="Courier" w:hAnsi="Courier"/>
        </w:rPr>
        <w:t xml:space="preserve"> -n 3</w:t>
      </w:r>
    </w:p>
    <w:p w14:paraId="3AA65C9A"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8"/>
          <w:szCs w:val="20"/>
        </w:rPr>
      </w:pPr>
    </w:p>
    <w:p w14:paraId="1B3B4FD2"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lastRenderedPageBreak/>
        <w:t>Run,3</w:t>
      </w:r>
    </w:p>
    <w:p w14:paraId="4D71F6E4"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Day,Date,EpiWeek,Popsize,INF.newS,INF.S,INF.totS,INF.newE,INF.E,INF.totE,INF.newIs,INF.Is,INF.totIs,INF.newIa,INF.Ia,INF.totIa,INF.newR,INF.R,INF.totR,INF.newImport,INF.Import,INF.totImport,INF.RR</w:t>
      </w:r>
    </w:p>
    <w:p w14:paraId="28196D3C"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0,2020-01,01,2019.52,45318,45318,45308,45318,10,10,10,0,0,0,0,0,0,0,0,0,1,1,1,1.000000</w:t>
      </w:r>
    </w:p>
    <w:p w14:paraId="7280598E"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1,2020-01-02,2019.52,45318,0,45308,45318,0,7,10,3,3,3,0,0,0,0,0,0,0,1,1,0.000000</w:t>
      </w:r>
    </w:p>
    <w:p w14:paraId="40F896B8"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2,2020-01-03,2019.52,45318,0,45305,45318,3,3,13,5,8,8,2,2,2,0,0,0,0,1,1,0.000000</w:t>
      </w:r>
    </w:p>
    <w:p w14:paraId="1BBAEDAF" w14:textId="77777777" w:rsidR="00C534C7" w:rsidRPr="00D71999" w:rsidRDefault="00C534C7" w:rsidP="00C534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Cs/>
          <w:color w:val="000000"/>
          <w:sz w:val="16"/>
          <w:szCs w:val="18"/>
        </w:rPr>
      </w:pPr>
      <w:r w:rsidRPr="00D71999">
        <w:rPr>
          <w:rFonts w:ascii="Courier" w:eastAsiaTheme="minorHAnsi" w:hAnsi="Courier" w:cs="Courier"/>
          <w:bCs/>
          <w:color w:val="000000"/>
          <w:sz w:val="16"/>
          <w:szCs w:val="18"/>
        </w:rPr>
        <w:t>3,2020-01-04,2019.52,45318,0,45300,45318,5,8,18,0,8,8,0,2,2,0,0,0,0,1,1,0.000000</w:t>
      </w:r>
    </w:p>
    <w:p w14:paraId="6D3D0812" w14:textId="77777777" w:rsidR="00C534C7" w:rsidRPr="00D71999" w:rsidRDefault="00C534C7" w:rsidP="00C534C7">
      <w:pPr>
        <w:rPr>
          <w:rFonts w:ascii="Courier" w:hAnsi="Courier"/>
          <w:sz w:val="16"/>
          <w:szCs w:val="18"/>
        </w:rPr>
      </w:pPr>
      <w:r w:rsidRPr="00D71999">
        <w:rPr>
          <w:rFonts w:ascii="Courier" w:eastAsiaTheme="minorHAnsi" w:hAnsi="Courier" w:cs="Courier"/>
          <w:bCs/>
          <w:color w:val="000000"/>
          <w:sz w:val="16"/>
          <w:szCs w:val="18"/>
        </w:rPr>
        <w:t>4,2020-01-05,2020.01,45318,0,45298,45318,2,6,20,2,10,10,2,4,4,0,0,0,0,1,1,0.000000</w:t>
      </w:r>
    </w:p>
    <w:p w14:paraId="596B8EE7" w14:textId="77777777" w:rsidR="00C534C7" w:rsidRDefault="00C534C7" w:rsidP="00C534C7"/>
    <w:p w14:paraId="0E561135" w14:textId="77777777" w:rsidR="00C534C7" w:rsidRDefault="00C534C7" w:rsidP="00C534C7">
      <w:r>
        <w:t>If you want the combined data for a single column, you can specify the column header using the -v option:</w:t>
      </w:r>
    </w:p>
    <w:p w14:paraId="16DED734" w14:textId="77777777" w:rsidR="00C534C7" w:rsidRDefault="00C534C7" w:rsidP="00C534C7"/>
    <w:p w14:paraId="7DF29B29" w14:textId="77777777" w:rsidR="00C534C7" w:rsidRDefault="00C534C7" w:rsidP="00C534C7">
      <w:pPr>
        <w:rPr>
          <w:rFonts w:ascii="Courier" w:hAnsi="Courier"/>
        </w:rPr>
      </w:pPr>
      <w:r w:rsidRPr="006F2D28">
        <w:rPr>
          <w:rFonts w:ascii="Courier" w:hAnsi="Courier"/>
        </w:rPr>
        <w:t>% fred_csv -k test</w:t>
      </w:r>
      <w:r>
        <w:rPr>
          <w:rFonts w:ascii="Courier" w:hAnsi="Courier"/>
        </w:rPr>
        <w:t xml:space="preserve"> -v INF.totE &gt; totE.csv</w:t>
      </w:r>
    </w:p>
    <w:p w14:paraId="5F3779B7" w14:textId="77777777" w:rsidR="00C534C7" w:rsidRDefault="00C534C7" w:rsidP="00C534C7">
      <w:pPr>
        <w:rPr>
          <w:rFonts w:ascii="Courier" w:hAnsi="Courier"/>
        </w:rPr>
      </w:pPr>
      <w:r>
        <w:rPr>
          <w:rFonts w:ascii="Courier" w:hAnsi="Courier"/>
        </w:rPr>
        <w:t>% open totE.csv</w:t>
      </w:r>
    </w:p>
    <w:p w14:paraId="6E454B34" w14:textId="77777777" w:rsidR="00C534C7" w:rsidRDefault="00C534C7" w:rsidP="00C534C7">
      <w:pPr>
        <w:rPr>
          <w:rFonts w:ascii="Courier" w:hAnsi="Courier"/>
        </w:rPr>
      </w:pPr>
    </w:p>
    <w:p w14:paraId="7362EF0B" w14:textId="77777777" w:rsidR="00C534C7" w:rsidRDefault="00C534C7" w:rsidP="00C534C7">
      <w:pPr>
        <w:rPr>
          <w:rFonts w:ascii="Courier" w:hAnsi="Courier"/>
        </w:rPr>
      </w:pPr>
    </w:p>
    <w:p w14:paraId="35795B3A" w14:textId="77777777" w:rsidR="00C534C7" w:rsidRDefault="00C534C7" w:rsidP="00C534C7">
      <w:pPr>
        <w:rPr>
          <w:rFonts w:ascii="Courier" w:hAnsi="Courier"/>
        </w:rPr>
      </w:pPr>
      <w:r>
        <w:rPr>
          <w:rFonts w:ascii="Courier" w:hAnsi="Courier"/>
          <w:noProof/>
        </w:rPr>
        <w:drawing>
          <wp:inline distT="0" distB="0" distL="0" distR="0" wp14:anchorId="145429C1" wp14:editId="7BD28064">
            <wp:extent cx="6126480" cy="14109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20 at 11.42.13 AM.png"/>
                    <pic:cNvPicPr/>
                  </pic:nvPicPr>
                  <pic:blipFill>
                    <a:blip r:embed="rId15">
                      <a:extLst>
                        <a:ext uri="{28A0092B-C50C-407E-A947-70E740481C1C}">
                          <a14:useLocalDpi xmlns:a14="http://schemas.microsoft.com/office/drawing/2010/main" val="0"/>
                        </a:ext>
                      </a:extLst>
                    </a:blip>
                    <a:stretch>
                      <a:fillRect/>
                    </a:stretch>
                  </pic:blipFill>
                  <pic:spPr>
                    <a:xfrm>
                      <a:off x="0" y="0"/>
                      <a:ext cx="6126480" cy="1410970"/>
                    </a:xfrm>
                    <a:prstGeom prst="rect">
                      <a:avLst/>
                    </a:prstGeom>
                  </pic:spPr>
                </pic:pic>
              </a:graphicData>
            </a:graphic>
          </wp:inline>
        </w:drawing>
      </w:r>
    </w:p>
    <w:p w14:paraId="0BAD9F02" w14:textId="77777777" w:rsidR="00C534C7" w:rsidRDefault="00C534C7" w:rsidP="00C534C7"/>
    <w:p w14:paraId="1EB9C886" w14:textId="23965332" w:rsidR="00C534C7" w:rsidRDefault="00C534C7" w:rsidP="00C534C7">
      <w:r>
        <w:t>This table includes statistics about the specified state for each simulation day over all the runs in the job.  For each day, the row includes the minimum value, the first quartile, the median, the third quartile, the maximum value, the mean and standard deviation, and the individual values in each run.</w:t>
      </w:r>
    </w:p>
    <w:p w14:paraId="59025E09" w14:textId="4ADE53F0" w:rsidR="00601612" w:rsidRDefault="00601612" w:rsidP="00C534C7"/>
    <w:p w14:paraId="4E4701C4" w14:textId="6884A3FC" w:rsidR="00601612" w:rsidRDefault="00601612" w:rsidP="00C534C7">
      <w:r>
        <w:t>FRED also produces time-series data for all global variables defined in the FRED program. For example, suppose the model is keeping track of the number of drug prescriptions over time, and includes a global variable:</w:t>
      </w:r>
    </w:p>
    <w:p w14:paraId="4393DF67" w14:textId="1AEE38A1" w:rsidR="00601612" w:rsidRDefault="00601612" w:rsidP="00C534C7"/>
    <w:p w14:paraId="3FFF3388" w14:textId="456D050C" w:rsidR="00601612" w:rsidRDefault="00601612" w:rsidP="00C534C7">
      <w:r>
        <w:t>include_global_variable = Prescriptions</w:t>
      </w:r>
    </w:p>
    <w:p w14:paraId="2778BF5C" w14:textId="0267897C" w:rsidR="00601612" w:rsidRDefault="00601612" w:rsidP="00C534C7">
      <w:r>
        <w:t>Prescriptions = 0</w:t>
      </w:r>
    </w:p>
    <w:p w14:paraId="591211A4" w14:textId="253BB83E" w:rsidR="00601612" w:rsidRDefault="00601612" w:rsidP="00C534C7"/>
    <w:p w14:paraId="7F17F012" w14:textId="2BAA785D" w:rsidR="00601612" w:rsidRDefault="00601612" w:rsidP="00C534C7">
      <w:r>
        <w:t>This variable might be updated by each agent who received a prescription:</w:t>
      </w:r>
    </w:p>
    <w:p w14:paraId="45D841EE" w14:textId="14661F81" w:rsidR="00601612" w:rsidRDefault="00601612" w:rsidP="00C534C7"/>
    <w:p w14:paraId="2CD35BC0" w14:textId="1689C15F" w:rsidR="00601612" w:rsidRDefault="00601612" w:rsidP="00C534C7">
      <w:r>
        <w:t>if state(HealthCare, ReceivedPrescription) then set(Prescriptions, Prescription+1)</w:t>
      </w:r>
    </w:p>
    <w:p w14:paraId="3DCC1814" w14:textId="59C48471" w:rsidR="00601612" w:rsidRDefault="00601612" w:rsidP="00C534C7"/>
    <w:p w14:paraId="6319C056" w14:textId="630611B8" w:rsidR="00601612" w:rsidRDefault="00AE78BB" w:rsidP="00C534C7">
      <w:r>
        <w:t xml:space="preserve">The time series for a global variable named </w:t>
      </w:r>
      <w:r>
        <w:rPr>
          <w:i/>
        </w:rPr>
        <w:t>X</w:t>
      </w:r>
      <w:r>
        <w:t xml:space="preserve"> is stored under the file name </w:t>
      </w:r>
      <w:r>
        <w:rPr>
          <w:b/>
        </w:rPr>
        <w:t>FRED.</w:t>
      </w:r>
      <w:r>
        <w:rPr>
          <w:b/>
          <w:i/>
        </w:rPr>
        <w:t>X</w:t>
      </w:r>
      <w:r>
        <w:t>, so the plot for the Prescription variables can by produced by the command:</w:t>
      </w:r>
    </w:p>
    <w:p w14:paraId="7AE2B1BB" w14:textId="65C956BB" w:rsidR="00AE78BB" w:rsidRDefault="00AE78BB" w:rsidP="00C534C7"/>
    <w:p w14:paraId="78113140" w14:textId="4AAD8CEF" w:rsidR="00AE78BB" w:rsidRDefault="00AE78BB" w:rsidP="00C534C7">
      <w:r>
        <w:t>% fred_plot -k &lt;job_name&gt; -v FRED.Prescriptions</w:t>
      </w:r>
    </w:p>
    <w:p w14:paraId="7F047799" w14:textId="696D336C" w:rsidR="00AE78BB" w:rsidRDefault="00AE78BB" w:rsidP="00C534C7"/>
    <w:p w14:paraId="1D5AA668" w14:textId="77F96589" w:rsidR="00AE78BB" w:rsidRDefault="00AE78BB" w:rsidP="00C534C7">
      <w:r>
        <w:t>Note: FRED does not currently prodcues output files for global list variables.</w:t>
      </w:r>
    </w:p>
    <w:p w14:paraId="2CDF0D8D" w14:textId="77777777" w:rsidR="00601612" w:rsidRDefault="00601612" w:rsidP="00C534C7"/>
    <w:p w14:paraId="584E8A61" w14:textId="77777777" w:rsidR="00C534C7" w:rsidRDefault="00C534C7" w:rsidP="00C534C7"/>
    <w:p w14:paraId="581F92F0" w14:textId="77777777" w:rsidR="00C534C7" w:rsidRDefault="00C534C7" w:rsidP="00FD0E81">
      <w:pPr>
        <w:pStyle w:val="Heading2"/>
      </w:pPr>
      <w:bookmarkStart w:id="143" w:name="_Health_Records_File"/>
      <w:bookmarkStart w:id="144" w:name="_Toc27037428"/>
      <w:bookmarkEnd w:id="143"/>
      <w:r>
        <w:t>Health Records File</w:t>
      </w:r>
      <w:bookmarkEnd w:id="144"/>
    </w:p>
    <w:p w14:paraId="4E54EA03" w14:textId="77777777" w:rsidR="00C534C7" w:rsidRDefault="00C534C7" w:rsidP="00C534C7"/>
    <w:p w14:paraId="2AA2535A" w14:textId="77777777" w:rsidR="00C534C7" w:rsidRDefault="00C534C7" w:rsidP="00C534C7">
      <w:r>
        <w:t>If the property</w:t>
      </w:r>
    </w:p>
    <w:p w14:paraId="30646A81" w14:textId="77777777" w:rsidR="00C534C7" w:rsidRDefault="00C534C7" w:rsidP="00C534C7"/>
    <w:p w14:paraId="1756A34B" w14:textId="77777777" w:rsidR="00C534C7" w:rsidRPr="00546F12" w:rsidRDefault="00C534C7" w:rsidP="00C534C7">
      <w:pPr>
        <w:rPr>
          <w:b/>
        </w:rPr>
      </w:pPr>
      <w:r w:rsidRPr="00546F12">
        <w:rPr>
          <w:b/>
        </w:rPr>
        <w:t>enable_health_records = 1</w:t>
      </w:r>
    </w:p>
    <w:p w14:paraId="71C33236" w14:textId="77777777" w:rsidR="00C534C7" w:rsidRDefault="00C534C7" w:rsidP="00C534C7"/>
    <w:p w14:paraId="0FB578BB" w14:textId="77777777" w:rsidR="0069579A" w:rsidRDefault="00C534C7" w:rsidP="00C534C7">
      <w:r>
        <w:t xml:space="preserve">is set, the FRED creates a </w:t>
      </w:r>
      <w:r>
        <w:rPr>
          <w:b/>
        </w:rPr>
        <w:t>health records file</w:t>
      </w:r>
      <w:r>
        <w:t xml:space="preserve"> that contains individual level information that reflects every time an agent changes state.  </w:t>
      </w:r>
    </w:p>
    <w:p w14:paraId="5BC736EF" w14:textId="77777777" w:rsidR="0069579A" w:rsidRDefault="0069579A" w:rsidP="00C534C7"/>
    <w:p w14:paraId="686A23C5" w14:textId="287CC016" w:rsidR="00C534C7" w:rsidRDefault="00C534C7" w:rsidP="00C534C7">
      <w:r>
        <w:t>Thi</w:t>
      </w:r>
      <w:r w:rsidR="0069579A">
        <w:t>e health records file</w:t>
      </w:r>
      <w:r>
        <w:t xml:space="preserve"> may be quite large, </w:t>
      </w:r>
      <w:r w:rsidR="0069579A">
        <w:t>so by default the</w:t>
      </w:r>
      <w:r w:rsidR="00AC3819">
        <w:t xml:space="preserve"> file</w:t>
      </w:r>
      <w:r w:rsidR="0069579A">
        <w:t xml:space="preserve"> is created only for the first run of a job that includes multiple simulation runs.</w:t>
      </w:r>
      <w:r w:rsidR="00AC3819">
        <w:t xml:space="preserve">  The user can control which run has a health records file by setting the property:</w:t>
      </w:r>
    </w:p>
    <w:p w14:paraId="54E1C862" w14:textId="74D140DF" w:rsidR="00AC3819" w:rsidRDefault="00AC3819" w:rsidP="00C534C7"/>
    <w:p w14:paraId="1AB2B316" w14:textId="1AF5144A" w:rsidR="00AC3819" w:rsidRDefault="00AC3819" w:rsidP="00C534C7">
      <w:pPr>
        <w:rPr>
          <w:b/>
          <w:bCs/>
        </w:rPr>
      </w:pPr>
      <w:r>
        <w:rPr>
          <w:b/>
          <w:bCs/>
        </w:rPr>
        <w:t>health_records_run = N</w:t>
      </w:r>
    </w:p>
    <w:p w14:paraId="47181F84" w14:textId="037DF37B" w:rsidR="00AC3819" w:rsidRDefault="00AC3819" w:rsidP="00C534C7">
      <w:pPr>
        <w:rPr>
          <w:b/>
          <w:bCs/>
        </w:rPr>
      </w:pPr>
    </w:p>
    <w:p w14:paraId="11F27813" w14:textId="7DB199FD" w:rsidR="00AC3819" w:rsidRPr="00AC3819" w:rsidRDefault="00AC3819" w:rsidP="00C534C7">
      <w:pPr>
        <w:rPr>
          <w:i/>
          <w:iCs/>
        </w:rPr>
      </w:pPr>
      <w:r>
        <w:t xml:space="preserve">to get the file for run N (N = 1 by default). If N = -1, health record files are produced for all runs.  </w:t>
      </w:r>
      <w:r w:rsidRPr="00AC3819">
        <w:rPr>
          <w:b/>
          <w:bCs/>
        </w:rPr>
        <w:t>Warning:</w:t>
      </w:r>
      <w:r>
        <w:t xml:space="preserve"> </w:t>
      </w:r>
      <w:r w:rsidRPr="00AC3819">
        <w:rPr>
          <w:i/>
          <w:iCs/>
        </w:rPr>
        <w:t>This may results in a large amount of data.</w:t>
      </w:r>
    </w:p>
    <w:p w14:paraId="4AEB3AF8" w14:textId="77777777" w:rsidR="00C534C7" w:rsidRDefault="00C534C7" w:rsidP="00C534C7"/>
    <w:p w14:paraId="3D422658" w14:textId="19D8F0BA" w:rsidR="00C534C7" w:rsidRDefault="00C534C7" w:rsidP="00C534C7">
      <w:r>
        <w:t xml:space="preserve">The program </w:t>
      </w:r>
      <w:r w:rsidR="00BB4FE7">
        <w:t>control</w:t>
      </w:r>
      <w:r w:rsidR="00FD0E81">
        <w:t>s</w:t>
      </w:r>
      <w:r>
        <w:t xml:space="preserve"> which Conditions to include in the health records file by property statements of the form:</w:t>
      </w:r>
    </w:p>
    <w:p w14:paraId="2DC5C72D" w14:textId="77777777" w:rsidR="00C534C7" w:rsidRDefault="00C534C7" w:rsidP="00C534C7"/>
    <w:p w14:paraId="1776CE96" w14:textId="77777777" w:rsidR="00C534C7" w:rsidRPr="00546F12" w:rsidRDefault="00C534C7" w:rsidP="00C534C7">
      <w:pPr>
        <w:rPr>
          <w:b/>
        </w:rPr>
      </w:pPr>
      <w:r w:rsidRPr="00546F12">
        <w:rPr>
          <w:b/>
        </w:rPr>
        <w:t>COND.enable_health_records = 1</w:t>
      </w:r>
    </w:p>
    <w:p w14:paraId="43DFFDAD" w14:textId="77777777" w:rsidR="00C534C7" w:rsidRDefault="00C534C7" w:rsidP="00C534C7"/>
    <w:p w14:paraId="03139DA2" w14:textId="77777777" w:rsidR="00C534C7" w:rsidRDefault="00C534C7" w:rsidP="00C534C7">
      <w:r>
        <w:t>By default, no Condition is included in the file.</w:t>
      </w:r>
    </w:p>
    <w:p w14:paraId="229303C7" w14:textId="77777777" w:rsidR="00C534C7" w:rsidRDefault="00C534C7" w:rsidP="00C534C7"/>
    <w:p w14:paraId="7D04BE69" w14:textId="77777777" w:rsidR="00C534C7" w:rsidRDefault="00C534C7" w:rsidP="00C534C7">
      <w:r>
        <w:t>If the following statement appears in the FRED program:</w:t>
      </w:r>
    </w:p>
    <w:p w14:paraId="3A09C02D" w14:textId="77777777" w:rsidR="00C534C7" w:rsidRDefault="00C534C7" w:rsidP="00C534C7"/>
    <w:p w14:paraId="231E45E8" w14:textId="77777777" w:rsidR="00C534C7" w:rsidRPr="00546F12" w:rsidRDefault="00C534C7" w:rsidP="00C534C7">
      <w:pPr>
        <w:rPr>
          <w:b/>
        </w:rPr>
      </w:pPr>
      <w:r w:rsidRPr="00546F12">
        <w:rPr>
          <w:b/>
        </w:rPr>
        <w:t>record_location = 1</w:t>
      </w:r>
    </w:p>
    <w:p w14:paraId="5B6C9AAA" w14:textId="77777777" w:rsidR="00C534C7" w:rsidRDefault="00C534C7" w:rsidP="00C534C7"/>
    <w:p w14:paraId="70764D3D" w14:textId="3297D63B" w:rsidR="00C534C7" w:rsidRDefault="00C534C7" w:rsidP="00C534C7">
      <w:r>
        <w:t xml:space="preserve">then FRED includes the latitude and longitude of the agent on each line in the </w:t>
      </w:r>
      <w:r>
        <w:rPr>
          <w:b/>
        </w:rPr>
        <w:t>health records file</w:t>
      </w:r>
      <w:r>
        <w:t>.</w:t>
      </w:r>
    </w:p>
    <w:p w14:paraId="060253ED" w14:textId="225A714F" w:rsidR="00FD0E81" w:rsidRDefault="00FD0E81" w:rsidP="00C534C7"/>
    <w:p w14:paraId="02B99EBF" w14:textId="0325DCCC" w:rsidR="00FD0E81" w:rsidRDefault="00FD0E81" w:rsidP="00C534C7">
      <w:r>
        <w:t>As an example, suppose you run the example Pandemic Influenza program in Chapter 14 with the additional program statements:</w:t>
      </w:r>
    </w:p>
    <w:p w14:paraId="5E944211" w14:textId="78B77CB6" w:rsidR="00FD0E81" w:rsidRDefault="00FD0E81" w:rsidP="00C534C7"/>
    <w:p w14:paraId="32385099" w14:textId="32E18CC3" w:rsidR="00FD0E81" w:rsidRDefault="00FD0E81" w:rsidP="00C534C7">
      <w:pPr>
        <w:rPr>
          <w:b/>
          <w:bCs/>
        </w:rPr>
      </w:pPr>
      <w:r>
        <w:rPr>
          <w:b/>
          <w:bCs/>
        </w:rPr>
        <w:t>enable_health_records = 1</w:t>
      </w:r>
    </w:p>
    <w:p w14:paraId="11E1EA1D" w14:textId="22914B02" w:rsidR="00FD0E81" w:rsidRDefault="00FD0E81" w:rsidP="00C534C7">
      <w:pPr>
        <w:rPr>
          <w:b/>
          <w:bCs/>
        </w:rPr>
      </w:pPr>
      <w:r>
        <w:rPr>
          <w:b/>
          <w:bCs/>
        </w:rPr>
        <w:t>INF.enable_health_records = 1</w:t>
      </w:r>
    </w:p>
    <w:p w14:paraId="3EFAA91E" w14:textId="77777777" w:rsidR="0013558A" w:rsidRDefault="0013558A" w:rsidP="0013558A">
      <w:pPr>
        <w:rPr>
          <w:b/>
          <w:bCs/>
        </w:rPr>
      </w:pPr>
      <w:r>
        <w:rPr>
          <w:b/>
          <w:bCs/>
        </w:rPr>
        <w:t>INF.enable_health_records = 1</w:t>
      </w:r>
    </w:p>
    <w:p w14:paraId="3AF75EBF" w14:textId="77777777" w:rsidR="0013558A" w:rsidRDefault="0013558A" w:rsidP="00C534C7">
      <w:pPr>
        <w:rPr>
          <w:b/>
          <w:bCs/>
        </w:rPr>
      </w:pPr>
    </w:p>
    <w:p w14:paraId="1D857461" w14:textId="23CE7014" w:rsidR="00FD0E81" w:rsidRDefault="00FD0E81" w:rsidP="00C534C7">
      <w:pPr>
        <w:rPr>
          <w:b/>
          <w:bCs/>
        </w:rPr>
      </w:pPr>
    </w:p>
    <w:p w14:paraId="41AE63A4" w14:textId="776818B1" w:rsidR="00FD0E81" w:rsidRDefault="00FD0E81" w:rsidP="00C534C7">
      <w:r>
        <w:t>The first line tell</w:t>
      </w:r>
      <w:r w:rsidR="007738C9">
        <w:t>s</w:t>
      </w:r>
      <w:r>
        <w:t xml:space="preserve"> FRED to create a health records file (for run 1), and the second line tell</w:t>
      </w:r>
      <w:r w:rsidR="007738C9">
        <w:t>s</w:t>
      </w:r>
      <w:r>
        <w:t xml:space="preserve"> FRED to include a record each time an agent changes state in its INF Condition.</w:t>
      </w:r>
    </w:p>
    <w:p w14:paraId="5E50920D" w14:textId="6F8847CB" w:rsidR="007738C9" w:rsidRDefault="007738C9" w:rsidP="00C534C7"/>
    <w:p w14:paraId="5A371C93" w14:textId="5FF4E69D" w:rsidR="007738C9" w:rsidRDefault="007738C9" w:rsidP="00C534C7">
      <w:r>
        <w:t xml:space="preserve">This example shows the command-line use of FRED, but you can also obtain the resulting files through the Web </w:t>
      </w:r>
      <w:r w:rsidR="00AE14F6">
        <w:t>I</w:t>
      </w:r>
      <w:r>
        <w:t>nterface.</w:t>
      </w:r>
    </w:p>
    <w:p w14:paraId="58FA0EB2" w14:textId="0C12A74C" w:rsidR="007738C9" w:rsidRDefault="007738C9" w:rsidP="00C534C7"/>
    <w:p w14:paraId="42A8BFEA" w14:textId="2FAD1CC3" w:rsidR="007738C9" w:rsidRDefault="007738C9" w:rsidP="00C534C7">
      <w:r>
        <w:t xml:space="preserve">Suppose the FRED program is in a file called </w:t>
      </w:r>
      <w:r>
        <w:rPr>
          <w:b/>
          <w:bCs/>
        </w:rPr>
        <w:t xml:space="preserve">inf.fred. </w:t>
      </w:r>
      <w:r>
        <w:t xml:space="preserve">First run a FRED job with the key (or job name) </w:t>
      </w:r>
      <w:r>
        <w:rPr>
          <w:b/>
          <w:bCs/>
        </w:rPr>
        <w:t>test:</w:t>
      </w:r>
    </w:p>
    <w:p w14:paraId="5D32BC5E" w14:textId="7E7142E1" w:rsidR="007738C9" w:rsidRDefault="007738C9" w:rsidP="00C534C7"/>
    <w:p w14:paraId="5A1F9EAF" w14:textId="7FD8DC88" w:rsidR="007738C9" w:rsidRDefault="007738C9" w:rsidP="00C534C7">
      <w:r>
        <w:t>% fred_job -k test -p inf.fred</w:t>
      </w:r>
    </w:p>
    <w:p w14:paraId="3D915926" w14:textId="77777777" w:rsidR="007738C9" w:rsidRPr="007738C9" w:rsidRDefault="007738C9" w:rsidP="00C534C7"/>
    <w:p w14:paraId="1D54F042" w14:textId="2129045A" w:rsidR="007738C9" w:rsidRDefault="007738C9" w:rsidP="00C534C7">
      <w:r>
        <w:t>After running the job, the health records file includes records like the following:</w:t>
      </w:r>
    </w:p>
    <w:p w14:paraId="3D98C67D" w14:textId="2903826D" w:rsidR="00BB0DCD" w:rsidRDefault="00BB0DCD" w:rsidP="00C534C7"/>
    <w:p w14:paraId="6E2A97CB"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lastRenderedPageBreak/>
        <w:t>HEALTH RECORD: 2020-01-01 12am day 0 person 39790 age 20 is an IMPORTED EXPOSURE to INF</w:t>
      </w:r>
    </w:p>
    <w:p w14:paraId="730E4380" w14:textId="5875BCDA"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t>HEALTH RECORD: 2020-01-01 12am day 0 person 39790 age 20 sex F race 1 household H-11047265 school</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t xml:space="preserve">   </w:t>
      </w:r>
      <w:r w:rsidRPr="00BB0DCD">
        <w:rPr>
          <w:rFonts w:ascii="Courier New" w:eastAsiaTheme="minorHAnsi" w:hAnsi="Courier New" w:cs="Courier New"/>
          <w:b/>
          <w:bCs/>
          <w:color w:val="000000"/>
          <w:sz w:val="16"/>
          <w:szCs w:val="16"/>
        </w:rPr>
        <w:t>NONE income 49200 CONDITION INF CHANGES from S to E</w:t>
      </w:r>
    </w:p>
    <w:p w14:paraId="05406FFA"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BB0DCD">
        <w:rPr>
          <w:rFonts w:ascii="Courier New" w:eastAsiaTheme="minorHAnsi" w:hAnsi="Courier New" w:cs="Courier New"/>
          <w:b/>
          <w:bCs/>
          <w:color w:val="000000"/>
          <w:sz w:val="16"/>
          <w:szCs w:val="16"/>
        </w:rPr>
        <w:t>HEALTH RECORD: 2020-01-01 12am day 0 person 43509 age 66 is an IMPORTED EXPOSURE to INF</w:t>
      </w:r>
    </w:p>
    <w:p w14:paraId="06AF6159" w14:textId="2D50A589" w:rsidR="00BB0DCD" w:rsidRPr="00BB0DCD" w:rsidRDefault="00BB0DCD" w:rsidP="00BB0DCD">
      <w:pPr>
        <w:rPr>
          <w:sz w:val="16"/>
          <w:szCs w:val="16"/>
        </w:rPr>
      </w:pPr>
      <w:r w:rsidRPr="00BB0DCD">
        <w:rPr>
          <w:rFonts w:ascii="Courier New" w:eastAsiaTheme="minorHAnsi" w:hAnsi="Courier New" w:cs="Courier New"/>
          <w:b/>
          <w:bCs/>
          <w:color w:val="000000"/>
          <w:sz w:val="16"/>
          <w:szCs w:val="16"/>
        </w:rPr>
        <w:t>HEALTH RECORD: 2020-01-01 12am day 0 person 43509 age 66 sex M race 1 household H-11046512 school</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BB0DCD">
        <w:rPr>
          <w:rFonts w:ascii="Courier New" w:eastAsiaTheme="minorHAnsi" w:hAnsi="Courier New" w:cs="Courier New"/>
          <w:b/>
          <w:bCs/>
          <w:color w:val="000000"/>
          <w:sz w:val="16"/>
          <w:szCs w:val="16"/>
        </w:rPr>
        <w:t>NONE income 40000 CONDITION INF CHANGES from S to E</w:t>
      </w:r>
    </w:p>
    <w:p w14:paraId="3D9B09F0" w14:textId="7FD912BA" w:rsidR="007738C9" w:rsidRDefault="007738C9" w:rsidP="00C534C7"/>
    <w:p w14:paraId="45B061E8" w14:textId="402F015A" w:rsidR="007738C9" w:rsidRDefault="007738C9" w:rsidP="00C534C7">
      <w:r>
        <w:t>You can get the whole file with the command:</w:t>
      </w:r>
    </w:p>
    <w:p w14:paraId="6653A5D2" w14:textId="320D581C" w:rsidR="007738C9" w:rsidRDefault="007738C9" w:rsidP="00C534C7"/>
    <w:p w14:paraId="23DFCCC9" w14:textId="4F7493F9" w:rsidR="007738C9" w:rsidRDefault="007738C9" w:rsidP="00C534C7">
      <w:r>
        <w:t>% fred_get_records -k test &gt; records.txt</w:t>
      </w:r>
    </w:p>
    <w:p w14:paraId="6F667633" w14:textId="77777777" w:rsidR="007738C9" w:rsidRDefault="007738C9" w:rsidP="00C534C7"/>
    <w:p w14:paraId="44F9F673" w14:textId="78321418" w:rsidR="007738C9" w:rsidRDefault="007738C9" w:rsidP="00C534C7">
      <w:r>
        <w:t xml:space="preserve">This copies the health_records file to a local file called </w:t>
      </w:r>
      <w:r>
        <w:rPr>
          <w:b/>
          <w:bCs/>
        </w:rPr>
        <w:t>records.txt.</w:t>
      </w:r>
    </w:p>
    <w:p w14:paraId="3439E577" w14:textId="2C24CCBD" w:rsidR="007738C9" w:rsidRDefault="007738C9" w:rsidP="00C534C7"/>
    <w:p w14:paraId="1ACF4594" w14:textId="2A1A4353" w:rsidR="007738C9" w:rsidRDefault="007738C9" w:rsidP="00C534C7">
      <w:r>
        <w:t xml:space="preserve">It is often useful to see all the records for a given individual.  The following command returns all the records for person </w:t>
      </w:r>
      <w:r w:rsidR="00BB0DCD">
        <w:t>39790</w:t>
      </w:r>
      <w:r>
        <w:t>:</w:t>
      </w:r>
    </w:p>
    <w:p w14:paraId="0051DA1A" w14:textId="5F28D748" w:rsidR="007738C9" w:rsidRDefault="007738C9" w:rsidP="00C534C7"/>
    <w:p w14:paraId="6DA92C44" w14:textId="4C95832B" w:rsid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BB0DCD">
        <w:rPr>
          <w:rFonts w:eastAsiaTheme="minorHAnsi"/>
          <w:color w:val="000000"/>
        </w:rPr>
        <w:t>% fred_get_records -p 39790</w:t>
      </w:r>
    </w:p>
    <w:p w14:paraId="1ED5F56B" w14:textId="77777777" w:rsidR="00BB0DCD" w:rsidRPr="00BB0DCD" w:rsidRDefault="00BB0DCD" w:rsidP="00BB0D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p>
    <w:p w14:paraId="5B80C94C" w14:textId="77777777"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1 12am day 0 person 39790 age 20 is an IMPORTED EXPOSURE to INF</w:t>
      </w:r>
    </w:p>
    <w:p w14:paraId="519D24E3"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1 12am day 0 person 39790 age 20 sex F race 1 household H-11047265</w:t>
      </w:r>
    </w:p>
    <w:p w14:paraId="76B74D03" w14:textId="553A3703"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S to E</w:t>
      </w:r>
    </w:p>
    <w:p w14:paraId="48B60029"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3 5am day 2 person 39790 age 20 sex F race 1 household H-11047265</w:t>
      </w:r>
    </w:p>
    <w:p w14:paraId="711260AD" w14:textId="5E583675"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E to Is</w:t>
      </w:r>
    </w:p>
    <w:p w14:paraId="62475101"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03 5am day 2 person 39790 ENTERING state INF.Is MODIFIES state StayHome.No</w:t>
      </w:r>
    </w:p>
    <w:p w14:paraId="6913BEF6" w14:textId="34143598"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to StayHome.Symptoms</w:t>
      </w:r>
    </w:p>
    <w:p w14:paraId="41DC82F8" w14:textId="77777777" w:rsid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12 9am day 11 person 39790 age 20 sex F race 1 household H-11047265</w:t>
      </w:r>
    </w:p>
    <w:p w14:paraId="3591D5C9" w14:textId="1FD3D61D" w:rsidR="0013558A" w:rsidRPr="0013558A" w:rsidRDefault="0013558A" w:rsidP="00135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13558A">
        <w:rPr>
          <w:rFonts w:ascii="Courier New" w:eastAsiaTheme="minorHAnsi" w:hAnsi="Courier New" w:cs="Courier New"/>
          <w:b/>
          <w:bCs/>
          <w:color w:val="000000"/>
          <w:sz w:val="16"/>
          <w:szCs w:val="16"/>
        </w:rPr>
        <w:t>school NONE income 49200 CONDITION INF CHANGES from Is to R</w:t>
      </w:r>
    </w:p>
    <w:p w14:paraId="0660AE44" w14:textId="51CAF301" w:rsidR="007738C9" w:rsidRPr="0013558A" w:rsidRDefault="0013558A" w:rsidP="0013558A">
      <w:pPr>
        <w:rPr>
          <w:rFonts w:ascii="Courier New" w:eastAsiaTheme="minorHAnsi" w:hAnsi="Courier New" w:cs="Courier New"/>
          <w:b/>
          <w:bCs/>
          <w:color w:val="000000"/>
          <w:sz w:val="16"/>
          <w:szCs w:val="16"/>
        </w:rPr>
      </w:pPr>
      <w:r w:rsidRPr="0013558A">
        <w:rPr>
          <w:rFonts w:ascii="Courier New" w:eastAsiaTheme="minorHAnsi" w:hAnsi="Courier New" w:cs="Courier New"/>
          <w:b/>
          <w:bCs/>
          <w:color w:val="000000"/>
          <w:sz w:val="16"/>
          <w:szCs w:val="16"/>
        </w:rPr>
        <w:t>HEALTH RECORD: 2020-01-12 9am day 11 person 39790 ENTERING state INF.R MODIFIES state StayHome.Yes</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t xml:space="preserve">  </w:t>
      </w:r>
      <w:r w:rsidRPr="0013558A">
        <w:rPr>
          <w:rFonts w:ascii="Courier New" w:eastAsiaTheme="minorHAnsi" w:hAnsi="Courier New" w:cs="Courier New"/>
          <w:b/>
          <w:bCs/>
          <w:color w:val="000000"/>
          <w:sz w:val="16"/>
          <w:szCs w:val="16"/>
        </w:rPr>
        <w:t>to StayHome.No</w:t>
      </w:r>
    </w:p>
    <w:p w14:paraId="0C844B42" w14:textId="50FD28D3" w:rsidR="00BB0DCD" w:rsidRDefault="00BB0DCD" w:rsidP="00BB0DCD"/>
    <w:p w14:paraId="1B140CDB" w14:textId="3F30B238" w:rsidR="0013558A" w:rsidRDefault="0013558A" w:rsidP="00BB0DCD">
      <w:r>
        <w:t>This showing the complete path of this individual through the states defined in the model.</w:t>
      </w:r>
    </w:p>
    <w:p w14:paraId="488E6C11" w14:textId="77777777" w:rsidR="0013558A" w:rsidRDefault="0013558A" w:rsidP="00BB0DCD"/>
    <w:p w14:paraId="04CA8D7C" w14:textId="5ED360FD" w:rsidR="007738C9" w:rsidRDefault="007738C9" w:rsidP="00C534C7">
      <w:r>
        <w:t>To see all the records showing every agent that changes into a given state:</w:t>
      </w:r>
    </w:p>
    <w:p w14:paraId="6E3CBFB2" w14:textId="2B92FE2F" w:rsidR="007738C9" w:rsidRDefault="007738C9" w:rsidP="00C534C7"/>
    <w:p w14:paraId="412E27EB" w14:textId="017553D4" w:rsidR="007738C9" w:rsidRDefault="007738C9" w:rsidP="00C534C7">
      <w:r>
        <w:t xml:space="preserve">% fred_get_records -s </w:t>
      </w:r>
      <w:r w:rsidR="00907434">
        <w:t>Is</w:t>
      </w:r>
    </w:p>
    <w:p w14:paraId="0D1D93BB" w14:textId="42B92AC0" w:rsidR="00907434" w:rsidRDefault="00907434" w:rsidP="00C534C7"/>
    <w:p w14:paraId="2F444FEA" w14:textId="77777777"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fred_get_records -k test -s Is | head -10</w:t>
      </w:r>
    </w:p>
    <w:p w14:paraId="1E20BA5D"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2 7am day 1 person 18142 age 1 sex F race 1 household H-11045344</w:t>
      </w:r>
    </w:p>
    <w:p w14:paraId="6ABA84E5" w14:textId="30ACA494"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1000 CONDITION INF CHANGES from E to Is</w:t>
      </w:r>
    </w:p>
    <w:p w14:paraId="0B11362A"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2 12pm day 1 person 43509 age 66 sex M race 1 household H-11046512</w:t>
      </w:r>
    </w:p>
    <w:p w14:paraId="10892A93" w14:textId="28B53E8E"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40000 CONDITION INF CHANGES from E to Is</w:t>
      </w:r>
    </w:p>
    <w:p w14:paraId="2F23659A"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2am day 2 person 38779 age 28 sex F race 1 household H-11051097</w:t>
      </w:r>
    </w:p>
    <w:p w14:paraId="7932F3A9" w14:textId="24A8707C"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78000 CONDITION INF CHANGES from E to Is</w:t>
      </w:r>
    </w:p>
    <w:p w14:paraId="32BA8551" w14:textId="29DFA225"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2am day 2 person 45113 age 18 sex F race -1 household GH-450004650-016</w:t>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38900 CONDITION INF CHANGES from E to Is</w:t>
      </w:r>
    </w:p>
    <w:p w14:paraId="2B742B79" w14:textId="77777777" w:rsid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907434">
        <w:rPr>
          <w:rFonts w:ascii="Courier New" w:eastAsiaTheme="minorHAnsi" w:hAnsi="Courier New" w:cs="Courier New"/>
          <w:b/>
          <w:bCs/>
          <w:color w:val="000000"/>
          <w:sz w:val="16"/>
          <w:szCs w:val="16"/>
        </w:rPr>
        <w:t>HEALTH RECORD: 2020-01-03 1am day 2 person 35833 age 67 sex F race 1 household H-11059471</w:t>
      </w:r>
    </w:p>
    <w:p w14:paraId="3899560F" w14:textId="257A0D87" w:rsidR="00907434" w:rsidRPr="00907434" w:rsidRDefault="00907434" w:rsidP="0090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Pr>
          <w:rFonts w:ascii="Courier New" w:eastAsiaTheme="minorHAnsi" w:hAnsi="Courier New" w:cs="Courier New"/>
          <w:b/>
          <w:bCs/>
          <w:color w:val="000000"/>
          <w:sz w:val="16"/>
          <w:szCs w:val="16"/>
        </w:rPr>
        <w:tab/>
      </w:r>
      <w:r w:rsidRPr="00907434">
        <w:rPr>
          <w:rFonts w:ascii="Courier New" w:eastAsiaTheme="minorHAnsi" w:hAnsi="Courier New" w:cs="Courier New"/>
          <w:b/>
          <w:bCs/>
          <w:color w:val="000000"/>
          <w:sz w:val="16"/>
          <w:szCs w:val="16"/>
        </w:rPr>
        <w:t>school NONE income 49400 CONDITION INF CHANGES from E to Is</w:t>
      </w:r>
    </w:p>
    <w:p w14:paraId="22DE5741" w14:textId="1A458AE6" w:rsidR="007738C9" w:rsidRDefault="00907434" w:rsidP="00C534C7">
      <w:pPr>
        <w:rPr>
          <w:rFonts w:ascii="Courier New" w:eastAsiaTheme="minorHAnsi" w:hAnsi="Courier New" w:cs="Courier New"/>
          <w:b/>
          <w:bCs/>
          <w:color w:val="000000"/>
          <w:sz w:val="16"/>
          <w:szCs w:val="16"/>
        </w:rPr>
      </w:pPr>
      <w:r>
        <w:rPr>
          <w:rFonts w:ascii="Courier New" w:eastAsiaTheme="minorHAnsi" w:hAnsi="Courier New" w:cs="Courier New"/>
          <w:b/>
          <w:bCs/>
          <w:color w:val="000000"/>
          <w:sz w:val="16"/>
          <w:szCs w:val="16"/>
        </w:rPr>
        <w:t>...</w:t>
      </w:r>
    </w:p>
    <w:p w14:paraId="78EE57F8" w14:textId="77777777" w:rsidR="00907434" w:rsidRDefault="00907434" w:rsidP="00C534C7"/>
    <w:p w14:paraId="775B9F89" w14:textId="01E21A02" w:rsidR="00A827B3" w:rsidRDefault="00A827B3" w:rsidP="00C534C7">
      <w:r>
        <w:t>This shows the times and dates that any individuals changed from state E to state Is in this run.</w:t>
      </w:r>
    </w:p>
    <w:p w14:paraId="6D07C0D7" w14:textId="77777777" w:rsidR="00A827B3" w:rsidRDefault="00A827B3" w:rsidP="00C534C7"/>
    <w:p w14:paraId="3AB2F306" w14:textId="11044CEC" w:rsidR="007738C9" w:rsidRDefault="007738C9" w:rsidP="00C534C7">
      <w:r>
        <w:t xml:space="preserve">To see all the records that match </w:t>
      </w:r>
      <w:r w:rsidR="00A21712">
        <w:t xml:space="preserve">a given pattern in the file, using the -g option (meaning </w:t>
      </w:r>
      <w:r w:rsidR="00A21712">
        <w:rPr>
          <w:b/>
          <w:bCs/>
        </w:rPr>
        <w:t>grep</w:t>
      </w:r>
      <w:r w:rsidR="00A21712">
        <w:t>):</w:t>
      </w:r>
    </w:p>
    <w:p w14:paraId="781AFC8B" w14:textId="3E5762DF" w:rsidR="00A21712" w:rsidRDefault="00A21712" w:rsidP="00C534C7"/>
    <w:p w14:paraId="3978E0F3" w14:textId="402910F3" w:rsidR="00A21712" w:rsidRPr="00A21712" w:rsidRDefault="00A21712" w:rsidP="00C534C7">
      <w:r>
        <w:t>% fred_get_records -g '</w:t>
      </w:r>
      <w:r w:rsidR="00C303CB">
        <w:t>IMPORTED</w:t>
      </w:r>
      <w:r>
        <w:t>'</w:t>
      </w:r>
    </w:p>
    <w:p w14:paraId="0BF19004" w14:textId="77777777" w:rsidR="007738C9" w:rsidRPr="007738C9" w:rsidRDefault="007738C9" w:rsidP="00C534C7"/>
    <w:p w14:paraId="3B2EB494"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9790 age 20 is an IMPORTED EXPOSURE to INF</w:t>
      </w:r>
    </w:p>
    <w:p w14:paraId="09D273ED"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43509 age 66 is an IMPORTED EXPOSURE to INF</w:t>
      </w:r>
    </w:p>
    <w:p w14:paraId="69B5FC9F"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8779 age 28 is an IMPORTED EXPOSURE to INF</w:t>
      </w:r>
    </w:p>
    <w:p w14:paraId="05A96271"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lastRenderedPageBreak/>
        <w:t>HEALTH RECORD: 2020-01-01 12am day 0 person 16183 age 28 is an IMPORTED EXPOSURE to INF</w:t>
      </w:r>
    </w:p>
    <w:p w14:paraId="4E323422"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45113 age 18 is an IMPORTED EXPOSURE to INF</w:t>
      </w:r>
    </w:p>
    <w:p w14:paraId="7706E732"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8354 age 23 is an IMPORTED EXPOSURE to INF</w:t>
      </w:r>
    </w:p>
    <w:p w14:paraId="5EE06A1D"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8142 age 1 is an IMPORTED EXPOSURE to INF</w:t>
      </w:r>
    </w:p>
    <w:p w14:paraId="6253CB9A"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11651 age 30 is an IMPORTED EXPOSURE to INF</w:t>
      </w:r>
    </w:p>
    <w:p w14:paraId="43B6B075" w14:textId="77777777" w:rsidR="00C303CB" w:rsidRPr="00C303CB" w:rsidRDefault="00C303CB" w:rsidP="00C303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16"/>
          <w:szCs w:val="16"/>
        </w:rPr>
      </w:pPr>
      <w:r w:rsidRPr="00C303CB">
        <w:rPr>
          <w:rFonts w:ascii="Courier New" w:eastAsiaTheme="minorHAnsi" w:hAnsi="Courier New" w:cs="Courier New"/>
          <w:b/>
          <w:bCs/>
          <w:color w:val="000000"/>
          <w:sz w:val="16"/>
          <w:szCs w:val="16"/>
        </w:rPr>
        <w:t>HEALTH RECORD: 2020-01-01 12am day 0 person 39085 age 9 is an IMPORTED EXPOSURE to INF</w:t>
      </w:r>
    </w:p>
    <w:p w14:paraId="41CCD94F" w14:textId="529C465B" w:rsidR="007738C9" w:rsidRPr="00C303CB" w:rsidRDefault="00C303CB" w:rsidP="00C303CB">
      <w:pPr>
        <w:rPr>
          <w:sz w:val="16"/>
          <w:szCs w:val="16"/>
        </w:rPr>
      </w:pPr>
      <w:r w:rsidRPr="00C303CB">
        <w:rPr>
          <w:rFonts w:ascii="Courier New" w:eastAsiaTheme="minorHAnsi" w:hAnsi="Courier New" w:cs="Courier New"/>
          <w:b/>
          <w:bCs/>
          <w:color w:val="000000"/>
          <w:sz w:val="16"/>
          <w:szCs w:val="16"/>
        </w:rPr>
        <w:t>HEALTH RECORD: 2020-01-01 12am day 0 person 35833 age 67 is an IMPORTED EXPOSURE to INF</w:t>
      </w:r>
    </w:p>
    <w:p w14:paraId="6975DA1D" w14:textId="77777777" w:rsidR="007738C9" w:rsidRPr="00FD0E81" w:rsidRDefault="007738C9" w:rsidP="00C534C7"/>
    <w:p w14:paraId="057E0311" w14:textId="1BE142C9" w:rsidR="00C534C7" w:rsidRDefault="00EF106D" w:rsidP="00C534C7">
      <w:r>
        <w:t>This output verifies that 10 individuals were exposed to INF by the Import Agent at the start of the simulation run.</w:t>
      </w:r>
    </w:p>
    <w:p w14:paraId="2BCBD317" w14:textId="456DEA6E" w:rsidR="0020175D" w:rsidRDefault="0020175D" w:rsidP="00C534C7"/>
    <w:p w14:paraId="1A912D00" w14:textId="1AFAAA1C" w:rsidR="00050C8E" w:rsidRDefault="00050C8E" w:rsidP="00C534C7">
      <w:pPr>
        <w:pStyle w:val="Heading2"/>
      </w:pPr>
      <w:bookmarkStart w:id="145" w:name="_Toc27037429"/>
      <w:r>
        <w:t xml:space="preserve">Individual </w:t>
      </w:r>
      <w:r w:rsidR="00CF565D">
        <w:t>REPORT</w:t>
      </w:r>
      <w:r>
        <w:t xml:space="preserve"> Files</w:t>
      </w:r>
      <w:bookmarkEnd w:id="145"/>
    </w:p>
    <w:p w14:paraId="72494A89" w14:textId="2613E1A9" w:rsidR="00050C8E" w:rsidRDefault="00050C8E" w:rsidP="00C534C7">
      <w:pPr>
        <w:pStyle w:val="Heading2"/>
      </w:pPr>
    </w:p>
    <w:p w14:paraId="63C4E643" w14:textId="47B9B0D3" w:rsidR="00554D10" w:rsidRDefault="00554D10" w:rsidP="00554D10">
      <w:r>
        <w:t>Coming Soon.</w:t>
      </w:r>
    </w:p>
    <w:p w14:paraId="39C16F4F" w14:textId="77777777" w:rsidR="00554D10" w:rsidRPr="00554D10" w:rsidRDefault="00554D10" w:rsidP="00554D10"/>
    <w:p w14:paraId="087F25F4" w14:textId="1B1F1FD8" w:rsidR="00050C8E" w:rsidRDefault="00050C8E" w:rsidP="00C534C7">
      <w:pPr>
        <w:pStyle w:val="Heading2"/>
      </w:pPr>
      <w:bookmarkStart w:id="146" w:name="_Toc27037430"/>
      <w:r>
        <w:t>Network Files</w:t>
      </w:r>
      <w:bookmarkEnd w:id="146"/>
    </w:p>
    <w:p w14:paraId="14157504" w14:textId="1636E23D" w:rsidR="00CB23FA" w:rsidRDefault="00CB23FA" w:rsidP="00CB23FA"/>
    <w:p w14:paraId="5291F216" w14:textId="7C9568D9" w:rsidR="00CB23FA" w:rsidRDefault="00CB23FA" w:rsidP="00CB23FA">
      <w:r>
        <w:t>If the model include</w:t>
      </w:r>
      <w:r w:rsidR="000B68EB">
        <w:t>s</w:t>
      </w:r>
      <w:r>
        <w:t xml:space="preserve"> networks, the FRED program will produce output files for a given network if the program includes a property statement of the form:</w:t>
      </w:r>
    </w:p>
    <w:p w14:paraId="7E1DB8C8" w14:textId="5546C325" w:rsidR="00CB23FA" w:rsidRDefault="00CB23FA" w:rsidP="00CB23FA"/>
    <w:p w14:paraId="16B95143" w14:textId="0FAFA415" w:rsidR="00CB23FA" w:rsidRDefault="00CB23FA" w:rsidP="00CB23FA">
      <w:pPr>
        <w:rPr>
          <w:b/>
          <w:bCs/>
        </w:rPr>
      </w:pPr>
      <w:r>
        <w:rPr>
          <w:b/>
          <w:bCs/>
          <w:i/>
          <w:iCs/>
        </w:rPr>
        <w:t>Network</w:t>
      </w:r>
      <w:r>
        <w:rPr>
          <w:i/>
          <w:iCs/>
        </w:rPr>
        <w:t>.</w:t>
      </w:r>
      <w:r>
        <w:rPr>
          <w:b/>
          <w:bCs/>
        </w:rPr>
        <w:t>print_interval = N</w:t>
      </w:r>
    </w:p>
    <w:p w14:paraId="60366982" w14:textId="227A7CB1" w:rsidR="00CB23FA" w:rsidRDefault="00CB23FA" w:rsidP="00CB23FA">
      <w:pPr>
        <w:rPr>
          <w:b/>
          <w:bCs/>
        </w:rPr>
      </w:pPr>
    </w:p>
    <w:p w14:paraId="500E4B52" w14:textId="355716D1" w:rsidR="00CB23FA" w:rsidRDefault="000B68EB" w:rsidP="00CB23FA">
      <w:r>
        <w:t>If N=0 (the default), no output file is produced for the given Network. If N &gt; 0, output files are produced after every N days of the simulation. If N &gt; 0, network files are always produced for first and the last days of the simulation.</w:t>
      </w:r>
    </w:p>
    <w:p w14:paraId="691332E7" w14:textId="2094C619" w:rsidR="00AB7D17" w:rsidRDefault="00AB7D17" w:rsidP="00CB23FA"/>
    <w:p w14:paraId="0680826E" w14:textId="0F67468A" w:rsidR="00AB7D17" w:rsidRDefault="00AB7D17" w:rsidP="00CB23FA">
      <w:r>
        <w:t>For each day that a network is output, two files are produced:</w:t>
      </w:r>
    </w:p>
    <w:p w14:paraId="0809D5FB" w14:textId="7C62BA59" w:rsidR="00AB7D17" w:rsidRDefault="00AB7D17" w:rsidP="00CB23FA"/>
    <w:p w14:paraId="7293E310" w14:textId="6822D346" w:rsidR="00AB7D17" w:rsidRDefault="00ED7BEB" w:rsidP="00CB23FA">
      <w:r>
        <w:t xml:space="preserve">One file is called </w:t>
      </w:r>
      <w:r w:rsidR="00AB7D17" w:rsidRPr="00ED7BEB">
        <w:rPr>
          <w:b/>
          <w:bCs/>
        </w:rPr>
        <w:t>&lt;</w:t>
      </w:r>
      <w:r w:rsidR="00AB7D17" w:rsidRPr="00ED7BEB">
        <w:rPr>
          <w:b/>
          <w:bCs/>
          <w:i/>
          <w:iCs/>
        </w:rPr>
        <w:t>Network</w:t>
      </w:r>
      <w:r>
        <w:rPr>
          <w:b/>
          <w:bCs/>
        </w:rPr>
        <w:t>&gt;</w:t>
      </w:r>
      <w:r w:rsidR="00AB7D17" w:rsidRPr="00ED7BEB">
        <w:rPr>
          <w:b/>
          <w:bCs/>
        </w:rPr>
        <w:t>-&lt;</w:t>
      </w:r>
      <w:r w:rsidR="00AB7D17" w:rsidRPr="00ED7BEB">
        <w:rPr>
          <w:b/>
          <w:bCs/>
          <w:i/>
          <w:iCs/>
        </w:rPr>
        <w:t>Day</w:t>
      </w:r>
      <w:r w:rsidR="00AB7D17" w:rsidRPr="00ED7BEB">
        <w:rPr>
          <w:b/>
          <w:bCs/>
        </w:rPr>
        <w:t>&gt;.vna</w:t>
      </w:r>
      <w:r w:rsidR="00AB7D17">
        <w:t xml:space="preserve"> </w:t>
      </w:r>
      <w:r>
        <w:t xml:space="preserve">(for example, </w:t>
      </w:r>
      <w:r>
        <w:rPr>
          <w:b/>
          <w:bCs/>
        </w:rPr>
        <w:t xml:space="preserve">MyNet-1.vna) </w:t>
      </w:r>
      <w:r>
        <w:t xml:space="preserve">and </w:t>
      </w:r>
      <w:r w:rsidR="00AB7D17">
        <w:t xml:space="preserve">is in the </w:t>
      </w:r>
      <w:r w:rsidR="00AB7D17">
        <w:rPr>
          <w:b/>
          <w:bCs/>
        </w:rPr>
        <w:t>VNA</w:t>
      </w:r>
      <w:r w:rsidR="00AB7D17">
        <w:t xml:space="preserve"> format. This text file contains lines of the form:</w:t>
      </w:r>
    </w:p>
    <w:p w14:paraId="6009F201" w14:textId="7895ED92" w:rsidR="00AB7D17" w:rsidRDefault="00AB7D17" w:rsidP="00CB23FA"/>
    <w:p w14:paraId="69AA181E"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node data</w:t>
      </w:r>
    </w:p>
    <w:p w14:paraId="3D6C142F"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ID age sex race</w:t>
      </w:r>
    </w:p>
    <w:p w14:paraId="764F2E61"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39790 20 F 1</w:t>
      </w:r>
    </w:p>
    <w:p w14:paraId="2AC7F8BF" w14:textId="68321202"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66 M 1</w:t>
      </w:r>
    </w:p>
    <w:p w14:paraId="63E9C9BD" w14:textId="5C53C3AF"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w:t>
      </w:r>
    </w:p>
    <w:p w14:paraId="510A0A62"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tie data</w:t>
      </w:r>
    </w:p>
    <w:p w14:paraId="093D3F86"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from to weight</w:t>
      </w:r>
    </w:p>
    <w:p w14:paraId="48046F61" w14:textId="77777777" w:rsidR="00AB7D17" w:rsidRPr="00AB7D17" w:rsidRDefault="00AB7D17" w:rsidP="00AB7D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43508 1.000000</w:t>
      </w:r>
    </w:p>
    <w:p w14:paraId="14870338" w14:textId="6D31B6F9" w:rsidR="00AB7D17" w:rsidRPr="00AB7D17" w:rsidRDefault="00AB7D17" w:rsidP="00AB7D17">
      <w:pPr>
        <w:rPr>
          <w:rFonts w:ascii="Courier New" w:eastAsiaTheme="minorHAnsi" w:hAnsi="Courier New" w:cs="Courier New"/>
          <w:b/>
          <w:bCs/>
          <w:color w:val="000000"/>
          <w:sz w:val="20"/>
          <w:szCs w:val="20"/>
        </w:rPr>
      </w:pPr>
      <w:r w:rsidRPr="00AB7D17">
        <w:rPr>
          <w:rFonts w:ascii="Courier New" w:eastAsiaTheme="minorHAnsi" w:hAnsi="Courier New" w:cs="Courier New"/>
          <w:b/>
          <w:bCs/>
          <w:color w:val="000000"/>
          <w:sz w:val="20"/>
          <w:szCs w:val="20"/>
        </w:rPr>
        <w:t>43509 35391 1.000000</w:t>
      </w:r>
    </w:p>
    <w:p w14:paraId="5424B7CE" w14:textId="143FA0AA" w:rsidR="00AB7D17" w:rsidRDefault="00AB7D17" w:rsidP="00AB7D17">
      <w:pPr>
        <w:rPr>
          <w:rFonts w:ascii="Courier New" w:eastAsiaTheme="minorHAnsi" w:hAnsi="Courier New" w:cs="Courier New"/>
          <w:b/>
          <w:bCs/>
          <w:color w:val="000000"/>
          <w:sz w:val="18"/>
          <w:szCs w:val="18"/>
        </w:rPr>
      </w:pPr>
      <w:r>
        <w:rPr>
          <w:rFonts w:ascii="Courier New" w:eastAsiaTheme="minorHAnsi" w:hAnsi="Courier New" w:cs="Courier New"/>
          <w:b/>
          <w:bCs/>
          <w:color w:val="000000"/>
          <w:sz w:val="18"/>
          <w:szCs w:val="18"/>
        </w:rPr>
        <w:t>...</w:t>
      </w:r>
    </w:p>
    <w:p w14:paraId="680353D3" w14:textId="62B3BD16" w:rsidR="00AB7D17" w:rsidRDefault="00AB7D17" w:rsidP="00AB7D17">
      <w:pPr>
        <w:rPr>
          <w:rFonts w:ascii="Courier New" w:eastAsiaTheme="minorHAnsi" w:hAnsi="Courier New" w:cs="Courier New"/>
          <w:b/>
          <w:bCs/>
          <w:color w:val="000000"/>
          <w:sz w:val="18"/>
          <w:szCs w:val="18"/>
        </w:rPr>
      </w:pPr>
    </w:p>
    <w:p w14:paraId="2469E35D" w14:textId="554A59CC" w:rsidR="00AB7D17" w:rsidRPr="00AB7D17" w:rsidRDefault="00AB7D17" w:rsidP="00AB7D17">
      <w:pPr>
        <w:rPr>
          <w:rFonts w:eastAsiaTheme="minorHAnsi"/>
          <w:color w:val="000000"/>
        </w:rPr>
      </w:pPr>
      <w:r>
        <w:rPr>
          <w:rFonts w:eastAsiaTheme="minorHAnsi"/>
          <w:color w:val="000000"/>
        </w:rPr>
        <w:t xml:space="preserve">The first section contains one line for each agent in the network, giving the agent's id, age, sex, and race. The second section has one line for each edge in the network, showing the </w:t>
      </w:r>
      <w:r w:rsidR="00ED7BEB">
        <w:rPr>
          <w:rFonts w:eastAsiaTheme="minorHAnsi"/>
          <w:color w:val="000000"/>
        </w:rPr>
        <w:t>agent, the agent it is connected to, and the weight of the edge.</w:t>
      </w:r>
    </w:p>
    <w:p w14:paraId="2FAB5E77" w14:textId="77777777" w:rsidR="00AB7D17" w:rsidRPr="00AB7D17" w:rsidRDefault="00AB7D17" w:rsidP="00AB7D17">
      <w:pPr>
        <w:rPr>
          <w:sz w:val="18"/>
          <w:szCs w:val="18"/>
        </w:rPr>
      </w:pPr>
    </w:p>
    <w:p w14:paraId="4DD78F5C" w14:textId="029FA03F" w:rsidR="00ED7BEB" w:rsidRDefault="00ED7BEB" w:rsidP="00ED7BEB">
      <w:r>
        <w:t xml:space="preserve">The second is called </w:t>
      </w:r>
      <w:r w:rsidRPr="00ED7BEB">
        <w:rPr>
          <w:b/>
          <w:bCs/>
        </w:rPr>
        <w:t>&lt;</w:t>
      </w:r>
      <w:r w:rsidRPr="00ED7BEB">
        <w:rPr>
          <w:b/>
          <w:bCs/>
          <w:i/>
          <w:iCs/>
        </w:rPr>
        <w:t>Network</w:t>
      </w:r>
      <w:r>
        <w:rPr>
          <w:b/>
          <w:bCs/>
        </w:rPr>
        <w:t>&gt;</w:t>
      </w:r>
      <w:r w:rsidRPr="00ED7BEB">
        <w:rPr>
          <w:b/>
          <w:bCs/>
        </w:rPr>
        <w:t>-&lt;</w:t>
      </w:r>
      <w:r w:rsidRPr="00ED7BEB">
        <w:rPr>
          <w:b/>
          <w:bCs/>
          <w:i/>
          <w:iCs/>
        </w:rPr>
        <w:t>Day</w:t>
      </w:r>
      <w:r w:rsidRPr="00ED7BEB">
        <w:rPr>
          <w:b/>
          <w:bCs/>
        </w:rPr>
        <w:t>&gt;.</w:t>
      </w:r>
      <w:r>
        <w:rPr>
          <w:b/>
          <w:bCs/>
        </w:rPr>
        <w:t>txt</w:t>
      </w:r>
      <w:r>
        <w:t xml:space="preserve"> (for example, </w:t>
      </w:r>
      <w:r>
        <w:rPr>
          <w:b/>
          <w:bCs/>
        </w:rPr>
        <w:t>MyNet-1.txt)</w:t>
      </w:r>
      <w:r>
        <w:t>. This text file contains FRED program statement of the form:</w:t>
      </w:r>
    </w:p>
    <w:p w14:paraId="40D3445D" w14:textId="03F27577" w:rsidR="00ED7BEB" w:rsidRDefault="00ED7BEB" w:rsidP="00ED7BEB"/>
    <w:p w14:paraId="3DE1860F" w14:textId="77777777" w:rsidR="00ED7BEB" w:rsidRPr="00ED7BEB" w:rsidRDefault="00ED7BEB" w:rsidP="00ED7B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D7BEB">
        <w:rPr>
          <w:rFonts w:ascii="Courier New" w:eastAsiaTheme="minorHAnsi" w:hAnsi="Courier New" w:cs="Courier New"/>
          <w:b/>
          <w:bCs/>
          <w:color w:val="000000"/>
          <w:sz w:val="20"/>
          <w:szCs w:val="20"/>
        </w:rPr>
        <w:t>INFtrans.add_edge = 43509 43508 1.000000</w:t>
      </w:r>
    </w:p>
    <w:p w14:paraId="0790F9E6" w14:textId="0FE0B95B" w:rsidR="00ED7BEB" w:rsidRPr="00ED7BEB" w:rsidRDefault="00ED7BEB" w:rsidP="00ED7BEB">
      <w:pPr>
        <w:rPr>
          <w:sz w:val="20"/>
          <w:szCs w:val="20"/>
        </w:rPr>
      </w:pPr>
      <w:r w:rsidRPr="00ED7BEB">
        <w:rPr>
          <w:rFonts w:ascii="Courier New" w:eastAsiaTheme="minorHAnsi" w:hAnsi="Courier New" w:cs="Courier New"/>
          <w:b/>
          <w:bCs/>
          <w:color w:val="000000"/>
          <w:sz w:val="20"/>
          <w:szCs w:val="20"/>
        </w:rPr>
        <w:t>INFtrans.add_edge = 43509 35391 1.000000</w:t>
      </w:r>
    </w:p>
    <w:p w14:paraId="34694D7B" w14:textId="76A4F454" w:rsidR="00ED7BEB" w:rsidRDefault="00ED7BEB" w:rsidP="00ED7BEB"/>
    <w:p w14:paraId="313E2969" w14:textId="46B28175" w:rsidR="00ED7BEB" w:rsidRDefault="00ED7BEB" w:rsidP="00ED7BEB">
      <w:r>
        <w:t>This lines can be included verbatim in a FRED program to define the edges in the network.</w:t>
      </w:r>
    </w:p>
    <w:p w14:paraId="491D2FAF" w14:textId="4176BDF1" w:rsidR="00554D10" w:rsidRDefault="00554D10" w:rsidP="00ED7BEB"/>
    <w:p w14:paraId="52479A07" w14:textId="77777777" w:rsidR="00554D10" w:rsidRDefault="00554D10" w:rsidP="00554D10">
      <w:r>
        <w:t>As an example, suppose you run the example Pandemic Influenza program in Chapter 14 with the additional program statements:</w:t>
      </w:r>
    </w:p>
    <w:p w14:paraId="1FECD78F" w14:textId="77777777" w:rsidR="00554D10" w:rsidRDefault="00554D10" w:rsidP="00554D10"/>
    <w:p w14:paraId="5C165AB2" w14:textId="77777777" w:rsidR="00554D10" w:rsidRPr="0020175D"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20175D">
        <w:rPr>
          <w:rFonts w:ascii="Courier New" w:eastAsiaTheme="minorHAnsi" w:hAnsi="Courier New" w:cs="Courier New"/>
          <w:b/>
          <w:bCs/>
          <w:color w:val="000000"/>
          <w:sz w:val="20"/>
          <w:szCs w:val="20"/>
        </w:rPr>
        <w:t>INF.transmission_network = INFtrans</w:t>
      </w:r>
    </w:p>
    <w:p w14:paraId="60A23F05" w14:textId="77777777" w:rsidR="00554D10" w:rsidRPr="0020175D" w:rsidRDefault="00554D10" w:rsidP="00554D10">
      <w:pPr>
        <w:rPr>
          <w:sz w:val="20"/>
          <w:szCs w:val="20"/>
        </w:rPr>
      </w:pPr>
      <w:r w:rsidRPr="0020175D">
        <w:rPr>
          <w:rFonts w:ascii="Courier New" w:eastAsiaTheme="minorHAnsi" w:hAnsi="Courier New" w:cs="Courier New"/>
          <w:b/>
          <w:bCs/>
          <w:color w:val="000000"/>
          <w:sz w:val="20"/>
          <w:szCs w:val="20"/>
        </w:rPr>
        <w:t xml:space="preserve">INFtrans.print_interval = </w:t>
      </w:r>
      <w:r>
        <w:rPr>
          <w:rFonts w:ascii="Courier New" w:eastAsiaTheme="minorHAnsi" w:hAnsi="Courier New" w:cs="Courier New"/>
          <w:b/>
          <w:bCs/>
          <w:color w:val="000000"/>
          <w:sz w:val="20"/>
          <w:szCs w:val="20"/>
        </w:rPr>
        <w:t>5</w:t>
      </w:r>
    </w:p>
    <w:p w14:paraId="4B589349" w14:textId="77777777" w:rsidR="00554D10" w:rsidRDefault="00554D10" w:rsidP="00554D10"/>
    <w:p w14:paraId="201723A6" w14:textId="77777777" w:rsidR="00554D10" w:rsidRDefault="00554D10" w:rsidP="00554D10">
      <w:r>
        <w:t>The first line above tells FRED to generate a network called INFtrans which contains one node for each infectious agent and one edge between the infectious agent all those agents exposed by the first agent.  The second line tells FRED to output network files every 5 days. (Another option would be to pick a larger number, say 1000. In that case, since the simulation only lasts 120 days, FRED will produce network files for only the first day and the last day of the simulation.)</w:t>
      </w:r>
    </w:p>
    <w:p w14:paraId="32BF5FC3" w14:textId="77777777" w:rsidR="00554D10" w:rsidRDefault="00554D10" w:rsidP="00554D10"/>
    <w:p w14:paraId="72C9881D" w14:textId="77777777" w:rsidR="00554D10" w:rsidRDefault="00554D10" w:rsidP="00554D10">
      <w:r>
        <w:t>After running the job, we get the following files for day 0. The show the 10 exposures from the Import Agent (represented by id -1 here):</w:t>
      </w:r>
    </w:p>
    <w:p w14:paraId="3877BD4B" w14:textId="77777777" w:rsidR="00554D10" w:rsidRDefault="00554D10" w:rsidP="00554D10"/>
    <w:p w14:paraId="64A5AA5B"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0.vna</w:t>
      </w:r>
      <w:r>
        <w:rPr>
          <w:rFonts w:ascii="Courier New" w:eastAsiaTheme="minorHAnsi" w:hAnsi="Courier New" w:cs="Courier New"/>
          <w:b/>
          <w:bCs/>
          <w:color w:val="000000"/>
          <w:sz w:val="20"/>
          <w:szCs w:val="20"/>
        </w:rPr>
        <w:t>:</w:t>
      </w:r>
    </w:p>
    <w:p w14:paraId="4285432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0D6EA7D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node data</w:t>
      </w:r>
    </w:p>
    <w:p w14:paraId="692A513A"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D age sex race</w:t>
      </w:r>
    </w:p>
    <w:p w14:paraId="177B01A7"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9790 20 F 1</w:t>
      </w:r>
    </w:p>
    <w:p w14:paraId="64FB2681"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0 M -1</w:t>
      </w:r>
    </w:p>
    <w:p w14:paraId="1200FD9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43509 66 M 1</w:t>
      </w:r>
    </w:p>
    <w:p w14:paraId="4B0DD58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8779 28 F 1</w:t>
      </w:r>
    </w:p>
    <w:p w14:paraId="6CC4D0E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6183 28 M 1</w:t>
      </w:r>
    </w:p>
    <w:p w14:paraId="558E8D8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45113 18 F -1</w:t>
      </w:r>
    </w:p>
    <w:p w14:paraId="58D9221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8354 23 M 1</w:t>
      </w:r>
    </w:p>
    <w:p w14:paraId="1CFD3A8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8142 1 F 1</w:t>
      </w:r>
    </w:p>
    <w:p w14:paraId="39BAF7A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1651 30 F 1</w:t>
      </w:r>
    </w:p>
    <w:p w14:paraId="54BC8F3F"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9085 9 M 1</w:t>
      </w:r>
    </w:p>
    <w:p w14:paraId="60D0573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35833 67 F 1</w:t>
      </w:r>
    </w:p>
    <w:p w14:paraId="33AE2E4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tie data</w:t>
      </w:r>
    </w:p>
    <w:p w14:paraId="3C31F8BD"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from to weight</w:t>
      </w:r>
    </w:p>
    <w:p w14:paraId="6420452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9790 1.000000</w:t>
      </w:r>
    </w:p>
    <w:p w14:paraId="450A9302"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43509 1.000000</w:t>
      </w:r>
    </w:p>
    <w:p w14:paraId="41B68E6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8779 1.000000</w:t>
      </w:r>
    </w:p>
    <w:p w14:paraId="138163E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6183 1.000000</w:t>
      </w:r>
    </w:p>
    <w:p w14:paraId="65E34D84"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45113 1.000000</w:t>
      </w:r>
    </w:p>
    <w:p w14:paraId="5C21B9A9"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8354 1.000000</w:t>
      </w:r>
    </w:p>
    <w:p w14:paraId="14DC7A23"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8142 1.000000</w:t>
      </w:r>
    </w:p>
    <w:p w14:paraId="6946603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11651 1.000000</w:t>
      </w:r>
    </w:p>
    <w:p w14:paraId="4BE5ED1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1 39085 1.000000</w:t>
      </w:r>
    </w:p>
    <w:p w14:paraId="4EC5F774" w14:textId="77777777" w:rsidR="00554D10" w:rsidRPr="00E84622" w:rsidRDefault="00554D10" w:rsidP="00554D10">
      <w:pPr>
        <w:rPr>
          <w:sz w:val="20"/>
          <w:szCs w:val="20"/>
        </w:rPr>
      </w:pPr>
      <w:r w:rsidRPr="00E84622">
        <w:rPr>
          <w:rFonts w:ascii="Courier New" w:eastAsiaTheme="minorHAnsi" w:hAnsi="Courier New" w:cs="Courier New"/>
          <w:b/>
          <w:bCs/>
          <w:color w:val="000000"/>
          <w:sz w:val="20"/>
          <w:szCs w:val="20"/>
        </w:rPr>
        <w:t>-1 35833 1.000000</w:t>
      </w:r>
    </w:p>
    <w:p w14:paraId="1BB30465" w14:textId="77777777" w:rsidR="00554D10" w:rsidRDefault="00554D10" w:rsidP="00554D10"/>
    <w:p w14:paraId="3DBC55B5"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0.txt</w:t>
      </w:r>
      <w:r>
        <w:rPr>
          <w:rFonts w:ascii="Courier New" w:eastAsiaTheme="minorHAnsi" w:hAnsi="Courier New" w:cs="Courier New"/>
          <w:b/>
          <w:bCs/>
          <w:color w:val="000000"/>
          <w:sz w:val="20"/>
          <w:szCs w:val="20"/>
        </w:rPr>
        <w:t>:</w:t>
      </w:r>
    </w:p>
    <w:p w14:paraId="7D30D16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54DD3AC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9790 1.000000</w:t>
      </w:r>
    </w:p>
    <w:p w14:paraId="462585B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43509 1.000000</w:t>
      </w:r>
    </w:p>
    <w:p w14:paraId="2888978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8779 1.000000</w:t>
      </w:r>
    </w:p>
    <w:p w14:paraId="1B28DC4C"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6183 1.000000</w:t>
      </w:r>
    </w:p>
    <w:p w14:paraId="09981E70"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45113 1.000000</w:t>
      </w:r>
    </w:p>
    <w:p w14:paraId="2BD46576"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8354 1.000000</w:t>
      </w:r>
    </w:p>
    <w:p w14:paraId="0E45313E"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lastRenderedPageBreak/>
        <w:t>INFtrans.add_edge = -1 18142 1.000000</w:t>
      </w:r>
    </w:p>
    <w:p w14:paraId="0F7ED50B"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11651 1.000000</w:t>
      </w:r>
    </w:p>
    <w:p w14:paraId="0FBFBF58" w14:textId="77777777" w:rsidR="00554D10" w:rsidRPr="00E84622"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84622">
        <w:rPr>
          <w:rFonts w:ascii="Courier New" w:eastAsiaTheme="minorHAnsi" w:hAnsi="Courier New" w:cs="Courier New"/>
          <w:b/>
          <w:bCs/>
          <w:color w:val="000000"/>
          <w:sz w:val="20"/>
          <w:szCs w:val="20"/>
        </w:rPr>
        <w:t>INFtrans.add_edge = -1 39085 1.000000</w:t>
      </w:r>
    </w:p>
    <w:p w14:paraId="4A1C5D39" w14:textId="77777777" w:rsidR="00554D10" w:rsidRPr="00E84622" w:rsidRDefault="00554D10" w:rsidP="00554D10">
      <w:pPr>
        <w:rPr>
          <w:sz w:val="20"/>
          <w:szCs w:val="20"/>
        </w:rPr>
      </w:pPr>
      <w:r w:rsidRPr="00E84622">
        <w:rPr>
          <w:rFonts w:ascii="Courier New" w:eastAsiaTheme="minorHAnsi" w:hAnsi="Courier New" w:cs="Courier New"/>
          <w:b/>
          <w:bCs/>
          <w:color w:val="000000"/>
          <w:sz w:val="20"/>
          <w:szCs w:val="20"/>
        </w:rPr>
        <w:t>INFtrans.add_edge = -1 35833 1.000000</w:t>
      </w:r>
    </w:p>
    <w:p w14:paraId="3D312DC5" w14:textId="77777777" w:rsidR="00554D10" w:rsidRDefault="00554D10" w:rsidP="00554D10"/>
    <w:p w14:paraId="22B5C525" w14:textId="77777777" w:rsidR="00554D10" w:rsidRDefault="00554D10" w:rsidP="00554D10">
      <w:r>
        <w:t>After 5 days we get the following files, whick show which agents have exposed other agents within the first 5 days of the simulation:</w:t>
      </w:r>
    </w:p>
    <w:p w14:paraId="3258E978" w14:textId="77777777" w:rsidR="00554D10" w:rsidRDefault="00554D10" w:rsidP="00554D10"/>
    <w:p w14:paraId="18016FF2"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5.vna</w:t>
      </w:r>
      <w:r>
        <w:rPr>
          <w:rFonts w:ascii="Courier New" w:eastAsiaTheme="minorHAnsi" w:hAnsi="Courier New" w:cs="Courier New"/>
          <w:b/>
          <w:bCs/>
          <w:color w:val="000000"/>
          <w:sz w:val="20"/>
          <w:szCs w:val="20"/>
        </w:rPr>
        <w:t>:</w:t>
      </w:r>
    </w:p>
    <w:p w14:paraId="0A30581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7BB0B85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node data</w:t>
      </w:r>
    </w:p>
    <w:p w14:paraId="459C7B6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D age sex race</w:t>
      </w:r>
    </w:p>
    <w:p w14:paraId="1F3624A9"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90 20 F 1</w:t>
      </w:r>
    </w:p>
    <w:p w14:paraId="7B293ADD"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0 M -1</w:t>
      </w:r>
    </w:p>
    <w:p w14:paraId="77C4177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66 M 1</w:t>
      </w:r>
    </w:p>
    <w:p w14:paraId="38C4E85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28 F 1</w:t>
      </w:r>
    </w:p>
    <w:p w14:paraId="7512A07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183 28 M 1</w:t>
      </w:r>
    </w:p>
    <w:p w14:paraId="66A37C1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5113 18 F -1</w:t>
      </w:r>
    </w:p>
    <w:p w14:paraId="28DBEC99"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8354 24 M 1</w:t>
      </w:r>
    </w:p>
    <w:p w14:paraId="1810818D"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8142 1 F 1</w:t>
      </w:r>
    </w:p>
    <w:p w14:paraId="4C46BB2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30 F 1</w:t>
      </w:r>
    </w:p>
    <w:p w14:paraId="5086216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085 9 M 1</w:t>
      </w:r>
    </w:p>
    <w:p w14:paraId="44BC57A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5833 67 F 1</w:t>
      </w:r>
    </w:p>
    <w:p w14:paraId="087B05A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8 61 F 1</w:t>
      </w:r>
    </w:p>
    <w:p w14:paraId="7294675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548 30 F 1</w:t>
      </w:r>
    </w:p>
    <w:p w14:paraId="424CD9E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5391 70 M 1</w:t>
      </w:r>
    </w:p>
    <w:p w14:paraId="1951663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3993 36 M 1</w:t>
      </w:r>
    </w:p>
    <w:p w14:paraId="62CA1A6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424 27 M 1</w:t>
      </w:r>
    </w:p>
    <w:p w14:paraId="7E63A88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798 29 M 1</w:t>
      </w:r>
    </w:p>
    <w:p w14:paraId="504504FB"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89 56 F 1</w:t>
      </w:r>
    </w:p>
    <w:p w14:paraId="02DCE50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28027 34 F 1</w:t>
      </w:r>
    </w:p>
    <w:p w14:paraId="6F4B213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1925 35 M 1</w:t>
      </w:r>
    </w:p>
    <w:p w14:paraId="30456B5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28636 70 F 1</w:t>
      </w:r>
    </w:p>
    <w:p w14:paraId="7233897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tie data</w:t>
      </w:r>
    </w:p>
    <w:p w14:paraId="3E2EC360"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from to weight</w:t>
      </w:r>
    </w:p>
    <w:p w14:paraId="230A05A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9790 39789 1.000000</w:t>
      </w:r>
    </w:p>
    <w:p w14:paraId="5286BD7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9790 1.000000</w:t>
      </w:r>
    </w:p>
    <w:p w14:paraId="161F5F1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43509 1.000000</w:t>
      </w:r>
    </w:p>
    <w:p w14:paraId="4C90B00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8779 1.000000</w:t>
      </w:r>
    </w:p>
    <w:p w14:paraId="65BEDEB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6183 1.000000</w:t>
      </w:r>
    </w:p>
    <w:p w14:paraId="6673770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45113 1.000000</w:t>
      </w:r>
    </w:p>
    <w:p w14:paraId="76A9881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8354 1.000000</w:t>
      </w:r>
    </w:p>
    <w:p w14:paraId="60D646D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8142 1.000000</w:t>
      </w:r>
    </w:p>
    <w:p w14:paraId="1769D08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11651 1.000000</w:t>
      </w:r>
    </w:p>
    <w:p w14:paraId="517173A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9085 1.000000</w:t>
      </w:r>
    </w:p>
    <w:p w14:paraId="086EB8BF"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 35833 1.000000</w:t>
      </w:r>
    </w:p>
    <w:p w14:paraId="1AB21A2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43508 1.000000</w:t>
      </w:r>
    </w:p>
    <w:p w14:paraId="3DA22EC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35391 1.000000</w:t>
      </w:r>
    </w:p>
    <w:p w14:paraId="11EA1FC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43509 28636 1.000000</w:t>
      </w:r>
    </w:p>
    <w:p w14:paraId="5DD1DCB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16424 1.000000</w:t>
      </w:r>
    </w:p>
    <w:p w14:paraId="570C9CD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38779 28027 1.000000</w:t>
      </w:r>
    </w:p>
    <w:p w14:paraId="19E9A77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6183 38548 1.000000</w:t>
      </w:r>
    </w:p>
    <w:p w14:paraId="33CA6562"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33993 1.000000</w:t>
      </w:r>
    </w:p>
    <w:p w14:paraId="76A042A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11651 4798 1.000000</w:t>
      </w:r>
    </w:p>
    <w:p w14:paraId="7D2B047E" w14:textId="77777777" w:rsidR="00554D10" w:rsidRPr="00E436BC" w:rsidRDefault="00554D10" w:rsidP="00554D10">
      <w:pPr>
        <w:rPr>
          <w:sz w:val="20"/>
          <w:szCs w:val="20"/>
        </w:rPr>
      </w:pPr>
      <w:r w:rsidRPr="00E436BC">
        <w:rPr>
          <w:rFonts w:ascii="Courier New" w:eastAsiaTheme="minorHAnsi" w:hAnsi="Courier New" w:cs="Courier New"/>
          <w:b/>
          <w:bCs/>
          <w:color w:val="000000"/>
          <w:sz w:val="20"/>
          <w:szCs w:val="20"/>
        </w:rPr>
        <w:t>43508 41925 1.000000</w:t>
      </w:r>
    </w:p>
    <w:p w14:paraId="76585C91" w14:textId="77777777" w:rsidR="00554D10" w:rsidRDefault="00554D10" w:rsidP="00554D10"/>
    <w:p w14:paraId="36E41E30" w14:textId="77777777" w:rsidR="00554D10"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lastRenderedPageBreak/>
        <w:t>INFtrans-5.txt</w:t>
      </w:r>
      <w:r>
        <w:rPr>
          <w:rFonts w:ascii="Courier New" w:eastAsiaTheme="minorHAnsi" w:hAnsi="Courier New" w:cs="Courier New"/>
          <w:b/>
          <w:bCs/>
          <w:color w:val="000000"/>
          <w:sz w:val="20"/>
          <w:szCs w:val="20"/>
        </w:rPr>
        <w:t>:</w:t>
      </w:r>
    </w:p>
    <w:p w14:paraId="6866E67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p>
    <w:p w14:paraId="4EA51516"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9790 39789 1.000000</w:t>
      </w:r>
    </w:p>
    <w:p w14:paraId="2E26D85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9790 1.000000</w:t>
      </w:r>
    </w:p>
    <w:p w14:paraId="23474CC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43509 1.000000</w:t>
      </w:r>
    </w:p>
    <w:p w14:paraId="0159B58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8779 1.000000</w:t>
      </w:r>
    </w:p>
    <w:p w14:paraId="6995D53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6183 1.000000</w:t>
      </w:r>
    </w:p>
    <w:p w14:paraId="342131F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45113 1.000000</w:t>
      </w:r>
    </w:p>
    <w:p w14:paraId="7885A7C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8354 1.000000</w:t>
      </w:r>
    </w:p>
    <w:p w14:paraId="3A81F367"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8142 1.000000</w:t>
      </w:r>
    </w:p>
    <w:p w14:paraId="2663912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11651 1.000000</w:t>
      </w:r>
    </w:p>
    <w:p w14:paraId="54C48418"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9085 1.000000</w:t>
      </w:r>
    </w:p>
    <w:p w14:paraId="120C816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 35833 1.000000</w:t>
      </w:r>
    </w:p>
    <w:p w14:paraId="04CC5F54"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43508 1.000000</w:t>
      </w:r>
    </w:p>
    <w:p w14:paraId="2F71BB03"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35391 1.000000</w:t>
      </w:r>
    </w:p>
    <w:p w14:paraId="39201CF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43509 28636 1.000000</w:t>
      </w:r>
    </w:p>
    <w:p w14:paraId="2004C08C"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8779 16424 1.000000</w:t>
      </w:r>
    </w:p>
    <w:p w14:paraId="715B7BE5"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38779 28027 1.000000</w:t>
      </w:r>
    </w:p>
    <w:p w14:paraId="5DACF381"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6183 38548 1.000000</w:t>
      </w:r>
    </w:p>
    <w:p w14:paraId="4F068AAE"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1651 33993 1.000000</w:t>
      </w:r>
    </w:p>
    <w:p w14:paraId="490327DA" w14:textId="77777777" w:rsidR="00554D10" w:rsidRPr="00E436BC" w:rsidRDefault="00554D10" w:rsidP="00554D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20"/>
          <w:szCs w:val="20"/>
        </w:rPr>
      </w:pPr>
      <w:r w:rsidRPr="00E436BC">
        <w:rPr>
          <w:rFonts w:ascii="Courier New" w:eastAsiaTheme="minorHAnsi" w:hAnsi="Courier New" w:cs="Courier New"/>
          <w:b/>
          <w:bCs/>
          <w:color w:val="000000"/>
          <w:sz w:val="20"/>
          <w:szCs w:val="20"/>
        </w:rPr>
        <w:t>INFtrans.add_edge = 11651 4798 1.000000</w:t>
      </w:r>
    </w:p>
    <w:p w14:paraId="191CAC97" w14:textId="77777777" w:rsidR="00554D10" w:rsidRPr="00E436BC" w:rsidRDefault="00554D10" w:rsidP="00554D10">
      <w:pPr>
        <w:rPr>
          <w:sz w:val="20"/>
          <w:szCs w:val="20"/>
        </w:rPr>
      </w:pPr>
      <w:r w:rsidRPr="00E436BC">
        <w:rPr>
          <w:rFonts w:ascii="Courier New" w:eastAsiaTheme="minorHAnsi" w:hAnsi="Courier New" w:cs="Courier New"/>
          <w:b/>
          <w:bCs/>
          <w:color w:val="000000"/>
          <w:sz w:val="20"/>
          <w:szCs w:val="20"/>
        </w:rPr>
        <w:t>INFtrans.add_edge = 43508 41925 1.000000</w:t>
      </w:r>
    </w:p>
    <w:p w14:paraId="7C15E0E3" w14:textId="77777777" w:rsidR="00554D10" w:rsidRDefault="00554D10" w:rsidP="00554D10"/>
    <w:p w14:paraId="18CC5B97" w14:textId="5CBBB66E" w:rsidR="00D2272F" w:rsidRDefault="00D2272F" w:rsidP="00D2272F">
      <w:pPr>
        <w:pStyle w:val="Heading3"/>
      </w:pPr>
      <w:bookmarkStart w:id="147" w:name="_Toc27037431"/>
      <w:r>
        <w:t>Gelphi for Network Display and Analysis</w:t>
      </w:r>
      <w:bookmarkEnd w:id="147"/>
    </w:p>
    <w:p w14:paraId="7262A18A" w14:textId="77777777" w:rsidR="00D2272F" w:rsidRDefault="00D2272F" w:rsidP="00554D10"/>
    <w:p w14:paraId="6E6161F8" w14:textId="72E265A7" w:rsidR="00554D10" w:rsidRDefault="00554D10" w:rsidP="00554D10">
      <w:r>
        <w:t>The VNA files can be used to create network diagram using a number of tools, including Gelphi (</w:t>
      </w:r>
      <w:r w:rsidRPr="007449EB">
        <w:t>https://gephi.org</w:t>
      </w:r>
      <w:r>
        <w:t>). An example of a display of the day 5 network using Gelphi is</w:t>
      </w:r>
      <w:r w:rsidR="00444BB8">
        <w:t xml:space="preserve"> shown below:</w:t>
      </w:r>
    </w:p>
    <w:p w14:paraId="28F84A86" w14:textId="77777777" w:rsidR="00554D10" w:rsidRDefault="00554D10" w:rsidP="00554D10"/>
    <w:p w14:paraId="584FD204" w14:textId="77777777" w:rsidR="00554D10" w:rsidRDefault="00554D10" w:rsidP="00554D10">
      <w:pPr>
        <w:jc w:val="center"/>
      </w:pPr>
      <w:r>
        <w:rPr>
          <w:noProof/>
        </w:rPr>
        <w:drawing>
          <wp:inline distT="0" distB="0" distL="0" distR="0" wp14:anchorId="632CBC1C" wp14:editId="08CFEFC8">
            <wp:extent cx="2672080" cy="2185190"/>
            <wp:effectExtent l="12700" t="12700" r="7620" b="12065"/>
            <wp:docPr id="10" name="Picture 10"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24 at 9.06.08 AM.png"/>
                    <pic:cNvPicPr/>
                  </pic:nvPicPr>
                  <pic:blipFill>
                    <a:blip r:embed="rId16">
                      <a:extLst>
                        <a:ext uri="{28A0092B-C50C-407E-A947-70E740481C1C}">
                          <a14:useLocalDpi xmlns:a14="http://schemas.microsoft.com/office/drawing/2010/main" val="0"/>
                        </a:ext>
                      </a:extLst>
                    </a:blip>
                    <a:stretch>
                      <a:fillRect/>
                    </a:stretch>
                  </pic:blipFill>
                  <pic:spPr>
                    <a:xfrm>
                      <a:off x="0" y="0"/>
                      <a:ext cx="2698149" cy="2206509"/>
                    </a:xfrm>
                    <a:prstGeom prst="rect">
                      <a:avLst/>
                    </a:prstGeom>
                    <a:ln w="12700">
                      <a:solidFill>
                        <a:schemeClr val="tx1"/>
                      </a:solidFill>
                    </a:ln>
                  </pic:spPr>
                </pic:pic>
              </a:graphicData>
            </a:graphic>
          </wp:inline>
        </w:drawing>
      </w:r>
    </w:p>
    <w:p w14:paraId="0938CD68" w14:textId="77777777" w:rsidR="00554D10" w:rsidRDefault="00554D10" w:rsidP="00554D10">
      <w:pPr>
        <w:pStyle w:val="Heading2"/>
      </w:pPr>
    </w:p>
    <w:p w14:paraId="0361996D" w14:textId="33955A51" w:rsidR="00554D10" w:rsidRDefault="00B0123D" w:rsidP="00ED7BEB">
      <w:r>
        <w:t>The Gelphi system lets you interrogate each node and edge to see its' id and other properties and provides numerous other network analysis tools.</w:t>
      </w:r>
    </w:p>
    <w:p w14:paraId="58314EB2" w14:textId="77777777" w:rsidR="00ED7BEB" w:rsidRPr="00ED7BEB" w:rsidRDefault="00ED7BEB" w:rsidP="00ED7BEB"/>
    <w:p w14:paraId="473B9F98" w14:textId="77777777" w:rsidR="00050C8E" w:rsidRDefault="00050C8E" w:rsidP="00C534C7">
      <w:pPr>
        <w:pStyle w:val="Heading2"/>
      </w:pPr>
      <w:bookmarkStart w:id="148" w:name="_Toc27037432"/>
      <w:r>
        <w:t>The LOG File</w:t>
      </w:r>
      <w:bookmarkEnd w:id="148"/>
    </w:p>
    <w:p w14:paraId="516D43E6" w14:textId="1177323B" w:rsidR="00050C8E" w:rsidRDefault="00050C8E" w:rsidP="00C534C7">
      <w:pPr>
        <w:pStyle w:val="Heading2"/>
      </w:pPr>
    </w:p>
    <w:p w14:paraId="24CEB92F" w14:textId="2BA52B5D" w:rsidR="00E43748" w:rsidRDefault="00E43748" w:rsidP="00E43748">
      <w:r>
        <w:t xml:space="preserve">The FRED LOG file contains internal messages and progress </w:t>
      </w:r>
      <w:r w:rsidR="00CF565D">
        <w:t>REPORT</w:t>
      </w:r>
      <w:r>
        <w:t>s from the FRED Core software. It is often useful to examine the LOG when debugging the FRED software itself. The LOG file is not intended for the casual user.</w:t>
      </w:r>
    </w:p>
    <w:p w14:paraId="07276A44" w14:textId="77777777" w:rsidR="00E43748" w:rsidRPr="00E43748" w:rsidRDefault="00E43748" w:rsidP="00E43748"/>
    <w:p w14:paraId="56369AA3" w14:textId="39978747" w:rsidR="00050C8E" w:rsidRDefault="00050C8E" w:rsidP="00C534C7">
      <w:pPr>
        <w:pStyle w:val="Heading2"/>
      </w:pPr>
      <w:bookmarkStart w:id="149" w:name="_Toc27037433"/>
      <w:r>
        <w:t>Errors and Warning</w:t>
      </w:r>
      <w:r w:rsidR="00146A3C">
        <w:t>s</w:t>
      </w:r>
      <w:bookmarkEnd w:id="149"/>
    </w:p>
    <w:p w14:paraId="677816F6" w14:textId="205BD175" w:rsidR="00050C8E" w:rsidRDefault="00050C8E" w:rsidP="00C534C7">
      <w:pPr>
        <w:pStyle w:val="Heading2"/>
      </w:pPr>
    </w:p>
    <w:p w14:paraId="5C200F00" w14:textId="36324A2C" w:rsidR="00F513E3" w:rsidRDefault="00F513E3" w:rsidP="00F513E3">
      <w:r>
        <w:t xml:space="preserve">The FRED Compiler analyzed the FRED program and </w:t>
      </w:r>
      <w:r w:rsidR="00CF565D">
        <w:t>REPORT</w:t>
      </w:r>
      <w:r>
        <w:t>s any Errors or Warnings. Errors are fatal and prevent the programs from running. Examples of Errors include:</w:t>
      </w:r>
    </w:p>
    <w:p w14:paraId="0BB67E77" w14:textId="544EAE36" w:rsidR="00F513E3" w:rsidRDefault="00F513E3" w:rsidP="00364C73">
      <w:pPr>
        <w:pStyle w:val="ListParagraph"/>
        <w:numPr>
          <w:ilvl w:val="0"/>
          <w:numId w:val="80"/>
        </w:numPr>
      </w:pPr>
      <w:r>
        <w:t>Missing simulation location</w:t>
      </w:r>
    </w:p>
    <w:p w14:paraId="697E304C" w14:textId="45199D07" w:rsidR="00F513E3" w:rsidRDefault="00F513E3" w:rsidP="00364C73">
      <w:pPr>
        <w:pStyle w:val="ListParagraph"/>
        <w:numPr>
          <w:ilvl w:val="0"/>
          <w:numId w:val="80"/>
        </w:numPr>
      </w:pPr>
      <w:r>
        <w:t>Missing simulation start and end dates</w:t>
      </w:r>
    </w:p>
    <w:p w14:paraId="02A9FBC0" w14:textId="40CC97B5" w:rsidR="00F513E3" w:rsidRDefault="00F513E3" w:rsidP="00364C73">
      <w:pPr>
        <w:pStyle w:val="ListParagraph"/>
        <w:numPr>
          <w:ilvl w:val="0"/>
          <w:numId w:val="80"/>
        </w:numPr>
      </w:pPr>
      <w:r>
        <w:t>Missing wait rules for states</w:t>
      </w:r>
    </w:p>
    <w:p w14:paraId="256F1AA5" w14:textId="754573B8" w:rsidR="00F513E3" w:rsidRDefault="00F513E3" w:rsidP="00364C73">
      <w:pPr>
        <w:pStyle w:val="ListParagraph"/>
        <w:numPr>
          <w:ilvl w:val="0"/>
          <w:numId w:val="80"/>
        </w:numPr>
      </w:pPr>
      <w:r>
        <w:t>Syntax errors in rules, such as mis-matched parantheses</w:t>
      </w:r>
    </w:p>
    <w:p w14:paraId="0475449F" w14:textId="364EA8B5" w:rsidR="00F513E3" w:rsidRDefault="00F513E3" w:rsidP="00364C73">
      <w:pPr>
        <w:pStyle w:val="ListParagraph"/>
        <w:numPr>
          <w:ilvl w:val="0"/>
          <w:numId w:val="80"/>
        </w:numPr>
      </w:pPr>
      <w:r>
        <w:t>Unrecognized expressions or actions</w:t>
      </w:r>
    </w:p>
    <w:p w14:paraId="6EA6F170" w14:textId="77777777" w:rsidR="00F513E3" w:rsidRDefault="00F513E3" w:rsidP="00F513E3"/>
    <w:p w14:paraId="7D7F3DE2" w14:textId="73BBB68B" w:rsidR="00F513E3" w:rsidRDefault="00F513E3" w:rsidP="00F513E3">
      <w:r>
        <w:t>Warnings are for the user's information and do not represent fatal problems with the program. Examples of warnings include:</w:t>
      </w:r>
    </w:p>
    <w:p w14:paraId="0356ECEF" w14:textId="35ADF385" w:rsidR="00F513E3" w:rsidRDefault="00F513E3" w:rsidP="00364C73">
      <w:pPr>
        <w:pStyle w:val="ListParagraph"/>
        <w:numPr>
          <w:ilvl w:val="0"/>
          <w:numId w:val="81"/>
        </w:numPr>
      </w:pPr>
      <w:r>
        <w:t xml:space="preserve">Redundant property statements. If a property is set more than once, the last one in the program takes effects, but the previous statements are </w:t>
      </w:r>
      <w:r w:rsidR="00CF565D">
        <w:t>REPORT</w:t>
      </w:r>
      <w:r>
        <w:t>ed in a warning.</w:t>
      </w:r>
    </w:p>
    <w:p w14:paraId="628B1C69" w14:textId="33DEBBEA" w:rsidR="00F513E3" w:rsidRDefault="00F513E3" w:rsidP="00364C73">
      <w:pPr>
        <w:pStyle w:val="ListParagraph"/>
        <w:numPr>
          <w:ilvl w:val="0"/>
          <w:numId w:val="81"/>
        </w:numPr>
      </w:pPr>
      <w:r>
        <w:t>Redundant rules, such as more than one wait rule for a given state.  The last one in the program takes precedence.</w:t>
      </w:r>
    </w:p>
    <w:p w14:paraId="3770EBB7" w14:textId="052D7767" w:rsidR="00F513E3" w:rsidRDefault="00F513E3" w:rsidP="00364C73">
      <w:pPr>
        <w:pStyle w:val="ListParagraph"/>
        <w:numPr>
          <w:ilvl w:val="0"/>
          <w:numId w:val="81"/>
        </w:numPr>
      </w:pPr>
      <w:r>
        <w:t xml:space="preserve">References to undefined Conditions or States.  These may represent typos, or they may </w:t>
      </w:r>
      <w:r w:rsidR="00146A3C">
        <w:t>refer to Conditions or States that the user has excluded from the current model.</w:t>
      </w:r>
    </w:p>
    <w:p w14:paraId="3C4A5E45" w14:textId="26C10462" w:rsidR="00146A3C" w:rsidRDefault="00146A3C" w:rsidP="00146A3C"/>
    <w:p w14:paraId="55D1ECCE" w14:textId="292BDCD1" w:rsidR="00146A3C" w:rsidRDefault="00146A3C" w:rsidP="00146A3C">
      <w:r>
        <w:t>To see errors and warnings at the command-line level, use the command:</w:t>
      </w:r>
    </w:p>
    <w:p w14:paraId="12C2FE38" w14:textId="5D9F57F9" w:rsidR="00146A3C" w:rsidRDefault="00146A3C" w:rsidP="00146A3C"/>
    <w:p w14:paraId="44FEDD0C" w14:textId="79E70749" w:rsidR="00146A3C" w:rsidRDefault="00146A3C" w:rsidP="00146A3C">
      <w:r>
        <w:t>% fred_compile -p &lt;fred-program&gt;</w:t>
      </w:r>
    </w:p>
    <w:p w14:paraId="2F0F6A31" w14:textId="7D699836" w:rsidR="00146A3C" w:rsidRDefault="00146A3C" w:rsidP="00146A3C"/>
    <w:p w14:paraId="57015B95" w14:textId="2F3C6A85" w:rsidR="00146A3C" w:rsidRDefault="00146A3C" w:rsidP="00146A3C">
      <w:r>
        <w:t xml:space="preserve">On the Web Interface, if you submit a program that generates errors or warnings, they are displayed on the job submission page.  If any errors are </w:t>
      </w:r>
      <w:r w:rsidR="00CF565D">
        <w:t>REPORT</w:t>
      </w:r>
      <w:r>
        <w:t>ed, the job will not be executed.</w:t>
      </w:r>
    </w:p>
    <w:p w14:paraId="7455024E" w14:textId="77777777" w:rsidR="00F513E3" w:rsidRPr="00F513E3" w:rsidRDefault="00F513E3" w:rsidP="00F513E3"/>
    <w:p w14:paraId="485F1445" w14:textId="07D73E27" w:rsidR="00C534C7" w:rsidRDefault="00C534C7" w:rsidP="00C534C7">
      <w:pPr>
        <w:pStyle w:val="Heading2"/>
      </w:pPr>
      <w:bookmarkStart w:id="150" w:name="_Toc27037434"/>
      <w:r w:rsidRPr="00126FA0">
        <w:t>Plotting and Visualization</w:t>
      </w:r>
      <w:bookmarkEnd w:id="150"/>
    </w:p>
    <w:p w14:paraId="02997F40" w14:textId="77777777" w:rsidR="00C534C7" w:rsidRDefault="00C534C7" w:rsidP="00C534C7"/>
    <w:p w14:paraId="55B3681B" w14:textId="77777777" w:rsidR="00C534C7" w:rsidRDefault="00C534C7" w:rsidP="00C534C7">
      <w:r>
        <w:t>The previous section shows how to generate FRED output files for further analysis, such as creating plots of the time-series values associated with the state in the model.  For the convenience of the user, FRED provides a built-in plotting facility. Plots can be requested on the FRED Web Plot page, but here we describe how to generate plots using the command line interface.</w:t>
      </w:r>
    </w:p>
    <w:p w14:paraId="5EADB3F1" w14:textId="77777777" w:rsidR="00C534C7" w:rsidRDefault="00C534C7" w:rsidP="00C534C7"/>
    <w:p w14:paraId="48DD171E" w14:textId="77777777" w:rsidR="00C534C7" w:rsidRPr="00605E64" w:rsidRDefault="00C534C7" w:rsidP="00C534C7">
      <w:pPr>
        <w:pStyle w:val="Heading3"/>
        <w:rPr>
          <w:rFonts w:asciiTheme="minorHAnsi" w:hAnsiTheme="minorHAnsi" w:cstheme="minorHAnsi"/>
          <w:szCs w:val="22"/>
        </w:rPr>
      </w:pPr>
      <w:bookmarkStart w:id="151" w:name="_Toc27037435"/>
      <w:r w:rsidRPr="00605E64">
        <w:rPr>
          <w:rFonts w:asciiTheme="minorHAnsi" w:hAnsiTheme="minorHAnsi" w:cstheme="minorHAnsi"/>
          <w:szCs w:val="22"/>
        </w:rPr>
        <w:t>Dormant States</w:t>
      </w:r>
      <w:bookmarkEnd w:id="151"/>
    </w:p>
    <w:p w14:paraId="64CCA952" w14:textId="77777777" w:rsidR="00C534C7" w:rsidRPr="00605E64" w:rsidRDefault="00C534C7" w:rsidP="00C534C7"/>
    <w:p w14:paraId="1A889D50" w14:textId="1857497C" w:rsidR="00C534C7" w:rsidRPr="00605E64" w:rsidRDefault="00C534C7" w:rsidP="00C534C7">
      <w:r w:rsidRPr="00605E64">
        <w:t>Dormant states are absorbing states that FRED no longer needs to track when visualization (</w:t>
      </w:r>
      <w:r w:rsidR="00CF565D">
        <w:t>Report</w:t>
      </w:r>
      <w:r w:rsidRPr="00605E64">
        <w:t>ping) is requested. The declaration is:</w:t>
      </w:r>
    </w:p>
    <w:p w14:paraId="0607B678" w14:textId="77777777" w:rsidR="00C534C7" w:rsidRPr="00605E64" w:rsidRDefault="00C534C7" w:rsidP="00C534C7"/>
    <w:p w14:paraId="70EFDA1B" w14:textId="77777777" w:rsidR="00C534C7" w:rsidRPr="00605E64" w:rsidRDefault="00C534C7" w:rsidP="00C534C7">
      <w:pPr>
        <w:rPr>
          <w:b/>
        </w:rPr>
      </w:pPr>
      <w:r w:rsidRPr="00605E64">
        <w:rPr>
          <w:b/>
        </w:rPr>
        <w:t>COND.State.is_dormant = 1</w:t>
      </w:r>
    </w:p>
    <w:p w14:paraId="3C8F26B5" w14:textId="77777777" w:rsidR="00C534C7" w:rsidRPr="00605E64" w:rsidRDefault="00C534C7" w:rsidP="00C534C7">
      <w:pPr>
        <w:rPr>
          <w:b/>
        </w:rPr>
      </w:pPr>
    </w:p>
    <w:p w14:paraId="5ACCD2FB" w14:textId="77777777" w:rsidR="00C534C7" w:rsidRPr="00605E64" w:rsidRDefault="00C534C7" w:rsidP="00C534C7">
      <w:r w:rsidRPr="00605E64">
        <w:t xml:space="preserve">This statement tells FRED not to record the location of an agent once it enters the given state. It doesn't not </w:t>
      </w:r>
      <w:r>
        <w:t>a</w:t>
      </w:r>
      <w:r w:rsidRPr="00605E64">
        <w:t>ffect the simulation results, but it save</w:t>
      </w:r>
      <w:r>
        <w:t>s</w:t>
      </w:r>
      <w:r w:rsidRPr="00605E64">
        <w:t xml:space="preserve"> significant computation time and data storage when visualization are being performed.</w:t>
      </w:r>
    </w:p>
    <w:p w14:paraId="445AF0CA" w14:textId="79FBC174" w:rsidR="00124073" w:rsidRDefault="00124073">
      <w:pPr>
        <w:rPr>
          <w:rFonts w:asciiTheme="majorHAnsi" w:eastAsiaTheme="majorEastAsia" w:hAnsiTheme="majorHAnsi" w:cstheme="majorBidi"/>
          <w:color w:val="2F5496" w:themeColor="accent1" w:themeShade="BF"/>
          <w:sz w:val="32"/>
          <w:szCs w:val="32"/>
        </w:rPr>
      </w:pPr>
      <w:r>
        <w:br w:type="page"/>
      </w:r>
    </w:p>
    <w:p w14:paraId="04CBAC37" w14:textId="6024934F" w:rsidR="00126FA0" w:rsidRDefault="00126FA0" w:rsidP="00FD5D5F">
      <w:pPr>
        <w:pStyle w:val="Heading1"/>
      </w:pPr>
      <w:bookmarkStart w:id="152" w:name="_Toc27037436"/>
      <w:r>
        <w:lastRenderedPageBreak/>
        <w:t>Chapter 1</w:t>
      </w:r>
      <w:r w:rsidR="000064B0">
        <w:t>0</w:t>
      </w:r>
      <w:r>
        <w:t xml:space="preserve">: </w:t>
      </w:r>
      <w:r w:rsidR="002F050D">
        <w:t>FRED Simulation Information Management System</w:t>
      </w:r>
      <w:bookmarkEnd w:id="152"/>
    </w:p>
    <w:p w14:paraId="3A3D4676" w14:textId="208BF8A8" w:rsidR="00124073" w:rsidRDefault="00124073">
      <w:pPr>
        <w:pStyle w:val="FirstParagraph"/>
      </w:pPr>
      <w:r>
        <w:t xml:space="preserve">FRED includes a </w:t>
      </w:r>
      <w:r w:rsidR="002E5918">
        <w:t xml:space="preserve">command-line interace to </w:t>
      </w:r>
      <w:r w:rsidR="00FB7A41">
        <w:t>the FRED</w:t>
      </w:r>
      <w:r w:rsidR="002E5918">
        <w:t xml:space="preserve"> </w:t>
      </w:r>
      <w:r>
        <w:t>Simulation Information Management System (FRED SIMS) that manages the workflow and data associated with a user’s FRED project. Using FRED SIMS helps to ensure that FRED projects are reproducible.</w:t>
      </w:r>
    </w:p>
    <w:p w14:paraId="577BAD9A" w14:textId="032EC441" w:rsidR="00124073" w:rsidRPr="00124073" w:rsidRDefault="00124073" w:rsidP="00A93074">
      <w:pPr>
        <w:pStyle w:val="BodyText"/>
      </w:pPr>
      <w:r>
        <w:t>This Chapter describes commands associated with FRED SIMS.  For users of FRED Web, this all occurs behind the scenes.  For command</w:t>
      </w:r>
      <w:r w:rsidR="00FB7A41">
        <w:t>-</w:t>
      </w:r>
      <w:r>
        <w:t>line FRED users, the commands described here are used to maintain your local database of FRED experiments and their results.</w:t>
      </w:r>
    </w:p>
    <w:p w14:paraId="2B8FA54D" w14:textId="152CFC56" w:rsidR="00124073" w:rsidRDefault="00124073" w:rsidP="00A93074">
      <w:pPr>
        <w:pStyle w:val="BodyText"/>
      </w:pPr>
      <w:r>
        <w:rPr>
          <w:b/>
        </w:rPr>
        <w:t>NOTE:</w:t>
      </w:r>
      <w:r>
        <w:t xml:space="preserve"> Throughout this document, “%” refers to the </w:t>
      </w:r>
      <w:r w:rsidR="002E5918">
        <w:t xml:space="preserve">Unix </w:t>
      </w:r>
      <w:r>
        <w:t>system prompt and is not part of the typed command.</w:t>
      </w:r>
    </w:p>
    <w:p w14:paraId="3D76EE0D" w14:textId="651AE635" w:rsidR="00124073" w:rsidRDefault="00124073" w:rsidP="00A93074">
      <w:pPr>
        <w:pStyle w:val="Heading2"/>
      </w:pPr>
      <w:bookmarkStart w:id="153" w:name="running-fred-directly"/>
      <w:bookmarkStart w:id="154" w:name="_Toc27037437"/>
      <w:r>
        <w:t>Running FRED directly</w:t>
      </w:r>
      <w:bookmarkEnd w:id="153"/>
      <w:bookmarkEnd w:id="154"/>
    </w:p>
    <w:p w14:paraId="41605CD3" w14:textId="3E3821BE" w:rsidR="00124073" w:rsidRDefault="00124073" w:rsidP="00A93074">
      <w:pPr>
        <w:pStyle w:val="FirstParagraph"/>
      </w:pPr>
      <w:r>
        <w:t xml:space="preserve">Usually you will want to use one of the job control commands described below for running a large number of simulations with FRED, but </w:t>
      </w:r>
      <w:r w:rsidR="002E5918">
        <w:t>here we</w:t>
      </w:r>
      <w:r>
        <w:t xml:space="preserve"> show how to run FRED directly from the command line. The FRED program takes </w:t>
      </w:r>
      <w:r w:rsidR="00E902E7">
        <w:t xml:space="preserve">several </w:t>
      </w:r>
      <w:r>
        <w:t>optional command line argument</w:t>
      </w:r>
      <w:r w:rsidR="00E902E7">
        <w:t>s</w:t>
      </w:r>
      <w:r>
        <w:t xml:space="preserve">, </w:t>
      </w:r>
      <w:r w:rsidR="00E902E7">
        <w:t xml:space="preserve">including </w:t>
      </w:r>
      <w:r>
        <w:t>the path to and name of the FRED progran file:</w:t>
      </w:r>
    </w:p>
    <w:p w14:paraId="28D5E252" w14:textId="656E5713" w:rsidR="00124073" w:rsidRPr="00A93074" w:rsidRDefault="00124073">
      <w:pPr>
        <w:pStyle w:val="SourceCode"/>
        <w:rPr>
          <w:b/>
        </w:rPr>
      </w:pPr>
      <w:r w:rsidRPr="00A93074">
        <w:rPr>
          <w:rStyle w:val="VerbatimChar"/>
          <w:b/>
        </w:rPr>
        <w:t xml:space="preserve"> % FRED </w:t>
      </w:r>
      <w:r w:rsidR="00E902E7">
        <w:rPr>
          <w:rStyle w:val="VerbatimChar"/>
          <w:b/>
        </w:rPr>
        <w:t xml:space="preserve">-p </w:t>
      </w:r>
      <w:r w:rsidRPr="00A93074">
        <w:rPr>
          <w:rStyle w:val="VerbatimChar"/>
          <w:b/>
        </w:rPr>
        <w:t>program_file_name</w:t>
      </w:r>
    </w:p>
    <w:p w14:paraId="30582B32" w14:textId="09C3A843" w:rsidR="00124073" w:rsidRDefault="00124073">
      <w:pPr>
        <w:pStyle w:val="FirstParagraph"/>
      </w:pPr>
      <w:r>
        <w:t>If the argument is omitted the file “</w:t>
      </w:r>
      <w:r w:rsidRPr="00A93074">
        <w:rPr>
          <w:b/>
        </w:rPr>
        <w:t>model.fred</w:t>
      </w:r>
      <w:r>
        <w:t>” in the current working directory is assumed. The program file must exist</w:t>
      </w:r>
      <w:r w:rsidR="00E902E7">
        <w:t xml:space="preserve"> or an error occurs</w:t>
      </w:r>
      <w:r>
        <w:t>.</w:t>
      </w:r>
    </w:p>
    <w:p w14:paraId="417DFAF9" w14:textId="207889E3" w:rsidR="00124073" w:rsidRDefault="00124073">
      <w:pPr>
        <w:pStyle w:val="BodyText"/>
      </w:pPr>
      <w:r>
        <w:t xml:space="preserve">By default, FRED will create a directory called </w:t>
      </w:r>
      <w:r>
        <w:rPr>
          <w:rStyle w:val="VerbatimChar"/>
        </w:rPr>
        <w:t>OUT</w:t>
      </w:r>
      <w:r>
        <w:t xml:space="preserve"> and write a </w:t>
      </w:r>
      <w:r w:rsidR="00CF565D">
        <w:t>REPORT</w:t>
      </w:r>
      <w:r>
        <w:t xml:space="preserve"> to a file called </w:t>
      </w:r>
      <w:r>
        <w:rPr>
          <w:rStyle w:val="VerbatimChar"/>
        </w:rPr>
        <w:t>OUT/</w:t>
      </w:r>
      <w:r w:rsidR="002E5918">
        <w:rPr>
          <w:rStyle w:val="VerbatimChar"/>
        </w:rPr>
        <w:t>RUN1/</w:t>
      </w:r>
      <w:r>
        <w:rPr>
          <w:rStyle w:val="VerbatimChar"/>
        </w:rPr>
        <w:t>out1.</w:t>
      </w:r>
      <w:r w:rsidR="002E5918">
        <w:rPr>
          <w:rStyle w:val="VerbatimChar"/>
        </w:rPr>
        <w:t>csv</w:t>
      </w:r>
      <w:r>
        <w:t>. Log messages will be printed on the screen, but can be saved to a file:</w:t>
      </w:r>
    </w:p>
    <w:p w14:paraId="19120C2F" w14:textId="2A5643E7" w:rsidR="00124073" w:rsidRPr="00A93074" w:rsidRDefault="00124073">
      <w:pPr>
        <w:pStyle w:val="SourceCode"/>
        <w:rPr>
          <w:b/>
        </w:rPr>
      </w:pPr>
      <w:r w:rsidRPr="00A93074">
        <w:rPr>
          <w:rStyle w:val="VerbatimChar"/>
          <w:b/>
        </w:rPr>
        <w:t xml:space="preserve"> % FRED </w:t>
      </w:r>
      <w:r w:rsidR="00E902E7" w:rsidRPr="00A93074">
        <w:rPr>
          <w:rStyle w:val="VerbatimChar"/>
          <w:b/>
        </w:rPr>
        <w:t xml:space="preserve">-p </w:t>
      </w:r>
      <w:r w:rsidRPr="00A93074">
        <w:rPr>
          <w:rStyle w:val="VerbatimChar"/>
          <w:b/>
        </w:rPr>
        <w:t>p</w:t>
      </w:r>
      <w:r w:rsidR="00E902E7" w:rsidRPr="00A93074">
        <w:rPr>
          <w:rStyle w:val="VerbatimChar"/>
          <w:b/>
        </w:rPr>
        <w:t>rogram</w:t>
      </w:r>
      <w:r w:rsidRPr="00A93074">
        <w:rPr>
          <w:rStyle w:val="VerbatimChar"/>
          <w:b/>
        </w:rPr>
        <w:t>_file_name &gt; LOG.txt</w:t>
      </w:r>
    </w:p>
    <w:p w14:paraId="646A25DD" w14:textId="138AD323" w:rsidR="00124073" w:rsidRPr="002A5165" w:rsidRDefault="00124073" w:rsidP="00A93074">
      <w:pPr>
        <w:pStyle w:val="Heading3"/>
      </w:pPr>
      <w:bookmarkStart w:id="155" w:name="example-running-fred"/>
      <w:bookmarkStart w:id="156" w:name="_Toc27037438"/>
      <w:r w:rsidRPr="002A5165">
        <w:t>Example: running FRED</w:t>
      </w:r>
      <w:bookmarkEnd w:id="155"/>
      <w:bookmarkEnd w:id="156"/>
    </w:p>
    <w:p w14:paraId="573B715D" w14:textId="25562498" w:rsidR="00124073" w:rsidRDefault="00124073">
      <w:pPr>
        <w:pStyle w:val="FirstParagraph"/>
      </w:pPr>
      <w:r>
        <w:t xml:space="preserve">Use a text editor to create a file </w:t>
      </w:r>
      <w:r w:rsidR="00E902E7">
        <w:t xml:space="preserve">called </w:t>
      </w:r>
      <w:r w:rsidR="00E902E7">
        <w:rPr>
          <w:b/>
        </w:rPr>
        <w:t xml:space="preserve">model.fred </w:t>
      </w:r>
      <w:r>
        <w:t>that contains the lines:</w:t>
      </w:r>
    </w:p>
    <w:p w14:paraId="311501F2" w14:textId="77777777" w:rsidR="002E5918" w:rsidRDefault="002E5918" w:rsidP="00A93074">
      <w:pPr>
        <w:pStyle w:val="FirstParagraph"/>
        <w:spacing w:before="0" w:after="0"/>
        <w:contextualSpacing/>
        <w:rPr>
          <w:b/>
        </w:rPr>
      </w:pPr>
      <w:r>
        <w:rPr>
          <w:b/>
        </w:rPr>
        <w:t>##########################</w:t>
      </w:r>
    </w:p>
    <w:p w14:paraId="4D0C8578" w14:textId="6F718FA3" w:rsidR="002E5918" w:rsidRDefault="002E5918" w:rsidP="00A93074">
      <w:pPr>
        <w:pStyle w:val="FirstParagraph"/>
        <w:spacing w:before="0" w:after="0"/>
        <w:contextualSpacing/>
      </w:pPr>
      <w:r>
        <w:rPr>
          <w:b/>
        </w:rPr>
        <w:t># File: model.fred</w:t>
      </w:r>
    </w:p>
    <w:p w14:paraId="3811DDC5" w14:textId="77777777" w:rsidR="002E5918" w:rsidRDefault="002E5918" w:rsidP="002E5918">
      <w:pPr>
        <w:pStyle w:val="FirstParagraph"/>
        <w:spacing w:before="0" w:after="0"/>
        <w:contextualSpacing/>
        <w:rPr>
          <w:b/>
        </w:rPr>
      </w:pPr>
    </w:p>
    <w:p w14:paraId="2FB94712" w14:textId="5F9A2888" w:rsidR="00E902E7" w:rsidRPr="00E902E7" w:rsidRDefault="00E902E7" w:rsidP="00A93074">
      <w:pPr>
        <w:pStyle w:val="FirstParagraph"/>
        <w:spacing w:before="0" w:after="0"/>
        <w:contextualSpacing/>
        <w:rPr>
          <w:b/>
        </w:rPr>
      </w:pPr>
      <w:r w:rsidRPr="00E902E7">
        <w:rPr>
          <w:b/>
        </w:rPr>
        <w:t># Include a simple model of pandemic influenza</w:t>
      </w:r>
    </w:p>
    <w:p w14:paraId="3B0D5356" w14:textId="77777777" w:rsidR="00E902E7" w:rsidRDefault="00E902E7" w:rsidP="00A93074">
      <w:pPr>
        <w:pStyle w:val="FirstParagraph"/>
        <w:spacing w:before="0" w:after="0"/>
        <w:contextualSpacing/>
        <w:rPr>
          <w:b/>
        </w:rPr>
      </w:pPr>
      <w:r w:rsidRPr="00E902E7">
        <w:rPr>
          <w:b/>
        </w:rPr>
        <w:t>use FRED::Influenza</w:t>
      </w:r>
    </w:p>
    <w:p w14:paraId="27EF96E1" w14:textId="77777777" w:rsidR="00E902E7" w:rsidRDefault="00E902E7" w:rsidP="00A93074">
      <w:pPr>
        <w:pStyle w:val="FirstParagraph"/>
        <w:spacing w:before="0" w:after="0"/>
        <w:contextualSpacing/>
        <w:rPr>
          <w:b/>
        </w:rPr>
      </w:pPr>
    </w:p>
    <w:p w14:paraId="20CCF454" w14:textId="77777777" w:rsidR="00E902E7" w:rsidRDefault="00E902E7" w:rsidP="00A93074">
      <w:pPr>
        <w:pStyle w:val="FirstParagraph"/>
        <w:spacing w:before="0" w:after="0"/>
        <w:contextualSpacing/>
        <w:rPr>
          <w:b/>
        </w:rPr>
      </w:pPr>
      <w:r w:rsidRPr="00A279CC">
        <w:rPr>
          <w:b/>
        </w:rPr>
        <w:t># Simulat</w:t>
      </w:r>
      <w:r>
        <w:rPr>
          <w:b/>
        </w:rPr>
        <w:t>ed</w:t>
      </w:r>
      <w:r w:rsidRPr="00A279CC">
        <w:rPr>
          <w:b/>
        </w:rPr>
        <w:t xml:space="preserve"> Location</w:t>
      </w:r>
    </w:p>
    <w:p w14:paraId="71C6067D" w14:textId="77777777" w:rsidR="00E902E7" w:rsidRPr="00A279CC" w:rsidRDefault="00E902E7" w:rsidP="00A93074">
      <w:pPr>
        <w:pStyle w:val="FirstParagraph"/>
        <w:spacing w:before="0" w:after="0"/>
        <w:contextualSpacing/>
        <w:rPr>
          <w:b/>
        </w:rPr>
      </w:pPr>
      <w:r w:rsidRPr="00A279CC">
        <w:rPr>
          <w:b/>
        </w:rPr>
        <w:t>locations = Jefferson_County_PA</w:t>
      </w:r>
    </w:p>
    <w:p w14:paraId="2D6431A0" w14:textId="77777777" w:rsidR="00E902E7" w:rsidRDefault="00E902E7" w:rsidP="00A93074">
      <w:pPr>
        <w:pStyle w:val="FirstParagraph"/>
        <w:spacing w:before="0" w:after="0"/>
        <w:contextualSpacing/>
        <w:rPr>
          <w:b/>
        </w:rPr>
      </w:pPr>
    </w:p>
    <w:p w14:paraId="10430416" w14:textId="54F3F0A8" w:rsidR="00E902E7" w:rsidRDefault="00E902E7" w:rsidP="00A93074">
      <w:pPr>
        <w:pStyle w:val="FirstParagraph"/>
        <w:spacing w:before="0" w:after="0"/>
        <w:contextualSpacing/>
        <w:rPr>
          <w:b/>
        </w:rPr>
      </w:pPr>
      <w:r w:rsidRPr="00A93074">
        <w:rPr>
          <w:b/>
        </w:rPr>
        <w:t># Simulat</w:t>
      </w:r>
      <w:r>
        <w:rPr>
          <w:b/>
        </w:rPr>
        <w:t>ed</w:t>
      </w:r>
      <w:r w:rsidRPr="00A93074">
        <w:rPr>
          <w:b/>
        </w:rPr>
        <w:t xml:space="preserve"> Time Frame</w:t>
      </w:r>
    </w:p>
    <w:p w14:paraId="009B19BB" w14:textId="77777777" w:rsidR="00E902E7" w:rsidRDefault="00E902E7" w:rsidP="00A93074">
      <w:pPr>
        <w:pStyle w:val="FirstParagraph"/>
        <w:spacing w:before="0" w:after="0"/>
        <w:contextualSpacing/>
        <w:rPr>
          <w:b/>
        </w:rPr>
      </w:pPr>
      <w:r w:rsidRPr="00A93074">
        <w:rPr>
          <w:b/>
        </w:rPr>
        <w:t>start_date = 2020-Jan-01</w:t>
      </w:r>
    </w:p>
    <w:p w14:paraId="7D43AA4A" w14:textId="77777777" w:rsidR="00E902E7" w:rsidRDefault="00E902E7" w:rsidP="00A93074">
      <w:pPr>
        <w:pStyle w:val="FirstParagraph"/>
        <w:spacing w:before="0" w:after="0"/>
        <w:contextualSpacing/>
        <w:rPr>
          <w:b/>
        </w:rPr>
      </w:pPr>
      <w:r w:rsidRPr="00A93074">
        <w:rPr>
          <w:b/>
        </w:rPr>
        <w:t>end_date = 2020-Apr-30</w:t>
      </w:r>
    </w:p>
    <w:p w14:paraId="511DA9DC" w14:textId="77777777" w:rsidR="000169A5" w:rsidRDefault="000169A5" w:rsidP="002E5918">
      <w:pPr>
        <w:pStyle w:val="FirstParagraph"/>
        <w:spacing w:before="0" w:after="0"/>
        <w:contextualSpacing/>
        <w:rPr>
          <w:b/>
        </w:rPr>
      </w:pPr>
    </w:p>
    <w:p w14:paraId="49D264EA" w14:textId="22CDED84" w:rsidR="00E902E7" w:rsidRPr="00A93074" w:rsidRDefault="002E5918" w:rsidP="00A93074">
      <w:pPr>
        <w:pStyle w:val="FirstParagraph"/>
        <w:spacing w:before="0" w:after="0"/>
        <w:contextualSpacing/>
        <w:rPr>
          <w:b/>
        </w:rPr>
      </w:pPr>
      <w:r w:rsidRPr="00A93074">
        <w:rPr>
          <w:b/>
        </w:rPr>
        <w:t>############################</w:t>
      </w:r>
    </w:p>
    <w:p w14:paraId="605605A8" w14:textId="77777777" w:rsidR="00AD1745" w:rsidRDefault="00124073">
      <w:pPr>
        <w:pStyle w:val="FirstParagraph"/>
      </w:pPr>
      <w:r>
        <w:t>Th</w:t>
      </w:r>
      <w:r w:rsidR="00E902E7">
        <w:t>is</w:t>
      </w:r>
      <w:r>
        <w:t xml:space="preserve"> p</w:t>
      </w:r>
      <w:r w:rsidR="00E902E7">
        <w:t>rogram</w:t>
      </w:r>
      <w:r>
        <w:t xml:space="preserve"> tell</w:t>
      </w:r>
      <w:r w:rsidR="00E902E7">
        <w:t>s</w:t>
      </w:r>
      <w:r>
        <w:t xml:space="preserve"> FRED to simulate an influenza epidemic in Jefferson County, PA for </w:t>
      </w:r>
      <w:r w:rsidR="00E902E7">
        <w:t>given time period</w:t>
      </w:r>
      <w:r>
        <w:t xml:space="preserve">. </w:t>
      </w:r>
      <w:r w:rsidR="00E902E7">
        <w:t>The Influenza model</w:t>
      </w:r>
      <w:r>
        <w:t xml:space="preserve"> will be read from</w:t>
      </w:r>
      <w:r w:rsidR="00AD1745">
        <w:t xml:space="preserve"> the file</w:t>
      </w:r>
    </w:p>
    <w:p w14:paraId="213836F9" w14:textId="5F23F611" w:rsidR="00124073" w:rsidRDefault="00124073" w:rsidP="00AD1745">
      <w:pPr>
        <w:pStyle w:val="FirstParagraph"/>
        <w:jc w:val="center"/>
      </w:pPr>
      <w:r w:rsidRPr="00A93074">
        <w:rPr>
          <w:rStyle w:val="VerbatimChar"/>
          <w:b/>
        </w:rPr>
        <w:lastRenderedPageBreak/>
        <w:t>FRED/</w:t>
      </w:r>
      <w:r w:rsidR="00AD1745">
        <w:rPr>
          <w:rStyle w:val="VerbatimChar"/>
          <w:b/>
        </w:rPr>
        <w:t>library/Influenza/</w:t>
      </w:r>
      <w:r w:rsidR="00E902E7" w:rsidRPr="00A93074">
        <w:rPr>
          <w:rStyle w:val="VerbatimChar"/>
          <w:b/>
        </w:rPr>
        <w:t>Influenza.fred</w:t>
      </w:r>
    </w:p>
    <w:p w14:paraId="04A1BF89" w14:textId="77777777" w:rsidR="00124073" w:rsidRDefault="00124073">
      <w:pPr>
        <w:pStyle w:val="BodyText"/>
      </w:pPr>
      <w:r>
        <w:t>To run FRED, use the command</w:t>
      </w:r>
    </w:p>
    <w:p w14:paraId="4C3D8C69" w14:textId="7CE016E3" w:rsidR="00124073" w:rsidRPr="00A93074" w:rsidRDefault="00124073">
      <w:pPr>
        <w:pStyle w:val="SourceCode"/>
        <w:rPr>
          <w:b/>
        </w:rPr>
      </w:pPr>
      <w:r w:rsidRPr="00A93074">
        <w:rPr>
          <w:rStyle w:val="VerbatimChar"/>
          <w:b/>
        </w:rPr>
        <w:t>% FRED &gt; LOG.txt</w:t>
      </w:r>
    </w:p>
    <w:p w14:paraId="70408756" w14:textId="16E83596" w:rsidR="00124073" w:rsidRDefault="00124073">
      <w:pPr>
        <w:pStyle w:val="FirstParagraph"/>
      </w:pPr>
      <w:r>
        <w:t xml:space="preserve">Open the file </w:t>
      </w:r>
      <w:r>
        <w:rPr>
          <w:rStyle w:val="VerbatimChar"/>
        </w:rPr>
        <w:t>OUT/</w:t>
      </w:r>
      <w:r w:rsidR="0053026B">
        <w:rPr>
          <w:rStyle w:val="VerbatimChar"/>
        </w:rPr>
        <w:t>RUN1/out.csv</w:t>
      </w:r>
      <w:r>
        <w:t xml:space="preserve"> in a </w:t>
      </w:r>
      <w:r w:rsidR="001C7B88">
        <w:t xml:space="preserve">text editor or </w:t>
      </w:r>
      <w:r w:rsidR="0053026B">
        <w:t>spreadshe</w:t>
      </w:r>
      <w:r w:rsidR="001C7B88">
        <w:t>e</w:t>
      </w:r>
      <w:r w:rsidR="0053026B">
        <w:t>t program</w:t>
      </w:r>
      <w:r>
        <w:t xml:space="preserve"> to examine it. The file </w:t>
      </w:r>
      <w:r>
        <w:rPr>
          <w:rStyle w:val="VerbatimChar"/>
        </w:rPr>
        <w:t>LOG.txt</w:t>
      </w:r>
      <w:r>
        <w:t xml:space="preserve"> contains log messages that show FRED in action. The LOG file is often helpful if errors occur.</w:t>
      </w:r>
    </w:p>
    <w:p w14:paraId="02925FE8" w14:textId="77777777" w:rsidR="00AD1745" w:rsidRDefault="00AD1745" w:rsidP="00A93074">
      <w:pPr>
        <w:pStyle w:val="Heading2"/>
      </w:pPr>
      <w:bookmarkStart w:id="157" w:name="fred-command-line-options"/>
    </w:p>
    <w:p w14:paraId="7694DD5C" w14:textId="5E47DA0F" w:rsidR="00124073" w:rsidRDefault="00124073" w:rsidP="00A93074">
      <w:pPr>
        <w:pStyle w:val="Heading2"/>
      </w:pPr>
      <w:bookmarkStart w:id="158" w:name="_Toc27037439"/>
      <w:r>
        <w:t>FRED command line options</w:t>
      </w:r>
      <w:bookmarkEnd w:id="157"/>
      <w:bookmarkEnd w:id="158"/>
    </w:p>
    <w:p w14:paraId="47FCFAA6" w14:textId="0B15313C" w:rsidR="00124073" w:rsidRDefault="00124073">
      <w:pPr>
        <w:pStyle w:val="FirstParagraph"/>
      </w:pPr>
      <w:r>
        <w:t xml:space="preserve">The FRED program takes </w:t>
      </w:r>
      <w:r w:rsidR="0053026B">
        <w:t xml:space="preserve">several optional </w:t>
      </w:r>
      <w:r>
        <w:t>command line options:</w:t>
      </w:r>
    </w:p>
    <w:p w14:paraId="4F287F41" w14:textId="2E0E9502" w:rsidR="00124073" w:rsidRPr="00A93074" w:rsidRDefault="00124073">
      <w:pPr>
        <w:pStyle w:val="SourceCode"/>
        <w:rPr>
          <w:b/>
        </w:rPr>
      </w:pPr>
      <w:r w:rsidRPr="00A93074">
        <w:rPr>
          <w:rStyle w:val="VerbatimChar"/>
          <w:b/>
        </w:rPr>
        <w:t xml:space="preserve">% FRED </w:t>
      </w:r>
      <w:r w:rsidR="0053026B" w:rsidRPr="00A93074">
        <w:rPr>
          <w:rStyle w:val="VerbatimChar"/>
          <w:b/>
        </w:rPr>
        <w:t>[-p program_</w:t>
      </w:r>
      <w:r w:rsidRPr="00A93074">
        <w:rPr>
          <w:rStyle w:val="VerbatimChar"/>
          <w:b/>
        </w:rPr>
        <w:t>file</w:t>
      </w:r>
      <w:r w:rsidR="0053026B" w:rsidRPr="00A93074">
        <w:rPr>
          <w:rStyle w:val="VerbatimChar"/>
          <w:b/>
        </w:rPr>
        <w:t>]</w:t>
      </w:r>
      <w:r w:rsidRPr="00A93074">
        <w:rPr>
          <w:rStyle w:val="VerbatimChar"/>
          <w:b/>
        </w:rPr>
        <w:t xml:space="preserve"> [</w:t>
      </w:r>
      <w:r w:rsidR="0053026B" w:rsidRPr="00A93074">
        <w:rPr>
          <w:rStyle w:val="VerbatimChar"/>
          <w:b/>
        </w:rPr>
        <w:t xml:space="preserve">-r </w:t>
      </w:r>
      <w:r w:rsidRPr="00A93074">
        <w:rPr>
          <w:rStyle w:val="VerbatimChar"/>
          <w:b/>
        </w:rPr>
        <w:t>run_number</w:t>
      </w:r>
      <w:r w:rsidR="0053026B" w:rsidRPr="00A93074">
        <w:rPr>
          <w:rStyle w:val="VerbatimChar"/>
          <w:b/>
        </w:rPr>
        <w:t>]</w:t>
      </w:r>
      <w:r w:rsidRPr="00A93074">
        <w:rPr>
          <w:rStyle w:val="VerbatimChar"/>
          <w:b/>
        </w:rPr>
        <w:t xml:space="preserve"> [</w:t>
      </w:r>
      <w:r w:rsidR="0053026B" w:rsidRPr="00A93074">
        <w:rPr>
          <w:rStyle w:val="VerbatimChar"/>
          <w:b/>
        </w:rPr>
        <w:t xml:space="preserve">-d </w:t>
      </w:r>
      <w:r w:rsidRPr="00A93074">
        <w:rPr>
          <w:rStyle w:val="VerbatimChar"/>
          <w:b/>
        </w:rPr>
        <w:t>directory]</w:t>
      </w:r>
      <w:r w:rsidR="0053026B">
        <w:rPr>
          <w:rStyle w:val="VerbatimChar"/>
          <w:b/>
        </w:rPr>
        <w:t xml:space="preserve"> [-c ]</w:t>
      </w:r>
    </w:p>
    <w:p w14:paraId="5FA6CF5B" w14:textId="75C0897F" w:rsidR="00124073" w:rsidRDefault="0053026B">
      <w:pPr>
        <w:pStyle w:val="FirstParagraph"/>
      </w:pPr>
      <w:r>
        <w:t>All t</w:t>
      </w:r>
      <w:r w:rsidR="00124073">
        <w:t>he arguments are optional.</w:t>
      </w:r>
    </w:p>
    <w:p w14:paraId="1D6DC1BC" w14:textId="08B4AF0C" w:rsidR="00124073" w:rsidRDefault="00124073">
      <w:pPr>
        <w:pStyle w:val="BodyText"/>
      </w:pPr>
      <w:r>
        <w:t xml:space="preserve">If </w:t>
      </w:r>
      <w:r w:rsidR="0053026B">
        <w:t>the optional</w:t>
      </w:r>
      <w:r>
        <w:t xml:space="preserve"> arguments are given, FRED reads the user-provided </w:t>
      </w:r>
      <w:r w:rsidR="0053026B">
        <w:t>program_</w:t>
      </w:r>
      <w:r>
        <w:t xml:space="preserve">file, runs a single simulation with number </w:t>
      </w:r>
      <w:r>
        <w:rPr>
          <w:rStyle w:val="VerbatimChar"/>
        </w:rPr>
        <w:t>run_number</w:t>
      </w:r>
      <w:r>
        <w:t>, and writes its output files to the given directory. The output directory is relative to the current working directory.</w:t>
      </w:r>
    </w:p>
    <w:p w14:paraId="16AA0427" w14:textId="24F0C6EF" w:rsidR="0053026B" w:rsidRDefault="0053026B" w:rsidP="0053026B">
      <w:pPr>
        <w:pStyle w:val="BodyText"/>
      </w:pPr>
      <w:r>
        <w:t xml:space="preserve">If </w:t>
      </w:r>
      <w:r>
        <w:rPr>
          <w:b/>
        </w:rPr>
        <w:t>-p</w:t>
      </w:r>
      <w:r>
        <w:t xml:space="preserve"> is ommitted, </w:t>
      </w:r>
      <w:r>
        <w:rPr>
          <w:rStyle w:val="VerbatimChar"/>
        </w:rPr>
        <w:t>program_file</w:t>
      </w:r>
      <w:r>
        <w:t xml:space="preserve"> defaults to </w:t>
      </w:r>
      <w:r>
        <w:rPr>
          <w:b/>
        </w:rPr>
        <w:t>model.fred</w:t>
      </w:r>
      <w:r>
        <w:t>.</w:t>
      </w:r>
    </w:p>
    <w:p w14:paraId="7B9D27DF" w14:textId="77777777" w:rsidR="0053026B" w:rsidRDefault="0053026B" w:rsidP="0053026B">
      <w:pPr>
        <w:pStyle w:val="BodyText"/>
      </w:pPr>
      <w:r>
        <w:t xml:space="preserve">If </w:t>
      </w:r>
      <w:r>
        <w:rPr>
          <w:b/>
        </w:rPr>
        <w:t>-r</w:t>
      </w:r>
      <w:r>
        <w:t xml:space="preserve"> is ommitted, </w:t>
      </w:r>
      <w:r>
        <w:rPr>
          <w:rStyle w:val="VerbatimChar"/>
        </w:rPr>
        <w:t>run_number</w:t>
      </w:r>
      <w:r>
        <w:t xml:space="preserve"> defaults to 1.</w:t>
      </w:r>
    </w:p>
    <w:p w14:paraId="16ADFD73" w14:textId="48A21344" w:rsidR="00124073" w:rsidRDefault="00124073">
      <w:pPr>
        <w:pStyle w:val="BodyText"/>
      </w:pPr>
      <w:r>
        <w:t xml:space="preserve">If the </w:t>
      </w:r>
      <w:r w:rsidR="0053026B">
        <w:rPr>
          <w:b/>
        </w:rPr>
        <w:t>-d</w:t>
      </w:r>
      <w:r>
        <w:t xml:space="preserve"> is omitted, the output directory default</w:t>
      </w:r>
      <w:r w:rsidR="0053026B">
        <w:t>s to</w:t>
      </w:r>
      <w:r>
        <w:t xml:space="preserve"> </w:t>
      </w:r>
      <w:r w:rsidR="0053026B">
        <w:t xml:space="preserve"> </w:t>
      </w:r>
      <w:r w:rsidR="0053026B" w:rsidRPr="00A93074">
        <w:rPr>
          <w:b/>
        </w:rPr>
        <w:t>OUT</w:t>
      </w:r>
      <w:r>
        <w:t>.</w:t>
      </w:r>
    </w:p>
    <w:p w14:paraId="0CC9FCA3" w14:textId="4613F26C" w:rsidR="00D312F2" w:rsidRPr="002A5165" w:rsidRDefault="00D312F2">
      <w:pPr>
        <w:pStyle w:val="BodyText"/>
      </w:pPr>
      <w:r>
        <w:t xml:space="preserve">The </w:t>
      </w:r>
      <w:r>
        <w:rPr>
          <w:b/>
        </w:rPr>
        <w:t>-c</w:t>
      </w:r>
      <w:r>
        <w:t xml:space="preserve"> option is used by the FRED compiler as explained in the next section.</w:t>
      </w:r>
    </w:p>
    <w:p w14:paraId="156CEB8D" w14:textId="7B269A32" w:rsidR="00124073" w:rsidRDefault="00124073"/>
    <w:p w14:paraId="39027A1B" w14:textId="77777777" w:rsidR="001C7B88" w:rsidRDefault="001C7B88" w:rsidP="001C7B88">
      <w:pPr>
        <w:pStyle w:val="Heading2"/>
      </w:pPr>
      <w:bookmarkStart w:id="159" w:name="fred-commands"/>
      <w:bookmarkStart w:id="160" w:name="_Toc27037440"/>
      <w:r>
        <w:t>The FRED Compiler</w:t>
      </w:r>
      <w:bookmarkEnd w:id="160"/>
    </w:p>
    <w:p w14:paraId="254CA58E" w14:textId="69DA85CA" w:rsidR="001C7B88" w:rsidRDefault="001C7B88" w:rsidP="001C7B88">
      <w:pPr>
        <w:pStyle w:val="BodyText"/>
      </w:pPr>
      <w:r>
        <w:t xml:space="preserve">If the </w:t>
      </w:r>
      <w:r>
        <w:rPr>
          <w:b/>
        </w:rPr>
        <w:t>-c</w:t>
      </w:r>
      <w:r>
        <w:t xml:space="preserve"> argument is provided</w:t>
      </w:r>
      <w:r w:rsidR="00D312F2">
        <w:t xml:space="preserve"> on the FRED command line</w:t>
      </w:r>
      <w:r>
        <w:t xml:space="preserve">, FRED compiles the program and </w:t>
      </w:r>
      <w:r w:rsidR="002500C7">
        <w:t xml:space="preserve">prints </w:t>
      </w:r>
      <w:r>
        <w:t xml:space="preserve">errors </w:t>
      </w:r>
      <w:r w:rsidR="002500C7">
        <w:t>and</w:t>
      </w:r>
      <w:r>
        <w:t xml:space="preserve"> warnings</w:t>
      </w:r>
      <w:r w:rsidR="002500C7">
        <w:t>, respectively</w:t>
      </w:r>
      <w:r>
        <w:t>, but no simulation is performed.</w:t>
      </w:r>
      <w:r w:rsidR="00D312F2">
        <w:t xml:space="preserve">  The preferred way to invoke the compiler is by the following command:</w:t>
      </w:r>
    </w:p>
    <w:p w14:paraId="64311D16" w14:textId="4FA80CDE" w:rsidR="00D312F2" w:rsidRPr="00A93074" w:rsidRDefault="00D312F2" w:rsidP="00D312F2">
      <w:pPr>
        <w:pStyle w:val="BodyText"/>
        <w:rPr>
          <w:b/>
        </w:rPr>
      </w:pPr>
      <w:r w:rsidRPr="00A93074">
        <w:rPr>
          <w:b/>
        </w:rPr>
        <w:t>% fred_compile -p program</w:t>
      </w:r>
    </w:p>
    <w:p w14:paraId="6756E3F0" w14:textId="7D027F94" w:rsidR="00D312F2" w:rsidRDefault="00D312F2" w:rsidP="001C7B88">
      <w:pPr>
        <w:pStyle w:val="BodyText"/>
      </w:pPr>
      <w:r>
        <w:t>This runs the compiler on the named program and prints errors and warnings.</w:t>
      </w:r>
    </w:p>
    <w:p w14:paraId="7D15030E" w14:textId="4AC2BE04" w:rsidR="001C7B88" w:rsidRDefault="001C7B88" w:rsidP="001C7B88">
      <w:pPr>
        <w:pStyle w:val="BodyText"/>
      </w:pPr>
      <w:r>
        <w:t>The compile</w:t>
      </w:r>
      <w:r w:rsidR="00E93A89">
        <w:t>r</w:t>
      </w:r>
      <w:r>
        <w:t xml:space="preserve"> performs the following checks:</w:t>
      </w:r>
    </w:p>
    <w:p w14:paraId="267A97E6" w14:textId="22AB1F6E" w:rsidR="001C7B88" w:rsidRDefault="00E93A89" w:rsidP="00790036">
      <w:pPr>
        <w:pStyle w:val="BodyText"/>
        <w:numPr>
          <w:ilvl w:val="0"/>
          <w:numId w:val="25"/>
        </w:numPr>
      </w:pPr>
      <w:r>
        <w:t xml:space="preserve">The </w:t>
      </w:r>
      <w:r w:rsidR="00D312F2">
        <w:t xml:space="preserve">following </w:t>
      </w:r>
      <w:r>
        <w:t>required elements must be defined</w:t>
      </w:r>
      <w:r w:rsidR="002500C7">
        <w:t xml:space="preserve"> or an error is flagged</w:t>
      </w:r>
      <w:r>
        <w:t>:</w:t>
      </w:r>
    </w:p>
    <w:p w14:paraId="6A9922E5" w14:textId="597307D9" w:rsidR="00E93A89" w:rsidRDefault="00E93A89" w:rsidP="00790036">
      <w:pPr>
        <w:pStyle w:val="BodyText"/>
        <w:numPr>
          <w:ilvl w:val="1"/>
          <w:numId w:val="25"/>
        </w:numPr>
      </w:pPr>
      <w:r>
        <w:t>The Simulated Location</w:t>
      </w:r>
    </w:p>
    <w:p w14:paraId="2D00FB95" w14:textId="4FE27C7A" w:rsidR="00E93A89" w:rsidRDefault="00E93A89" w:rsidP="00790036">
      <w:pPr>
        <w:pStyle w:val="BodyText"/>
        <w:numPr>
          <w:ilvl w:val="1"/>
          <w:numId w:val="25"/>
        </w:numPr>
      </w:pPr>
      <w:r>
        <w:t>The Simulated Time Frame</w:t>
      </w:r>
    </w:p>
    <w:p w14:paraId="6C546F9E" w14:textId="54718F48" w:rsidR="002500C7" w:rsidRDefault="00E93A89" w:rsidP="00790036">
      <w:pPr>
        <w:pStyle w:val="BodyText"/>
        <w:numPr>
          <w:ilvl w:val="1"/>
          <w:numId w:val="25"/>
        </w:numPr>
      </w:pPr>
      <w:r>
        <w:t xml:space="preserve">At least on </w:t>
      </w:r>
      <w:r w:rsidR="00160207">
        <w:t>Condition</w:t>
      </w:r>
      <w:r>
        <w:t xml:space="preserve"> must be defined</w:t>
      </w:r>
    </w:p>
    <w:p w14:paraId="1E839BC3" w14:textId="37467EC8" w:rsidR="001C7B88" w:rsidRDefault="001C7B88" w:rsidP="00790036">
      <w:pPr>
        <w:pStyle w:val="BodyText"/>
        <w:numPr>
          <w:ilvl w:val="0"/>
          <w:numId w:val="25"/>
        </w:numPr>
      </w:pPr>
      <w:r>
        <w:t xml:space="preserve">Any Property statement that appears in the program but is not used is flagged as a warning.  Ignored property statements can occur for a number of reasons, but the most common reason is that the property is misspelled. Properties may also be ignored if they are overridden by another </w:t>
      </w:r>
      <w:r>
        <w:lastRenderedPageBreak/>
        <w:t>property statement later in the program. In any case, the user should examine the warnings carefully and correct the problem if necessary.</w:t>
      </w:r>
    </w:p>
    <w:p w14:paraId="25F6A550" w14:textId="6D3B13A7" w:rsidR="001C7B88" w:rsidRDefault="001C7B88" w:rsidP="00790036">
      <w:pPr>
        <w:pStyle w:val="BodyText"/>
        <w:numPr>
          <w:ilvl w:val="0"/>
          <w:numId w:val="25"/>
        </w:numPr>
      </w:pPr>
      <w:r>
        <w:t>Any ill-formed Rule statement results in a</w:t>
      </w:r>
      <w:r w:rsidR="00E90E30">
        <w:t>n</w:t>
      </w:r>
      <w:r>
        <w:t xml:space="preserve"> error. The user must correct the error before proceeding. </w:t>
      </w:r>
    </w:p>
    <w:p w14:paraId="134EAF57" w14:textId="1E01F0E1" w:rsidR="00D312F2" w:rsidRDefault="002500C7" w:rsidP="00790036">
      <w:pPr>
        <w:pStyle w:val="BodyText"/>
        <w:numPr>
          <w:ilvl w:val="0"/>
          <w:numId w:val="25"/>
        </w:numPr>
      </w:pPr>
      <w:r>
        <w:t xml:space="preserve">Any Rules that ignored (because they are overridden or do not apply to the selected </w:t>
      </w:r>
      <w:r w:rsidR="00160207">
        <w:t>Condition</w:t>
      </w:r>
      <w:r>
        <w:t xml:space="preserve">s) are </w:t>
      </w:r>
      <w:r w:rsidR="00CF565D">
        <w:t>REPORT</w:t>
      </w:r>
      <w:r>
        <w:t>ed as warnings.</w:t>
      </w:r>
    </w:p>
    <w:p w14:paraId="7513B2D5" w14:textId="4E1CD463" w:rsidR="00D312F2" w:rsidRDefault="00D312F2" w:rsidP="00D312F2">
      <w:pPr>
        <w:pStyle w:val="BodyText"/>
      </w:pPr>
      <w:r>
        <w:t>The user should always call fred_compile after making changes to a FRED program. The compiler attempts to provide helpful messages whenever possible.</w:t>
      </w:r>
    </w:p>
    <w:p w14:paraId="430CA6C4" w14:textId="4475ECAC" w:rsidR="00D312F2" w:rsidRDefault="00D312F2" w:rsidP="00A93074">
      <w:pPr>
        <w:pStyle w:val="BodyText"/>
      </w:pPr>
      <w:r>
        <w:t>The FRED compiler is also called whenever the command run_fred or fred_job are invoked. If erro</w:t>
      </w:r>
      <w:r w:rsidR="00AD1745">
        <w:t>r</w:t>
      </w:r>
      <w:r>
        <w:t>s are found, the user must fix the errors before the simulation will run.</w:t>
      </w:r>
    </w:p>
    <w:p w14:paraId="5CDC5075" w14:textId="77777777" w:rsidR="001C7B88" w:rsidRPr="002A5165" w:rsidRDefault="001C7B88" w:rsidP="00A93074"/>
    <w:p w14:paraId="0E9545AF" w14:textId="51DC336B" w:rsidR="00124073" w:rsidRDefault="00124073" w:rsidP="00A93074">
      <w:pPr>
        <w:pStyle w:val="Heading2"/>
      </w:pPr>
      <w:bookmarkStart w:id="161" w:name="_Toc27037441"/>
      <w:r>
        <w:t>FRED commands</w:t>
      </w:r>
      <w:bookmarkEnd w:id="159"/>
      <w:bookmarkEnd w:id="161"/>
    </w:p>
    <w:p w14:paraId="0F9F0CAA" w14:textId="5BADD91E" w:rsidR="00124073" w:rsidRDefault="00124073">
      <w:pPr>
        <w:pStyle w:val="FirstParagraph"/>
      </w:pPr>
      <w:r>
        <w:t xml:space="preserve">FRED provides </w:t>
      </w:r>
      <w:r w:rsidR="0053026B">
        <w:t xml:space="preserve">several </w:t>
      </w:r>
      <w:r>
        <w:rPr>
          <w:b/>
        </w:rPr>
        <w:t>commands</w:t>
      </w:r>
      <w:r>
        <w:t xml:space="preserve"> that facilitate performing several common simulation tasks. FRED commands generally have the form </w:t>
      </w:r>
      <w:r>
        <w:rPr>
          <w:rStyle w:val="VerbatimChar"/>
        </w:rPr>
        <w:t>fred_xxx</w:t>
      </w:r>
      <w:r>
        <w:t>.</w:t>
      </w:r>
    </w:p>
    <w:p w14:paraId="63B5912D" w14:textId="77777777" w:rsidR="00124073" w:rsidRDefault="00124073">
      <w:pPr>
        <w:pStyle w:val="Heading4"/>
      </w:pPr>
      <w:bookmarkStart w:id="162" w:name="fred_help"/>
      <w:r>
        <w:rPr>
          <w:rStyle w:val="VerbatimChar"/>
        </w:rPr>
        <w:t>fred_help</w:t>
      </w:r>
      <w:bookmarkEnd w:id="162"/>
    </w:p>
    <w:p w14:paraId="478F46C3" w14:textId="77777777" w:rsidR="00124073" w:rsidRDefault="00124073">
      <w:pPr>
        <w:pStyle w:val="FirstParagraph"/>
      </w:pPr>
      <w:r>
        <w:t xml:space="preserve">Use </w:t>
      </w:r>
      <w:r>
        <w:rPr>
          <w:rStyle w:val="VerbatimChar"/>
        </w:rPr>
        <w:t>fred_help</w:t>
      </w:r>
      <w:r>
        <w:t xml:space="preserve"> to list all the available FRED commands:</w:t>
      </w:r>
    </w:p>
    <w:p w14:paraId="270C7621" w14:textId="241C9227" w:rsidR="0053026B" w:rsidRDefault="00124073">
      <w:pPr>
        <w:pStyle w:val="SourceCode"/>
        <w:rPr>
          <w:rStyle w:val="VerbatimChar"/>
        </w:rPr>
      </w:pPr>
      <w:r>
        <w:rPr>
          <w:rStyle w:val="VerbatimChar"/>
        </w:rPr>
        <w:t>% fred_help</w:t>
      </w:r>
      <w:r>
        <w:br/>
      </w:r>
      <w:r>
        <w:rPr>
          <w:rStyle w:val="VerbatimChar"/>
        </w:rPr>
        <w:t>This is the fred_help command.</w:t>
      </w:r>
      <w:r>
        <w:br/>
      </w:r>
      <w:r>
        <w:br/>
      </w:r>
      <w:r>
        <w:rPr>
          <w:rStyle w:val="VerbatimChar"/>
        </w:rPr>
        <w:t>To get help for specific topics, try:</w:t>
      </w:r>
      <w:r>
        <w:br/>
      </w:r>
      <w:r>
        <w:rPr>
          <w:rStyle w:val="VerbatimChar"/>
        </w:rPr>
        <w:t xml:space="preserve">   fred_help topic</w:t>
      </w:r>
      <w:r>
        <w:br/>
      </w:r>
      <w:r>
        <w:br/>
      </w:r>
      <w:r>
        <w:rPr>
          <w:rStyle w:val="VerbatimChar"/>
        </w:rPr>
        <w:t>To get help for any specific command, try:</w:t>
      </w:r>
      <w:r>
        <w:br/>
      </w:r>
      <w:r>
        <w:rPr>
          <w:rStyle w:val="VerbatimChar"/>
        </w:rPr>
        <w:t xml:space="preserve">   &lt;fred_command&gt; --help</w:t>
      </w:r>
      <w:r>
        <w:br/>
      </w:r>
      <w:r>
        <w:br/>
      </w:r>
      <w:r>
        <w:rPr>
          <w:rStyle w:val="VerbatimChar"/>
        </w:rPr>
        <w:t>Some important fred commands are:</w:t>
      </w:r>
      <w:r>
        <w:br/>
      </w:r>
      <w:r>
        <w:br/>
      </w:r>
      <w:r>
        <w:rPr>
          <w:rStyle w:val="VerbatimChar"/>
        </w:rPr>
        <w:t>## Documentation</w:t>
      </w:r>
      <w:r>
        <w:br/>
      </w:r>
      <w:r>
        <w:rPr>
          <w:rStyle w:val="VerbatimChar"/>
        </w:rPr>
        <w:t xml:space="preserve">    fred_help -- this program</w:t>
      </w:r>
      <w:r>
        <w:br/>
      </w:r>
      <w:r>
        <w:rPr>
          <w:rStyle w:val="VerbatimChar"/>
        </w:rPr>
        <w:t xml:space="preserve">    fred_param &lt;string&gt; -- search for parameters that contain given string</w:t>
      </w:r>
      <w:r>
        <w:br/>
      </w:r>
      <w:r>
        <w:br/>
      </w:r>
      <w:r>
        <w:rPr>
          <w:rStyle w:val="VerbatimChar"/>
        </w:rPr>
        <w:t>## Setting up simulation work flows</w:t>
      </w:r>
      <w:r>
        <w:br/>
      </w:r>
      <w:r>
        <w:rPr>
          <w:rStyle w:val="VerbatimChar"/>
        </w:rPr>
        <w:t xml:space="preserve">     fred_set</w:t>
      </w:r>
      <w:r>
        <w:br/>
      </w:r>
      <w:r>
        <w:rPr>
          <w:rStyle w:val="VerbatimChar"/>
        </w:rPr>
        <w:t xml:space="preserve">     fred_calibrate</w:t>
      </w:r>
      <w:r>
        <w:br/>
      </w:r>
      <w:r>
        <w:rPr>
          <w:rStyle w:val="VerbatimChar"/>
        </w:rPr>
        <w:t xml:space="preserve">     fred_get_fips</w:t>
      </w:r>
      <w:r>
        <w:br/>
      </w:r>
      <w:r>
        <w:rPr>
          <w:rStyle w:val="VerbatimChar"/>
        </w:rPr>
        <w:t xml:space="preserve">     fred_make_params</w:t>
      </w:r>
      <w:r>
        <w:br/>
      </w:r>
      <w:r>
        <w:rPr>
          <w:rStyle w:val="VerbatimChar"/>
        </w:rPr>
        <w:t xml:space="preserve">     fred_make_qsub</w:t>
      </w:r>
      <w:r>
        <w:br/>
      </w:r>
      <w:r>
        <w:rPr>
          <w:rStyle w:val="VerbatimChar"/>
        </w:rPr>
        <w:t xml:space="preserve">     fred_make_tasks</w:t>
      </w:r>
      <w:r>
        <w:br/>
      </w:r>
      <w:r>
        <w:rPr>
          <w:rStyle w:val="VerbatimChar"/>
        </w:rPr>
        <w:t xml:space="preserve">     fred_make_rt</w:t>
      </w:r>
      <w:r>
        <w:br/>
      </w:r>
      <w:r>
        <w:rPr>
          <w:rStyle w:val="VerbatimChar"/>
        </w:rPr>
        <w:t xml:space="preserve">     fred_rt</w:t>
      </w:r>
      <w:r>
        <w:br/>
      </w:r>
      <w:r>
        <w:br/>
      </w:r>
      <w:r>
        <w:rPr>
          <w:rStyle w:val="VerbatimChar"/>
        </w:rPr>
        <w:t>## Job control</w:t>
      </w:r>
      <w:r>
        <w:br/>
      </w:r>
      <w:r>
        <w:rPr>
          <w:rStyle w:val="VerbatimChar"/>
        </w:rPr>
        <w:lastRenderedPageBreak/>
        <w:t xml:space="preserve">     run_fred</w:t>
      </w:r>
      <w:r>
        <w:br/>
      </w:r>
      <w:r>
        <w:br/>
      </w:r>
      <w:r>
        <w:rPr>
          <w:rStyle w:val="VerbatimChar"/>
        </w:rPr>
        <w:t xml:space="preserve">     fred_delete</w:t>
      </w:r>
      <w:r>
        <w:br/>
      </w:r>
      <w:r>
        <w:rPr>
          <w:rStyle w:val="VerbatimChar"/>
        </w:rPr>
        <w:t xml:space="preserve">     fred_job</w:t>
      </w:r>
      <w:r>
        <w:br/>
      </w:r>
      <w:r>
        <w:rPr>
          <w:rStyle w:val="VerbatimChar"/>
        </w:rPr>
        <w:t xml:space="preserve">     fred_jobs</w:t>
      </w:r>
      <w:r>
        <w:br/>
      </w:r>
      <w:r>
        <w:rPr>
          <w:rStyle w:val="VerbatimChar"/>
        </w:rPr>
        <w:t xml:space="preserve">     fred_sa</w:t>
      </w:r>
      <w:r>
        <w:br/>
      </w:r>
      <w:r>
        <w:br/>
      </w:r>
      <w:r>
        <w:rPr>
          <w:rStyle w:val="VerbatimChar"/>
        </w:rPr>
        <w:t>## Retrieving information from a FRED job</w:t>
      </w:r>
      <w:r>
        <w:br/>
      </w:r>
      <w:r>
        <w:rPr>
          <w:rStyle w:val="VerbatimChar"/>
        </w:rPr>
        <w:t xml:space="preserve">     fred_find</w:t>
      </w:r>
      <w:r>
        <w:br/>
      </w:r>
      <w:r>
        <w:rPr>
          <w:rStyle w:val="VerbatimChar"/>
        </w:rPr>
        <w:t xml:space="preserve">     fred_log</w:t>
      </w:r>
      <w:r>
        <w:br/>
      </w:r>
      <w:r>
        <w:rPr>
          <w:rStyle w:val="VerbatimChar"/>
        </w:rPr>
        <w:t xml:space="preserve">     fred_status</w:t>
      </w:r>
      <w:r>
        <w:br/>
      </w:r>
      <w:r>
        <w:rPr>
          <w:rStyle w:val="VerbatimChar"/>
        </w:rPr>
        <w:t xml:space="preserve">     fred_AR</w:t>
      </w:r>
      <w:r>
        <w:br/>
      </w:r>
      <w:r>
        <w:rPr>
          <w:rStyle w:val="VerbatimChar"/>
        </w:rPr>
        <w:t xml:space="preserve">     fred_CAR</w:t>
      </w:r>
      <w:r>
        <w:br/>
      </w:r>
      <w:r>
        <w:rPr>
          <w:rStyle w:val="VerbatimChar"/>
        </w:rPr>
        <w:t xml:space="preserve">     fred_R0</w:t>
      </w:r>
      <w:r>
        <w:br/>
      </w:r>
      <w:r>
        <w:rPr>
          <w:rStyle w:val="VerbatimChar"/>
        </w:rPr>
        <w:t xml:space="preserve">     fred_cd</w:t>
      </w:r>
      <w:r>
        <w:br/>
      </w:r>
      <w:r>
        <w:rPr>
          <w:rStyle w:val="VerbatimChar"/>
        </w:rPr>
        <w:t xml:space="preserve">     fred_csv</w:t>
      </w:r>
      <w:r>
        <w:br/>
      </w:r>
      <w:r>
        <w:rPr>
          <w:rStyle w:val="VerbatimChar"/>
        </w:rPr>
        <w:t xml:space="preserve">     fred_density</w:t>
      </w:r>
      <w:r>
        <w:br/>
      </w:r>
      <w:r>
        <w:rPr>
          <w:rStyle w:val="VerbatimChar"/>
        </w:rPr>
        <w:t xml:space="preserve">     fred_get_places</w:t>
      </w:r>
      <w:r>
        <w:br/>
      </w:r>
      <w:r>
        <w:rPr>
          <w:rStyle w:val="VerbatimChar"/>
        </w:rPr>
        <w:t xml:space="preserve">     fred_id</w:t>
      </w:r>
      <w:r>
        <w:br/>
      </w:r>
      <w:r>
        <w:rPr>
          <w:rStyle w:val="VerbatimChar"/>
        </w:rPr>
        <w:t xml:space="preserve">     fred_peak</w:t>
      </w:r>
      <w:r>
        <w:br/>
      </w:r>
      <w:r>
        <w:rPr>
          <w:rStyle w:val="VerbatimChar"/>
        </w:rPr>
        <w:t xml:space="preserve">     fred_plot</w:t>
      </w:r>
      <w:r>
        <w:br/>
      </w:r>
      <w:r>
        <w:rPr>
          <w:rStyle w:val="VerbatimChar"/>
        </w:rPr>
        <w:t xml:space="preserve">     fred_tail</w:t>
      </w:r>
      <w:r w:rsidR="0053026B">
        <w:rPr>
          <w:rStyle w:val="VerbatimChar"/>
        </w:rPr>
        <w:tab/>
      </w:r>
    </w:p>
    <w:p w14:paraId="5E9A7164" w14:textId="0D7A2C73" w:rsidR="00124073" w:rsidRDefault="0053026B">
      <w:pPr>
        <w:pStyle w:val="SourceCode"/>
      </w:pPr>
      <w:r>
        <w:rPr>
          <w:rStyle w:val="VerbatimChar"/>
        </w:rPr>
        <w:tab/>
        <w:t>fred_clear_all_results</w:t>
      </w:r>
      <w:r w:rsidR="00124073">
        <w:br/>
      </w:r>
      <w:r w:rsidR="00124073">
        <w:br/>
      </w:r>
      <w:r w:rsidR="00124073">
        <w:rPr>
          <w:rStyle w:val="VerbatimChar"/>
        </w:rPr>
        <w:t xml:space="preserve">## Making </w:t>
      </w:r>
      <w:r w:rsidR="00CF565D">
        <w:rPr>
          <w:rStyle w:val="VerbatimChar"/>
        </w:rPr>
        <w:t>Report</w:t>
      </w:r>
      <w:r w:rsidR="00124073">
        <w:rPr>
          <w:rStyle w:val="VerbatimChar"/>
        </w:rPr>
        <w:t>s and movies</w:t>
      </w:r>
      <w:r w:rsidR="00124073">
        <w:br/>
      </w:r>
      <w:r w:rsidR="00124073">
        <w:rPr>
          <w:rStyle w:val="VerbatimChar"/>
        </w:rPr>
        <w:t xml:space="preserve">     fred_make_</w:t>
      </w:r>
      <w:r w:rsidR="00CF565D">
        <w:rPr>
          <w:rStyle w:val="VerbatimChar"/>
        </w:rPr>
        <w:t>Report</w:t>
      </w:r>
      <w:r w:rsidR="00124073">
        <w:br/>
      </w:r>
      <w:r w:rsidR="00124073">
        <w:rPr>
          <w:rStyle w:val="VerbatimChar"/>
        </w:rPr>
        <w:t xml:space="preserve">     fred_make_</w:t>
      </w:r>
      <w:r w:rsidR="00CF565D">
        <w:rPr>
          <w:rStyle w:val="VerbatimChar"/>
        </w:rPr>
        <w:t>Report</w:t>
      </w:r>
      <w:r w:rsidR="00124073">
        <w:rPr>
          <w:rStyle w:val="VerbatimChar"/>
        </w:rPr>
        <w:t>s</w:t>
      </w:r>
      <w:r w:rsidR="00124073">
        <w:br/>
      </w:r>
      <w:r w:rsidR="00124073">
        <w:rPr>
          <w:rStyle w:val="VerbatimChar"/>
        </w:rPr>
        <w:t xml:space="preserve">     fred_make_movie</w:t>
      </w:r>
    </w:p>
    <w:p w14:paraId="65FCFF43" w14:textId="31F8E061" w:rsidR="00124073" w:rsidRDefault="00124073"/>
    <w:p w14:paraId="35D9A9CC" w14:textId="77777777" w:rsidR="00124073" w:rsidRDefault="00124073">
      <w:pPr>
        <w:pStyle w:val="Heading4"/>
      </w:pPr>
      <w:bookmarkStart w:id="163" w:name="run_fred"/>
      <w:r>
        <w:rPr>
          <w:rStyle w:val="VerbatimChar"/>
        </w:rPr>
        <w:t>run_fred</w:t>
      </w:r>
      <w:bookmarkEnd w:id="163"/>
    </w:p>
    <w:p w14:paraId="7A53C5A2" w14:textId="77777777" w:rsidR="00124073" w:rsidRDefault="00124073">
      <w:pPr>
        <w:pStyle w:val="FirstParagraph"/>
      </w:pPr>
      <w:r>
        <w:t xml:space="preserve">The </w:t>
      </w:r>
      <w:r>
        <w:rPr>
          <w:rStyle w:val="VerbatimChar"/>
        </w:rPr>
        <w:t>run_fred</w:t>
      </w:r>
      <w:r>
        <w:t xml:space="preserve"> command performs multiple realizations (runs) in a local directory. Each run uses a distinct seed for the random number generator, so the results will vary from run to run. The format is:</w:t>
      </w:r>
    </w:p>
    <w:p w14:paraId="7AD1BF79" w14:textId="46FECC44" w:rsidR="00124073" w:rsidRPr="00A93074" w:rsidRDefault="00124073">
      <w:pPr>
        <w:pStyle w:val="SourceCode"/>
        <w:rPr>
          <w:b/>
        </w:rPr>
      </w:pPr>
      <w:r w:rsidRPr="00A93074">
        <w:rPr>
          <w:rStyle w:val="VerbatimChar"/>
          <w:b/>
        </w:rPr>
        <w:t>% run_fred -p p</w:t>
      </w:r>
      <w:r w:rsidR="0053026B">
        <w:rPr>
          <w:rStyle w:val="VerbatimChar"/>
          <w:b/>
        </w:rPr>
        <w:t>rogram</w:t>
      </w:r>
      <w:r w:rsidRPr="00A93074">
        <w:rPr>
          <w:rStyle w:val="VerbatimChar"/>
          <w:b/>
        </w:rPr>
        <w:t xml:space="preserve"> -d directory -s start_run -n end_run</w:t>
      </w:r>
    </w:p>
    <w:p w14:paraId="5BAB8D40" w14:textId="77777777" w:rsidR="00124073" w:rsidRDefault="00124073">
      <w:pPr>
        <w:pStyle w:val="FirstParagraph"/>
      </w:pPr>
      <w:r>
        <w:t>The order of the arguments doesn’t matter, and all arguments have default values:</w:t>
      </w:r>
    </w:p>
    <w:p w14:paraId="5F56B9AC" w14:textId="1F07EA81" w:rsidR="00124073" w:rsidRDefault="00124073">
      <w:pPr>
        <w:pStyle w:val="SourceCode"/>
      </w:pPr>
      <w:r>
        <w:rPr>
          <w:rStyle w:val="VerbatimChar"/>
        </w:rPr>
        <w:t>p="</w:t>
      </w:r>
      <w:r w:rsidR="0053026B">
        <w:rPr>
          <w:rStyle w:val="VerbatimChar"/>
        </w:rPr>
        <w:t>model.fred</w:t>
      </w:r>
      <w:r>
        <w:rPr>
          <w:rStyle w:val="VerbatimChar"/>
        </w:rPr>
        <w:t>"</w:t>
      </w:r>
      <w:r>
        <w:br/>
      </w:r>
      <w:r>
        <w:rPr>
          <w:rStyle w:val="VerbatimChar"/>
        </w:rPr>
        <w:t>d=""</w:t>
      </w:r>
      <w:r>
        <w:br/>
      </w:r>
      <w:r>
        <w:rPr>
          <w:rStyle w:val="VerbatimChar"/>
        </w:rPr>
        <w:t>s=1</w:t>
      </w:r>
      <w:r>
        <w:br/>
      </w:r>
      <w:r>
        <w:rPr>
          <w:rStyle w:val="VerbatimChar"/>
        </w:rPr>
        <w:t>n=1</w:t>
      </w:r>
    </w:p>
    <w:p w14:paraId="1D1DEB21" w14:textId="77777777" w:rsidR="00124073" w:rsidRDefault="00124073">
      <w:pPr>
        <w:pStyle w:val="FirstParagraph"/>
      </w:pPr>
      <w:r>
        <w:t>So</w:t>
      </w:r>
    </w:p>
    <w:p w14:paraId="1FD21D31" w14:textId="77777777" w:rsidR="00124073" w:rsidRPr="00A93074" w:rsidRDefault="00124073">
      <w:pPr>
        <w:pStyle w:val="SourceCode"/>
        <w:rPr>
          <w:b/>
        </w:rPr>
      </w:pPr>
      <w:r w:rsidRPr="00A93074">
        <w:rPr>
          <w:rStyle w:val="VerbatimChar"/>
          <w:b/>
        </w:rPr>
        <w:t>% run_fred -n 3</w:t>
      </w:r>
    </w:p>
    <w:p w14:paraId="5AB6B039" w14:textId="77777777" w:rsidR="00124073" w:rsidRDefault="00124073">
      <w:pPr>
        <w:pStyle w:val="FirstParagraph"/>
      </w:pPr>
      <w:r>
        <w:t>is the same as:</w:t>
      </w:r>
    </w:p>
    <w:p w14:paraId="7991DCA6" w14:textId="6DC34832" w:rsidR="00974751" w:rsidRPr="00A93074" w:rsidRDefault="00124073">
      <w:pPr>
        <w:pStyle w:val="SourceCode"/>
        <w:rPr>
          <w:rStyle w:val="VerbatimChar"/>
          <w:b/>
        </w:rPr>
      </w:pPr>
      <w:r w:rsidRPr="00A93074">
        <w:rPr>
          <w:rStyle w:val="VerbatimChar"/>
          <w:b/>
        </w:rPr>
        <w:lastRenderedPageBreak/>
        <w:t xml:space="preserve">% FRED </w:t>
      </w:r>
      <w:r w:rsidR="00974751" w:rsidRPr="00A93074">
        <w:rPr>
          <w:rStyle w:val="VerbatimChar"/>
          <w:b/>
        </w:rPr>
        <w:t>-p model.fred</w:t>
      </w:r>
      <w:r w:rsidRPr="00A93074">
        <w:rPr>
          <w:rStyle w:val="VerbatimChar"/>
          <w:b/>
        </w:rPr>
        <w:t xml:space="preserve"> </w:t>
      </w:r>
      <w:r w:rsidR="00974751" w:rsidRPr="00A93074">
        <w:rPr>
          <w:rStyle w:val="VerbatimChar"/>
          <w:b/>
        </w:rPr>
        <w:t xml:space="preserve">-r </w:t>
      </w:r>
      <w:r w:rsidRPr="00A93074">
        <w:rPr>
          <w:rStyle w:val="VerbatimChar"/>
          <w:b/>
        </w:rPr>
        <w:t xml:space="preserve">1 </w:t>
      </w:r>
      <w:r w:rsidR="00974751" w:rsidRPr="00A93074">
        <w:rPr>
          <w:rStyle w:val="VerbatimChar"/>
          <w:b/>
        </w:rPr>
        <w:t xml:space="preserve">-d </w:t>
      </w:r>
      <w:r w:rsidRPr="00A93074">
        <w:rPr>
          <w:rStyle w:val="VerbatimChar"/>
          <w:b/>
        </w:rPr>
        <w:t>OUT &gt; OUT/</w:t>
      </w:r>
      <w:r w:rsidR="00974751" w:rsidRPr="00A93074">
        <w:rPr>
          <w:rStyle w:val="VerbatimChar"/>
          <w:b/>
        </w:rPr>
        <w:t>RUN1/</w:t>
      </w:r>
      <w:r w:rsidRPr="00A93074">
        <w:rPr>
          <w:rStyle w:val="VerbatimChar"/>
          <w:b/>
        </w:rPr>
        <w:t>LOG</w:t>
      </w:r>
    </w:p>
    <w:p w14:paraId="34EF0B92" w14:textId="61D02E8B" w:rsidR="00974751" w:rsidRPr="00A93074" w:rsidRDefault="00974751">
      <w:pPr>
        <w:pStyle w:val="SourceCode"/>
        <w:rPr>
          <w:rStyle w:val="VerbatimChar"/>
          <w:b/>
        </w:rPr>
      </w:pPr>
      <w:r w:rsidRPr="00A93074">
        <w:rPr>
          <w:rStyle w:val="VerbatimChar"/>
          <w:b/>
        </w:rPr>
        <w:t>% FRED -p model.fred -r 2 -d OUT &gt; OUT/RUN2/LOG</w:t>
      </w:r>
    </w:p>
    <w:p w14:paraId="2D93693A" w14:textId="4862D418" w:rsidR="00124073" w:rsidRDefault="00974751">
      <w:pPr>
        <w:pStyle w:val="SourceCode"/>
      </w:pPr>
      <w:r w:rsidRPr="00A93074">
        <w:rPr>
          <w:rStyle w:val="VerbatimChar"/>
          <w:b/>
        </w:rPr>
        <w:t>% FRED -p model.fred -r 3 -d OUT &gt; OUT/RUN3/LOG</w:t>
      </w:r>
      <w:r w:rsidR="00124073">
        <w:br/>
      </w:r>
    </w:p>
    <w:p w14:paraId="0B38ACD7" w14:textId="09F216BC" w:rsidR="00124073" w:rsidRDefault="00124073">
      <w:pPr>
        <w:pStyle w:val="FirstParagraph"/>
      </w:pPr>
      <w:r>
        <w:t xml:space="preserve">The random seed for each run is set based on the both the seed value in the </w:t>
      </w:r>
      <w:r>
        <w:rPr>
          <w:rStyle w:val="VerbatimChar"/>
        </w:rPr>
        <w:t>params</w:t>
      </w:r>
      <w:r>
        <w:t xml:space="preserve"> file and on the run number, so a collection of FRED runs can be executed in any order with the same results.</w:t>
      </w:r>
    </w:p>
    <w:p w14:paraId="2FFF5269" w14:textId="0196D144" w:rsidR="00D312F2" w:rsidRPr="005D6E5D" w:rsidRDefault="00D312F2" w:rsidP="00D312F2">
      <w:pPr>
        <w:pStyle w:val="FirstParagraph"/>
        <w:rPr>
          <w:i/>
        </w:rPr>
      </w:pPr>
      <w:r w:rsidRPr="005D6E5D">
        <w:rPr>
          <w:i/>
        </w:rPr>
        <w:t xml:space="preserve">The run_fred command automatically runs the FRED compiler and </w:t>
      </w:r>
      <w:r w:rsidR="00CF565D">
        <w:rPr>
          <w:i/>
        </w:rPr>
        <w:t>REPORT</w:t>
      </w:r>
      <w:r w:rsidRPr="005D6E5D">
        <w:rPr>
          <w:i/>
        </w:rPr>
        <w:t xml:space="preserve">s any errors or warnings. If any error occurs, the program is terminated. </w:t>
      </w:r>
    </w:p>
    <w:p w14:paraId="184B749F" w14:textId="77777777" w:rsidR="00124073" w:rsidRDefault="00124073">
      <w:pPr>
        <w:pStyle w:val="BodyText"/>
      </w:pPr>
      <w:r>
        <w:rPr>
          <w:b/>
        </w:rPr>
        <w:t>NOTE:</w:t>
      </w:r>
      <w:r>
        <w:t xml:space="preserve"> You will not normally use </w:t>
      </w:r>
      <w:r>
        <w:rPr>
          <w:rStyle w:val="VerbatimChar"/>
        </w:rPr>
        <w:t>run_fred</w:t>
      </w:r>
      <w:r>
        <w:t xml:space="preserve"> directly; instead, you will use the </w:t>
      </w:r>
      <w:r>
        <w:rPr>
          <w:rStyle w:val="VerbatimChar"/>
        </w:rPr>
        <w:t>fred_job</w:t>
      </w:r>
      <w:r>
        <w:t xml:space="preserve"> command (described next) which uses </w:t>
      </w:r>
      <w:r>
        <w:rPr>
          <w:rStyle w:val="VerbatimChar"/>
        </w:rPr>
        <w:t>run_fred</w:t>
      </w:r>
      <w:r>
        <w:t xml:space="preserve"> and also creates additional files that help you manage your work. But it is a good idea to use </w:t>
      </w:r>
      <w:r>
        <w:rPr>
          <w:rStyle w:val="VerbatimChar"/>
        </w:rPr>
        <w:t>run_fred</w:t>
      </w:r>
      <w:r>
        <w:t xml:space="preserve"> when initially developing or debugging models. If you have errors, check the LOG files in the OUT directory.</w:t>
      </w:r>
    </w:p>
    <w:p w14:paraId="21C5BA4D" w14:textId="3284A37A" w:rsidR="00124073" w:rsidRDefault="00124073"/>
    <w:p w14:paraId="3988DAD7" w14:textId="587E5153" w:rsidR="00124073" w:rsidRDefault="00124073" w:rsidP="00A93074">
      <w:pPr>
        <w:pStyle w:val="Heading2"/>
      </w:pPr>
      <w:bookmarkStart w:id="164" w:name="job-control"/>
      <w:bookmarkStart w:id="165" w:name="_Toc27037442"/>
      <w:r>
        <w:t>Job Control</w:t>
      </w:r>
      <w:bookmarkEnd w:id="164"/>
      <w:bookmarkEnd w:id="165"/>
    </w:p>
    <w:p w14:paraId="52402CCA" w14:textId="77777777" w:rsidR="00124073" w:rsidRDefault="00124073">
      <w:pPr>
        <w:pStyle w:val="Heading4"/>
      </w:pPr>
      <w:bookmarkStart w:id="166" w:name="fred_job"/>
      <w:r>
        <w:rPr>
          <w:rStyle w:val="VerbatimChar"/>
        </w:rPr>
        <w:t>fred_job</w:t>
      </w:r>
      <w:bookmarkEnd w:id="166"/>
    </w:p>
    <w:p w14:paraId="0303348D" w14:textId="77777777" w:rsidR="00124073" w:rsidRDefault="00124073">
      <w:pPr>
        <w:pStyle w:val="FirstParagraph"/>
      </w:pPr>
      <w:r>
        <w:t xml:space="preserve">A FRED </w:t>
      </w:r>
      <w:r>
        <w:rPr>
          <w:b/>
        </w:rPr>
        <w:t>job</w:t>
      </w:r>
      <w:r>
        <w:t xml:space="preserve"> is a set of simulations that use the same parameters, except for the initial seed for the random number generator. Running multiple replications permits statistical analysis. To start a FRED job, use the command</w:t>
      </w:r>
    </w:p>
    <w:p w14:paraId="2D03BFAB" w14:textId="77777777" w:rsidR="00124073" w:rsidRDefault="00124073">
      <w:pPr>
        <w:pStyle w:val="SourceCode"/>
      </w:pPr>
      <w:r>
        <w:rPr>
          <w:rStyle w:val="VerbatimChar"/>
        </w:rPr>
        <w:t xml:space="preserve">    fred_job [options]</w:t>
      </w:r>
    </w:p>
    <w:p w14:paraId="03DCD0AE" w14:textId="77777777" w:rsidR="00124073" w:rsidRDefault="00124073">
      <w:pPr>
        <w:pStyle w:val="FirstParagraph"/>
      </w:pPr>
      <w:r>
        <w:t>where options include:</w:t>
      </w:r>
    </w:p>
    <w:p w14:paraId="493E4740" w14:textId="1E47CA21" w:rsidR="00124073" w:rsidRDefault="00124073">
      <w:pPr>
        <w:pStyle w:val="SourceCode"/>
      </w:pPr>
      <w:r>
        <w:rPr>
          <w:rStyle w:val="VerbatimChar"/>
        </w:rPr>
        <w:t xml:space="preserve">    -h                  -- print help</w:t>
      </w:r>
      <w:r>
        <w:br/>
      </w:r>
      <w:r>
        <w:rPr>
          <w:rStyle w:val="VerbatimChar"/>
        </w:rPr>
        <w:t xml:space="preserve">    -k key              -- assign job the specified key</w:t>
      </w:r>
      <w:r>
        <w:br/>
      </w:r>
      <w:r>
        <w:rPr>
          <w:rStyle w:val="VerbatimChar"/>
        </w:rPr>
        <w:t xml:space="preserve">    -p p</w:t>
      </w:r>
      <w:r w:rsidR="00974751">
        <w:rPr>
          <w:rStyle w:val="VerbatimChar"/>
        </w:rPr>
        <w:t xml:space="preserve">rogram   </w:t>
      </w:r>
      <w:r>
        <w:rPr>
          <w:rStyle w:val="VerbatimChar"/>
        </w:rPr>
        <w:t xml:space="preserve">       -- use named p</w:t>
      </w:r>
      <w:r w:rsidR="00974751">
        <w:rPr>
          <w:rStyle w:val="VerbatimChar"/>
        </w:rPr>
        <w:t>rogram</w:t>
      </w:r>
      <w:r>
        <w:rPr>
          <w:rStyle w:val="VerbatimChar"/>
        </w:rPr>
        <w:t xml:space="preserve"> file</w:t>
      </w:r>
      <w:r>
        <w:br/>
      </w:r>
      <w:r>
        <w:rPr>
          <w:rStyle w:val="VerbatimChar"/>
        </w:rPr>
        <w:t xml:space="preserve">    -n number_of_runs   -- number of runs in the job</w:t>
      </w:r>
    </w:p>
    <w:p w14:paraId="11FF2BA2" w14:textId="5BD76735" w:rsidR="00E93A89" w:rsidRPr="00A93074" w:rsidRDefault="00E93A89" w:rsidP="00E93A89">
      <w:pPr>
        <w:pStyle w:val="FirstParagraph"/>
        <w:rPr>
          <w:i/>
        </w:rPr>
      </w:pPr>
      <w:r w:rsidRPr="00A93074">
        <w:rPr>
          <w:i/>
        </w:rPr>
        <w:t xml:space="preserve">The fred_job command automatically runs the FRED compiler and </w:t>
      </w:r>
      <w:r w:rsidR="00CF565D">
        <w:rPr>
          <w:i/>
        </w:rPr>
        <w:t>REPORT</w:t>
      </w:r>
      <w:r w:rsidRPr="00A93074">
        <w:rPr>
          <w:i/>
        </w:rPr>
        <w:t xml:space="preserve">s any errors or warnings. If any error occurs, the program is terminated. </w:t>
      </w:r>
    </w:p>
    <w:p w14:paraId="75404A3F" w14:textId="0539AC37" w:rsidR="00124073" w:rsidRDefault="00124073">
      <w:pPr>
        <w:pStyle w:val="FirstParagraph"/>
      </w:pPr>
      <w:r>
        <w:t xml:space="preserve">All the data associated with a job is stored in a database called </w:t>
      </w:r>
      <w:r>
        <w:rPr>
          <w:rStyle w:val="VerbatimChar"/>
        </w:rPr>
        <w:t>$FRED_HOME/RESULTS</w:t>
      </w:r>
      <w:r>
        <w:t>. You can manage the database using these commands:</w:t>
      </w:r>
    </w:p>
    <w:p w14:paraId="3E6D5796" w14:textId="77777777" w:rsidR="00124073" w:rsidRDefault="00124073">
      <w:pPr>
        <w:pStyle w:val="SourceCode"/>
      </w:pPr>
      <w:r>
        <w:rPr>
          <w:rStyle w:val="VerbatimChar"/>
        </w:rPr>
        <w:t xml:space="preserve">    fred_jobs                -- lists all jobs in the RESULTS database</w:t>
      </w:r>
      <w:r>
        <w:br/>
      </w:r>
      <w:r>
        <w:rPr>
          <w:rStyle w:val="VerbatimChar"/>
        </w:rPr>
        <w:t xml:space="preserve">    fred_clear_all_results   -- delete all jobs in the RESULTS database</w:t>
      </w:r>
      <w:r>
        <w:br/>
      </w:r>
      <w:r>
        <w:rPr>
          <w:rStyle w:val="VerbatimChar"/>
        </w:rPr>
        <w:t xml:space="preserve">    fred_delete -k key       -- delete the job with given key</w:t>
      </w:r>
    </w:p>
    <w:p w14:paraId="03C5E359" w14:textId="77777777" w:rsidR="00124073" w:rsidRDefault="00124073">
      <w:pPr>
        <w:pStyle w:val="FirstParagraph"/>
      </w:pPr>
      <w:r>
        <w:rPr>
          <w:b/>
        </w:rPr>
        <w:t>Example using fred_job</w:t>
      </w:r>
    </w:p>
    <w:p w14:paraId="59AF763E" w14:textId="77777777" w:rsidR="00124073" w:rsidRDefault="00124073">
      <w:pPr>
        <w:pStyle w:val="BodyText"/>
      </w:pPr>
      <w:r>
        <w:t xml:space="preserve">The </w:t>
      </w:r>
      <w:r>
        <w:rPr>
          <w:rStyle w:val="VerbatimChar"/>
        </w:rPr>
        <w:t>fred_job</w:t>
      </w:r>
      <w:r>
        <w:t xml:space="preserve"> command is used to create a FRED </w:t>
      </w:r>
      <w:r>
        <w:rPr>
          <w:b/>
        </w:rPr>
        <w:t>job</w:t>
      </w:r>
      <w:r>
        <w:t xml:space="preserve">, consisting of one or more FRED simulations that use the same parameters. FRED jobs are identified by a </w:t>
      </w:r>
      <w:r>
        <w:rPr>
          <w:b/>
        </w:rPr>
        <w:t>key</w:t>
      </w:r>
      <w:r>
        <w:t xml:space="preserve"> that the user selects to name the job. The following command will create a FRED job with key “test” that includes 5 runs of FRED with the parameters specified in the text file </w:t>
      </w:r>
      <w:r>
        <w:rPr>
          <w:b/>
        </w:rPr>
        <w:t>params</w:t>
      </w:r>
      <w:r>
        <w:t>:</w:t>
      </w:r>
    </w:p>
    <w:p w14:paraId="3B58091B" w14:textId="172F783D" w:rsidR="00124073" w:rsidRDefault="00124073">
      <w:pPr>
        <w:pStyle w:val="SourceCode"/>
      </w:pPr>
      <w:r>
        <w:rPr>
          <w:rStyle w:val="VerbatimChar"/>
        </w:rPr>
        <w:lastRenderedPageBreak/>
        <w:t xml:space="preserve">    % fred_job -k test -p p</w:t>
      </w:r>
      <w:r w:rsidR="00974751">
        <w:rPr>
          <w:rStyle w:val="VerbatimChar"/>
        </w:rPr>
        <w:t>rogram</w:t>
      </w:r>
      <w:r>
        <w:rPr>
          <w:rStyle w:val="VerbatimChar"/>
        </w:rPr>
        <w:t xml:space="preserve"> -n 5 &gt; test.out &amp;</w:t>
      </w:r>
    </w:p>
    <w:p w14:paraId="3B622FD1" w14:textId="77777777" w:rsidR="00124073" w:rsidRDefault="00124073">
      <w:pPr>
        <w:pStyle w:val="FirstParagraph"/>
      </w:pPr>
      <w:r>
        <w:t>The “&amp;” symbol runs the job in the background, so you can continue working in the terminal.</w:t>
      </w:r>
    </w:p>
    <w:p w14:paraId="40D14B0E" w14:textId="77777777" w:rsidR="00124073" w:rsidRDefault="00124073">
      <w:pPr>
        <w:pStyle w:val="BodyText"/>
      </w:pPr>
      <w:r>
        <w:t>While the job is running, you can see its progress using the following commands:</w:t>
      </w:r>
    </w:p>
    <w:p w14:paraId="383921AB" w14:textId="77777777" w:rsidR="00124073" w:rsidRDefault="00124073">
      <w:pPr>
        <w:pStyle w:val="SourceCode"/>
      </w:pPr>
      <w:r>
        <w:rPr>
          <w:rStyle w:val="VerbatimChar"/>
        </w:rPr>
        <w:t>fred_jobs                -- lists all FRED jobs along with their run status</w:t>
      </w:r>
      <w:r>
        <w:br/>
      </w:r>
      <w:r>
        <w:rPr>
          <w:rStyle w:val="VerbatimChar"/>
        </w:rPr>
        <w:t>fred_status -k key       -- print the status of job</w:t>
      </w:r>
      <w:r>
        <w:br/>
      </w:r>
      <w:r>
        <w:rPr>
          <w:rStyle w:val="VerbatimChar"/>
        </w:rPr>
        <w:t>fred_log    -k key       -- print the last few lines of the log file</w:t>
      </w:r>
      <w:r>
        <w:br/>
      </w:r>
      <w:r>
        <w:rPr>
          <w:rStyle w:val="VerbatimChar"/>
        </w:rPr>
        <w:t>fred_find   -k key       -- print the location of the job files</w:t>
      </w:r>
    </w:p>
    <w:p w14:paraId="02CD5ED6" w14:textId="5CD6D230" w:rsidR="00124073" w:rsidRDefault="00124073"/>
    <w:p w14:paraId="1BBBF6AF" w14:textId="77777777" w:rsidR="00124073" w:rsidRDefault="00124073">
      <w:pPr>
        <w:pStyle w:val="Heading4"/>
      </w:pPr>
      <w:bookmarkStart w:id="167" w:name="fred_status"/>
      <w:r>
        <w:rPr>
          <w:rStyle w:val="VerbatimChar"/>
        </w:rPr>
        <w:t>fred_status</w:t>
      </w:r>
      <w:bookmarkEnd w:id="167"/>
    </w:p>
    <w:p w14:paraId="14F3613C" w14:textId="77777777" w:rsidR="00124073" w:rsidRDefault="00124073">
      <w:pPr>
        <w:pStyle w:val="FirstParagraph"/>
      </w:pPr>
      <w:r>
        <w:rPr>
          <w:rStyle w:val="VerbatimChar"/>
        </w:rPr>
        <w:t>fred_status</w:t>
      </w:r>
      <w:r>
        <w:t xml:space="preserve"> prints to current status of the job:</w:t>
      </w:r>
    </w:p>
    <w:p w14:paraId="57E5F41E" w14:textId="77777777" w:rsidR="00124073" w:rsidRDefault="00124073">
      <w:pPr>
        <w:pStyle w:val="SourceCode"/>
      </w:pPr>
      <w:r>
        <w:rPr>
          <w:rStyle w:val="VerbatimChar"/>
        </w:rPr>
        <w:t>% fred_status -k test</w:t>
      </w:r>
      <w:r>
        <w:br/>
      </w:r>
      <w:r>
        <w:rPr>
          <w:rStyle w:val="VerbatimChar"/>
        </w:rPr>
        <w:t>FINISHED Wed Sep  9 12:48:38 2015</w:t>
      </w:r>
    </w:p>
    <w:p w14:paraId="2BD2FB04" w14:textId="3B12D645" w:rsidR="00124073" w:rsidRDefault="00124073"/>
    <w:p w14:paraId="57F4934E" w14:textId="77777777" w:rsidR="00124073" w:rsidRDefault="00124073">
      <w:pPr>
        <w:pStyle w:val="Heading4"/>
      </w:pPr>
      <w:bookmarkStart w:id="168" w:name="fred_log"/>
      <w:r>
        <w:rPr>
          <w:rStyle w:val="VerbatimChar"/>
        </w:rPr>
        <w:t>fred_log</w:t>
      </w:r>
      <w:bookmarkEnd w:id="168"/>
    </w:p>
    <w:p w14:paraId="5CC402C8" w14:textId="77777777" w:rsidR="00124073" w:rsidRDefault="00124073">
      <w:pPr>
        <w:pStyle w:val="FirstParagraph"/>
      </w:pPr>
      <w:r>
        <w:rPr>
          <w:rStyle w:val="VerbatimChar"/>
        </w:rPr>
        <w:t>fred_log</w:t>
      </w:r>
      <w:r>
        <w:t xml:space="preserve"> prints the last few lines of the log file:</w:t>
      </w:r>
    </w:p>
    <w:p w14:paraId="66AB9EA0" w14:textId="042BB573" w:rsidR="00124073" w:rsidRDefault="00124073">
      <w:pPr>
        <w:pStyle w:val="SourceCode"/>
      </w:pPr>
      <w:r>
        <w:rPr>
          <w:rStyle w:val="VerbatimChar"/>
        </w:rPr>
        <w:t>% fred_log -k test</w:t>
      </w:r>
      <w:r>
        <w:br/>
      </w:r>
      <w:r>
        <w:rPr>
          <w:rStyle w:val="VerbatimChar"/>
        </w:rPr>
        <w:t>STARTED:  Wed Sep 9 12:48:32 2015</w:t>
      </w:r>
      <w:r>
        <w:br/>
      </w:r>
      <w:r>
        <w:rPr>
          <w:rStyle w:val="VerbatimChar"/>
        </w:rPr>
        <w:t>FINISHED: Wed Sep 9 12:48:38 2015</w:t>
      </w:r>
      <w:r>
        <w:br/>
      </w:r>
      <w:r>
        <w:rPr>
          <w:rStyle w:val="VerbatimChar"/>
        </w:rPr>
        <w:t>tail  LOG1:</w:t>
      </w:r>
      <w:r>
        <w:br/>
      </w:r>
      <w:r>
        <w:br/>
      </w:r>
      <w:r>
        <w:rPr>
          <w:rStyle w:val="VerbatimChar"/>
        </w:rPr>
        <w:t xml:space="preserve">day 99 </w:t>
      </w:r>
      <w:r w:rsidR="00CF565D">
        <w:rPr>
          <w:rStyle w:val="VerbatimChar"/>
        </w:rPr>
        <w:t>REPORT</w:t>
      </w:r>
      <w:r>
        <w:rPr>
          <w:rStyle w:val="VerbatimChar"/>
        </w:rPr>
        <w:t xml:space="preserve"> population took 0.000067 seconds</w:t>
      </w:r>
      <w:r>
        <w:br/>
      </w:r>
      <w:r>
        <w:rPr>
          <w:rStyle w:val="VerbatimChar"/>
        </w:rPr>
        <w:t>day 99 maxrss 79015936</w:t>
      </w:r>
      <w:r>
        <w:br/>
      </w:r>
      <w:r>
        <w:rPr>
          <w:rStyle w:val="VerbatimChar"/>
        </w:rPr>
        <w:t>day 99 finished Wed Sep  9 12:48:34 2015</w:t>
      </w:r>
      <w:r>
        <w:br/>
      </w:r>
      <w:r>
        <w:rPr>
          <w:rStyle w:val="VerbatimChar"/>
        </w:rPr>
        <w:t>DAY_TIMER day 99 took 0.000161 seconds</w:t>
      </w:r>
      <w:r>
        <w:br/>
      </w:r>
      <w:r>
        <w:br/>
      </w:r>
      <w:r>
        <w:br/>
      </w:r>
      <w:r>
        <w:rPr>
          <w:rStyle w:val="VerbatimChar"/>
        </w:rPr>
        <w:t>FRED simulation complete. Excluding initialization, 100 days took 0.290909 seconds</w:t>
      </w:r>
      <w:r>
        <w:br/>
      </w:r>
      <w:r>
        <w:rPr>
          <w:rStyle w:val="VerbatimChar"/>
        </w:rPr>
        <w:t>FRED finished Wed Sep  9 12:48:34 2015</w:t>
      </w:r>
      <w:r>
        <w:br/>
      </w:r>
      <w:r>
        <w:rPr>
          <w:rStyle w:val="VerbatimChar"/>
        </w:rPr>
        <w:t>FRED took 1.110621 seconds</w:t>
      </w:r>
    </w:p>
    <w:p w14:paraId="60F15683" w14:textId="5518E31A" w:rsidR="00124073" w:rsidRDefault="00124073"/>
    <w:p w14:paraId="2590B922" w14:textId="77777777" w:rsidR="00124073" w:rsidRDefault="00124073">
      <w:pPr>
        <w:pStyle w:val="Heading4"/>
      </w:pPr>
      <w:bookmarkStart w:id="169" w:name="fred_find"/>
      <w:r>
        <w:rPr>
          <w:rStyle w:val="VerbatimChar"/>
        </w:rPr>
        <w:t>fred_find</w:t>
      </w:r>
      <w:bookmarkEnd w:id="169"/>
    </w:p>
    <w:p w14:paraId="3C1B0327" w14:textId="77777777" w:rsidR="00124073" w:rsidRDefault="00124073">
      <w:pPr>
        <w:pStyle w:val="FirstParagraph"/>
      </w:pPr>
      <w:r>
        <w:rPr>
          <w:rStyle w:val="VerbatimChar"/>
        </w:rPr>
        <w:t>fred_find</w:t>
      </w:r>
      <w:r>
        <w:t xml:space="preserve"> shows the location of the directory containing the data for the job:</w:t>
      </w:r>
    </w:p>
    <w:p w14:paraId="7354B2AD" w14:textId="77777777" w:rsidR="00124073" w:rsidRDefault="00124073">
      <w:pPr>
        <w:pStyle w:val="SourceCode"/>
      </w:pPr>
      <w:r>
        <w:rPr>
          <w:rStyle w:val="VerbatimChar"/>
        </w:rPr>
        <w:t>% fred_find -k test</w:t>
      </w:r>
      <w:r>
        <w:br/>
      </w:r>
      <w:r>
        <w:rPr>
          <w:rStyle w:val="VerbatimChar"/>
        </w:rPr>
        <w:t>/Users/gref/FRED/RESULTS/JOB/6096</w:t>
      </w:r>
    </w:p>
    <w:p w14:paraId="135789F1" w14:textId="387E993E" w:rsidR="00124073" w:rsidRDefault="00124073"/>
    <w:p w14:paraId="20539607" w14:textId="77777777" w:rsidR="00124073" w:rsidRDefault="00124073">
      <w:pPr>
        <w:pStyle w:val="Heading4"/>
      </w:pPr>
      <w:bookmarkStart w:id="170" w:name="fred_delete"/>
      <w:r>
        <w:rPr>
          <w:rStyle w:val="VerbatimChar"/>
        </w:rPr>
        <w:lastRenderedPageBreak/>
        <w:t>fred_delete</w:t>
      </w:r>
      <w:bookmarkEnd w:id="170"/>
    </w:p>
    <w:p w14:paraId="41AF5C37" w14:textId="77777777" w:rsidR="00124073" w:rsidRDefault="00124073">
      <w:pPr>
        <w:pStyle w:val="FirstParagraph"/>
      </w:pPr>
      <w:r>
        <w:t>Once a job is created, you cannot create the same job again. If you try, you get an error message:</w:t>
      </w:r>
    </w:p>
    <w:p w14:paraId="7F71835E" w14:textId="77777777" w:rsidR="00124073" w:rsidRDefault="00124073">
      <w:pPr>
        <w:pStyle w:val="SourceCode"/>
      </w:pPr>
      <w:r>
        <w:rPr>
          <w:rStyle w:val="VerbatimChar"/>
        </w:rPr>
        <w:t xml:space="preserve">    % fred_job -k test -p params -n 5</w:t>
      </w:r>
      <w:r>
        <w:br/>
      </w:r>
      <w:r>
        <w:rPr>
          <w:rStyle w:val="VerbatimChar"/>
        </w:rPr>
        <w:t xml:space="preserve">    fred_job: key test already used.</w:t>
      </w:r>
    </w:p>
    <w:p w14:paraId="40C9A1BD" w14:textId="77777777" w:rsidR="00124073" w:rsidRDefault="00124073">
      <w:pPr>
        <w:pStyle w:val="FirstParagraph"/>
      </w:pPr>
      <w:r>
        <w:t>To delete the job, use:</w:t>
      </w:r>
    </w:p>
    <w:p w14:paraId="124E9B6A" w14:textId="77777777" w:rsidR="00124073" w:rsidRDefault="00124073">
      <w:pPr>
        <w:pStyle w:val="SourceCode"/>
      </w:pPr>
      <w:r>
        <w:rPr>
          <w:rStyle w:val="VerbatimChar"/>
        </w:rPr>
        <w:t xml:space="preserve">    % fred_delete -k test</w:t>
      </w:r>
      <w:r>
        <w:br/>
      </w:r>
      <w:r>
        <w:rPr>
          <w:rStyle w:val="VerbatimChar"/>
        </w:rPr>
        <w:t>or</w:t>
      </w:r>
      <w:r>
        <w:br/>
      </w:r>
      <w:r>
        <w:rPr>
          <w:rStyle w:val="VerbatimChar"/>
        </w:rPr>
        <w:t xml:space="preserve">    % fred_delete -f -k test</w:t>
      </w:r>
    </w:p>
    <w:p w14:paraId="6CACFD7C" w14:textId="7900B224" w:rsidR="00124073" w:rsidRDefault="00124073">
      <w:pPr>
        <w:pStyle w:val="FirstParagraph"/>
      </w:pPr>
      <w:r>
        <w:t xml:space="preserve">The latter version </w:t>
      </w:r>
      <w:r w:rsidR="004F2A2F">
        <w:t xml:space="preserve">will delete the job without further prompts, so it </w:t>
      </w:r>
      <w:r>
        <w:t>assumes you know what you’re doing.</w:t>
      </w:r>
    </w:p>
    <w:p w14:paraId="294F41CE" w14:textId="77777777" w:rsidR="00CB1D93" w:rsidRDefault="00CB1D93">
      <w:pPr>
        <w:rPr>
          <w:rFonts w:asciiTheme="majorHAnsi" w:eastAsiaTheme="majorEastAsia" w:hAnsiTheme="majorHAnsi" w:cstheme="majorBidi"/>
          <w:color w:val="2F5496" w:themeColor="accent1" w:themeShade="BF"/>
          <w:sz w:val="32"/>
          <w:szCs w:val="32"/>
        </w:rPr>
      </w:pPr>
      <w:r>
        <w:br w:type="page"/>
      </w:r>
    </w:p>
    <w:p w14:paraId="0D221927" w14:textId="4AB0D5B0" w:rsidR="000064B0" w:rsidRPr="00C534C7" w:rsidRDefault="000064B0" w:rsidP="000064B0">
      <w:pPr>
        <w:pStyle w:val="Heading1"/>
      </w:pPr>
      <w:bookmarkStart w:id="171" w:name="_Toc27037443"/>
      <w:r>
        <w:lastRenderedPageBreak/>
        <w:t>Chapter 11: FRED Web Interface</w:t>
      </w:r>
      <w:bookmarkEnd w:id="171"/>
    </w:p>
    <w:p w14:paraId="702B9BC5" w14:textId="77777777" w:rsidR="000064B0" w:rsidRDefault="000064B0" w:rsidP="000064B0"/>
    <w:p w14:paraId="5403D405" w14:textId="77777777" w:rsidR="000064B0" w:rsidRPr="004C0B29" w:rsidRDefault="000064B0" w:rsidP="000064B0">
      <w:r>
        <w:t>Coming Soon.</w:t>
      </w:r>
    </w:p>
    <w:p w14:paraId="31E99C9C" w14:textId="77777777" w:rsidR="000064B0" w:rsidRDefault="000064B0" w:rsidP="000064B0">
      <w:pPr>
        <w:rPr>
          <w:rFonts w:asciiTheme="majorHAnsi" w:eastAsiaTheme="majorEastAsia" w:hAnsiTheme="majorHAnsi" w:cstheme="majorBidi"/>
          <w:color w:val="2F5496" w:themeColor="accent1" w:themeShade="BF"/>
          <w:sz w:val="32"/>
          <w:szCs w:val="32"/>
        </w:rPr>
      </w:pPr>
      <w:r>
        <w:br w:type="page"/>
      </w:r>
    </w:p>
    <w:p w14:paraId="36385EEE" w14:textId="68E44B5C" w:rsidR="00CB1D93" w:rsidRPr="007D1F4B" w:rsidRDefault="00CB1D93" w:rsidP="00CB1D93">
      <w:pPr>
        <w:pStyle w:val="Heading1"/>
      </w:pPr>
      <w:bookmarkStart w:id="172" w:name="_Toc27037444"/>
      <w:r>
        <w:lastRenderedPageBreak/>
        <w:t>Chapter 1</w:t>
      </w:r>
      <w:r w:rsidR="000064B0">
        <w:t>2</w:t>
      </w:r>
      <w:r>
        <w:t xml:space="preserve">: The </w:t>
      </w:r>
      <w:r w:rsidRPr="00126FA0">
        <w:t xml:space="preserve">FRED </w:t>
      </w:r>
      <w:r>
        <w:t>Library</w:t>
      </w:r>
      <w:bookmarkEnd w:id="172"/>
    </w:p>
    <w:p w14:paraId="2B9EA4E8" w14:textId="77777777" w:rsidR="00CB1D93" w:rsidRDefault="00CB1D93" w:rsidP="00CB1D93"/>
    <w:p w14:paraId="002926F6" w14:textId="77777777" w:rsidR="00CB1D93" w:rsidRPr="006715E2" w:rsidRDefault="00CB1D93" w:rsidP="00CB1D93">
      <w:pPr>
        <w:pStyle w:val="BodyText"/>
      </w:pPr>
      <w:r w:rsidRPr="006715E2">
        <w:t>FRED includes a</w:t>
      </w:r>
      <w:r>
        <w:t>n</w:t>
      </w:r>
      <w:r w:rsidRPr="006715E2">
        <w:t xml:space="preserve"> expanding </w:t>
      </w:r>
      <w:r>
        <w:t xml:space="preserve">Library of </w:t>
      </w:r>
      <w:r w:rsidRPr="006715E2">
        <w:rPr>
          <w:i/>
        </w:rPr>
        <w:t>modules</w:t>
      </w:r>
      <w:r w:rsidRPr="006715E2">
        <w:t xml:space="preserve"> that modelers </w:t>
      </w:r>
      <w:r>
        <w:t xml:space="preserve">can incorporate into their FRED program to quickly </w:t>
      </w:r>
      <w:r w:rsidRPr="006715E2">
        <w:t xml:space="preserve">build </w:t>
      </w:r>
      <w:r>
        <w:t>complex</w:t>
      </w:r>
      <w:r w:rsidRPr="006715E2">
        <w:t xml:space="preserve"> models. </w:t>
      </w:r>
    </w:p>
    <w:p w14:paraId="45C85434" w14:textId="27BBF4A2" w:rsidR="00CB1D93" w:rsidRDefault="00CB1D93" w:rsidP="00CB1D93">
      <w:pPr>
        <w:pStyle w:val="Heading2"/>
      </w:pPr>
      <w:bookmarkStart w:id="173" w:name="_Toc27037445"/>
      <w:r>
        <w:t>Learning about the FRED Library</w:t>
      </w:r>
      <w:bookmarkEnd w:id="173"/>
    </w:p>
    <w:p w14:paraId="31532882" w14:textId="4330912E" w:rsidR="00CB1D93" w:rsidRDefault="00CB1D93" w:rsidP="00CB1D93">
      <w:pPr>
        <w:pStyle w:val="BodyText"/>
        <w:rPr>
          <w:color w:val="000000" w:themeColor="text1"/>
          <w:szCs w:val="22"/>
        </w:rPr>
      </w:pPr>
      <w:r>
        <w:rPr>
          <w:color w:val="000000" w:themeColor="text1"/>
          <w:szCs w:val="22"/>
        </w:rPr>
        <w:t xml:space="preserve">If you are using FRED Web, a list of available Modules is available on the </w:t>
      </w:r>
      <w:r w:rsidRPr="00D71999">
        <w:rPr>
          <w:color w:val="000000" w:themeColor="text1"/>
          <w:szCs w:val="22"/>
        </w:rPr>
        <w:t>Library</w:t>
      </w:r>
      <w:r>
        <w:rPr>
          <w:color w:val="000000" w:themeColor="text1"/>
          <w:szCs w:val="22"/>
        </w:rPr>
        <w:t xml:space="preserve"> page.  From the command line, y</w:t>
      </w:r>
      <w:r w:rsidRPr="00CB1D93">
        <w:rPr>
          <w:color w:val="000000" w:themeColor="text1"/>
          <w:szCs w:val="22"/>
        </w:rPr>
        <w:t>ou</w:t>
      </w:r>
      <w:r w:rsidRPr="006715E2">
        <w:rPr>
          <w:color w:val="000000" w:themeColor="text1"/>
          <w:szCs w:val="22"/>
        </w:rPr>
        <w:t xml:space="preserve"> can </w:t>
      </w:r>
      <w:r>
        <w:rPr>
          <w:color w:val="000000" w:themeColor="text1"/>
          <w:szCs w:val="22"/>
        </w:rPr>
        <w:t>print</w:t>
      </w:r>
      <w:r w:rsidRPr="006715E2">
        <w:rPr>
          <w:color w:val="000000" w:themeColor="text1"/>
          <w:szCs w:val="22"/>
        </w:rPr>
        <w:t xml:space="preserve"> the</w:t>
      </w:r>
      <w:r>
        <w:rPr>
          <w:color w:val="000000" w:themeColor="text1"/>
          <w:szCs w:val="22"/>
        </w:rPr>
        <w:t xml:space="preserve"> contents of the FRED Library by the following command</w:t>
      </w:r>
    </w:p>
    <w:p w14:paraId="5E45CE61" w14:textId="77777777" w:rsidR="00CB1D93" w:rsidRDefault="00CB1D93" w:rsidP="00CB1D93">
      <w:pPr>
        <w:pStyle w:val="BodyText"/>
        <w:spacing w:before="0" w:after="0"/>
        <w:contextualSpacing/>
      </w:pPr>
      <w:r>
        <w:t>% fred_library --list</w:t>
      </w:r>
    </w:p>
    <w:p w14:paraId="370B4032" w14:textId="77777777" w:rsidR="00CB1D93" w:rsidRPr="009E3010" w:rsidRDefault="00CB1D93" w:rsidP="00CB1D93">
      <w:pPr>
        <w:pStyle w:val="BodyText"/>
        <w:spacing w:before="0" w:after="0"/>
        <w:contextualSpacing/>
        <w:rPr>
          <w:color w:val="000000" w:themeColor="text1"/>
          <w:szCs w:val="22"/>
        </w:rPr>
      </w:pPr>
      <w:r>
        <w:t>Aging</w:t>
      </w:r>
    </w:p>
    <w:p w14:paraId="45AA99A7" w14:textId="77777777" w:rsidR="00CB1D93" w:rsidRDefault="00CB1D93" w:rsidP="00CB1D93">
      <w:pPr>
        <w:pStyle w:val="BodyText"/>
        <w:spacing w:before="0" w:after="0"/>
        <w:contextualSpacing/>
      </w:pPr>
      <w:r>
        <w:t>Asthma</w:t>
      </w:r>
    </w:p>
    <w:p w14:paraId="3CD56D31" w14:textId="77777777" w:rsidR="00CB1D93" w:rsidRDefault="00CB1D93" w:rsidP="00CB1D93">
      <w:pPr>
        <w:pStyle w:val="BodyText"/>
        <w:spacing w:before="0" w:after="0"/>
        <w:contextualSpacing/>
      </w:pPr>
      <w:r>
        <w:t>Influenza</w:t>
      </w:r>
    </w:p>
    <w:p w14:paraId="62CABC40" w14:textId="77777777" w:rsidR="00CB1D93" w:rsidRDefault="00CB1D93" w:rsidP="00CB1D93">
      <w:pPr>
        <w:pStyle w:val="BodyText"/>
        <w:spacing w:before="0" w:after="0"/>
        <w:contextualSpacing/>
      </w:pPr>
      <w:r>
        <w:t>Mortality</w:t>
      </w:r>
    </w:p>
    <w:p w14:paraId="16A4E015" w14:textId="77777777" w:rsidR="00CB1D93" w:rsidRDefault="00CB1D93" w:rsidP="00CB1D93">
      <w:pPr>
        <w:pStyle w:val="BodyText"/>
        <w:spacing w:before="0" w:after="0"/>
        <w:contextualSpacing/>
      </w:pPr>
      <w:r>
        <w:t>Maternity</w:t>
      </w:r>
    </w:p>
    <w:p w14:paraId="4E3550A2" w14:textId="77777777" w:rsidR="00CB1D93" w:rsidRDefault="00CB1D93" w:rsidP="00CB1D93"/>
    <w:p w14:paraId="6E6329DF" w14:textId="63F7F469" w:rsidR="00CB1D93" w:rsidRDefault="00CB1D93" w:rsidP="00CB1D93">
      <w:r>
        <w:t>Each Module includes both a FRED program segment that can be directly included in the user's program and a README file that summarizes the contents of the Module. To see the documentation, use the command:</w:t>
      </w:r>
    </w:p>
    <w:p w14:paraId="6D4A33BD" w14:textId="77777777" w:rsidR="00CB1D93" w:rsidRDefault="00CB1D93" w:rsidP="00CB1D93"/>
    <w:p w14:paraId="52AFD0DF" w14:textId="77777777" w:rsidR="00CB1D93" w:rsidRDefault="00CB1D93" w:rsidP="00CB1D93">
      <w:r>
        <w:t xml:space="preserve">% fred_library --doc </w:t>
      </w:r>
      <w:r>
        <w:rPr>
          <w:i/>
        </w:rPr>
        <w:t>Module</w:t>
      </w:r>
      <w:r>
        <w:t xml:space="preserve"> (or -d </w:t>
      </w:r>
      <w:r>
        <w:rPr>
          <w:i/>
        </w:rPr>
        <w:t>Module</w:t>
      </w:r>
      <w:r>
        <w:t>)</w:t>
      </w:r>
    </w:p>
    <w:p w14:paraId="3DECD48D" w14:textId="77777777" w:rsidR="00CB1D93" w:rsidRDefault="00CB1D93" w:rsidP="00CB1D93"/>
    <w:p w14:paraId="41A30162" w14:textId="77777777" w:rsidR="00CB1D93" w:rsidRDefault="00CB1D93" w:rsidP="00CB1D93">
      <w:r>
        <w:t>For example:</w:t>
      </w:r>
    </w:p>
    <w:p w14:paraId="2578F67A" w14:textId="77777777" w:rsidR="00CB1D93" w:rsidRDefault="00CB1D93" w:rsidP="00CB1D93"/>
    <w:p w14:paraId="2C94730C" w14:textId="77777777" w:rsidR="00CB1D93" w:rsidRDefault="00CB1D93" w:rsidP="00CB1D93">
      <w:pPr>
        <w:rPr>
          <w:rFonts w:eastAsiaTheme="minorHAnsi"/>
        </w:rPr>
      </w:pPr>
      <w:r w:rsidRPr="006715E2">
        <w:rPr>
          <w:rFonts w:eastAsiaTheme="minorHAnsi"/>
        </w:rPr>
        <w:t>% fred_library -d Influenza</w:t>
      </w:r>
    </w:p>
    <w:p w14:paraId="560E6D33" w14:textId="77777777" w:rsidR="00CB1D93" w:rsidRPr="006715E2" w:rsidRDefault="00CB1D93" w:rsidP="00CB1D93">
      <w:pPr>
        <w:rPr>
          <w:rFonts w:eastAsiaTheme="minorHAnsi"/>
        </w:rPr>
      </w:pPr>
    </w:p>
    <w:p w14:paraId="02800F34" w14:textId="77777777" w:rsidR="00CB1D93" w:rsidRPr="006715E2" w:rsidRDefault="00CB1D93" w:rsidP="00CB1D93">
      <w:pPr>
        <w:rPr>
          <w:rFonts w:eastAsiaTheme="minorHAnsi"/>
          <w:b/>
        </w:rPr>
      </w:pPr>
      <w:r w:rsidRPr="006715E2">
        <w:rPr>
          <w:rFonts w:eastAsiaTheme="minorHAnsi"/>
          <w:b/>
        </w:rPr>
        <w:t>FRED Module FRED::Influenza</w:t>
      </w:r>
    </w:p>
    <w:p w14:paraId="05D3F0EC" w14:textId="77777777" w:rsidR="00CB1D93" w:rsidRPr="006715E2" w:rsidRDefault="00CB1D93" w:rsidP="00CB1D93">
      <w:pPr>
        <w:rPr>
          <w:rFonts w:eastAsiaTheme="minorHAnsi"/>
          <w:b/>
        </w:rPr>
      </w:pPr>
      <w:r w:rsidRPr="006715E2">
        <w:rPr>
          <w:rFonts w:eastAsiaTheme="minorHAnsi"/>
          <w:b/>
        </w:rPr>
        <w:t>Author: John Grefenstette</w:t>
      </w:r>
    </w:p>
    <w:p w14:paraId="2ECE359A" w14:textId="77777777" w:rsidR="00CB1D93" w:rsidRPr="006715E2" w:rsidRDefault="00CB1D93" w:rsidP="00CB1D93">
      <w:pPr>
        <w:rPr>
          <w:rFonts w:eastAsiaTheme="minorHAnsi"/>
          <w:b/>
        </w:rPr>
      </w:pPr>
      <w:r w:rsidRPr="006715E2">
        <w:rPr>
          <w:rFonts w:eastAsiaTheme="minorHAnsi"/>
          <w:b/>
        </w:rPr>
        <w:t>Created: 14 Apr 2019</w:t>
      </w:r>
    </w:p>
    <w:p w14:paraId="37EB1154" w14:textId="566D8153" w:rsidR="00CB1D93" w:rsidRPr="006715E2" w:rsidRDefault="00160207" w:rsidP="00CB1D93">
      <w:pPr>
        <w:rPr>
          <w:rFonts w:eastAsiaTheme="minorHAnsi"/>
          <w:b/>
        </w:rPr>
      </w:pPr>
      <w:r>
        <w:rPr>
          <w:rFonts w:eastAsiaTheme="minorHAnsi"/>
          <w:b/>
        </w:rPr>
        <w:t>Condition</w:t>
      </w:r>
      <w:r w:rsidR="00CB1D93" w:rsidRPr="006715E2">
        <w:rPr>
          <w:rFonts w:eastAsiaTheme="minorHAnsi"/>
          <w:b/>
        </w:rPr>
        <w:t>: INF</w:t>
      </w:r>
    </w:p>
    <w:p w14:paraId="50049D8B" w14:textId="77777777" w:rsidR="00CB1D93" w:rsidRPr="006715E2" w:rsidRDefault="00CB1D93" w:rsidP="00CB1D93">
      <w:pPr>
        <w:rPr>
          <w:rFonts w:eastAsiaTheme="minorHAnsi"/>
          <w:b/>
        </w:rPr>
      </w:pPr>
      <w:r w:rsidRPr="006715E2">
        <w:rPr>
          <w:rFonts w:eastAsiaTheme="minorHAnsi"/>
          <w:b/>
        </w:rPr>
        <w:t>States: S E Is Ia R Import</w:t>
      </w:r>
    </w:p>
    <w:p w14:paraId="5C1CAD5E" w14:textId="77777777" w:rsidR="00CB1D93" w:rsidRPr="006715E2" w:rsidRDefault="00CB1D93" w:rsidP="00CB1D93">
      <w:pPr>
        <w:rPr>
          <w:rFonts w:eastAsiaTheme="minorHAnsi"/>
          <w:b/>
        </w:rPr>
      </w:pPr>
    </w:p>
    <w:p w14:paraId="5333E11D" w14:textId="77777777" w:rsidR="00CB1D93" w:rsidRPr="006715E2" w:rsidRDefault="00CB1D93" w:rsidP="00CB1D93">
      <w:pPr>
        <w:rPr>
          <w:rFonts w:eastAsiaTheme="minorHAnsi"/>
          <w:b/>
        </w:rPr>
      </w:pPr>
      <w:r w:rsidRPr="006715E2">
        <w:rPr>
          <w:rFonts w:eastAsiaTheme="minorHAnsi"/>
          <w:b/>
        </w:rPr>
        <w:t>Summary: A simple model of pandemic influenza in a modifed S-E-I-R</w:t>
      </w:r>
      <w:r>
        <w:rPr>
          <w:rFonts w:eastAsiaTheme="minorHAnsi"/>
          <w:b/>
        </w:rPr>
        <w:t xml:space="preserve"> </w:t>
      </w:r>
      <w:r w:rsidRPr="006715E2">
        <w:rPr>
          <w:rFonts w:eastAsiaTheme="minorHAnsi"/>
          <w:b/>
        </w:rPr>
        <w:t>model with rules:</w:t>
      </w:r>
    </w:p>
    <w:p w14:paraId="084FF9F1" w14:textId="77777777" w:rsidR="00CB1D93" w:rsidRPr="006715E2" w:rsidRDefault="00CB1D93" w:rsidP="00CB1D93">
      <w:pPr>
        <w:rPr>
          <w:rFonts w:eastAsiaTheme="minorHAnsi"/>
          <w:b/>
        </w:rPr>
      </w:pPr>
    </w:p>
    <w:p w14:paraId="7F34554F" w14:textId="77777777" w:rsidR="00CB1D93" w:rsidRPr="006715E2" w:rsidRDefault="00CB1D93" w:rsidP="00CB1D93">
      <w:pPr>
        <w:rPr>
          <w:rFonts w:eastAsiaTheme="minorHAnsi"/>
          <w:b/>
        </w:rPr>
      </w:pPr>
      <w:r w:rsidRPr="006715E2">
        <w:rPr>
          <w:rFonts w:eastAsiaTheme="minorHAnsi"/>
          <w:b/>
        </w:rPr>
        <w:t>1. All individuals start in the susceptible state S.</w:t>
      </w:r>
    </w:p>
    <w:p w14:paraId="15B9B1D6" w14:textId="77777777" w:rsidR="00CB1D93" w:rsidRPr="006715E2" w:rsidRDefault="00CB1D93" w:rsidP="00CB1D93">
      <w:pPr>
        <w:rPr>
          <w:rFonts w:eastAsiaTheme="minorHAnsi"/>
          <w:b/>
        </w:rPr>
      </w:pPr>
    </w:p>
    <w:p w14:paraId="0FE81538" w14:textId="77777777" w:rsidR="00CB1D93" w:rsidRPr="006715E2" w:rsidRDefault="00CB1D93" w:rsidP="00CB1D93">
      <w:pPr>
        <w:rPr>
          <w:rFonts w:eastAsiaTheme="minorHAnsi"/>
          <w:b/>
        </w:rPr>
      </w:pPr>
      <w:r w:rsidRPr="006715E2">
        <w:rPr>
          <w:rFonts w:eastAsiaTheme="minorHAnsi"/>
          <w:b/>
        </w:rPr>
        <w:t>2. An individual enters state E when exposed by another infectious individual or by importation.</w:t>
      </w:r>
    </w:p>
    <w:p w14:paraId="5582BAD7" w14:textId="77777777" w:rsidR="00CB1D93" w:rsidRPr="006715E2" w:rsidRDefault="00CB1D93" w:rsidP="00CB1D93">
      <w:pPr>
        <w:rPr>
          <w:rFonts w:eastAsiaTheme="minorHAnsi"/>
          <w:b/>
        </w:rPr>
      </w:pPr>
    </w:p>
    <w:p w14:paraId="1346BE79" w14:textId="77777777" w:rsidR="00CB1D93" w:rsidRPr="006715E2" w:rsidRDefault="00CB1D93" w:rsidP="00CB1D93">
      <w:pPr>
        <w:rPr>
          <w:rFonts w:eastAsiaTheme="minorHAnsi"/>
          <w:b/>
        </w:rPr>
      </w:pPr>
      <w:r w:rsidRPr="006715E2">
        <w:rPr>
          <w:rFonts w:eastAsiaTheme="minorHAnsi"/>
          <w:b/>
        </w:rPr>
        <w:t>3. The latent period (state E) lasts between about 1.5 and 3.5 days (lognormal(1.9,1.23)) after which about 67% of exposed individuals become infectious with symptoms (state Is) and the rest become infectious while asymptomatic (state Ia).</w:t>
      </w:r>
    </w:p>
    <w:p w14:paraId="1C05DECF" w14:textId="77777777" w:rsidR="00CB1D93" w:rsidRPr="006715E2" w:rsidRDefault="00CB1D93" w:rsidP="00CB1D93">
      <w:pPr>
        <w:rPr>
          <w:rFonts w:eastAsiaTheme="minorHAnsi"/>
          <w:b/>
        </w:rPr>
      </w:pPr>
    </w:p>
    <w:p w14:paraId="28415D2E" w14:textId="77777777" w:rsidR="00CB1D93" w:rsidRPr="006715E2" w:rsidRDefault="00CB1D93" w:rsidP="00CB1D93">
      <w:pPr>
        <w:rPr>
          <w:rFonts w:eastAsiaTheme="minorHAnsi"/>
          <w:b/>
        </w:rPr>
      </w:pPr>
      <w:r w:rsidRPr="006715E2">
        <w:rPr>
          <w:rFonts w:eastAsiaTheme="minorHAnsi"/>
          <w:b/>
        </w:rPr>
        <w:t>4. Individuals with symptoms are twice as infectious as those who are asymptomatic.</w:t>
      </w:r>
    </w:p>
    <w:p w14:paraId="6EA0671A" w14:textId="77777777" w:rsidR="00CB1D93" w:rsidRPr="006715E2" w:rsidRDefault="00CB1D93" w:rsidP="00CB1D93">
      <w:pPr>
        <w:rPr>
          <w:rFonts w:eastAsiaTheme="minorHAnsi"/>
          <w:b/>
        </w:rPr>
      </w:pPr>
    </w:p>
    <w:p w14:paraId="1AA055E5" w14:textId="77777777" w:rsidR="00CB1D93" w:rsidRPr="006715E2" w:rsidRDefault="00CB1D93" w:rsidP="00CB1D93">
      <w:pPr>
        <w:rPr>
          <w:rFonts w:eastAsiaTheme="minorHAnsi"/>
          <w:b/>
        </w:rPr>
      </w:pPr>
      <w:r w:rsidRPr="006715E2">
        <w:rPr>
          <w:rFonts w:eastAsiaTheme="minorHAnsi"/>
          <w:b/>
        </w:rPr>
        <w:t>5. Individuals with symptoms have a 50% chance of household confinement for the duration of thie illness.</w:t>
      </w:r>
    </w:p>
    <w:p w14:paraId="140BF900" w14:textId="77777777" w:rsidR="00CB1D93" w:rsidRPr="006715E2" w:rsidRDefault="00CB1D93" w:rsidP="00CB1D93">
      <w:pPr>
        <w:rPr>
          <w:rFonts w:eastAsiaTheme="minorHAnsi"/>
          <w:b/>
        </w:rPr>
      </w:pPr>
    </w:p>
    <w:p w14:paraId="2A5C416E" w14:textId="77777777" w:rsidR="00CB1D93" w:rsidRPr="006715E2" w:rsidRDefault="00CB1D93" w:rsidP="00CB1D93">
      <w:pPr>
        <w:rPr>
          <w:rFonts w:eastAsiaTheme="minorHAnsi"/>
          <w:b/>
        </w:rPr>
      </w:pPr>
      <w:r w:rsidRPr="006715E2">
        <w:rPr>
          <w:rFonts w:eastAsiaTheme="minorHAnsi"/>
          <w:b/>
        </w:rPr>
        <w:t>5. The infectious period lasts between about 3.3 and 7.5 days (lognormal(5.0,1.5) distribution).</w:t>
      </w:r>
    </w:p>
    <w:p w14:paraId="3046D6EE" w14:textId="77777777" w:rsidR="00CB1D93" w:rsidRPr="006715E2" w:rsidRDefault="00CB1D93" w:rsidP="00CB1D93">
      <w:pPr>
        <w:rPr>
          <w:rFonts w:eastAsiaTheme="minorHAnsi"/>
          <w:b/>
        </w:rPr>
      </w:pPr>
    </w:p>
    <w:p w14:paraId="28B02441" w14:textId="77777777" w:rsidR="00CB1D93" w:rsidRPr="006715E2" w:rsidRDefault="00CB1D93" w:rsidP="00CB1D93">
      <w:pPr>
        <w:rPr>
          <w:rFonts w:eastAsiaTheme="minorHAnsi"/>
          <w:b/>
        </w:rPr>
      </w:pPr>
      <w:r w:rsidRPr="006715E2">
        <w:rPr>
          <w:rFonts w:eastAsiaTheme="minorHAnsi"/>
          <w:b/>
        </w:rPr>
        <w:t>6. After the infectious period, all individuals recover (state R) and remain immune for the remainder of the   simulation.</w:t>
      </w:r>
    </w:p>
    <w:p w14:paraId="086BA982" w14:textId="77777777" w:rsidR="00CB1D93" w:rsidRDefault="00CB1D93" w:rsidP="00CB1D93"/>
    <w:p w14:paraId="2552962D" w14:textId="2AD988A2" w:rsidR="00CB1D93" w:rsidRDefault="00CB1D93" w:rsidP="00CB1D93">
      <w:r>
        <w:t xml:space="preserve">As shown in this example, the documentation includes the name of the Module, the </w:t>
      </w:r>
      <w:r w:rsidR="00160207">
        <w:t>Condition</w:t>
      </w:r>
      <w:r>
        <w:t>(s) it defines, the States involved, and a narrative covering the operation of the Rules declared within the module.</w:t>
      </w:r>
    </w:p>
    <w:p w14:paraId="6C580DCB" w14:textId="77777777" w:rsidR="00CB1D93" w:rsidRDefault="00CB1D93" w:rsidP="00CB1D93"/>
    <w:p w14:paraId="09160F99" w14:textId="77777777" w:rsidR="00CB1D93" w:rsidRDefault="00CB1D93" w:rsidP="00CB1D93">
      <w:r>
        <w:t>To see the complete FRED program segment implementing the Module, use the command:</w:t>
      </w:r>
    </w:p>
    <w:p w14:paraId="2E6114F5" w14:textId="77777777" w:rsidR="00CB1D93" w:rsidRDefault="00CB1D93" w:rsidP="00CB1D93"/>
    <w:p w14:paraId="5D6DD391" w14:textId="77777777" w:rsidR="00CB1D93" w:rsidRDefault="00CB1D93" w:rsidP="00CB1D93">
      <w:r>
        <w:t xml:space="preserve">% fred_library --prog </w:t>
      </w:r>
      <w:r>
        <w:rPr>
          <w:i/>
        </w:rPr>
        <w:t>Module</w:t>
      </w:r>
      <w:r>
        <w:t xml:space="preserve"> (or -p </w:t>
      </w:r>
      <w:r>
        <w:rPr>
          <w:i/>
        </w:rPr>
        <w:t>Module</w:t>
      </w:r>
      <w:r>
        <w:t>)</w:t>
      </w:r>
    </w:p>
    <w:p w14:paraId="595A5657" w14:textId="77777777" w:rsidR="00CB1D93" w:rsidRDefault="00CB1D93" w:rsidP="00CB1D93"/>
    <w:p w14:paraId="79AF1A53" w14:textId="77777777" w:rsidR="00CB1D93" w:rsidRDefault="00CB1D93" w:rsidP="00CB1D93">
      <w:r>
        <w:t>For example,</w:t>
      </w:r>
    </w:p>
    <w:p w14:paraId="4D91D05F" w14:textId="77777777" w:rsidR="00CB1D93" w:rsidRPr="004240E9" w:rsidRDefault="00CB1D93" w:rsidP="00CB1D93"/>
    <w:p w14:paraId="6DF3ADD7" w14:textId="77777777" w:rsidR="00CB1D93" w:rsidRDefault="00CB1D93" w:rsidP="00CB1D93">
      <w:pPr>
        <w:rPr>
          <w:rFonts w:eastAsiaTheme="minorHAnsi"/>
          <w:b/>
          <w:bCs/>
          <w:color w:val="000000"/>
        </w:rPr>
      </w:pPr>
      <w:r w:rsidRPr="006715E2">
        <w:rPr>
          <w:rFonts w:eastAsiaTheme="minorHAnsi"/>
          <w:b/>
          <w:bCs/>
          <w:color w:val="000000"/>
        </w:rPr>
        <w:t>% fred_library --prog Influenza</w:t>
      </w:r>
    </w:p>
    <w:p w14:paraId="38610F6F" w14:textId="77777777" w:rsidR="00CB1D93" w:rsidRPr="006715E2" w:rsidRDefault="00CB1D93" w:rsidP="00CB1D93">
      <w:pPr>
        <w:rPr>
          <w:rFonts w:eastAsiaTheme="minorHAnsi"/>
          <w:b/>
          <w:bCs/>
          <w:color w:val="000000"/>
        </w:rPr>
      </w:pPr>
    </w:p>
    <w:p w14:paraId="7E79260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w:t>
      </w:r>
    </w:p>
    <w:p w14:paraId="08B4614A"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MODULE FRED::Influenza</w:t>
      </w:r>
    </w:p>
    <w:p w14:paraId="0B0514D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Author: John Grefenstette</w:t>
      </w:r>
    </w:p>
    <w:p w14:paraId="5CFD8ED0"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Date: 22 Jul 2019</w:t>
      </w:r>
    </w:p>
    <w:p w14:paraId="065CB46E"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2D82A4E5" w14:textId="2CC0AC34"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 </w:t>
      </w:r>
      <w:r w:rsidR="00160207">
        <w:rPr>
          <w:rFonts w:ascii="Courier" w:eastAsiaTheme="minorHAnsi" w:hAnsi="Courier" w:cs="Courier"/>
          <w:b/>
          <w:bCs/>
          <w:color w:val="000000"/>
          <w:sz w:val="20"/>
          <w:szCs w:val="20"/>
        </w:rPr>
        <w:t>CONDITION</w:t>
      </w:r>
      <w:r w:rsidRPr="001F2AE5">
        <w:rPr>
          <w:rFonts w:ascii="Courier" w:eastAsiaTheme="minorHAnsi" w:hAnsi="Courier" w:cs="Courier"/>
          <w:b/>
          <w:bCs/>
          <w:color w:val="000000"/>
          <w:sz w:val="20"/>
          <w:szCs w:val="20"/>
        </w:rPr>
        <w:t>S</w:t>
      </w:r>
    </w:p>
    <w:p w14:paraId="07FCC33B" w14:textId="6FE11720" w:rsidR="001F2AE5" w:rsidRPr="001F2AE5" w:rsidRDefault="00521EEA"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Pr>
          <w:rFonts w:ascii="Courier" w:eastAsiaTheme="minorHAnsi" w:hAnsi="Courier" w:cs="Courier"/>
          <w:b/>
          <w:bCs/>
          <w:color w:val="000000"/>
          <w:sz w:val="20"/>
          <w:szCs w:val="20"/>
        </w:rPr>
        <w:t>include_cond</w:t>
      </w:r>
      <w:r w:rsidR="00160207">
        <w:rPr>
          <w:rFonts w:ascii="Courier" w:eastAsiaTheme="minorHAnsi" w:hAnsi="Courier" w:cs="Courier"/>
          <w:b/>
          <w:bCs/>
          <w:color w:val="000000"/>
          <w:sz w:val="20"/>
          <w:szCs w:val="20"/>
        </w:rPr>
        <w:t>ition</w:t>
      </w:r>
      <w:r w:rsidR="001F2AE5" w:rsidRPr="001F2AE5">
        <w:rPr>
          <w:rFonts w:ascii="Courier" w:eastAsiaTheme="minorHAnsi" w:hAnsi="Courier" w:cs="Courier"/>
          <w:b/>
          <w:bCs/>
          <w:color w:val="000000"/>
          <w:sz w:val="20"/>
          <w:szCs w:val="20"/>
        </w:rPr>
        <w:t xml:space="preserve"> = INF</w:t>
      </w:r>
    </w:p>
    <w:p w14:paraId="06DA6057"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02AE9C0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STATES</w:t>
      </w:r>
    </w:p>
    <w:p w14:paraId="7FA4C21C"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states = S E Is Ia R Import</w:t>
      </w:r>
    </w:p>
    <w:p w14:paraId="6EB798E5"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import_start_state = Import</w:t>
      </w:r>
    </w:p>
    <w:p w14:paraId="1471692D"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5DDCB10C"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TRANSMISSION</w:t>
      </w:r>
    </w:p>
    <w:p w14:paraId="7681010F"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transmission_mode = proximity</w:t>
      </w:r>
    </w:p>
    <w:p w14:paraId="4E128546"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transmissibility = 1.0</w:t>
      </w:r>
    </w:p>
    <w:p w14:paraId="378FACC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R0_a = 0.0359196</w:t>
      </w:r>
    </w:p>
    <w:p w14:paraId="1DE3A8FB"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R0_b = 0.631043</w:t>
      </w:r>
    </w:p>
    <w:p w14:paraId="41D66D7D"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seasonal_peak_day_of_year = 1</w:t>
      </w:r>
    </w:p>
    <w:p w14:paraId="5A33391D"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7A22EC2B"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VISUALIZATION</w:t>
      </w:r>
    </w:p>
    <w:p w14:paraId="28CB1746"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S.is_dormant = 1</w:t>
      </w:r>
    </w:p>
    <w:p w14:paraId="12489067"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R.is_dormant = 1</w:t>
      </w:r>
    </w:p>
    <w:p w14:paraId="04D88D33"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02AD7F7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RULES</w:t>
      </w:r>
    </w:p>
    <w:p w14:paraId="5500034C"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526CB38A" w14:textId="2E5A62F4"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S) then sus(1.0)</w:t>
      </w:r>
    </w:p>
    <w:p w14:paraId="2F30A321" w14:textId="0CB2D04B"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S) then wait()</w:t>
      </w:r>
    </w:p>
    <w:p w14:paraId="77EEF556" w14:textId="362C5089" w:rsid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59CD479F"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exposed(INF) then next(E)</w:t>
      </w:r>
    </w:p>
    <w:p w14:paraId="5D1A6CD0"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2546E7F8" w14:textId="2D89BE35"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E) then wait(24*lognormal(1.9,1.23))</w:t>
      </w:r>
    </w:p>
    <w:p w14:paraId="2C3DD52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INF,E) then next(Is) with prob(0.67)</w:t>
      </w:r>
    </w:p>
    <w:p w14:paraId="5B2744FC"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INF,E) then next(Ia) with prob(0.33)</w:t>
      </w:r>
    </w:p>
    <w:p w14:paraId="0C8E4F2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4A7ED884" w14:textId="3912FB16"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s) then trans(1.0)</w:t>
      </w:r>
    </w:p>
    <w:p w14:paraId="7F4521E2" w14:textId="6BA7991A"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s) then wait(24* lognormal(5.0,1.5))</w:t>
      </w:r>
    </w:p>
    <w:p w14:paraId="1A31C47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INF,Is) then next(R)</w:t>
      </w:r>
    </w:p>
    <w:p w14:paraId="024A589B"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7935EA34" w14:textId="5BA5061F"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lastRenderedPageBreak/>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a) then trans(0.5)</w:t>
      </w:r>
    </w:p>
    <w:p w14:paraId="2466BA11" w14:textId="4CA1B77D"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a) then wait( 24 * lognormal(5.0, 1.5) )</w:t>
      </w:r>
    </w:p>
    <w:p w14:paraId="13FCDB3F"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INF,Ia) then next(R)</w:t>
      </w:r>
    </w:p>
    <w:p w14:paraId="6673B4C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7FEB65FF" w14:textId="3E65118D"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R) then wait()</w:t>
      </w:r>
    </w:p>
    <w:p w14:paraId="04B4E5D2"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2AE15845"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IMPORTED INFECTIONS</w:t>
      </w:r>
    </w:p>
    <w:p w14:paraId="220424A3"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NF.Import.import_max_cases = 10</w:t>
      </w:r>
    </w:p>
    <w:p w14:paraId="13FE4554" w14:textId="4ACD484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mport) then wait()</w:t>
      </w:r>
    </w:p>
    <w:p w14:paraId="1CB65F4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1B716C9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AGENT BEHAVIOR</w:t>
      </w:r>
    </w:p>
    <w:p w14:paraId="695F1812" w14:textId="4267712E" w:rsidR="001F2AE5" w:rsidRPr="001F2AE5" w:rsidRDefault="00521EEA"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Pr>
          <w:rFonts w:ascii="Courier" w:eastAsiaTheme="minorHAnsi" w:hAnsi="Courier" w:cs="Courier"/>
          <w:b/>
          <w:bCs/>
          <w:color w:val="000000"/>
          <w:sz w:val="20"/>
          <w:szCs w:val="20"/>
        </w:rPr>
        <w:t>include_cond</w:t>
      </w:r>
      <w:r w:rsidR="00160207">
        <w:rPr>
          <w:rFonts w:ascii="Courier" w:eastAsiaTheme="minorHAnsi" w:hAnsi="Courier" w:cs="Courier"/>
          <w:b/>
          <w:bCs/>
          <w:color w:val="000000"/>
          <w:sz w:val="20"/>
          <w:szCs w:val="20"/>
        </w:rPr>
        <w:t>ition</w:t>
      </w:r>
      <w:r w:rsidR="001F2AE5" w:rsidRPr="001F2AE5">
        <w:rPr>
          <w:rFonts w:ascii="Courier" w:eastAsiaTheme="minorHAnsi" w:hAnsi="Courier" w:cs="Courier"/>
          <w:b/>
          <w:bCs/>
          <w:color w:val="000000"/>
          <w:sz w:val="20"/>
          <w:szCs w:val="20"/>
        </w:rPr>
        <w:t xml:space="preserve"> = StayHome</w:t>
      </w:r>
    </w:p>
    <w:p w14:paraId="002B4E1F"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StayHome.states = Start Symptoms Yes No</w:t>
      </w:r>
    </w:p>
    <w:p w14:paraId="1860BE1A"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52699FD2" w14:textId="7240361F"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StayHome,Start) then wait(0)</w:t>
      </w:r>
    </w:p>
    <w:p w14:paraId="39252239"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StayHome,Start) then next(No)</w:t>
      </w:r>
    </w:p>
    <w:p w14:paraId="609EB61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43BC0125" w14:textId="74960640"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StayHome,Symptoms) then wait(0)</w:t>
      </w:r>
    </w:p>
    <w:p w14:paraId="1E84C727"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StayHome,Symptoms) then next(Yes) with prob(0.5)</w:t>
      </w:r>
    </w:p>
    <w:p w14:paraId="66D8ED6B"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StayHome.Symptoms) then default(No)</w:t>
      </w:r>
    </w:p>
    <w:p w14:paraId="2B19224D"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7E45A42F" w14:textId="1337E1FE"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StayHome,Yes) then wait()</w:t>
      </w:r>
    </w:p>
    <w:p w14:paraId="50B89277"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StayHome,Yes) then absent()</w:t>
      </w:r>
    </w:p>
    <w:p w14:paraId="53D7AE94"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if state(StayHome,Yes) then present(Household)</w:t>
      </w:r>
    </w:p>
    <w:p w14:paraId="14514B52" w14:textId="77777777"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p>
    <w:p w14:paraId="0DC33D51" w14:textId="457873FA"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 </w:t>
      </w:r>
      <w:r w:rsidR="00D31F5E">
        <w:rPr>
          <w:rFonts w:ascii="Courier" w:eastAsiaTheme="minorHAnsi" w:hAnsi="Courier" w:cs="Courier"/>
          <w:b/>
          <w:bCs/>
          <w:color w:val="000000"/>
          <w:sz w:val="20"/>
          <w:szCs w:val="20"/>
        </w:rPr>
        <w:t>Action</w:t>
      </w:r>
      <w:r w:rsidRPr="001F2AE5">
        <w:rPr>
          <w:rFonts w:ascii="Courier" w:eastAsiaTheme="minorHAnsi" w:hAnsi="Courier" w:cs="Courier"/>
          <w:b/>
          <w:bCs/>
          <w:color w:val="000000"/>
          <w:sz w:val="20"/>
          <w:szCs w:val="20"/>
        </w:rPr>
        <w:t>s</w:t>
      </w:r>
    </w:p>
    <w:p w14:paraId="16140C91" w14:textId="3BD9BF50" w:rsidR="001F2AE5" w:rsidRPr="001F2AE5" w:rsidRDefault="001F2AE5" w:rsidP="001F2A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Is) then change_state(StayHome,No,Symptoms)</w:t>
      </w:r>
    </w:p>
    <w:p w14:paraId="5143A561" w14:textId="614FA2FB" w:rsidR="001F2AE5" w:rsidRPr="001F2AE5" w:rsidRDefault="001F2AE5" w:rsidP="001F2AE5">
      <w:pPr>
        <w:rPr>
          <w:rFonts w:ascii="Courier" w:eastAsiaTheme="minorHAnsi" w:hAnsi="Courier" w:cs="Courier"/>
          <w:b/>
          <w:bCs/>
          <w:color w:val="000000"/>
          <w:sz w:val="20"/>
          <w:szCs w:val="20"/>
        </w:rPr>
      </w:pPr>
      <w:r w:rsidRPr="001F2AE5">
        <w:rPr>
          <w:rFonts w:ascii="Courier" w:eastAsiaTheme="minorHAnsi" w:hAnsi="Courier" w:cs="Courier"/>
          <w:b/>
          <w:bCs/>
          <w:color w:val="000000"/>
          <w:sz w:val="20"/>
          <w:szCs w:val="20"/>
        </w:rPr>
        <w:t xml:space="preserve">if </w:t>
      </w:r>
      <w:r w:rsidR="00E81F39">
        <w:rPr>
          <w:rFonts w:ascii="Courier" w:eastAsiaTheme="minorHAnsi" w:hAnsi="Courier" w:cs="Courier"/>
          <w:b/>
          <w:bCs/>
          <w:color w:val="000000"/>
          <w:sz w:val="20"/>
          <w:szCs w:val="20"/>
        </w:rPr>
        <w:t>state(</w:t>
      </w:r>
      <w:r w:rsidRPr="001F2AE5">
        <w:rPr>
          <w:rFonts w:ascii="Courier" w:eastAsiaTheme="minorHAnsi" w:hAnsi="Courier" w:cs="Courier"/>
          <w:b/>
          <w:bCs/>
          <w:color w:val="000000"/>
          <w:sz w:val="20"/>
          <w:szCs w:val="20"/>
        </w:rPr>
        <w:t>INF,R) then change_state(StayHome,Yes,No)</w:t>
      </w:r>
    </w:p>
    <w:p w14:paraId="5F51AD0C" w14:textId="77777777" w:rsidR="001F2AE5" w:rsidRDefault="001F2AE5" w:rsidP="001F2AE5">
      <w:pPr>
        <w:rPr>
          <w:rFonts w:eastAsiaTheme="minorHAnsi"/>
          <w:b/>
          <w:bCs/>
          <w:color w:val="000000"/>
        </w:rPr>
      </w:pPr>
    </w:p>
    <w:p w14:paraId="33A8A874" w14:textId="77777777" w:rsidR="00CB1D93" w:rsidRDefault="00CB1D93" w:rsidP="00CB1D93"/>
    <w:p w14:paraId="685342EE" w14:textId="5FD71415" w:rsidR="00CB1D93" w:rsidRDefault="00CB1D93" w:rsidP="00CB1D93">
      <w:pPr>
        <w:pStyle w:val="Heading2"/>
      </w:pPr>
      <w:bookmarkStart w:id="174" w:name="_Toc27037446"/>
      <w:r>
        <w:t>Using a FRED Library</w:t>
      </w:r>
      <w:bookmarkEnd w:id="174"/>
    </w:p>
    <w:p w14:paraId="5D3B87AA" w14:textId="77777777" w:rsidR="00CB1D93" w:rsidRDefault="00CB1D93" w:rsidP="00CB1D93"/>
    <w:p w14:paraId="4FD0717A" w14:textId="021716A5" w:rsidR="00CB1D93" w:rsidRDefault="00CB1D93" w:rsidP="00CB1D93">
      <w:r>
        <w:t xml:space="preserve">If you are using FRED Web, you can select modules from the </w:t>
      </w:r>
      <w:r>
        <w:rPr>
          <w:b/>
        </w:rPr>
        <w:t xml:space="preserve">Library page.  </w:t>
      </w:r>
      <w:r>
        <w:t>To include a FRED Module into a FRED program, add a statement like:</w:t>
      </w:r>
    </w:p>
    <w:p w14:paraId="0A9E44AB" w14:textId="77777777" w:rsidR="00CB1D93" w:rsidRDefault="00CB1D93" w:rsidP="00CB1D93"/>
    <w:p w14:paraId="74BD0472" w14:textId="77777777" w:rsidR="00CB1D93" w:rsidRPr="006715E2" w:rsidRDefault="00CB1D93" w:rsidP="00CB1D93">
      <w:pPr>
        <w:rPr>
          <w:b/>
          <w:i/>
        </w:rPr>
      </w:pPr>
      <w:r w:rsidRPr="006715E2">
        <w:rPr>
          <w:b/>
        </w:rPr>
        <w:t>use FRED::</w:t>
      </w:r>
      <w:r w:rsidRPr="006715E2">
        <w:rPr>
          <w:b/>
          <w:i/>
        </w:rPr>
        <w:t>Module</w:t>
      </w:r>
    </w:p>
    <w:p w14:paraId="12608FB0" w14:textId="77777777" w:rsidR="00CB1D93" w:rsidRDefault="00CB1D93" w:rsidP="00CB1D93">
      <w:pPr>
        <w:rPr>
          <w:i/>
        </w:rPr>
      </w:pPr>
    </w:p>
    <w:p w14:paraId="1D751999" w14:textId="77777777" w:rsidR="00CB1D93" w:rsidRDefault="00CB1D93" w:rsidP="00CB1D93">
      <w:r>
        <w:t>This statement has the effect of insert the module's program segment into the FRED program at the point of the statement.</w:t>
      </w:r>
    </w:p>
    <w:p w14:paraId="3063C113" w14:textId="77777777" w:rsidR="00CB1D93" w:rsidRDefault="00CB1D93" w:rsidP="00CB1D93"/>
    <w:p w14:paraId="7DF2BC1B" w14:textId="77777777" w:rsidR="00CB1D93" w:rsidRDefault="00CB1D93" w:rsidP="00CB1D93">
      <w:r>
        <w:t>It is recommended that you include the library modules near the start of the FRED program. This makes it convenient to include additional statements that modify the statements in the library module. For example, the Influenza Module above includes a statement that generates 10 external exposures on day 0:</w:t>
      </w:r>
    </w:p>
    <w:p w14:paraId="64275F94" w14:textId="77777777" w:rsidR="00CB1D93" w:rsidRDefault="00CB1D93" w:rsidP="00CB1D93"/>
    <w:p w14:paraId="558A8FB3" w14:textId="77777777" w:rsidR="00CB1D93" w:rsidRPr="009E3010" w:rsidRDefault="00CB1D93" w:rsidP="00CB1D93">
      <w:pPr>
        <w:rPr>
          <w:rFonts w:eastAsiaTheme="minorHAnsi"/>
          <w:b/>
          <w:bCs/>
          <w:color w:val="000000"/>
        </w:rPr>
      </w:pPr>
      <w:r w:rsidRPr="009E3010">
        <w:rPr>
          <w:rFonts w:eastAsiaTheme="minorHAnsi"/>
          <w:b/>
          <w:bCs/>
          <w:color w:val="000000"/>
        </w:rPr>
        <w:t>INF.Import.import_max_cases = 10</w:t>
      </w:r>
    </w:p>
    <w:p w14:paraId="3FB7A530" w14:textId="77777777" w:rsidR="00CB1D93" w:rsidRDefault="00CB1D93" w:rsidP="00CB1D93">
      <w:pPr>
        <w:pStyle w:val="Heading2"/>
        <w:rPr>
          <w:rFonts w:asciiTheme="minorHAnsi" w:eastAsia="Times New Roman" w:hAnsiTheme="minorHAnsi" w:cstheme="minorHAnsi"/>
          <w:color w:val="auto"/>
          <w:sz w:val="22"/>
          <w:szCs w:val="22"/>
        </w:rPr>
      </w:pPr>
    </w:p>
    <w:p w14:paraId="0348F024" w14:textId="6D32C531" w:rsidR="00CB1D93" w:rsidRDefault="00CB1D93" w:rsidP="00CB1D93">
      <w:r>
        <w:t>If you wanted to change this to 20 cases for your own FRED program, the entire FRED program might look like this:</w:t>
      </w:r>
    </w:p>
    <w:p w14:paraId="2031566B" w14:textId="77777777" w:rsidR="00CB1D93" w:rsidRDefault="00CB1D93" w:rsidP="00CB1D93"/>
    <w:p w14:paraId="1FCD0956" w14:textId="77777777" w:rsidR="00CB1D93" w:rsidRDefault="00CB1D93" w:rsidP="00CB1D93">
      <w:pPr>
        <w:rPr>
          <w:b/>
        </w:rPr>
      </w:pPr>
      <w:r>
        <w:rPr>
          <w:b/>
        </w:rPr>
        <w:t>use FRED::Influenza</w:t>
      </w:r>
    </w:p>
    <w:p w14:paraId="17EBF725" w14:textId="77777777" w:rsidR="00CB1D93" w:rsidRDefault="00CB1D93" w:rsidP="00CB1D93">
      <w:pPr>
        <w:rPr>
          <w:b/>
        </w:rPr>
      </w:pPr>
      <w:r w:rsidRPr="009E3010">
        <w:rPr>
          <w:rFonts w:eastAsiaTheme="minorHAnsi"/>
          <w:b/>
          <w:bCs/>
          <w:color w:val="000000"/>
        </w:rPr>
        <w:t xml:space="preserve">INF.Import.import_max_cases = </w:t>
      </w:r>
      <w:r>
        <w:rPr>
          <w:rFonts w:eastAsiaTheme="minorHAnsi"/>
          <w:b/>
          <w:bCs/>
          <w:color w:val="000000"/>
        </w:rPr>
        <w:t>20</w:t>
      </w:r>
    </w:p>
    <w:p w14:paraId="5275042E" w14:textId="77777777" w:rsidR="00CB1D93" w:rsidRDefault="00CB1D93" w:rsidP="00CB1D93">
      <w:pPr>
        <w:rPr>
          <w:b/>
        </w:rPr>
      </w:pPr>
      <w:r>
        <w:rPr>
          <w:b/>
        </w:rPr>
        <w:t>start_date = 2020-Jan-01</w:t>
      </w:r>
    </w:p>
    <w:p w14:paraId="6E2E4C53" w14:textId="77777777" w:rsidR="00CB1D93" w:rsidRDefault="00CB1D93" w:rsidP="00CB1D93">
      <w:pPr>
        <w:rPr>
          <w:b/>
        </w:rPr>
      </w:pPr>
      <w:r>
        <w:rPr>
          <w:b/>
        </w:rPr>
        <w:lastRenderedPageBreak/>
        <w:t>end_date = 2020-Apr-01</w:t>
      </w:r>
    </w:p>
    <w:p w14:paraId="0132F069" w14:textId="77777777" w:rsidR="00CB1D93" w:rsidRDefault="00CB1D93" w:rsidP="00CB1D93">
      <w:pPr>
        <w:rPr>
          <w:b/>
        </w:rPr>
      </w:pPr>
      <w:r>
        <w:rPr>
          <w:b/>
        </w:rPr>
        <w:t>locations = Jefferson_County_PA</w:t>
      </w:r>
    </w:p>
    <w:p w14:paraId="1A3DA11F" w14:textId="77777777" w:rsidR="00CB1D93" w:rsidRDefault="00CB1D93" w:rsidP="00CB1D93">
      <w:pPr>
        <w:rPr>
          <w:b/>
        </w:rPr>
      </w:pPr>
    </w:p>
    <w:p w14:paraId="495AE5D9" w14:textId="77777777" w:rsidR="00CB1D93" w:rsidRDefault="00CB1D93" w:rsidP="00CB1D93">
      <w:r>
        <w:t>A FRED program may include any number of Modules from the Library.</w:t>
      </w:r>
    </w:p>
    <w:p w14:paraId="3F309507" w14:textId="77777777" w:rsidR="00CB1D93" w:rsidRPr="004240E9" w:rsidRDefault="00CB1D93" w:rsidP="00CB1D93"/>
    <w:p w14:paraId="45D211F2" w14:textId="3FC89FA1" w:rsidR="00CB1D93" w:rsidRDefault="00160207" w:rsidP="00CB1D93">
      <w:pPr>
        <w:pStyle w:val="Heading2"/>
      </w:pPr>
      <w:bookmarkStart w:id="175" w:name="_Toc27037447"/>
      <w:r>
        <w:t>Condition</w:t>
      </w:r>
      <w:r w:rsidR="00CB1D93">
        <w:t>s Defined in Modules</w:t>
      </w:r>
      <w:bookmarkEnd w:id="175"/>
    </w:p>
    <w:p w14:paraId="27075A0A" w14:textId="77777777" w:rsidR="00CB1D93" w:rsidRDefault="00CB1D93" w:rsidP="00CB1D93">
      <w:pPr>
        <w:rPr>
          <w:rFonts w:asciiTheme="majorHAnsi" w:eastAsiaTheme="majorEastAsia" w:hAnsiTheme="majorHAnsi" w:cstheme="majorBidi"/>
          <w:color w:val="2F5496" w:themeColor="accent1" w:themeShade="BF"/>
          <w:sz w:val="26"/>
          <w:szCs w:val="26"/>
        </w:rPr>
      </w:pPr>
    </w:p>
    <w:p w14:paraId="60160567" w14:textId="77777777" w:rsidR="00CB1D93" w:rsidRDefault="00CB1D93" w:rsidP="00CB1D93">
      <w:r>
        <w:t>Each Module in the Library includes one or more statements of the form:</w:t>
      </w:r>
    </w:p>
    <w:p w14:paraId="47DA1D1B" w14:textId="77777777" w:rsidR="00CB1D93" w:rsidRDefault="00CB1D93" w:rsidP="00CB1D93"/>
    <w:p w14:paraId="159B62BD" w14:textId="2D2CF42B" w:rsidR="00CB1D93" w:rsidRDefault="00521EEA" w:rsidP="00CB1D93">
      <w:pPr>
        <w:rPr>
          <w:b/>
        </w:rPr>
      </w:pPr>
      <w:r>
        <w:rPr>
          <w:b/>
        </w:rPr>
        <w:t>include_cond</w:t>
      </w:r>
      <w:r w:rsidR="00160207">
        <w:rPr>
          <w:b/>
        </w:rPr>
        <w:t>ition</w:t>
      </w:r>
      <w:r w:rsidR="00CB1D93">
        <w:rPr>
          <w:b/>
        </w:rPr>
        <w:t xml:space="preserve"> = COND</w:t>
      </w:r>
    </w:p>
    <w:p w14:paraId="05279C8B" w14:textId="77777777" w:rsidR="00CB1D93" w:rsidRDefault="00CB1D93" w:rsidP="00CB1D93">
      <w:pPr>
        <w:rPr>
          <w:b/>
        </w:rPr>
      </w:pPr>
    </w:p>
    <w:p w14:paraId="5BAD3698" w14:textId="1409DB25" w:rsidR="00CB1D93" w:rsidRDefault="00CB1D93" w:rsidP="00CB1D93">
      <w:r>
        <w:t xml:space="preserve">These statement are cumulative, so that the final program includes all the </w:t>
      </w:r>
      <w:r w:rsidR="00160207">
        <w:t>Condition</w:t>
      </w:r>
      <w:r>
        <w:t xml:space="preserve">s that are defined by the modules that are included in the program.  The order of the </w:t>
      </w:r>
      <w:r w:rsidR="00160207">
        <w:t>Condition</w:t>
      </w:r>
      <w:r>
        <w:t xml:space="preserve">s is the same as the order in which the modules are included. If the user wishes to override this, the FRED program can </w:t>
      </w:r>
      <w:r w:rsidR="00BE71D8">
        <w:t>exclude</w:t>
      </w:r>
      <w:r>
        <w:t xml:space="preserve"> </w:t>
      </w:r>
      <w:r w:rsidR="00BE71D8">
        <w:t>a</w:t>
      </w:r>
      <w:r>
        <w:t xml:space="preserve"> </w:t>
      </w:r>
      <w:r w:rsidR="00160207">
        <w:t>Condition</w:t>
      </w:r>
      <w:r>
        <w:t xml:space="preserve"> explicitly:</w:t>
      </w:r>
    </w:p>
    <w:p w14:paraId="1F14449B" w14:textId="77777777" w:rsidR="00CB1D93" w:rsidRDefault="00CB1D93" w:rsidP="00CB1D93"/>
    <w:p w14:paraId="6798AA8D" w14:textId="0F3C6D5B" w:rsidR="00CB1D93" w:rsidRDefault="00BE71D8" w:rsidP="00CB1D93">
      <w:pPr>
        <w:rPr>
          <w:b/>
        </w:rPr>
      </w:pPr>
      <w:r>
        <w:rPr>
          <w:b/>
        </w:rPr>
        <w:t>exclude_</w:t>
      </w:r>
      <w:r w:rsidR="00160207">
        <w:rPr>
          <w:b/>
        </w:rPr>
        <w:t>Condition</w:t>
      </w:r>
      <w:r w:rsidR="00CB1D93">
        <w:rPr>
          <w:b/>
        </w:rPr>
        <w:t xml:space="preserve"> = COND</w:t>
      </w:r>
    </w:p>
    <w:p w14:paraId="66D3BE8F" w14:textId="77777777" w:rsidR="00CB1D93" w:rsidRDefault="00CB1D93" w:rsidP="00CB1D93">
      <w:pPr>
        <w:rPr>
          <w:b/>
        </w:rPr>
      </w:pPr>
    </w:p>
    <w:p w14:paraId="64425DE5" w14:textId="77777777" w:rsidR="00CB1D93" w:rsidRDefault="00CB1D93" w:rsidP="00CB1D93">
      <w:r>
        <w:t>For example if the FRED program includes several modules, such as:</w:t>
      </w:r>
    </w:p>
    <w:p w14:paraId="6119143F" w14:textId="77777777" w:rsidR="00CB1D93" w:rsidRDefault="00CB1D93" w:rsidP="00CB1D93"/>
    <w:p w14:paraId="1A2AB0F8" w14:textId="7F90579E" w:rsidR="00CB1D93" w:rsidRDefault="00CB1D93" w:rsidP="00CB1D93">
      <w:pPr>
        <w:rPr>
          <w:b/>
        </w:rPr>
      </w:pPr>
      <w:r>
        <w:rPr>
          <w:b/>
        </w:rPr>
        <w:t xml:space="preserve">use FRED:ModA  # with </w:t>
      </w:r>
      <w:r w:rsidR="00521EEA">
        <w:rPr>
          <w:b/>
        </w:rPr>
        <w:t>include_cond</w:t>
      </w:r>
      <w:r w:rsidR="00160207">
        <w:rPr>
          <w:b/>
        </w:rPr>
        <w:t>ition</w:t>
      </w:r>
      <w:r>
        <w:rPr>
          <w:b/>
        </w:rPr>
        <w:t xml:space="preserve"> = A</w:t>
      </w:r>
    </w:p>
    <w:p w14:paraId="72D3EC23" w14:textId="0A77B07D" w:rsidR="00CB1D93" w:rsidRPr="009E3010" w:rsidRDefault="00CB1D93" w:rsidP="00CB1D93">
      <w:pPr>
        <w:rPr>
          <w:b/>
        </w:rPr>
      </w:pPr>
      <w:r>
        <w:rPr>
          <w:b/>
        </w:rPr>
        <w:t xml:space="preserve">use FRED:ModB  # with </w:t>
      </w:r>
      <w:r w:rsidR="00521EEA">
        <w:rPr>
          <w:b/>
        </w:rPr>
        <w:t>include_cond</w:t>
      </w:r>
      <w:r w:rsidR="00160207">
        <w:rPr>
          <w:b/>
        </w:rPr>
        <w:t>ition</w:t>
      </w:r>
      <w:r>
        <w:rPr>
          <w:b/>
        </w:rPr>
        <w:t xml:space="preserve"> = B</w:t>
      </w:r>
    </w:p>
    <w:p w14:paraId="4716F6F2" w14:textId="12207548" w:rsidR="00CB1D93" w:rsidRDefault="00CB1D93" w:rsidP="00CB1D93">
      <w:pPr>
        <w:rPr>
          <w:b/>
        </w:rPr>
      </w:pPr>
      <w:r>
        <w:rPr>
          <w:b/>
        </w:rPr>
        <w:t xml:space="preserve">use FRED:ModCD  # with </w:t>
      </w:r>
      <w:r w:rsidR="00521EEA">
        <w:rPr>
          <w:b/>
        </w:rPr>
        <w:t>include_cond</w:t>
      </w:r>
      <w:r w:rsidR="00160207">
        <w:rPr>
          <w:b/>
        </w:rPr>
        <w:t>ition</w:t>
      </w:r>
      <w:r>
        <w:rPr>
          <w:b/>
        </w:rPr>
        <w:t xml:space="preserve"> = C and </w:t>
      </w:r>
      <w:r w:rsidR="00521EEA">
        <w:rPr>
          <w:b/>
        </w:rPr>
        <w:t>include_cond</w:t>
      </w:r>
      <w:r w:rsidR="00160207">
        <w:rPr>
          <w:b/>
        </w:rPr>
        <w:t>ition</w:t>
      </w:r>
      <w:r>
        <w:rPr>
          <w:b/>
        </w:rPr>
        <w:t xml:space="preserve"> = D</w:t>
      </w:r>
    </w:p>
    <w:p w14:paraId="570C820C" w14:textId="77777777" w:rsidR="00CB1D93" w:rsidRDefault="00CB1D93" w:rsidP="00CB1D93">
      <w:pPr>
        <w:rPr>
          <w:b/>
        </w:rPr>
      </w:pPr>
    </w:p>
    <w:p w14:paraId="15E5E1ED" w14:textId="36AB2A27" w:rsidR="00CB1D93" w:rsidRDefault="00CB1D93" w:rsidP="00CB1D93">
      <w:r>
        <w:t xml:space="preserve">The user could select to use only </w:t>
      </w:r>
      <w:r w:rsidR="00160207">
        <w:t>Condition</w:t>
      </w:r>
      <w:r>
        <w:t xml:space="preserve">s A, </w:t>
      </w:r>
      <w:r w:rsidR="00BE71D8">
        <w:t>B and D</w:t>
      </w:r>
      <w:r>
        <w:t xml:space="preserve"> by declaring:</w:t>
      </w:r>
    </w:p>
    <w:p w14:paraId="2F18F33A" w14:textId="77777777" w:rsidR="00CB1D93" w:rsidRDefault="00CB1D93" w:rsidP="00CB1D93"/>
    <w:p w14:paraId="6B37BF66" w14:textId="593390AE" w:rsidR="00CB1D93" w:rsidRDefault="00BE71D8" w:rsidP="00CB1D93">
      <w:pPr>
        <w:rPr>
          <w:b/>
        </w:rPr>
      </w:pPr>
      <w:r>
        <w:rPr>
          <w:b/>
        </w:rPr>
        <w:t>exclude_</w:t>
      </w:r>
      <w:r w:rsidR="00160207">
        <w:rPr>
          <w:b/>
        </w:rPr>
        <w:t>Condition</w:t>
      </w:r>
      <w:r>
        <w:rPr>
          <w:b/>
        </w:rPr>
        <w:t xml:space="preserve"> = C</w:t>
      </w:r>
    </w:p>
    <w:p w14:paraId="54B6A942" w14:textId="77777777" w:rsidR="00CB1D93" w:rsidRDefault="00CB1D93" w:rsidP="00CB1D93">
      <w:pPr>
        <w:rPr>
          <w:b/>
        </w:rPr>
      </w:pPr>
    </w:p>
    <w:p w14:paraId="7E8836E5" w14:textId="77777777" w:rsidR="00CB1D93" w:rsidRDefault="00CB1D93" w:rsidP="00CB1D93">
      <w:r>
        <w:t>after the modules are included.</w:t>
      </w:r>
    </w:p>
    <w:p w14:paraId="4AAEDAF0" w14:textId="77777777" w:rsidR="00CB1D93" w:rsidRPr="004240E9" w:rsidRDefault="00CB1D93" w:rsidP="00CB1D93"/>
    <w:p w14:paraId="31120AD2" w14:textId="58DC6622" w:rsidR="00CB1D93" w:rsidRDefault="00CB1D93" w:rsidP="00CB1D93">
      <w:pPr>
        <w:pStyle w:val="Heading2"/>
      </w:pPr>
      <w:bookmarkStart w:id="176" w:name="_Toc27037448"/>
      <w:r>
        <w:t>The FRED Community</w:t>
      </w:r>
      <w:bookmarkEnd w:id="176"/>
    </w:p>
    <w:p w14:paraId="1C35E7C4" w14:textId="77777777" w:rsidR="00CB1D93" w:rsidRDefault="00CB1D93" w:rsidP="00CB1D93"/>
    <w:p w14:paraId="32ECD510" w14:textId="77777777" w:rsidR="000064B0" w:rsidRDefault="00CB1D93" w:rsidP="000064B0">
      <w:r w:rsidRPr="009E3010">
        <w:t xml:space="preserve">The </w:t>
      </w:r>
      <w:r>
        <w:t>L</w:t>
      </w:r>
      <w:r w:rsidRPr="009E3010">
        <w:t xml:space="preserve">ibrary can also include contributed sub-models from the FRED user community. More details on how to contribute your models to the </w:t>
      </w:r>
      <w:r>
        <w:t>L</w:t>
      </w:r>
      <w:r w:rsidRPr="009E3010">
        <w:t>ibrary will be announced as the become available. The hope is to build an active community of FRED users that decrease the efforts of the entire modeling community.</w:t>
      </w:r>
      <w:bookmarkStart w:id="177" w:name="_Chapter_15:_FRED"/>
      <w:bookmarkEnd w:id="177"/>
    </w:p>
    <w:p w14:paraId="7326F95F" w14:textId="77777777" w:rsidR="000064B0" w:rsidRDefault="000064B0" w:rsidP="000064B0"/>
    <w:p w14:paraId="74835550" w14:textId="77777777" w:rsidR="000064B0" w:rsidRDefault="000064B0">
      <w:r>
        <w:br w:type="page"/>
      </w:r>
    </w:p>
    <w:p w14:paraId="44DF571D" w14:textId="01FFA641" w:rsidR="00674912" w:rsidRPr="000064B0" w:rsidRDefault="00674912" w:rsidP="000064B0">
      <w:pPr>
        <w:pStyle w:val="Heading1"/>
      </w:pPr>
      <w:bookmarkStart w:id="178" w:name="_Toc27037449"/>
      <w:r>
        <w:lastRenderedPageBreak/>
        <w:t xml:space="preserve">Chapter </w:t>
      </w:r>
      <w:r w:rsidR="009C68C4">
        <w:t>1</w:t>
      </w:r>
      <w:r w:rsidR="000064B0">
        <w:t>3</w:t>
      </w:r>
      <w:r>
        <w:t>: Programming Tips</w:t>
      </w:r>
      <w:bookmarkEnd w:id="178"/>
    </w:p>
    <w:p w14:paraId="5D682D07" w14:textId="77777777" w:rsidR="00674912" w:rsidRDefault="00674912" w:rsidP="004240E9"/>
    <w:p w14:paraId="3E32500E" w14:textId="0AF99C29" w:rsidR="00674912" w:rsidRDefault="00674912" w:rsidP="00674912">
      <w:r>
        <w:t>This Chapte</w:t>
      </w:r>
      <w:r w:rsidR="00607775">
        <w:t>r</w:t>
      </w:r>
      <w:r>
        <w:t xml:space="preserve"> contains a series of programming </w:t>
      </w:r>
      <w:r w:rsidR="004B08FA">
        <w:t xml:space="preserve">examples. Some are complete programs and some are </w:t>
      </w:r>
      <w:r>
        <w:t>snippets, small section of code that show how specific features work.</w:t>
      </w:r>
    </w:p>
    <w:p w14:paraId="2B3607DF" w14:textId="77777777" w:rsidR="00674912" w:rsidRDefault="00674912" w:rsidP="00674912"/>
    <w:p w14:paraId="52D8C73C" w14:textId="4FDAC017" w:rsidR="00674912" w:rsidRDefault="00674912" w:rsidP="00674912">
      <w:pPr>
        <w:pStyle w:val="Heading2"/>
      </w:pPr>
      <w:bookmarkStart w:id="179" w:name="_Toc27037450"/>
      <w:r>
        <w:t>Initializing Global Variables</w:t>
      </w:r>
      <w:bookmarkEnd w:id="179"/>
    </w:p>
    <w:p w14:paraId="61601EBD" w14:textId="77777777" w:rsidR="00674912" w:rsidRDefault="00674912" w:rsidP="00674912">
      <w:pPr>
        <w:pStyle w:val="Heading2"/>
      </w:pPr>
    </w:p>
    <w:p w14:paraId="3F881F9D" w14:textId="77777777" w:rsidR="00674912" w:rsidRDefault="00674912" w:rsidP="00674912">
      <w:r>
        <w:t>Global variables are independent of any particular agent and can be used to set values that any agent can use.  Any agent may set any global variable.</w:t>
      </w:r>
    </w:p>
    <w:p w14:paraId="6431938A" w14:textId="77777777" w:rsidR="00674912" w:rsidRDefault="00674912" w:rsidP="00674912"/>
    <w:p w14:paraId="5CF5F63D" w14:textId="5EE20F98" w:rsidR="00674912" w:rsidRDefault="006472CE" w:rsidP="00674912">
      <w:r>
        <w:t>There are several ways to</w:t>
      </w:r>
      <w:r w:rsidR="00674912">
        <w:t xml:space="preserve"> </w:t>
      </w:r>
      <w:r w:rsidR="003743AD">
        <w:t>initialize global variables</w:t>
      </w:r>
      <w:r w:rsidR="00674912">
        <w:t xml:space="preserve"> at the start of a run</w:t>
      </w:r>
      <w:r>
        <w:t>. O</w:t>
      </w:r>
      <w:r w:rsidR="00674912">
        <w:t>ne approach is to set the values using a specific agent, for example:</w:t>
      </w:r>
    </w:p>
    <w:p w14:paraId="62F46B95" w14:textId="77777777" w:rsidR="00674912" w:rsidRDefault="00674912" w:rsidP="00674912"/>
    <w:p w14:paraId="55D022C5" w14:textId="77777777" w:rsidR="00674912" w:rsidRPr="00A37F2E" w:rsidRDefault="00674912" w:rsidP="00674912">
      <w:pPr>
        <w:rPr>
          <w:b/>
        </w:rPr>
      </w:pPr>
      <w:r w:rsidRPr="00A37F2E">
        <w:rPr>
          <w:b/>
        </w:rPr>
        <w:t>include_global_variable = X</w:t>
      </w:r>
    </w:p>
    <w:p w14:paraId="2CD2D222" w14:textId="77777777" w:rsidR="00674912" w:rsidRPr="00A37F2E" w:rsidRDefault="00674912" w:rsidP="00674912">
      <w:pPr>
        <w:rPr>
          <w:b/>
        </w:rPr>
      </w:pPr>
      <w:r w:rsidRPr="00A37F2E">
        <w:rPr>
          <w:b/>
        </w:rPr>
        <w:t>include_global_variable = Y</w:t>
      </w:r>
    </w:p>
    <w:p w14:paraId="2ED431C7" w14:textId="77777777" w:rsidR="00674912" w:rsidRPr="00A37F2E" w:rsidRDefault="00674912" w:rsidP="00674912">
      <w:pPr>
        <w:rPr>
          <w:b/>
        </w:rPr>
      </w:pPr>
    </w:p>
    <w:p w14:paraId="27175908" w14:textId="77777777" w:rsidR="00F43C0B" w:rsidRPr="00A37F2E" w:rsidRDefault="00F43C0B" w:rsidP="00F43C0B">
      <w:pPr>
        <w:rPr>
          <w:b/>
        </w:rPr>
      </w:pPr>
      <w:r w:rsidRPr="00A37F2E">
        <w:rPr>
          <w:b/>
        </w:rPr>
        <w:t>if state(COND,Start) and (</w:t>
      </w:r>
      <w:r>
        <w:rPr>
          <w:b/>
        </w:rPr>
        <w:t>id == 0</w:t>
      </w:r>
      <w:r w:rsidRPr="00A37F2E">
        <w:rPr>
          <w:b/>
        </w:rPr>
        <w:t>) then set(X, ...)</w:t>
      </w:r>
    </w:p>
    <w:p w14:paraId="45BF4D4A" w14:textId="77777777" w:rsidR="00F43C0B" w:rsidRPr="00A37F2E" w:rsidRDefault="00F43C0B" w:rsidP="00F43C0B">
      <w:pPr>
        <w:rPr>
          <w:b/>
        </w:rPr>
      </w:pPr>
      <w:r w:rsidRPr="00A37F2E">
        <w:rPr>
          <w:b/>
        </w:rPr>
        <w:t>if state(COND,Start) and (</w:t>
      </w:r>
      <w:r>
        <w:rPr>
          <w:b/>
        </w:rPr>
        <w:t>id == 0</w:t>
      </w:r>
      <w:r w:rsidRPr="00A37F2E">
        <w:rPr>
          <w:b/>
        </w:rPr>
        <w:t>) then set(Y, ...)</w:t>
      </w:r>
    </w:p>
    <w:p w14:paraId="2D4C2460" w14:textId="77777777" w:rsidR="00674912" w:rsidRPr="00F57DE2" w:rsidRDefault="00674912" w:rsidP="00674912"/>
    <w:p w14:paraId="1E1E14EA" w14:textId="3303399B" w:rsidR="00F43C0B" w:rsidRDefault="006472CE" w:rsidP="00674912">
      <w:r>
        <w:t>A</w:t>
      </w:r>
      <w:r w:rsidR="00674912">
        <w:t xml:space="preserve">ny specific agent </w:t>
      </w:r>
      <w:r>
        <w:t>could</w:t>
      </w:r>
      <w:r w:rsidR="00F43C0B">
        <w:t xml:space="preserve"> </w:t>
      </w:r>
      <w:r w:rsidR="00674912">
        <w:t xml:space="preserve">do the initialization, </w:t>
      </w:r>
      <w:r w:rsidR="00F43C0B">
        <w:t xml:space="preserve">but using agent 0 guarantees that the global variables would be available to all other ordinary agents at time 0. </w:t>
      </w:r>
    </w:p>
    <w:p w14:paraId="5B4933D1" w14:textId="77777777" w:rsidR="00F43C0B" w:rsidRDefault="00F43C0B" w:rsidP="00674912"/>
    <w:p w14:paraId="5D1C3969" w14:textId="66D9BC1A" w:rsidR="00674912" w:rsidRDefault="00F43C0B" w:rsidP="00674912">
      <w:r>
        <w:t>If the wait time for the Start state is 0</w:t>
      </w:r>
      <w:r w:rsidR="00674912">
        <w:t xml:space="preserve">, </w:t>
      </w:r>
      <w:r>
        <w:t>it might be more clear to</w:t>
      </w:r>
      <w:r w:rsidR="00674912">
        <w:t xml:space="preserve"> define a specific state for the initialization, such as:</w:t>
      </w:r>
    </w:p>
    <w:p w14:paraId="1ED35660" w14:textId="77777777" w:rsidR="00674912" w:rsidRDefault="00674912" w:rsidP="00674912"/>
    <w:p w14:paraId="0C4CB7D0" w14:textId="77777777" w:rsidR="00F43C0B" w:rsidRDefault="00F43C0B" w:rsidP="00F43C0B">
      <w:pPr>
        <w:rPr>
          <w:b/>
        </w:rPr>
      </w:pPr>
      <w:r>
        <w:rPr>
          <w:b/>
        </w:rPr>
        <w:t>if state(COND,Star) then wait(0)</w:t>
      </w:r>
    </w:p>
    <w:p w14:paraId="252CE5EA" w14:textId="006AC0FD" w:rsidR="00F43C0B" w:rsidRDefault="00F43C0B" w:rsidP="00F43C0B">
      <w:pPr>
        <w:rPr>
          <w:b/>
        </w:rPr>
      </w:pPr>
      <w:r w:rsidRPr="00A37F2E">
        <w:rPr>
          <w:b/>
        </w:rPr>
        <w:t>if state(COND,Start) and (</w:t>
      </w:r>
      <w:r>
        <w:rPr>
          <w:b/>
        </w:rPr>
        <w:t>id == 0</w:t>
      </w:r>
      <w:r w:rsidRPr="00A37F2E">
        <w:rPr>
          <w:b/>
        </w:rPr>
        <w:t xml:space="preserve">) then </w:t>
      </w:r>
      <w:r>
        <w:rPr>
          <w:b/>
        </w:rPr>
        <w:t>next(Initialize)</w:t>
      </w:r>
    </w:p>
    <w:p w14:paraId="64578562" w14:textId="2C88D61C" w:rsidR="00F43C0B" w:rsidRPr="00A37F2E" w:rsidRDefault="00F43C0B" w:rsidP="00F43C0B">
      <w:pPr>
        <w:rPr>
          <w:b/>
        </w:rPr>
      </w:pPr>
      <w:r w:rsidRPr="00A37F2E">
        <w:rPr>
          <w:b/>
        </w:rPr>
        <w:t xml:space="preserve">if state(COND,Start) then </w:t>
      </w:r>
      <w:r>
        <w:rPr>
          <w:b/>
        </w:rPr>
        <w:t>default(NextState)</w:t>
      </w:r>
    </w:p>
    <w:p w14:paraId="4799B167" w14:textId="77777777" w:rsidR="00F43C0B" w:rsidRDefault="00F43C0B" w:rsidP="00674912">
      <w:pPr>
        <w:rPr>
          <w:b/>
        </w:rPr>
      </w:pPr>
    </w:p>
    <w:p w14:paraId="5FE9581D" w14:textId="467D14F4" w:rsidR="00674912" w:rsidRPr="00A37F2E" w:rsidRDefault="00674912" w:rsidP="00674912">
      <w:pPr>
        <w:rPr>
          <w:b/>
        </w:rPr>
      </w:pPr>
      <w:r w:rsidRPr="00A37F2E">
        <w:rPr>
          <w:b/>
        </w:rPr>
        <w:t>if state(COND,Initialize) then set(X, ...)</w:t>
      </w:r>
    </w:p>
    <w:p w14:paraId="15E63158" w14:textId="05E9BE26" w:rsidR="00674912" w:rsidRDefault="00674912" w:rsidP="00674912">
      <w:pPr>
        <w:rPr>
          <w:b/>
        </w:rPr>
      </w:pPr>
      <w:r w:rsidRPr="00A37F2E">
        <w:rPr>
          <w:b/>
        </w:rPr>
        <w:t>if state(COND,Initialize) then set(Y, ...)</w:t>
      </w:r>
    </w:p>
    <w:p w14:paraId="733066EF" w14:textId="123603BF" w:rsidR="00F43C0B" w:rsidRDefault="00F43C0B" w:rsidP="00674912">
      <w:pPr>
        <w:rPr>
          <w:b/>
        </w:rPr>
      </w:pPr>
      <w:r w:rsidRPr="00A37F2E">
        <w:rPr>
          <w:b/>
        </w:rPr>
        <w:t xml:space="preserve">if state(COND,Initialize) then </w:t>
      </w:r>
      <w:r>
        <w:rPr>
          <w:b/>
        </w:rPr>
        <w:t>wait(0)</w:t>
      </w:r>
    </w:p>
    <w:p w14:paraId="1CB18694" w14:textId="252A7F6A" w:rsidR="00F43C0B" w:rsidRPr="00A37F2E" w:rsidRDefault="00F43C0B" w:rsidP="00F43C0B">
      <w:pPr>
        <w:rPr>
          <w:b/>
        </w:rPr>
      </w:pPr>
      <w:r w:rsidRPr="00A37F2E">
        <w:rPr>
          <w:b/>
        </w:rPr>
        <w:t>if state(COND,</w:t>
      </w:r>
      <w:r>
        <w:rPr>
          <w:b/>
        </w:rPr>
        <w:t>Initialize</w:t>
      </w:r>
      <w:r w:rsidRPr="00A37F2E">
        <w:rPr>
          <w:b/>
        </w:rPr>
        <w:t xml:space="preserve">) then </w:t>
      </w:r>
      <w:r>
        <w:rPr>
          <w:b/>
        </w:rPr>
        <w:t>default(NextState)</w:t>
      </w:r>
    </w:p>
    <w:p w14:paraId="18318A56" w14:textId="3F94C29C" w:rsidR="00C35D47" w:rsidRDefault="00C35D47" w:rsidP="00674912"/>
    <w:p w14:paraId="1C959E11" w14:textId="3FE1C654" w:rsidR="003743AD" w:rsidRDefault="003743AD" w:rsidP="00674912">
      <w:r>
        <w:t xml:space="preserve">Another alternative is to use the </w:t>
      </w:r>
      <w:r w:rsidR="00F13C18">
        <w:t>Import Agent</w:t>
      </w:r>
      <w:r>
        <w:t xml:space="preserve"> to initialize global variable.  For example:</w:t>
      </w:r>
    </w:p>
    <w:p w14:paraId="37D07D2C" w14:textId="545ED2CE" w:rsidR="003743AD" w:rsidRDefault="003743AD" w:rsidP="00674912"/>
    <w:p w14:paraId="2FDE2A9E" w14:textId="1D0200D5" w:rsidR="003743AD" w:rsidRPr="00A37F2E" w:rsidRDefault="003743AD" w:rsidP="003743AD">
      <w:pPr>
        <w:rPr>
          <w:b/>
        </w:rPr>
      </w:pPr>
      <w:r>
        <w:rPr>
          <w:b/>
        </w:rPr>
        <w:t>COND.import_start_state = Initialize</w:t>
      </w:r>
    </w:p>
    <w:p w14:paraId="541537FC" w14:textId="77777777" w:rsidR="003743AD" w:rsidRPr="00A37F2E" w:rsidRDefault="003743AD" w:rsidP="003743AD">
      <w:pPr>
        <w:rPr>
          <w:b/>
        </w:rPr>
      </w:pPr>
      <w:r w:rsidRPr="00A37F2E">
        <w:rPr>
          <w:b/>
        </w:rPr>
        <w:t>if state(COND,Initialize) then set(X, ...)</w:t>
      </w:r>
    </w:p>
    <w:p w14:paraId="54CA1029" w14:textId="70E6B45B" w:rsidR="003743AD" w:rsidRPr="003743AD" w:rsidRDefault="003743AD" w:rsidP="00674912">
      <w:pPr>
        <w:rPr>
          <w:b/>
        </w:rPr>
      </w:pPr>
      <w:r w:rsidRPr="00A37F2E">
        <w:rPr>
          <w:b/>
        </w:rPr>
        <w:t>if state(COND,Initialize) then set(Y, ...)</w:t>
      </w:r>
    </w:p>
    <w:p w14:paraId="7E61EFBB" w14:textId="77777777" w:rsidR="003743AD" w:rsidRDefault="003743AD" w:rsidP="00674912"/>
    <w:p w14:paraId="0E94DC2C" w14:textId="54A3FB8B" w:rsidR="00C35D47" w:rsidRDefault="003743AD" w:rsidP="003743AD">
      <w:r>
        <w:t>However, it is important to remember that</w:t>
      </w:r>
      <w:r w:rsidR="00C35D47">
        <w:t xml:space="preserve"> the </w:t>
      </w:r>
      <w:r w:rsidR="00F13C18">
        <w:t>Import Agent</w:t>
      </w:r>
      <w:r w:rsidR="00C35D47">
        <w:t xml:space="preserve"> is initialized </w:t>
      </w:r>
      <w:r w:rsidR="00C35D47">
        <w:rPr>
          <w:i/>
        </w:rPr>
        <w:t>after</w:t>
      </w:r>
      <w:r w:rsidR="00C35D47">
        <w:t xml:space="preserve"> the ordinary agents (because the </w:t>
      </w:r>
      <w:r w:rsidR="00F13C18">
        <w:t>Import Agent</w:t>
      </w:r>
      <w:r w:rsidR="00C35D47">
        <w:t xml:space="preserve"> often has to change the state of other agents </w:t>
      </w:r>
      <w:r>
        <w:t>when</w:t>
      </w:r>
      <w:r w:rsidR="00C35D47">
        <w:t xml:space="preserve"> importing cases). Therefore, the value of the global variables in this example </w:t>
      </w:r>
      <w:r>
        <w:t>would</w:t>
      </w:r>
      <w:r w:rsidR="00C35D47">
        <w:t xml:space="preserve"> not available to other agents at time 0.  </w:t>
      </w:r>
      <w:r>
        <w:t>If you want other agents to use global variables at time 0, the first method is recommended.</w:t>
      </w:r>
    </w:p>
    <w:p w14:paraId="43B51307" w14:textId="14A7C48B" w:rsidR="00C35D47" w:rsidRDefault="00C35D47" w:rsidP="00674912"/>
    <w:p w14:paraId="032BC98A" w14:textId="77777777" w:rsidR="00C35D47" w:rsidRDefault="00C35D47" w:rsidP="00674912"/>
    <w:p w14:paraId="44DA8190" w14:textId="77777777" w:rsidR="00C35D47" w:rsidRPr="00C35D47" w:rsidRDefault="00C35D47" w:rsidP="00674912"/>
    <w:p w14:paraId="02092A16" w14:textId="017E928E" w:rsidR="00674912" w:rsidRDefault="00674912" w:rsidP="00674912">
      <w:pPr>
        <w:pStyle w:val="Heading2"/>
      </w:pPr>
      <w:bookmarkStart w:id="180" w:name="_Toc27037451"/>
      <w:r>
        <w:lastRenderedPageBreak/>
        <w:t>Using Group-Related Variables</w:t>
      </w:r>
      <w:bookmarkEnd w:id="180"/>
    </w:p>
    <w:p w14:paraId="34A03255" w14:textId="77777777" w:rsidR="00674912" w:rsidRDefault="00674912" w:rsidP="00674912"/>
    <w:p w14:paraId="00B7C465" w14:textId="5883D38B" w:rsidR="00674912" w:rsidRDefault="00674912" w:rsidP="00674912">
      <w:r>
        <w:t xml:space="preserve">Suppose </w:t>
      </w:r>
      <w:r w:rsidR="00960E49">
        <w:t>a model needs</w:t>
      </w:r>
      <w:r>
        <w:t xml:space="preserve"> to define a new characteristic of some Group (that is, a Place or a Network). One approach is the define the characteristic as a variable and have the administrator for the group set the value for each specific group.  Then members of that Group can access the variable using the </w:t>
      </w:r>
      <w:r>
        <w:rPr>
          <w:b/>
        </w:rPr>
        <w:t>value()</w:t>
      </w:r>
      <w:r>
        <w:t xml:space="preserve"> function.</w:t>
      </w:r>
    </w:p>
    <w:p w14:paraId="24F6152F" w14:textId="77777777" w:rsidR="00674912" w:rsidRDefault="00674912" w:rsidP="00674912"/>
    <w:p w14:paraId="0F977249" w14:textId="17A7A5FB" w:rsidR="00674912" w:rsidRDefault="00674912" w:rsidP="00674912">
      <w:r>
        <w:t xml:space="preserve">For example, </w:t>
      </w:r>
      <w:r w:rsidR="006472CE">
        <w:t>suppose</w:t>
      </w:r>
      <w:r>
        <w:t xml:space="preserve"> </w:t>
      </w:r>
      <w:r w:rsidR="00960E49">
        <w:t>the model needs a</w:t>
      </w:r>
      <w:r w:rsidR="006472CE">
        <w:t xml:space="preserve"> specific vaccination rates for </w:t>
      </w:r>
      <w:r>
        <w:t xml:space="preserve">each School.  </w:t>
      </w:r>
      <w:r w:rsidR="00960E49">
        <w:t xml:space="preserve">The school-specific values could be set by </w:t>
      </w:r>
      <w:r>
        <w:t xml:space="preserve"> </w:t>
      </w:r>
      <w:r w:rsidR="00960E49">
        <w:t>each school's administrator:</w:t>
      </w:r>
    </w:p>
    <w:p w14:paraId="40082111" w14:textId="77777777" w:rsidR="00674912" w:rsidRDefault="00674912" w:rsidP="00674912"/>
    <w:p w14:paraId="12E95066" w14:textId="77777777" w:rsidR="00674912" w:rsidRDefault="00674912" w:rsidP="00674912">
      <w:pPr>
        <w:rPr>
          <w:b/>
        </w:rPr>
      </w:pPr>
      <w:r>
        <w:rPr>
          <w:b/>
        </w:rPr>
        <w:t>School.has_administrator = 1</w:t>
      </w:r>
    </w:p>
    <w:p w14:paraId="1BBE124D" w14:textId="716F2DC0" w:rsidR="00674912" w:rsidRDefault="00674912" w:rsidP="00674912">
      <w:pPr>
        <w:rPr>
          <w:b/>
        </w:rPr>
      </w:pPr>
      <w:r>
        <w:rPr>
          <w:b/>
        </w:rPr>
        <w:t>include_variable = Va</w:t>
      </w:r>
      <w:r w:rsidR="00FC765E">
        <w:rPr>
          <w:b/>
        </w:rPr>
        <w:t>x</w:t>
      </w:r>
      <w:r>
        <w:rPr>
          <w:b/>
        </w:rPr>
        <w:t>Rate</w:t>
      </w:r>
    </w:p>
    <w:p w14:paraId="65D0E51E" w14:textId="77777777" w:rsidR="00674912" w:rsidRDefault="00674912" w:rsidP="00674912">
      <w:pPr>
        <w:rPr>
          <w:b/>
        </w:rPr>
      </w:pPr>
    </w:p>
    <w:p w14:paraId="19F2A53D" w14:textId="3305D3DE" w:rsidR="00674912" w:rsidRPr="008A5DB2" w:rsidRDefault="00674912" w:rsidP="00674912">
      <w:pPr>
        <w:rPr>
          <w:b/>
        </w:rPr>
      </w:pPr>
      <w:r>
        <w:rPr>
          <w:b/>
        </w:rPr>
        <w:t xml:space="preserve">if state(COND,Start) and (admin(School), School == </w:t>
      </w:r>
      <w:r w:rsidR="00E476DE">
        <w:rPr>
          <w:b/>
        </w:rPr>
        <w:t>0</w:t>
      </w:r>
      <w:r>
        <w:rPr>
          <w:b/>
        </w:rPr>
        <w:t>) then set(Va</w:t>
      </w:r>
      <w:r w:rsidR="00FC765E">
        <w:rPr>
          <w:b/>
        </w:rPr>
        <w:t>x</w:t>
      </w:r>
      <w:r>
        <w:rPr>
          <w:b/>
        </w:rPr>
        <w:t>Rate, 0.91)</w:t>
      </w:r>
    </w:p>
    <w:p w14:paraId="0CB9D9DF" w14:textId="3D65D29E" w:rsidR="00674912" w:rsidRPr="008A5DB2" w:rsidRDefault="00674912" w:rsidP="00674912">
      <w:pPr>
        <w:rPr>
          <w:b/>
        </w:rPr>
      </w:pPr>
      <w:r>
        <w:rPr>
          <w:b/>
        </w:rPr>
        <w:t>if state(COND,Start) and (admin(School), School == 1) then set(Va</w:t>
      </w:r>
      <w:r w:rsidR="00FC765E">
        <w:rPr>
          <w:b/>
        </w:rPr>
        <w:t>x</w:t>
      </w:r>
      <w:r>
        <w:rPr>
          <w:b/>
        </w:rPr>
        <w:t>Rate, 0.83)</w:t>
      </w:r>
    </w:p>
    <w:p w14:paraId="50E80924" w14:textId="77777777" w:rsidR="00674912" w:rsidRDefault="00674912" w:rsidP="00674912">
      <w:r>
        <w:t>...</w:t>
      </w:r>
    </w:p>
    <w:p w14:paraId="70B38EB4" w14:textId="77777777" w:rsidR="00674912" w:rsidRDefault="00674912" w:rsidP="00674912"/>
    <w:p w14:paraId="33768D6C" w14:textId="2D322508" w:rsidR="00674912" w:rsidRPr="00B00B08" w:rsidRDefault="00674912" w:rsidP="00674912">
      <w:pPr>
        <w:rPr>
          <w:b/>
        </w:rPr>
      </w:pPr>
      <w:r>
        <w:t xml:space="preserve">Explanation: The predicate </w:t>
      </w:r>
      <w:r>
        <w:rPr>
          <w:b/>
        </w:rPr>
        <w:t>admin(School)</w:t>
      </w:r>
      <w:r>
        <w:t xml:space="preserve"> is true if the agent executing the rule is an adminsitrator of a school.  The predicate </w:t>
      </w:r>
      <w:r>
        <w:rPr>
          <w:b/>
        </w:rPr>
        <w:t>School==</w:t>
      </w:r>
      <w:r w:rsidR="00E476DE">
        <w:rPr>
          <w:b/>
        </w:rPr>
        <w:t>0</w:t>
      </w:r>
      <w:r>
        <w:t xml:space="preserve"> is true of the agent's school </w:t>
      </w:r>
      <w:r w:rsidR="00E476DE">
        <w:t>is the first school in the school file.</w:t>
      </w:r>
    </w:p>
    <w:p w14:paraId="661C2FCA" w14:textId="77777777" w:rsidR="00674912" w:rsidRDefault="00674912" w:rsidP="00674912"/>
    <w:p w14:paraId="62624421" w14:textId="3F6D2A83" w:rsidR="00674912" w:rsidRDefault="00E5386D" w:rsidP="00674912">
      <w:r>
        <w:t xml:space="preserve">The </w:t>
      </w:r>
      <w:r w:rsidR="00674912">
        <w:t>student</w:t>
      </w:r>
      <w:r>
        <w:t>s</w:t>
      </w:r>
      <w:r w:rsidR="00674912">
        <w:t xml:space="preserve"> in each school </w:t>
      </w:r>
      <w:r>
        <w:t xml:space="preserve">can be vaccinated according to </w:t>
      </w:r>
      <w:r w:rsidR="00674912">
        <w:t>the school's vaccination rate:</w:t>
      </w:r>
    </w:p>
    <w:p w14:paraId="6EDC8778" w14:textId="77777777" w:rsidR="00674912" w:rsidRDefault="00674912" w:rsidP="00674912"/>
    <w:p w14:paraId="1D45EC80" w14:textId="209C66FE" w:rsidR="00674912" w:rsidRDefault="00674912" w:rsidP="00674912">
      <w:pPr>
        <w:rPr>
          <w:b/>
        </w:rPr>
      </w:pPr>
      <w:r>
        <w:rPr>
          <w:b/>
        </w:rPr>
        <w:t>if state(COND,ApplyRate) then next(Vaccinated) with prob(value(admin_of_School,Va</w:t>
      </w:r>
      <w:r w:rsidR="00E476DE">
        <w:rPr>
          <w:b/>
        </w:rPr>
        <w:t>x</w:t>
      </w:r>
      <w:r>
        <w:rPr>
          <w:b/>
        </w:rPr>
        <w:t>Rate))</w:t>
      </w:r>
    </w:p>
    <w:p w14:paraId="1E8E9F2D" w14:textId="77777777" w:rsidR="00674912" w:rsidRDefault="00674912" w:rsidP="00674912">
      <w:pPr>
        <w:rPr>
          <w:b/>
        </w:rPr>
      </w:pPr>
      <w:r>
        <w:rPr>
          <w:b/>
        </w:rPr>
        <w:t>if state(COND,ApplyRate) then default(Unvaccinated)</w:t>
      </w:r>
    </w:p>
    <w:p w14:paraId="607D4F6C" w14:textId="77777777" w:rsidR="00674912" w:rsidRDefault="00674912" w:rsidP="00674912">
      <w:pPr>
        <w:rPr>
          <w:b/>
        </w:rPr>
      </w:pPr>
    </w:p>
    <w:p w14:paraId="425CC66A" w14:textId="77777777" w:rsidR="00674912" w:rsidRPr="00C0386F" w:rsidRDefault="00674912" w:rsidP="00674912">
      <w:r>
        <w:t xml:space="preserve">Explanation: We assume that each student enters the state </w:t>
      </w:r>
      <w:r>
        <w:rPr>
          <w:b/>
        </w:rPr>
        <w:t>ApplyRate</w:t>
      </w:r>
      <w:r>
        <w:t xml:space="preserve"> due to other rules. The student then transitions to either the </w:t>
      </w:r>
      <w:r>
        <w:rPr>
          <w:b/>
        </w:rPr>
        <w:t>Vaccinated</w:t>
      </w:r>
      <w:r>
        <w:t xml:space="preserve"> or the </w:t>
      </w:r>
      <w:r>
        <w:rPr>
          <w:b/>
        </w:rPr>
        <w:t>Unvaccinated</w:t>
      </w:r>
      <w:r>
        <w:t xml:space="preserve"> states. The probability of becoming </w:t>
      </w:r>
      <w:r>
        <w:rPr>
          <w:b/>
        </w:rPr>
        <w:t>Vaccinated</w:t>
      </w:r>
      <w:r>
        <w:t xml:space="preserve"> is obtained by the </w:t>
      </w:r>
      <w:r>
        <w:rPr>
          <w:b/>
        </w:rPr>
        <w:t>value()</w:t>
      </w:r>
      <w:r>
        <w:t xml:space="preserve"> function, which in this case queries the administrator of the agent's School for the value of the variable </w:t>
      </w:r>
      <w:r>
        <w:rPr>
          <w:b/>
        </w:rPr>
        <w:t>VacRate</w:t>
      </w:r>
      <w:r>
        <w:t>.</w:t>
      </w:r>
    </w:p>
    <w:p w14:paraId="7C34A4B9" w14:textId="77777777" w:rsidR="00674912" w:rsidRDefault="00674912" w:rsidP="00674912"/>
    <w:p w14:paraId="0AA053B5" w14:textId="77777777" w:rsidR="00674912" w:rsidRDefault="00674912" w:rsidP="00674912">
      <w:r>
        <w:t xml:space="preserve">Short Cut: If the first argument of </w:t>
      </w:r>
      <w:r>
        <w:rPr>
          <w:b/>
        </w:rPr>
        <w:t>value</w:t>
      </w:r>
      <w:r>
        <w:t xml:space="preserve"> is a Group name, then the administrator of the group that the agent executing the rule belongs to is queried for the value of the variable given as the second argument, so the rule could also be written as:</w:t>
      </w:r>
    </w:p>
    <w:p w14:paraId="43B7FC07" w14:textId="77777777" w:rsidR="00674912" w:rsidRDefault="00674912" w:rsidP="00674912"/>
    <w:p w14:paraId="044C7801" w14:textId="77777777" w:rsidR="00674912" w:rsidRDefault="00674912" w:rsidP="00674912">
      <w:pPr>
        <w:rPr>
          <w:b/>
        </w:rPr>
      </w:pPr>
      <w:r>
        <w:rPr>
          <w:b/>
        </w:rPr>
        <w:t>if state(COND,ApplyRate) then next(Vaccinated) with prob(value(School,VacRate))</w:t>
      </w:r>
    </w:p>
    <w:p w14:paraId="04A48194" w14:textId="77777777" w:rsidR="00674912" w:rsidRDefault="00674912" w:rsidP="00674912"/>
    <w:p w14:paraId="360BBB9F" w14:textId="77777777" w:rsidR="00674912" w:rsidRDefault="00674912" w:rsidP="00674912">
      <w:r>
        <w:t xml:space="preserve">Note 1: if the agent in the first argument doesn't exist or the variable has not been set, then </w:t>
      </w:r>
      <w:r>
        <w:rPr>
          <w:b/>
        </w:rPr>
        <w:t>value(agentId,Variable)</w:t>
      </w:r>
      <w:r>
        <w:t xml:space="preserve"> returns 0.0.</w:t>
      </w:r>
    </w:p>
    <w:p w14:paraId="7B2986B8" w14:textId="77777777" w:rsidR="00674912" w:rsidRDefault="00674912" w:rsidP="00674912"/>
    <w:p w14:paraId="71F5CF98" w14:textId="143C51A5" w:rsidR="00674912" w:rsidRPr="00E5386D" w:rsidRDefault="00674912" w:rsidP="00674912">
      <w:r>
        <w:t xml:space="preserve">Note 2: The function </w:t>
      </w:r>
      <w:r>
        <w:rPr>
          <w:b/>
        </w:rPr>
        <w:t xml:space="preserve">value(Expression1, Expression2) </w:t>
      </w:r>
      <w:r>
        <w:t xml:space="preserve"> allows expressions as either argument, for example:</w:t>
      </w:r>
      <w:r w:rsidR="00E5386D">
        <w:t xml:space="preserve"> if the function </w:t>
      </w:r>
      <w:r>
        <w:rPr>
          <w:b/>
        </w:rPr>
        <w:t>value(</w:t>
      </w:r>
      <w:r w:rsidR="00E5386D">
        <w:rPr>
          <w:b/>
        </w:rPr>
        <w:t>myBestFriend</w:t>
      </w:r>
      <w:r>
        <w:rPr>
          <w:b/>
        </w:rPr>
        <w:t xml:space="preserve">, </w:t>
      </w:r>
      <w:r w:rsidR="00E5386D">
        <w:rPr>
          <w:b/>
        </w:rPr>
        <w:t>2*x</w:t>
      </w:r>
      <w:r>
        <w:rPr>
          <w:b/>
        </w:rPr>
        <w:t>)</w:t>
      </w:r>
      <w:r w:rsidR="00E5386D">
        <w:t xml:space="preserve"> occurs in a rule being executed by agent N, it would return 2 times the value of the variable x in the agent with the id contained in agent N's </w:t>
      </w:r>
      <w:r w:rsidR="00E5386D" w:rsidRPr="00E5386D">
        <w:rPr>
          <w:b/>
        </w:rPr>
        <w:t>myBestFriend</w:t>
      </w:r>
      <w:r w:rsidR="00E5386D">
        <w:t xml:space="preserve"> variable.</w:t>
      </w:r>
    </w:p>
    <w:p w14:paraId="7E29F15A" w14:textId="77777777" w:rsidR="00674912" w:rsidRPr="00F57DE2" w:rsidRDefault="00674912" w:rsidP="00674912"/>
    <w:p w14:paraId="1785F85C" w14:textId="77777777" w:rsidR="00D85556" w:rsidRDefault="00D85556">
      <w:pPr>
        <w:rPr>
          <w:rFonts w:asciiTheme="majorHAnsi" w:eastAsiaTheme="majorEastAsia" w:hAnsiTheme="majorHAnsi" w:cstheme="majorBidi"/>
          <w:color w:val="2F5496" w:themeColor="accent1" w:themeShade="BF"/>
          <w:sz w:val="26"/>
          <w:szCs w:val="26"/>
        </w:rPr>
      </w:pPr>
      <w:r>
        <w:br w:type="page"/>
      </w:r>
    </w:p>
    <w:p w14:paraId="2A1D02B5" w14:textId="4055DC9F" w:rsidR="00674912" w:rsidRDefault="00674912" w:rsidP="00674912">
      <w:pPr>
        <w:pStyle w:val="Heading2"/>
      </w:pPr>
      <w:bookmarkStart w:id="181" w:name="_Toc27037452"/>
      <w:r>
        <w:lastRenderedPageBreak/>
        <w:t>Writing Loops</w:t>
      </w:r>
      <w:bookmarkEnd w:id="181"/>
    </w:p>
    <w:p w14:paraId="35FD9AB8" w14:textId="77777777" w:rsidR="00674912" w:rsidRDefault="00674912" w:rsidP="00674912">
      <w:pPr>
        <w:rPr>
          <w:szCs w:val="20"/>
        </w:rPr>
      </w:pPr>
    </w:p>
    <w:p w14:paraId="5D254AD3" w14:textId="77777777" w:rsidR="00674912" w:rsidRPr="00A37F2E" w:rsidRDefault="00674912" w:rsidP="00674912">
      <w:r w:rsidRPr="00A37F2E">
        <w:t>The recommended way to write a loop in FRED is shown in the following snippet:</w:t>
      </w:r>
    </w:p>
    <w:p w14:paraId="7AB47384" w14:textId="77777777" w:rsidR="00674912" w:rsidRPr="00A37F2E" w:rsidRDefault="00674912" w:rsidP="00674912"/>
    <w:p w14:paraId="77C07A3F" w14:textId="77777777" w:rsidR="00674912" w:rsidRPr="00A37F2E" w:rsidRDefault="00674912" w:rsidP="00674912">
      <w:pPr>
        <w:rPr>
          <w:b/>
        </w:rPr>
      </w:pPr>
      <w:r w:rsidRPr="00A37F2E">
        <w:rPr>
          <w:b/>
        </w:rPr>
        <w:t># Assume variable Count contains the desired number to repeat actions</w:t>
      </w:r>
    </w:p>
    <w:p w14:paraId="2E1EC749" w14:textId="77777777" w:rsidR="00674912" w:rsidRPr="00A37F2E" w:rsidRDefault="00674912" w:rsidP="00674912">
      <w:pPr>
        <w:rPr>
          <w:b/>
        </w:rPr>
      </w:pPr>
    </w:p>
    <w:p w14:paraId="6DD013DC" w14:textId="77777777" w:rsidR="00674912" w:rsidRPr="00A37F2E" w:rsidRDefault="00674912" w:rsidP="00674912">
      <w:pPr>
        <w:rPr>
          <w:b/>
        </w:rPr>
      </w:pPr>
      <w:r w:rsidRPr="00A37F2E">
        <w:rPr>
          <w:b/>
        </w:rPr>
        <w:t>include_variable = loopCounter</w:t>
      </w:r>
    </w:p>
    <w:p w14:paraId="6296BEAE" w14:textId="77777777" w:rsidR="00674912" w:rsidRPr="00A37F2E" w:rsidRDefault="00674912" w:rsidP="00674912">
      <w:pPr>
        <w:rPr>
          <w:b/>
        </w:rPr>
      </w:pPr>
    </w:p>
    <w:p w14:paraId="4C1DF872"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Initialize loopCounter and enter the loop of Count &gt; 0</w:t>
      </w:r>
    </w:p>
    <w:p w14:paraId="34D10216"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State) then set(loopCounter,0)</w:t>
      </w:r>
    </w:p>
    <w:p w14:paraId="5149C335"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State) then wait(0)</w:t>
      </w:r>
    </w:p>
    <w:p w14:paraId="15D2B175"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State) and(loopCounter &lt; Count) then next(ActionLoop)</w:t>
      </w:r>
    </w:p>
    <w:p w14:paraId="4EEE89E1"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State) then default(Finished)</w:t>
      </w:r>
    </w:p>
    <w:p w14:paraId="302C554E"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p>
    <w:p w14:paraId="2FD15FA3"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Perform an action Count times</w:t>
      </w:r>
    </w:p>
    <w:p w14:paraId="0E4EC2F0"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xml:space="preserve">if state(COND,ActionLoop) then </w:t>
      </w:r>
      <w:r w:rsidRPr="00A37F2E">
        <w:rPr>
          <w:b/>
          <w:bCs/>
          <w:i/>
          <w:color w:val="000000"/>
        </w:rPr>
        <w:t>action(...)</w:t>
      </w:r>
    </w:p>
    <w:p w14:paraId="7E99390A"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then set(loopCounter,loopCounter+1)</w:t>
      </w:r>
    </w:p>
    <w:p w14:paraId="572E3C40"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then wait(0)</w:t>
      </w:r>
    </w:p>
    <w:p w14:paraId="23CA5AC3" w14:textId="77777777" w:rsidR="00674912" w:rsidRPr="00A37F2E" w:rsidRDefault="00674912" w:rsidP="006749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and(loopCounter &lt; Count) then next(ActionLoop)</w:t>
      </w:r>
    </w:p>
    <w:p w14:paraId="2508B9D1" w14:textId="77777777" w:rsidR="00674912" w:rsidRPr="00A37F2E" w:rsidRDefault="00674912" w:rsidP="00674912">
      <w:pPr>
        <w:rPr>
          <w:b/>
          <w:bCs/>
          <w:color w:val="000000"/>
        </w:rPr>
      </w:pPr>
      <w:r w:rsidRPr="00A37F2E">
        <w:rPr>
          <w:b/>
          <w:bCs/>
          <w:color w:val="000000"/>
        </w:rPr>
        <w:t>if state(COND,ActionLoop) then default(Finished)</w:t>
      </w:r>
    </w:p>
    <w:p w14:paraId="5ACD4BA2" w14:textId="77777777" w:rsidR="00674912" w:rsidRPr="00A37F2E" w:rsidRDefault="00674912" w:rsidP="00674912"/>
    <w:p w14:paraId="10DB7559" w14:textId="0AB0B294" w:rsidR="00674912" w:rsidRDefault="00674912" w:rsidP="00674912">
      <w:r w:rsidRPr="00A37F2E">
        <w:t>Explan</w:t>
      </w:r>
      <w:r w:rsidR="0015071B">
        <w:t>a</w:t>
      </w:r>
      <w:r w:rsidRPr="00A37F2E">
        <w:t xml:space="preserve">tion: we assume that the goal is to repeat some action a number of times, and that number is stored in the variable Count. In state COND.State, we set a variable called loopCounter to 0, and then enter the ActionLoop state if Count is greater than 0. Otherwise, we transition to a state called Finished. In the ActionLoop state, we have one or more Action Rules that perform the desired action once. </w:t>
      </w:r>
      <w:r>
        <w:t xml:space="preserve">The term </w:t>
      </w:r>
      <w:r w:rsidRPr="00A37F2E">
        <w:rPr>
          <w:b/>
          <w:i/>
        </w:rPr>
        <w:t>action</w:t>
      </w:r>
      <w:r>
        <w:t xml:space="preserve"> in the snipper would be replaced by the specific action, such as </w:t>
      </w:r>
      <w:r>
        <w:rPr>
          <w:b/>
        </w:rPr>
        <w:t>set(x,y)</w:t>
      </w:r>
      <w:r>
        <w:t xml:space="preserve">. </w:t>
      </w:r>
      <w:r w:rsidRPr="00A37F2E">
        <w:t>Then we increase the loop counter variable by 1. If the loop counter is still less than the desired number, Count, we re-enter the ActionLoop state. Otherwise, we enter the Finished state.</w:t>
      </w:r>
    </w:p>
    <w:p w14:paraId="404FE699" w14:textId="544E53D9" w:rsidR="0015071B" w:rsidRDefault="0015071B" w:rsidP="00674912"/>
    <w:p w14:paraId="5BF3849F" w14:textId="112791CE" w:rsidR="0015071B" w:rsidRDefault="0015071B" w:rsidP="00674912">
      <w:r>
        <w:t xml:space="preserve">Example:  </w:t>
      </w:r>
      <w:r w:rsidR="00066C6F">
        <w:t>the following program</w:t>
      </w:r>
      <w:r>
        <w:t xml:space="preserve"> compute</w:t>
      </w:r>
      <w:r w:rsidR="00D85556">
        <w:t>s</w:t>
      </w:r>
      <w:r>
        <w:t xml:space="preserve"> the average age of the</w:t>
      </w:r>
      <w:r w:rsidR="00066C6F">
        <w:t xml:space="preserve"> members of the agent's household. </w:t>
      </w:r>
    </w:p>
    <w:p w14:paraId="61C8A984" w14:textId="49A1498B" w:rsidR="00066C6F" w:rsidRDefault="00066C6F" w:rsidP="00674912"/>
    <w:p w14:paraId="40ED6567"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Location</w:t>
      </w:r>
    </w:p>
    <w:p w14:paraId="6E57F7C8"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locations = Jefferson_County_PA</w:t>
      </w:r>
    </w:p>
    <w:p w14:paraId="3FC9ABEB"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6D51E61"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Simulated Timeframe</w:t>
      </w:r>
    </w:p>
    <w:p w14:paraId="28FB3812"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start_date = 2020-Jan-01</w:t>
      </w:r>
    </w:p>
    <w:p w14:paraId="48A2D34B"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days = 1</w:t>
      </w:r>
    </w:p>
    <w:p w14:paraId="2990CC66"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2FE2AF7"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 Output Options</w:t>
      </w:r>
    </w:p>
    <w:p w14:paraId="5BC30B43"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enable_health_records = 1</w:t>
      </w:r>
    </w:p>
    <w:p w14:paraId="6493F8C2"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COND.enable_health_records = 1</w:t>
      </w:r>
    </w:p>
    <w:p w14:paraId="1BBB0824"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C96D59">
        <w:rPr>
          <w:rFonts w:eastAsiaTheme="minorHAnsi"/>
          <w:b/>
          <w:bCs/>
          <w:color w:val="000000"/>
        </w:rPr>
        <w:t>enable_var_records = 1</w:t>
      </w:r>
    </w:p>
    <w:p w14:paraId="71340280" w14:textId="77777777" w:rsidR="00C96D59" w:rsidRPr="00C96D59" w:rsidRDefault="00C96D59"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350D5E4" w14:textId="70067142" w:rsidR="00C96D59" w:rsidRPr="00C96D59" w:rsidRDefault="00521EEA" w:rsidP="00C96D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160207">
        <w:rPr>
          <w:rFonts w:eastAsiaTheme="minorHAnsi"/>
          <w:b/>
          <w:bCs/>
          <w:color w:val="000000"/>
        </w:rPr>
        <w:t>ition</w:t>
      </w:r>
      <w:r w:rsidR="00C96D59" w:rsidRPr="00C96D59">
        <w:rPr>
          <w:rFonts w:eastAsiaTheme="minorHAnsi"/>
          <w:b/>
          <w:bCs/>
          <w:color w:val="000000"/>
        </w:rPr>
        <w:t xml:space="preserve"> = COND</w:t>
      </w:r>
    </w:p>
    <w:p w14:paraId="4B8F270C" w14:textId="796BA16D" w:rsidR="00C96D59" w:rsidRPr="00C96D59" w:rsidRDefault="00C96D59" w:rsidP="00C96D59">
      <w:pPr>
        <w:rPr>
          <w:rFonts w:eastAsiaTheme="minorHAnsi"/>
          <w:b/>
          <w:bCs/>
          <w:color w:val="000000"/>
        </w:rPr>
      </w:pPr>
      <w:r w:rsidRPr="00C96D59">
        <w:rPr>
          <w:rFonts w:eastAsiaTheme="minorHAnsi"/>
          <w:b/>
          <w:bCs/>
          <w:color w:val="000000"/>
        </w:rPr>
        <w:t xml:space="preserve">COND.states = StartLoop ActionLoop Finished </w:t>
      </w:r>
      <w:r w:rsidR="00CF565D">
        <w:rPr>
          <w:rFonts w:eastAsiaTheme="minorHAnsi"/>
          <w:b/>
          <w:bCs/>
          <w:color w:val="000000"/>
        </w:rPr>
        <w:t>REPORT</w:t>
      </w:r>
      <w:r w:rsidRPr="00C96D59">
        <w:rPr>
          <w:rFonts w:eastAsiaTheme="minorHAnsi"/>
          <w:b/>
          <w:bCs/>
          <w:color w:val="000000"/>
        </w:rPr>
        <w:t xml:space="preserve"> Done</w:t>
      </w:r>
    </w:p>
    <w:p w14:paraId="4D1AA42B" w14:textId="77777777" w:rsidR="00C96D59" w:rsidRDefault="00C96D59" w:rsidP="00C96D59"/>
    <w:p w14:paraId="52AA4F7C" w14:textId="2178B80F" w:rsidR="00066C6F" w:rsidRPr="00066C6F" w:rsidRDefault="00066C6F" w:rsidP="00674912">
      <w:pPr>
        <w:rPr>
          <w:b/>
        </w:rPr>
      </w:pPr>
      <w:r w:rsidRPr="00066C6F">
        <w:rPr>
          <w:b/>
        </w:rPr>
        <w:t>include</w:t>
      </w:r>
      <w:r w:rsidR="00C411B2">
        <w:rPr>
          <w:b/>
        </w:rPr>
        <w:t>_</w:t>
      </w:r>
      <w:r w:rsidRPr="00066C6F">
        <w:rPr>
          <w:b/>
        </w:rPr>
        <w:t xml:space="preserve">variable = </w:t>
      </w:r>
      <w:r>
        <w:rPr>
          <w:b/>
        </w:rPr>
        <w:t>Ave</w:t>
      </w:r>
    </w:p>
    <w:p w14:paraId="70D8795E" w14:textId="284748D3" w:rsidR="00066C6F" w:rsidRPr="00066C6F" w:rsidRDefault="00066C6F" w:rsidP="00674912">
      <w:pPr>
        <w:rPr>
          <w:b/>
        </w:rPr>
      </w:pPr>
      <w:r w:rsidRPr="00066C6F">
        <w:rPr>
          <w:b/>
        </w:rPr>
        <w:t>include_</w:t>
      </w:r>
      <w:r w:rsidR="00C411B2">
        <w:rPr>
          <w:b/>
        </w:rPr>
        <w:t>global_</w:t>
      </w:r>
      <w:r w:rsidRPr="00066C6F">
        <w:rPr>
          <w:b/>
        </w:rPr>
        <w:t>list_variable = Members</w:t>
      </w:r>
    </w:p>
    <w:p w14:paraId="728A04A8" w14:textId="46940C1C" w:rsidR="00066C6F" w:rsidRPr="00066C6F" w:rsidRDefault="00066C6F" w:rsidP="00066C6F">
      <w:pPr>
        <w:rPr>
          <w:b/>
        </w:rPr>
      </w:pPr>
      <w:r w:rsidRPr="00066C6F">
        <w:rPr>
          <w:b/>
        </w:rPr>
        <w:lastRenderedPageBreak/>
        <w:t>include_</w:t>
      </w:r>
      <w:r w:rsidR="00C411B2">
        <w:rPr>
          <w:b/>
        </w:rPr>
        <w:t>global_</w:t>
      </w:r>
      <w:r w:rsidRPr="00066C6F">
        <w:rPr>
          <w:b/>
        </w:rPr>
        <w:t>variable = Count</w:t>
      </w:r>
    </w:p>
    <w:p w14:paraId="64F0E381" w14:textId="0AD7AA6D" w:rsidR="00066C6F" w:rsidRPr="00066C6F" w:rsidRDefault="00066C6F" w:rsidP="00066C6F">
      <w:pPr>
        <w:rPr>
          <w:b/>
        </w:rPr>
      </w:pPr>
      <w:r w:rsidRPr="00066C6F">
        <w:rPr>
          <w:b/>
        </w:rPr>
        <w:t>include_</w:t>
      </w:r>
      <w:r w:rsidR="00C411B2">
        <w:rPr>
          <w:b/>
        </w:rPr>
        <w:t>global_</w:t>
      </w:r>
      <w:r w:rsidRPr="00066C6F">
        <w:rPr>
          <w:b/>
        </w:rPr>
        <w:t>variable = loopCounter</w:t>
      </w:r>
    </w:p>
    <w:p w14:paraId="70721DDF" w14:textId="77777777" w:rsidR="00066C6F" w:rsidRPr="00066C6F" w:rsidRDefault="00066C6F" w:rsidP="00674912">
      <w:pPr>
        <w:rPr>
          <w:b/>
        </w:rPr>
      </w:pPr>
    </w:p>
    <w:p w14:paraId="6F592302" w14:textId="4B54CC53" w:rsidR="00066C6F" w:rsidRDefault="00066C6F" w:rsidP="00674912">
      <w:pPr>
        <w:rPr>
          <w:b/>
        </w:rPr>
      </w:pPr>
      <w:r w:rsidRPr="00066C6F">
        <w:rPr>
          <w:b/>
        </w:rPr>
        <w:t>if state(COND,St</w:t>
      </w:r>
      <w:r w:rsidR="00C411B2">
        <w:rPr>
          <w:b/>
        </w:rPr>
        <w:t>artLoop</w:t>
      </w:r>
      <w:r w:rsidRPr="00066C6F">
        <w:rPr>
          <w:b/>
        </w:rPr>
        <w:t>) then set_list(Members, pool(Household))</w:t>
      </w:r>
    </w:p>
    <w:p w14:paraId="026D2653" w14:textId="006A9B9C" w:rsidR="00066C6F" w:rsidRPr="00066C6F" w:rsidRDefault="00066C6F" w:rsidP="00066C6F">
      <w:pPr>
        <w:rPr>
          <w:b/>
        </w:rPr>
      </w:pPr>
      <w:r w:rsidRPr="00066C6F">
        <w:rPr>
          <w:b/>
        </w:rPr>
        <w:t>if state(COND,Sta</w:t>
      </w:r>
      <w:r w:rsidR="00C411B2">
        <w:rPr>
          <w:b/>
        </w:rPr>
        <w:t>rtLoop</w:t>
      </w:r>
      <w:r w:rsidRPr="00066C6F">
        <w:rPr>
          <w:b/>
        </w:rPr>
        <w:t>) then set</w:t>
      </w:r>
      <w:r>
        <w:rPr>
          <w:b/>
        </w:rPr>
        <w:t>(Count, list_size_of_Members)</w:t>
      </w:r>
    </w:p>
    <w:p w14:paraId="1EEE2FCB" w14:textId="7D37546F" w:rsidR="00066C6F" w:rsidRPr="00066C6F" w:rsidRDefault="00066C6F" w:rsidP="00674912">
      <w:pPr>
        <w:rPr>
          <w:b/>
        </w:rPr>
      </w:pPr>
      <w:r w:rsidRPr="00066C6F">
        <w:rPr>
          <w:b/>
        </w:rPr>
        <w:t>if state(COND,Sta</w:t>
      </w:r>
      <w:r w:rsidR="00C411B2">
        <w:rPr>
          <w:b/>
        </w:rPr>
        <w:t>rtLoop</w:t>
      </w:r>
      <w:r w:rsidRPr="00066C6F">
        <w:rPr>
          <w:b/>
        </w:rPr>
        <w:t>) then set</w:t>
      </w:r>
      <w:r>
        <w:rPr>
          <w:b/>
        </w:rPr>
        <w:t>(A</w:t>
      </w:r>
      <w:r w:rsidR="00851598">
        <w:rPr>
          <w:b/>
        </w:rPr>
        <w:t>v</w:t>
      </w:r>
      <w:r>
        <w:rPr>
          <w:b/>
        </w:rPr>
        <w:t>e, 0)</w:t>
      </w:r>
    </w:p>
    <w:p w14:paraId="7F2E96FE" w14:textId="4C9BAAF9" w:rsidR="00066C6F" w:rsidRPr="00066C6F"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066C6F">
        <w:rPr>
          <w:b/>
          <w:bCs/>
          <w:color w:val="000000"/>
        </w:rPr>
        <w:t>if state(COND,Sta</w:t>
      </w:r>
      <w:r w:rsidR="00C411B2">
        <w:rPr>
          <w:b/>
          <w:bCs/>
          <w:color w:val="000000"/>
        </w:rPr>
        <w:t>rtLoop</w:t>
      </w:r>
      <w:r w:rsidRPr="00066C6F">
        <w:rPr>
          <w:b/>
          <w:bCs/>
          <w:color w:val="000000"/>
        </w:rPr>
        <w:t>) then set(loopCounter,0)</w:t>
      </w:r>
    </w:p>
    <w:p w14:paraId="39638350" w14:textId="2A6C3757" w:rsidR="00066C6F" w:rsidRPr="00066C6F"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066C6F">
        <w:rPr>
          <w:b/>
          <w:bCs/>
          <w:color w:val="000000"/>
        </w:rPr>
        <w:t>if state(COND,Sta</w:t>
      </w:r>
      <w:r w:rsidR="00C411B2">
        <w:rPr>
          <w:b/>
          <w:bCs/>
          <w:color w:val="000000"/>
        </w:rPr>
        <w:t>rtLoop</w:t>
      </w:r>
      <w:r w:rsidRPr="00066C6F">
        <w:rPr>
          <w:b/>
          <w:bCs/>
          <w:color w:val="000000"/>
        </w:rPr>
        <w:t>) then wait(0)</w:t>
      </w:r>
    </w:p>
    <w:p w14:paraId="39B1636A" w14:textId="50331096" w:rsidR="00066C6F" w:rsidRPr="00066C6F"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066C6F">
        <w:rPr>
          <w:b/>
          <w:bCs/>
          <w:color w:val="000000"/>
        </w:rPr>
        <w:t>if state(COND,Sta</w:t>
      </w:r>
      <w:r w:rsidR="00C411B2">
        <w:rPr>
          <w:b/>
          <w:bCs/>
          <w:color w:val="000000"/>
        </w:rPr>
        <w:t>rtLoop</w:t>
      </w:r>
      <w:r w:rsidRPr="00066C6F">
        <w:rPr>
          <w:b/>
          <w:bCs/>
          <w:color w:val="000000"/>
        </w:rPr>
        <w:t>) and(loopCounter &lt; Count) then next(ActionLoop)</w:t>
      </w:r>
    </w:p>
    <w:p w14:paraId="653F9AB2" w14:textId="63C55DD7" w:rsidR="00066C6F" w:rsidRPr="00066C6F"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066C6F">
        <w:rPr>
          <w:b/>
          <w:bCs/>
          <w:color w:val="000000"/>
        </w:rPr>
        <w:t>if state(COND,Sta</w:t>
      </w:r>
      <w:r w:rsidR="00C411B2">
        <w:rPr>
          <w:b/>
          <w:bCs/>
          <w:color w:val="000000"/>
        </w:rPr>
        <w:t>rtLoop</w:t>
      </w:r>
      <w:r w:rsidRPr="00066C6F">
        <w:rPr>
          <w:b/>
          <w:bCs/>
          <w:color w:val="000000"/>
        </w:rPr>
        <w:t>) then default(Finished)</w:t>
      </w:r>
    </w:p>
    <w:p w14:paraId="2E2FE9F1" w14:textId="77777777" w:rsidR="00066C6F" w:rsidRDefault="00066C6F" w:rsidP="00674912"/>
    <w:p w14:paraId="3C55E91F" w14:textId="46B8AD34" w:rsidR="00066C6F" w:rsidRPr="00A37F2E"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 xml:space="preserve">if state(COND,ActionLoop) then </w:t>
      </w:r>
      <w:r>
        <w:rPr>
          <w:b/>
          <w:bCs/>
          <w:color w:val="000000"/>
        </w:rPr>
        <w:t>set(Ave, Ave + value(select(Members,loopCounter), age)</w:t>
      </w:r>
      <w:r w:rsidR="00851598">
        <w:rPr>
          <w:b/>
          <w:bCs/>
          <w:color w:val="000000"/>
        </w:rPr>
        <w:t>)</w:t>
      </w:r>
    </w:p>
    <w:p w14:paraId="46DD1F01" w14:textId="77777777" w:rsidR="00066C6F" w:rsidRPr="00A37F2E"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then set(loopCounter,loopCounter+1)</w:t>
      </w:r>
    </w:p>
    <w:p w14:paraId="2BFB53EA" w14:textId="77777777" w:rsidR="00066C6F" w:rsidRPr="00A37F2E"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then wait(0)</w:t>
      </w:r>
    </w:p>
    <w:p w14:paraId="63CEF6B9" w14:textId="77777777" w:rsidR="00066C6F" w:rsidRPr="00A37F2E" w:rsidRDefault="00066C6F" w:rsidP="00066C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A37F2E">
        <w:rPr>
          <w:b/>
          <w:bCs/>
          <w:color w:val="000000"/>
        </w:rPr>
        <w:t>if state(COND,ActionLoop) and(loopCounter &lt; Count) then next(ActionLoop)</w:t>
      </w:r>
    </w:p>
    <w:p w14:paraId="15DBF253" w14:textId="02E9DDE2" w:rsidR="00066C6F" w:rsidRDefault="00066C6F" w:rsidP="00066C6F">
      <w:pPr>
        <w:rPr>
          <w:b/>
          <w:bCs/>
          <w:color w:val="000000"/>
        </w:rPr>
      </w:pPr>
      <w:r w:rsidRPr="00A37F2E">
        <w:rPr>
          <w:b/>
          <w:bCs/>
          <w:color w:val="000000"/>
        </w:rPr>
        <w:t>if state(COND,ActionLoop) then default(Finished)</w:t>
      </w:r>
    </w:p>
    <w:p w14:paraId="60F1DB40" w14:textId="39751047" w:rsidR="00066C6F" w:rsidRDefault="00066C6F" w:rsidP="00066C6F">
      <w:pPr>
        <w:rPr>
          <w:b/>
          <w:bCs/>
          <w:color w:val="000000"/>
        </w:rPr>
      </w:pPr>
    </w:p>
    <w:p w14:paraId="5AFE3F18" w14:textId="1A7B7215" w:rsidR="00066C6F" w:rsidRPr="00D85556" w:rsidRDefault="00066C6F" w:rsidP="00066C6F">
      <w:pPr>
        <w:rPr>
          <w:b/>
          <w:bCs/>
          <w:color w:val="000000"/>
        </w:rPr>
      </w:pPr>
      <w:r w:rsidRPr="00D85556">
        <w:rPr>
          <w:b/>
          <w:bCs/>
          <w:color w:val="000000"/>
        </w:rPr>
        <w:t>if state(COND,Finished) and (Count &gt; 0) then set(Ave, Ave/Count)</w:t>
      </w:r>
    </w:p>
    <w:p w14:paraId="0AC3EC40"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if state(COND,Finished) then wait(0)</w:t>
      </w:r>
    </w:p>
    <w:p w14:paraId="194AF9D7" w14:textId="360FBF6A"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if state(COND,Finished) and(Ave &lt; 10) then next(</w:t>
      </w:r>
      <w:r w:rsidR="00CF565D">
        <w:rPr>
          <w:rFonts w:eastAsiaTheme="minorHAnsi"/>
          <w:b/>
          <w:bCs/>
          <w:color w:val="000000"/>
        </w:rPr>
        <w:t>REPORT</w:t>
      </w:r>
      <w:r w:rsidRPr="00D85556">
        <w:rPr>
          <w:rFonts w:eastAsiaTheme="minorHAnsi"/>
          <w:b/>
          <w:bCs/>
          <w:color w:val="000000"/>
        </w:rPr>
        <w:t>)</w:t>
      </w:r>
    </w:p>
    <w:p w14:paraId="6C5F757C"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if state(COND,Finished) then default(Done)</w:t>
      </w:r>
    </w:p>
    <w:p w14:paraId="252B01B9"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DEDCA6E" w14:textId="4C1A47C5"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if state(COND,</w:t>
      </w:r>
      <w:r w:rsidR="00CF565D">
        <w:rPr>
          <w:rFonts w:eastAsiaTheme="minorHAnsi"/>
          <w:b/>
          <w:bCs/>
          <w:color w:val="000000"/>
        </w:rPr>
        <w:t>REPORT</w:t>
      </w:r>
      <w:r w:rsidRPr="00D85556">
        <w:rPr>
          <w:rFonts w:eastAsiaTheme="minorHAnsi"/>
          <w:b/>
          <w:bCs/>
          <w:color w:val="000000"/>
        </w:rPr>
        <w:t>) then wait()</w:t>
      </w:r>
    </w:p>
    <w:p w14:paraId="0CD45BD6" w14:textId="267BCEF4" w:rsidR="00D85556" w:rsidRPr="00D85556" w:rsidRDefault="00D85556" w:rsidP="00D85556">
      <w:pPr>
        <w:rPr>
          <w:b/>
          <w:bCs/>
          <w:color w:val="000000"/>
        </w:rPr>
      </w:pPr>
      <w:r w:rsidRPr="00D85556">
        <w:rPr>
          <w:rFonts w:eastAsiaTheme="minorHAnsi"/>
          <w:b/>
          <w:bCs/>
          <w:color w:val="000000"/>
        </w:rPr>
        <w:t>if state(COND,Done) then wait()</w:t>
      </w:r>
    </w:p>
    <w:p w14:paraId="4FCD8530" w14:textId="77777777" w:rsidR="00D85556" w:rsidRDefault="00D85556" w:rsidP="00066C6F">
      <w:pPr>
        <w:rPr>
          <w:b/>
          <w:bCs/>
          <w:color w:val="000000"/>
        </w:rPr>
      </w:pPr>
    </w:p>
    <w:p w14:paraId="39E38360" w14:textId="33AEF4B2" w:rsidR="00C411B2" w:rsidRDefault="00C411B2" w:rsidP="00066C6F">
      <w:pPr>
        <w:rPr>
          <w:bCs/>
          <w:color w:val="000000"/>
        </w:rPr>
      </w:pPr>
      <w:r>
        <w:rPr>
          <w:bCs/>
          <w:color w:val="000000"/>
        </w:rPr>
        <w:t>Explanation:</w:t>
      </w:r>
      <w:r w:rsidR="00472E47">
        <w:rPr>
          <w:bCs/>
          <w:color w:val="000000"/>
        </w:rPr>
        <w:t xml:space="preserve"> The ActionLoop adds the age of each household member to the variable </w:t>
      </w:r>
      <w:r w:rsidR="00472E47" w:rsidRPr="00472E47">
        <w:rPr>
          <w:b/>
          <w:bCs/>
          <w:color w:val="000000"/>
        </w:rPr>
        <w:t>Ave</w:t>
      </w:r>
      <w:r w:rsidR="00472E47">
        <w:rPr>
          <w:bCs/>
          <w:color w:val="000000"/>
        </w:rPr>
        <w:t>, and then we divide by the number of hoiusehold members in state</w:t>
      </w:r>
      <w:r w:rsidR="00472E47" w:rsidRPr="00472E47">
        <w:rPr>
          <w:b/>
          <w:bCs/>
          <w:color w:val="000000"/>
        </w:rPr>
        <w:t xml:space="preserve"> Finished</w:t>
      </w:r>
      <w:r w:rsidR="00472E47">
        <w:rPr>
          <w:bCs/>
          <w:color w:val="000000"/>
        </w:rPr>
        <w:t>.</w:t>
      </w:r>
      <w:r w:rsidR="00472E47">
        <w:rPr>
          <w:b/>
          <w:bCs/>
          <w:color w:val="000000"/>
        </w:rPr>
        <w:t xml:space="preserve"> </w:t>
      </w:r>
      <w:r w:rsidR="00472E47">
        <w:rPr>
          <w:bCs/>
          <w:color w:val="000000"/>
        </w:rPr>
        <w:t>The function:</w:t>
      </w:r>
    </w:p>
    <w:p w14:paraId="59EE2897" w14:textId="20981BD6" w:rsidR="00472E47" w:rsidRDefault="00472E47" w:rsidP="00066C6F">
      <w:pPr>
        <w:rPr>
          <w:bCs/>
          <w:color w:val="000000"/>
        </w:rPr>
      </w:pPr>
    </w:p>
    <w:p w14:paraId="0113A602" w14:textId="7548CEA0" w:rsidR="00472E47" w:rsidRPr="00A37F2E" w:rsidRDefault="00472E47" w:rsidP="00472E4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color w:val="000000"/>
        </w:rPr>
      </w:pPr>
      <w:r>
        <w:rPr>
          <w:b/>
          <w:bCs/>
          <w:color w:val="000000"/>
        </w:rPr>
        <w:t>value(select(Members,loopCounter), age)</w:t>
      </w:r>
    </w:p>
    <w:p w14:paraId="06709CFD" w14:textId="77777777" w:rsidR="00472E47" w:rsidRPr="00472E47" w:rsidRDefault="00472E47" w:rsidP="00066C6F">
      <w:pPr>
        <w:rPr>
          <w:bCs/>
          <w:color w:val="000000"/>
        </w:rPr>
      </w:pPr>
    </w:p>
    <w:p w14:paraId="25E97531" w14:textId="504133A9" w:rsidR="00C411B2" w:rsidRPr="00472E47" w:rsidRDefault="00472E47" w:rsidP="00066C6F">
      <w:pPr>
        <w:rPr>
          <w:bCs/>
          <w:color w:val="000000"/>
        </w:rPr>
      </w:pPr>
      <w:r>
        <w:rPr>
          <w:bCs/>
          <w:color w:val="000000"/>
        </w:rPr>
        <w:t xml:space="preserve">first selects the agent in the </w:t>
      </w:r>
      <w:r>
        <w:rPr>
          <w:b/>
          <w:bCs/>
          <w:color w:val="000000"/>
        </w:rPr>
        <w:t>Members</w:t>
      </w:r>
      <w:r>
        <w:rPr>
          <w:bCs/>
          <w:color w:val="000000"/>
        </w:rPr>
        <w:t xml:space="preserve"> list at position indicated by </w:t>
      </w:r>
      <w:r>
        <w:rPr>
          <w:b/>
          <w:bCs/>
          <w:color w:val="000000"/>
        </w:rPr>
        <w:t>loopCounter</w:t>
      </w:r>
      <w:r>
        <w:rPr>
          <w:bCs/>
          <w:color w:val="000000"/>
        </w:rPr>
        <w:t>, and gets that agent's age.</w:t>
      </w:r>
    </w:p>
    <w:p w14:paraId="0EF467A6" w14:textId="77777777" w:rsidR="00472E47" w:rsidRDefault="00472E47" w:rsidP="00066C6F">
      <w:pPr>
        <w:rPr>
          <w:bCs/>
          <w:color w:val="000000"/>
        </w:rPr>
      </w:pPr>
    </w:p>
    <w:p w14:paraId="5894295F" w14:textId="76BF3D2E" w:rsidR="00C411B2" w:rsidRDefault="00C411B2" w:rsidP="00066C6F">
      <w:pPr>
        <w:rPr>
          <w:bCs/>
          <w:color w:val="000000"/>
        </w:rPr>
      </w:pPr>
      <w:r>
        <w:rPr>
          <w:bCs/>
          <w:color w:val="000000"/>
        </w:rPr>
        <w:t xml:space="preserve">Note: In the above example, each agent was given its own </w:t>
      </w:r>
      <w:r w:rsidRPr="00C411B2">
        <w:rPr>
          <w:b/>
          <w:bCs/>
          <w:color w:val="000000"/>
        </w:rPr>
        <w:t>Ave</w:t>
      </w:r>
      <w:r>
        <w:rPr>
          <w:bCs/>
          <w:color w:val="000000"/>
        </w:rPr>
        <w:t xml:space="preserve"> variable (assuming this info is needed elsewhere in the program), but the other variables were declared as global variables. Since </w:t>
      </w:r>
      <w:r w:rsidRPr="00C411B2">
        <w:rPr>
          <w:b/>
          <w:bCs/>
          <w:color w:val="000000"/>
        </w:rPr>
        <w:t xml:space="preserve">StartLoop </w:t>
      </w:r>
      <w:r>
        <w:rPr>
          <w:bCs/>
          <w:color w:val="000000"/>
        </w:rPr>
        <w:t xml:space="preserve">and </w:t>
      </w:r>
      <w:r>
        <w:rPr>
          <w:b/>
          <w:bCs/>
          <w:color w:val="000000"/>
        </w:rPr>
        <w:t xml:space="preserve">ActionLoop </w:t>
      </w:r>
      <w:r>
        <w:rPr>
          <w:bCs/>
          <w:color w:val="000000"/>
        </w:rPr>
        <w:t xml:space="preserve">are both transient states (i.e. with zero wait time), the entire loop is executed for each agent before moving on to the next agent. So re-using the temporary variables </w:t>
      </w:r>
      <w:r>
        <w:rPr>
          <w:b/>
          <w:bCs/>
          <w:color w:val="000000"/>
        </w:rPr>
        <w:t>Member, Count,</w:t>
      </w:r>
      <w:r>
        <w:rPr>
          <w:bCs/>
          <w:color w:val="000000"/>
        </w:rPr>
        <w:t xml:space="preserve"> and </w:t>
      </w:r>
      <w:r>
        <w:rPr>
          <w:b/>
          <w:bCs/>
          <w:color w:val="000000"/>
        </w:rPr>
        <w:t>loopCounter</w:t>
      </w:r>
      <w:r>
        <w:rPr>
          <w:bCs/>
          <w:color w:val="000000"/>
        </w:rPr>
        <w:t xml:space="preserve"> for all agents saves a significant amount of memory.</w:t>
      </w:r>
    </w:p>
    <w:p w14:paraId="219B060C" w14:textId="5343C968" w:rsidR="00D85556" w:rsidRDefault="00D85556" w:rsidP="00066C6F">
      <w:pPr>
        <w:rPr>
          <w:bCs/>
          <w:color w:val="000000"/>
        </w:rPr>
      </w:pPr>
    </w:p>
    <w:p w14:paraId="6A928CD2" w14:textId="65653568" w:rsidR="00D85556" w:rsidRDefault="00D85556" w:rsidP="00066C6F">
      <w:pPr>
        <w:rPr>
          <w:bCs/>
          <w:color w:val="000000"/>
        </w:rPr>
      </w:pPr>
      <w:r>
        <w:rPr>
          <w:bCs/>
          <w:color w:val="000000"/>
        </w:rPr>
        <w:t xml:space="preserve">The example program above includes some statements to verify the computation. Agents whose average household age is less than 10 end up in the </w:t>
      </w:r>
      <w:r w:rsidR="00CF565D">
        <w:rPr>
          <w:bCs/>
          <w:color w:val="000000"/>
        </w:rPr>
        <w:t>REPORT</w:t>
      </w:r>
      <w:r>
        <w:rPr>
          <w:bCs/>
          <w:color w:val="000000"/>
        </w:rPr>
        <w:t xml:space="preserve"> state. By examining the health_records file, we can check that correctness of the program:</w:t>
      </w:r>
    </w:p>
    <w:p w14:paraId="7EC22994" w14:textId="79C20E78" w:rsidR="00D85556" w:rsidRPr="00D85556" w:rsidRDefault="00D85556" w:rsidP="00066C6F">
      <w:pPr>
        <w:rPr>
          <w:bCs/>
          <w:color w:val="000000"/>
        </w:rPr>
      </w:pPr>
    </w:p>
    <w:p w14:paraId="4A3E62B9" w14:textId="5EDE061E"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run_fred -p age.fred</w:t>
      </w:r>
    </w:p>
    <w:p w14:paraId="565E3297"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fred_compile age.fred ...</w:t>
      </w:r>
    </w:p>
    <w:p w14:paraId="76C7AD75"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No errors found.</w:t>
      </w:r>
    </w:p>
    <w:p w14:paraId="65566334"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No warnings.</w:t>
      </w:r>
    </w:p>
    <w:p w14:paraId="39580AAC"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export OMP_NUM_THREADS=1 ; FRED -p age.fred -r 1 -d OUT 2&gt;&amp;1 &gt; OUT/RUN1/LOG)</w:t>
      </w:r>
    </w:p>
    <w:p w14:paraId="2348942B"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4017B497" w14:textId="0E7BDF10"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lastRenderedPageBreak/>
        <w:t xml:space="preserve">% fred_get_records -s </w:t>
      </w:r>
      <w:r w:rsidR="00CF565D">
        <w:rPr>
          <w:rFonts w:eastAsiaTheme="minorHAnsi"/>
          <w:b/>
          <w:bCs/>
          <w:color w:val="000000"/>
        </w:rPr>
        <w:t>REPORT</w:t>
      </w:r>
      <w:r w:rsidRPr="00D85556">
        <w:rPr>
          <w:rFonts w:eastAsiaTheme="minorHAnsi"/>
          <w:b/>
          <w:bCs/>
          <w:color w:val="000000"/>
        </w:rPr>
        <w:t xml:space="preserve"> | tail -1</w:t>
      </w:r>
    </w:p>
    <w:p w14:paraId="632E80F7" w14:textId="7777777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877D1E1" w14:textId="6384F9A7"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xml:space="preserve">HEALTH RECORD: 2020-01-01 12am day 0 person 40543 age 18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CF565D">
        <w:rPr>
          <w:rFonts w:eastAsiaTheme="minorHAnsi"/>
          <w:b/>
          <w:bCs/>
          <w:color w:val="000000"/>
        </w:rPr>
        <w:t>REPORT</w:t>
      </w:r>
    </w:p>
    <w:p w14:paraId="18F645DC" w14:textId="77777777"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7BB9A73" w14:textId="0A166A3C"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fred_get_records -g H-11052086 | grep Rep</w:t>
      </w:r>
    </w:p>
    <w:p w14:paraId="266E11B9" w14:textId="77777777" w:rsid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3211554" w14:textId="3113C339" w:rsidR="00D85556" w:rsidRPr="00D85556" w:rsidRDefault="00D85556" w:rsidP="00D855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85556">
        <w:rPr>
          <w:rFonts w:eastAsiaTheme="minorHAnsi"/>
          <w:b/>
          <w:bCs/>
          <w:color w:val="000000"/>
        </w:rPr>
        <w:t xml:space="preserve">HEALTH RECORD: 2020-01-01 12am day 0 person 18146 age 1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CF565D">
        <w:rPr>
          <w:rFonts w:eastAsiaTheme="minorHAnsi"/>
          <w:b/>
          <w:bCs/>
          <w:color w:val="000000"/>
        </w:rPr>
        <w:t>REPORT</w:t>
      </w:r>
    </w:p>
    <w:p w14:paraId="73D68C48" w14:textId="77777777" w:rsidR="00D85556" w:rsidRDefault="00D85556" w:rsidP="00D85556">
      <w:pPr>
        <w:rPr>
          <w:rFonts w:eastAsiaTheme="minorHAnsi"/>
          <w:b/>
          <w:bCs/>
          <w:color w:val="000000"/>
        </w:rPr>
      </w:pPr>
    </w:p>
    <w:p w14:paraId="2D63F73E" w14:textId="3893DA0E" w:rsidR="00066C6F" w:rsidRPr="00D85556" w:rsidRDefault="00D85556" w:rsidP="00D85556">
      <w:r w:rsidRPr="00D85556">
        <w:rPr>
          <w:rFonts w:eastAsiaTheme="minorHAnsi"/>
          <w:b/>
          <w:bCs/>
          <w:color w:val="000000"/>
        </w:rPr>
        <w:t xml:space="preserve">HEALTH RECORD: 2020-01-01 12am day 0 person 40543 age 18 sex F race 1 household H-11052086 school NONE income 1000 </w:t>
      </w:r>
      <w:r w:rsidR="00160207">
        <w:rPr>
          <w:rFonts w:eastAsiaTheme="minorHAnsi"/>
          <w:b/>
          <w:bCs/>
          <w:color w:val="000000"/>
        </w:rPr>
        <w:t>CONDITION</w:t>
      </w:r>
      <w:r w:rsidRPr="00D85556">
        <w:rPr>
          <w:rFonts w:eastAsiaTheme="minorHAnsi"/>
          <w:b/>
          <w:bCs/>
          <w:color w:val="000000"/>
        </w:rPr>
        <w:t xml:space="preserve"> COND CHANGES from Finished to </w:t>
      </w:r>
      <w:r w:rsidR="00CF565D">
        <w:rPr>
          <w:rFonts w:eastAsiaTheme="minorHAnsi"/>
          <w:b/>
          <w:bCs/>
          <w:color w:val="000000"/>
        </w:rPr>
        <w:t>REPORT</w:t>
      </w:r>
    </w:p>
    <w:p w14:paraId="1E0219DA" w14:textId="77777777" w:rsidR="000572EA" w:rsidRDefault="000572EA"/>
    <w:p w14:paraId="341264AC" w14:textId="77777777" w:rsidR="000572EA" w:rsidRDefault="000572EA">
      <w:pPr>
        <w:rPr>
          <w:rFonts w:asciiTheme="majorHAnsi" w:eastAsiaTheme="majorEastAsia" w:hAnsiTheme="majorHAnsi" w:cstheme="majorBidi"/>
          <w:color w:val="2F5496" w:themeColor="accent1" w:themeShade="BF"/>
          <w:sz w:val="26"/>
          <w:szCs w:val="26"/>
        </w:rPr>
      </w:pPr>
      <w:r>
        <w:br w:type="page"/>
      </w:r>
    </w:p>
    <w:p w14:paraId="08CA2050" w14:textId="34EB53A0" w:rsidR="00373BFC" w:rsidRDefault="00373BFC" w:rsidP="000572EA">
      <w:pPr>
        <w:pStyle w:val="Heading2"/>
      </w:pPr>
      <w:bookmarkStart w:id="182" w:name="_Toc27037453"/>
      <w:r>
        <w:lastRenderedPageBreak/>
        <w:t>S-E-I-R Model</w:t>
      </w:r>
      <w:bookmarkEnd w:id="182"/>
    </w:p>
    <w:p w14:paraId="04905D58" w14:textId="3159AF4B" w:rsidR="006E7640" w:rsidRDefault="006E7640" w:rsidP="006E7640"/>
    <w:p w14:paraId="58A69E2C" w14:textId="0C55D331" w:rsidR="006E7640" w:rsidRDefault="006E7640" w:rsidP="006E7640">
      <w:r w:rsidRPr="006E7640">
        <w:t xml:space="preserve">This snippet shows how we define a disease model using a slight variation of the standard </w:t>
      </w:r>
      <w:r w:rsidRPr="006E7640">
        <w:rPr>
          <w:b/>
          <w:bCs/>
        </w:rPr>
        <w:t xml:space="preserve">S-E-I-R </w:t>
      </w:r>
      <w:r w:rsidRPr="006E7640">
        <w:t xml:space="preserve">model. </w:t>
      </w:r>
      <w:r>
        <w:t xml:space="preserve">In the standard model, the states represent </w:t>
      </w:r>
      <w:r w:rsidRPr="006E7640">
        <w:rPr>
          <w:b/>
          <w:bCs/>
        </w:rPr>
        <w:t>Susceptible (S), Exposed (E), Infectious (I),</w:t>
      </w:r>
      <w:r>
        <w:t xml:space="preserve"> and </w:t>
      </w:r>
      <w:r w:rsidRPr="006E7640">
        <w:rPr>
          <w:b/>
          <w:bCs/>
        </w:rPr>
        <w:t>Recovered (R).</w:t>
      </w:r>
      <w:r>
        <w:t xml:space="preserve">  In this variation, we split the </w:t>
      </w:r>
      <w:r w:rsidRPr="006E7640">
        <w:rPr>
          <w:b/>
          <w:bCs/>
        </w:rPr>
        <w:t>I</w:t>
      </w:r>
      <w:r>
        <w:t xml:space="preserve"> state into </w:t>
      </w:r>
      <w:r w:rsidRPr="006E7640">
        <w:rPr>
          <w:b/>
          <w:bCs/>
        </w:rPr>
        <w:t>Infectious with Symptoms (Is</w:t>
      </w:r>
      <w:r>
        <w:t xml:space="preserve">) and </w:t>
      </w:r>
      <w:r w:rsidRPr="006E7640">
        <w:rPr>
          <w:b/>
          <w:bCs/>
        </w:rPr>
        <w:t>Infectious but Asymptomatic (Ia).</w:t>
      </w:r>
      <w:r>
        <w:rPr>
          <w:b/>
          <w:bCs/>
        </w:rPr>
        <w:t xml:space="preserve"> </w:t>
      </w:r>
    </w:p>
    <w:p w14:paraId="5393BD71" w14:textId="65D76C31" w:rsidR="006E7640" w:rsidRDefault="006E7640" w:rsidP="006E7640"/>
    <w:p w14:paraId="145E9355" w14:textId="11AA808A" w:rsidR="006E7640" w:rsidRPr="006E7640" w:rsidRDefault="006E7640" w:rsidP="006E7640">
      <w:r>
        <w:t xml:space="preserve">This is the version used in the built-in the Influenza </w:t>
      </w:r>
      <w:r w:rsidR="00160207">
        <w:t>Condition</w:t>
      </w:r>
      <w:r>
        <w:t xml:space="preserve"> in FRED.</w:t>
      </w:r>
    </w:p>
    <w:p w14:paraId="2A0EF033" w14:textId="77777777" w:rsidR="006E7640" w:rsidRDefault="006E7640"/>
    <w:p w14:paraId="0DABC820" w14:textId="5A3782BC" w:rsidR="006E7640" w:rsidRPr="006E7640" w:rsidRDefault="00521EEA"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160207">
        <w:rPr>
          <w:rFonts w:eastAsiaTheme="minorHAnsi"/>
          <w:b/>
          <w:bCs/>
          <w:color w:val="000000"/>
        </w:rPr>
        <w:t>ition</w:t>
      </w:r>
      <w:r w:rsidR="006E7640" w:rsidRPr="006E7640">
        <w:rPr>
          <w:rFonts w:eastAsiaTheme="minorHAnsi"/>
          <w:b/>
          <w:bCs/>
          <w:color w:val="000000"/>
        </w:rPr>
        <w:t xml:space="preserve"> = INF</w:t>
      </w:r>
    </w:p>
    <w:p w14:paraId="109CD8AB"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NF.states = S E Is Ia R Import</w:t>
      </w:r>
    </w:p>
    <w:p w14:paraId="2C4BBD6A"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B8D0EDC" w14:textId="407B1AF1" w:rsidR="00F10347" w:rsidRP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 xml:space="preserve">This diease wil have cases introduced to the population by the </w:t>
      </w:r>
      <w:r w:rsidR="00F13C18">
        <w:rPr>
          <w:rFonts w:eastAsiaTheme="minorHAnsi"/>
          <w:color w:val="000000"/>
        </w:rPr>
        <w:t>Import Agent</w:t>
      </w:r>
      <w:r w:rsidRPr="00F10347">
        <w:rPr>
          <w:rFonts w:eastAsiaTheme="minorHAnsi"/>
          <w:color w:val="000000"/>
        </w:rPr>
        <w:t>:</w:t>
      </w:r>
    </w:p>
    <w:p w14:paraId="4FBFAC04"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C30E0F3" w14:textId="70AE58AE"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NF.import_start_state = Import</w:t>
      </w:r>
    </w:p>
    <w:p w14:paraId="2A32B966"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4EDE712" w14:textId="3358858A"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Pr>
          <w:rFonts w:eastAsiaTheme="minorHAnsi"/>
          <w:color w:val="000000"/>
        </w:rPr>
        <w:t>This disease is a respiratory disease that is transmissible by proximity:</w:t>
      </w:r>
    </w:p>
    <w:p w14:paraId="6607CB7C"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p>
    <w:p w14:paraId="3943E740" w14:textId="24719856"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NF.transmission_mode = proximity</w:t>
      </w:r>
    </w:p>
    <w:p w14:paraId="7272490E"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F913290" w14:textId="43774782" w:rsidR="00F10347" w:rsidRP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We set the transmissibility to 1.0, which was calibrated to produce a influenza-like spread within the population:</w:t>
      </w:r>
    </w:p>
    <w:p w14:paraId="1DA76CC3"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D0B43CF" w14:textId="25699BF8"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NF.transmissibility = 1.0</w:t>
      </w:r>
    </w:p>
    <w:p w14:paraId="144D29B0"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398301" w14:textId="1D68536F" w:rsidR="00F10347" w:rsidRP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Agents are all susceptible at the Start. They stay susceptible until exposed.</w:t>
      </w:r>
    </w:p>
    <w:p w14:paraId="548DA978" w14:textId="77777777" w:rsidR="00F10347" w:rsidRPr="006E7640"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AA734DC"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S) then set_sus(INF,1)</w:t>
      </w:r>
    </w:p>
    <w:p w14:paraId="3BA3B1CA"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S) then wait()</w:t>
      </w:r>
    </w:p>
    <w:p w14:paraId="153B7FB1"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exposed(INF) then next(E)</w:t>
      </w:r>
    </w:p>
    <w:p w14:paraId="2836E37A" w14:textId="77777777" w:rsid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AEC285F" w14:textId="3B3187FD" w:rsidR="00F10347" w:rsidRP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F10347">
        <w:rPr>
          <w:rFonts w:eastAsiaTheme="minorHAnsi"/>
          <w:color w:val="000000"/>
        </w:rPr>
        <w:t>When an agent is exposed, it loses susceptibility</w:t>
      </w:r>
      <w:r w:rsidR="004B6718">
        <w:rPr>
          <w:rFonts w:eastAsiaTheme="minorHAnsi"/>
          <w:color w:val="000000"/>
        </w:rPr>
        <w:t>, and remains in this state for a median of 1.9 days, with a lognormal distribution of latency.</w:t>
      </w:r>
    </w:p>
    <w:p w14:paraId="5C45CA18" w14:textId="77777777" w:rsidR="00F10347"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D784DC7" w14:textId="40D591C3"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E) then set_sus(INF,0)</w:t>
      </w:r>
    </w:p>
    <w:p w14:paraId="2B4C85AA" w14:textId="5524591E" w:rsid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E) then wait(24*lognormal(1.9,1.23))</w:t>
      </w:r>
    </w:p>
    <w:p w14:paraId="3DB49E29" w14:textId="77777777" w:rsidR="00F10347" w:rsidRPr="006E7640" w:rsidRDefault="00F10347"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9EC43FB" w14:textId="297F61E1" w:rsidR="004B6718" w:rsidRPr="004B6718" w:rsidRDefault="004B6718"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4B6718">
        <w:rPr>
          <w:rFonts w:eastAsiaTheme="minorHAnsi"/>
          <w:color w:val="000000"/>
        </w:rPr>
        <w:t>The exposed agent then becomes infectious. The probablity of symtpoms is 0.67:</w:t>
      </w:r>
    </w:p>
    <w:p w14:paraId="6FDF0405" w14:textId="77777777" w:rsidR="004B6718" w:rsidRDefault="004B6718"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1B09157" w14:textId="07F8D3B9"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E) then next(Is) with prob(0.67)</w:t>
      </w:r>
    </w:p>
    <w:p w14:paraId="5DC4947D"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E) then next(Ia) with prob(0.33)</w:t>
      </w:r>
    </w:p>
    <w:p w14:paraId="5981701A"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35653E2" w14:textId="1CE68DB8" w:rsidR="004B6718" w:rsidRPr="004B6718" w:rsidRDefault="004B6718"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4B6718">
        <w:rPr>
          <w:rFonts w:eastAsiaTheme="minorHAnsi"/>
          <w:color w:val="000000"/>
        </w:rPr>
        <w:t>The agent becomes in infectious and remains infectious f</w:t>
      </w:r>
      <w:r w:rsidR="00EA32FE">
        <w:rPr>
          <w:rFonts w:eastAsiaTheme="minorHAnsi"/>
          <w:color w:val="000000"/>
        </w:rPr>
        <w:t>or a period following</w:t>
      </w:r>
      <w:r w:rsidRPr="004B6718">
        <w:rPr>
          <w:rFonts w:eastAsiaTheme="minorHAnsi"/>
          <w:color w:val="000000"/>
        </w:rPr>
        <w:t xml:space="preserve"> a lognormal distribution with most agents remaining infectious for 3-7 days with a median of 5 days.</w:t>
      </w:r>
      <w:r w:rsidR="00EA32FE">
        <w:rPr>
          <w:rFonts w:eastAsiaTheme="minorHAnsi"/>
          <w:color w:val="000000"/>
        </w:rPr>
        <w:t xml:space="preserve"> The agent then enters the recovery state.</w:t>
      </w:r>
    </w:p>
    <w:p w14:paraId="1566A6ED" w14:textId="77777777" w:rsidR="004B6718" w:rsidRDefault="004B6718"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5B6767A" w14:textId="01DCF9C5"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s) then set_trans(INF,1)</w:t>
      </w:r>
    </w:p>
    <w:p w14:paraId="53EC08C6"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s) then wait(24* lognormal(5.0,1.5))</w:t>
      </w:r>
    </w:p>
    <w:p w14:paraId="7E6A0042" w14:textId="77777777" w:rsidR="00EA32FE"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s) then next(R)</w:t>
      </w:r>
    </w:p>
    <w:p w14:paraId="5B28EDE0" w14:textId="77777777" w:rsidR="00EA32FE" w:rsidRDefault="00EA32FE"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2FC4BB8" w14:textId="4398E228"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a) then set_trans(INF,0.5)</w:t>
      </w:r>
    </w:p>
    <w:p w14:paraId="03F1AEAF"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a) then wait( 24 * lognormal(5.0, 1.5) )</w:t>
      </w:r>
    </w:p>
    <w:p w14:paraId="69C72512"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Ia) then next(R)</w:t>
      </w:r>
    </w:p>
    <w:p w14:paraId="17E617E8"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B4B2B05" w14:textId="6CEF58FC" w:rsidR="00EA32FE" w:rsidRPr="00EA32FE" w:rsidRDefault="00EA32FE"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rsidRPr="00EA32FE">
        <w:rPr>
          <w:rFonts w:eastAsiaTheme="minorHAnsi"/>
          <w:color w:val="000000"/>
        </w:rPr>
        <w:t>When the agent recovers, it loses transmissibility and remains recovered indefinitely.</w:t>
      </w:r>
    </w:p>
    <w:p w14:paraId="5BF3ED1E" w14:textId="77777777" w:rsidR="00EA32FE" w:rsidRDefault="00EA32FE"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12FD620" w14:textId="0DBE634B"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R) then set_trans(INF,0)</w:t>
      </w:r>
    </w:p>
    <w:p w14:paraId="53368854" w14:textId="77777777" w:rsidR="006E7640" w:rsidRPr="006E7640" w:rsidRDefault="006E7640" w:rsidP="006E76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6E7640">
        <w:rPr>
          <w:rFonts w:eastAsiaTheme="minorHAnsi"/>
          <w:b/>
          <w:bCs/>
          <w:color w:val="000000"/>
        </w:rPr>
        <w:t>if state(INF,R) then wait()</w:t>
      </w:r>
    </w:p>
    <w:p w14:paraId="1DAC2E62" w14:textId="35359BD5" w:rsidR="00373BFC" w:rsidRDefault="00373BFC">
      <w:pPr>
        <w:rPr>
          <w:rFonts w:asciiTheme="majorHAnsi" w:eastAsiaTheme="majorEastAsia" w:hAnsiTheme="majorHAnsi" w:cstheme="majorBidi"/>
          <w:color w:val="2F5496" w:themeColor="accent1" w:themeShade="BF"/>
          <w:sz w:val="26"/>
          <w:szCs w:val="26"/>
        </w:rPr>
      </w:pPr>
    </w:p>
    <w:p w14:paraId="1BB86113" w14:textId="77777777" w:rsidR="00EA32FE" w:rsidRDefault="00EA32FE">
      <w:pPr>
        <w:rPr>
          <w:rFonts w:asciiTheme="majorHAnsi" w:eastAsiaTheme="majorEastAsia" w:hAnsiTheme="majorHAnsi" w:cstheme="majorBidi"/>
          <w:color w:val="2F5496" w:themeColor="accent1" w:themeShade="BF"/>
          <w:sz w:val="26"/>
          <w:szCs w:val="26"/>
        </w:rPr>
      </w:pPr>
      <w:bookmarkStart w:id="183" w:name="_Changes_in_Personal"/>
      <w:bookmarkEnd w:id="183"/>
      <w:r>
        <w:br w:type="page"/>
      </w:r>
    </w:p>
    <w:p w14:paraId="328AFAB3" w14:textId="4237B32E" w:rsidR="00373BFC" w:rsidRDefault="00C47A75" w:rsidP="000572EA">
      <w:pPr>
        <w:pStyle w:val="Heading2"/>
      </w:pPr>
      <w:bookmarkStart w:id="184" w:name="_Toc27037454"/>
      <w:r>
        <w:lastRenderedPageBreak/>
        <w:t xml:space="preserve">Changes in </w:t>
      </w:r>
      <w:r w:rsidR="00373BFC">
        <w:t>Personal Behavior Based on Symptoms</w:t>
      </w:r>
      <w:bookmarkEnd w:id="184"/>
    </w:p>
    <w:p w14:paraId="1A30F252" w14:textId="62CCF31A" w:rsidR="00373BFC" w:rsidRDefault="00373BFC" w:rsidP="00373BFC"/>
    <w:p w14:paraId="6B9718F0" w14:textId="467BEEB3" w:rsidR="00373BFC" w:rsidRDefault="00373BFC" w:rsidP="00373BFC">
      <w:r>
        <w:t>This snippet illustrates how to have each agent change its social mixing behavior based on having symptoms of some disease.</w:t>
      </w:r>
    </w:p>
    <w:p w14:paraId="1B812065" w14:textId="43C49497" w:rsidR="00373BFC" w:rsidRDefault="00373BFC" w:rsidP="00373BFC"/>
    <w:p w14:paraId="67852CC9" w14:textId="328CCA31" w:rsidR="00373BFC" w:rsidRDefault="00373BFC" w:rsidP="00373BFC">
      <w:r>
        <w:t xml:space="preserve">The approach </w:t>
      </w:r>
      <w:r w:rsidR="00C47A75">
        <w:t xml:space="preserve">in this example </w:t>
      </w:r>
      <w:r>
        <w:t xml:space="preserve">is to declare a </w:t>
      </w:r>
      <w:r w:rsidR="00160207">
        <w:t>Condition</w:t>
      </w:r>
      <w:r>
        <w:t xml:space="preserve"> called </w:t>
      </w:r>
      <w:r>
        <w:rPr>
          <w:b/>
          <w:bCs/>
        </w:rPr>
        <w:t>StayHome</w:t>
      </w:r>
      <w:r w:rsidR="00C47A75">
        <w:t xml:space="preserve"> with states </w:t>
      </w:r>
      <w:r w:rsidR="00C47A75">
        <w:rPr>
          <w:b/>
          <w:bCs/>
        </w:rPr>
        <w:t>Symptoms, Yes, and No.</w:t>
      </w:r>
      <w:r w:rsidR="00C47A75">
        <w:t xml:space="preserve"> The agents enters the </w:t>
      </w:r>
      <w:r w:rsidR="00C47A75">
        <w:rPr>
          <w:b/>
          <w:bCs/>
        </w:rPr>
        <w:t>Symtpoms</w:t>
      </w:r>
      <w:r w:rsidR="00C47A75">
        <w:t xml:space="preserve"> state when an illness occurs. In this state, the agent decides whether to stay home or to continue its usual activity schedule.  If the agent decides to stay home, it temporarily is absebt from all mixing groups except the household itself.</w:t>
      </w:r>
    </w:p>
    <w:p w14:paraId="0AAFF763" w14:textId="1BB236E2" w:rsidR="00C47A75" w:rsidRDefault="00C47A75" w:rsidP="00373BFC"/>
    <w:p w14:paraId="4227B4A4" w14:textId="4814B042" w:rsidR="00C47A75" w:rsidRPr="00C47A75" w:rsidRDefault="00C47A75" w:rsidP="00C47A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rPr>
      </w:pPr>
      <w:r>
        <w:t xml:space="preserve">The agent starts in the </w:t>
      </w:r>
      <w:r>
        <w:rPr>
          <w:b/>
          <w:bCs/>
        </w:rPr>
        <w:t xml:space="preserve">No </w:t>
      </w:r>
      <w:r>
        <w:t xml:space="preserve">state, meaning that it follows it usual schedule. </w:t>
      </w:r>
      <w:r>
        <w:rPr>
          <w:rFonts w:eastAsiaTheme="minorHAnsi"/>
          <w:color w:val="000000"/>
        </w:rPr>
        <w:t xml:space="preserve">By default, the agent remains in the </w:t>
      </w:r>
      <w:r>
        <w:rPr>
          <w:rFonts w:eastAsiaTheme="minorHAnsi"/>
          <w:b/>
          <w:bCs/>
          <w:color w:val="000000"/>
        </w:rPr>
        <w:t>No</w:t>
      </w:r>
      <w:r>
        <w:rPr>
          <w:rFonts w:eastAsiaTheme="minorHAnsi"/>
          <w:color w:val="000000"/>
        </w:rPr>
        <w:t xml:space="preserve"> state indefinitely. However, if the agent enters a disease state that represents having symptoms, the agent changes states to </w:t>
      </w:r>
      <w:r>
        <w:rPr>
          <w:rFonts w:eastAsiaTheme="minorHAnsi"/>
          <w:b/>
          <w:bCs/>
          <w:color w:val="000000"/>
        </w:rPr>
        <w:t>Symptoms</w:t>
      </w:r>
      <w:r>
        <w:rPr>
          <w:rFonts w:eastAsiaTheme="minorHAnsi"/>
          <w:color w:val="000000"/>
        </w:rPr>
        <w:t xml:space="preserve"> in the </w:t>
      </w:r>
      <w:r>
        <w:rPr>
          <w:rFonts w:eastAsiaTheme="minorHAnsi"/>
          <w:b/>
          <w:bCs/>
          <w:color w:val="000000"/>
        </w:rPr>
        <w:t xml:space="preserve">StayHome </w:t>
      </w:r>
      <w:r w:rsidR="00160207">
        <w:rPr>
          <w:rFonts w:eastAsiaTheme="minorHAnsi"/>
          <w:color w:val="000000"/>
        </w:rPr>
        <w:t>Condition</w:t>
      </w:r>
      <w:r>
        <w:rPr>
          <w:rFonts w:eastAsiaTheme="minorHAnsi"/>
          <w:color w:val="000000"/>
        </w:rPr>
        <w:t>.  If the agent enters a disease state that represents the end of symptoms, then the agent resumes its normal activities.</w:t>
      </w:r>
    </w:p>
    <w:p w14:paraId="1EF02C22" w14:textId="0849C176" w:rsidR="00C47A75" w:rsidRPr="00C47A75" w:rsidRDefault="00C47A75" w:rsidP="00373BFC"/>
    <w:p w14:paraId="7D851C20" w14:textId="7694F99F" w:rsidR="00373BFC" w:rsidRDefault="00373BFC" w:rsidP="00373BFC"/>
    <w:p w14:paraId="214B269C" w14:textId="46985493"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 AGENT BEHAVIOR</w:t>
      </w:r>
      <w:r>
        <w:rPr>
          <w:rFonts w:eastAsiaTheme="minorHAnsi"/>
          <w:b/>
          <w:bCs/>
          <w:color w:val="000000"/>
        </w:rPr>
        <w:t xml:space="preserve"> BASED ON SYMPTOMS</w:t>
      </w:r>
    </w:p>
    <w:p w14:paraId="5B14ED03" w14:textId="5FF61EAB" w:rsidR="00373BFC" w:rsidRPr="00373BFC" w:rsidRDefault="00521EEA"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160207">
        <w:rPr>
          <w:rFonts w:eastAsiaTheme="minorHAnsi"/>
          <w:b/>
          <w:bCs/>
          <w:color w:val="000000"/>
        </w:rPr>
        <w:t>ition</w:t>
      </w:r>
      <w:r w:rsidR="00373BFC" w:rsidRPr="00373BFC">
        <w:rPr>
          <w:rFonts w:eastAsiaTheme="minorHAnsi"/>
          <w:b/>
          <w:bCs/>
          <w:color w:val="000000"/>
        </w:rPr>
        <w:t xml:space="preserve"> = StayHome</w:t>
      </w:r>
    </w:p>
    <w:p w14:paraId="4CD56AB9"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StayHome.states = Start Symptoms Yes No</w:t>
      </w:r>
    </w:p>
    <w:p w14:paraId="326C24DB"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9CEC3BE"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Start) then wait(0)</w:t>
      </w:r>
    </w:p>
    <w:p w14:paraId="0C38363B"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Start) then next(No)</w:t>
      </w:r>
    </w:p>
    <w:p w14:paraId="63851F9E"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51AD45B"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Symptoms) then wait(0)</w:t>
      </w:r>
    </w:p>
    <w:p w14:paraId="7151665F"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Symptoms) then next(Yes) with prob(0.5)</w:t>
      </w:r>
    </w:p>
    <w:p w14:paraId="5AD13702"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Symptoms) then default(No)</w:t>
      </w:r>
    </w:p>
    <w:p w14:paraId="2738222B"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635FE17"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Yes) then absent()</w:t>
      </w:r>
    </w:p>
    <w:p w14:paraId="30617A25"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Yes) then present(Household)</w:t>
      </w:r>
    </w:p>
    <w:p w14:paraId="2F838850"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Yes) then wait()</w:t>
      </w:r>
    </w:p>
    <w:p w14:paraId="024FC808"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262793B" w14:textId="5AFE8682"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w:t>
      </w:r>
      <w:r>
        <w:rPr>
          <w:rFonts w:eastAsiaTheme="minorHAnsi"/>
          <w:b/>
          <w:bCs/>
          <w:color w:val="000000"/>
        </w:rPr>
        <w:t>No</w:t>
      </w:r>
      <w:r w:rsidRPr="00373BFC">
        <w:rPr>
          <w:rFonts w:eastAsiaTheme="minorHAnsi"/>
          <w:b/>
          <w:bCs/>
          <w:color w:val="000000"/>
        </w:rPr>
        <w:t>) then present()</w:t>
      </w:r>
    </w:p>
    <w:p w14:paraId="49B99B7F"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StayHome,No) then wait()</w:t>
      </w:r>
    </w:p>
    <w:p w14:paraId="229B2877" w14:textId="77777777" w:rsidR="00C47A75" w:rsidRDefault="00C47A75"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DE42BB0" w14:textId="4055D4BC"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 Side effects</w:t>
      </w:r>
      <w:r w:rsidR="00C47A75">
        <w:rPr>
          <w:rFonts w:eastAsiaTheme="minorHAnsi"/>
          <w:b/>
          <w:bCs/>
          <w:color w:val="000000"/>
        </w:rPr>
        <w:t xml:space="preserve"> of entering specific disease states</w:t>
      </w:r>
    </w:p>
    <w:p w14:paraId="756CDF5E" w14:textId="77777777" w:rsidR="00373BFC" w:rsidRPr="00373BFC" w:rsidRDefault="00373BFC" w:rsidP="00373B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73BFC">
        <w:rPr>
          <w:rFonts w:eastAsiaTheme="minorHAnsi"/>
          <w:b/>
          <w:bCs/>
          <w:color w:val="000000"/>
        </w:rPr>
        <w:t>if state(INF,Is) then set_state(StayHome,No,Symptoms)</w:t>
      </w:r>
    </w:p>
    <w:p w14:paraId="4C394EA8" w14:textId="6CC21095" w:rsidR="00373BFC" w:rsidRPr="00373BFC" w:rsidRDefault="00373BFC" w:rsidP="00373BFC">
      <w:r w:rsidRPr="00373BFC">
        <w:rPr>
          <w:rFonts w:eastAsiaTheme="minorHAnsi"/>
          <w:b/>
          <w:bCs/>
          <w:color w:val="000000"/>
        </w:rPr>
        <w:t>if state(INF,R) then set_state(StayHome,Yes,No)</w:t>
      </w:r>
    </w:p>
    <w:p w14:paraId="27B98B66" w14:textId="77777777" w:rsidR="00373BFC" w:rsidRDefault="00373BFC">
      <w:pPr>
        <w:rPr>
          <w:rFonts w:asciiTheme="majorHAnsi" w:eastAsiaTheme="majorEastAsia" w:hAnsiTheme="majorHAnsi" w:cstheme="majorBidi"/>
          <w:color w:val="2F5496" w:themeColor="accent1" w:themeShade="BF"/>
          <w:sz w:val="26"/>
          <w:szCs w:val="26"/>
        </w:rPr>
      </w:pPr>
      <w:r>
        <w:br w:type="page"/>
      </w:r>
    </w:p>
    <w:p w14:paraId="45C70A18" w14:textId="606EA617" w:rsidR="000572EA" w:rsidRDefault="000572EA" w:rsidP="000572EA">
      <w:pPr>
        <w:pStyle w:val="Heading2"/>
      </w:pPr>
      <w:bookmarkStart w:id="185" w:name="_Toc27037455"/>
      <w:r>
        <w:lastRenderedPageBreak/>
        <w:t>School Closure</w:t>
      </w:r>
      <w:r w:rsidR="004B08FA">
        <w:t xml:space="preserve"> by Admin Agents</w:t>
      </w:r>
      <w:bookmarkEnd w:id="185"/>
    </w:p>
    <w:p w14:paraId="2F5743D2" w14:textId="44FE3346" w:rsidR="000572EA" w:rsidRPr="00F90F25" w:rsidRDefault="000572EA" w:rsidP="000572EA">
      <w:pPr>
        <w:pStyle w:val="PlainText"/>
        <w:rPr>
          <w:rFonts w:ascii="Courier New" w:hAnsi="Courier New" w:cs="Courier New"/>
        </w:rPr>
      </w:pPr>
    </w:p>
    <w:p w14:paraId="50147394" w14:textId="3D1031FA" w:rsidR="000572EA" w:rsidRDefault="000572EA" w:rsidP="000572EA">
      <w:pPr>
        <w:pStyle w:val="PlainText"/>
        <w:rPr>
          <w:rFonts w:asciiTheme="minorHAnsi" w:hAnsiTheme="minorHAnsi" w:cstheme="minorHAnsi"/>
          <w:sz w:val="22"/>
          <w:szCs w:val="22"/>
        </w:rPr>
      </w:pPr>
      <w:r>
        <w:rPr>
          <w:rFonts w:asciiTheme="minorHAnsi" w:hAnsiTheme="minorHAnsi" w:cstheme="minorHAnsi"/>
          <w:sz w:val="22"/>
          <w:szCs w:val="22"/>
        </w:rPr>
        <w:t xml:space="preserve">The following </w:t>
      </w:r>
      <w:r w:rsidR="00034AB1">
        <w:rPr>
          <w:rFonts w:asciiTheme="minorHAnsi" w:hAnsiTheme="minorHAnsi" w:cstheme="minorHAnsi"/>
          <w:sz w:val="22"/>
          <w:szCs w:val="22"/>
        </w:rPr>
        <w:t>example program</w:t>
      </w:r>
      <w:r>
        <w:rPr>
          <w:rFonts w:asciiTheme="minorHAnsi" w:hAnsiTheme="minorHAnsi" w:cstheme="minorHAnsi"/>
          <w:sz w:val="22"/>
          <w:szCs w:val="22"/>
        </w:rPr>
        <w:t xml:space="preserve"> </w:t>
      </w:r>
      <w:r w:rsidR="00034AB1">
        <w:rPr>
          <w:rFonts w:asciiTheme="minorHAnsi" w:hAnsiTheme="minorHAnsi" w:cstheme="minorHAnsi"/>
          <w:sz w:val="22"/>
          <w:szCs w:val="22"/>
        </w:rPr>
        <w:t>shows how to</w:t>
      </w:r>
      <w:r>
        <w:rPr>
          <w:rFonts w:asciiTheme="minorHAnsi" w:hAnsiTheme="minorHAnsi" w:cstheme="minorHAnsi"/>
          <w:sz w:val="22"/>
          <w:szCs w:val="22"/>
        </w:rPr>
        <w:t xml:space="preserve"> clos</w:t>
      </w:r>
      <w:r w:rsidR="00034AB1">
        <w:rPr>
          <w:rFonts w:asciiTheme="minorHAnsi" w:hAnsiTheme="minorHAnsi" w:cstheme="minorHAnsi"/>
          <w:sz w:val="22"/>
          <w:szCs w:val="22"/>
        </w:rPr>
        <w:t>e</w:t>
      </w:r>
      <w:r>
        <w:rPr>
          <w:rFonts w:asciiTheme="minorHAnsi" w:hAnsiTheme="minorHAnsi" w:cstheme="minorHAnsi"/>
          <w:sz w:val="22"/>
          <w:szCs w:val="22"/>
        </w:rPr>
        <w:t xml:space="preserve"> schools according a fixed schedule of holiday breaks. It illustrates several aspects of the FRED language:</w:t>
      </w:r>
    </w:p>
    <w:p w14:paraId="7EC7E414" w14:textId="2139D3A9" w:rsidR="000572EA" w:rsidRDefault="000572EA" w:rsidP="00364C73">
      <w:pPr>
        <w:pStyle w:val="PlainText"/>
        <w:numPr>
          <w:ilvl w:val="0"/>
          <w:numId w:val="61"/>
        </w:numPr>
        <w:rPr>
          <w:rFonts w:asciiTheme="minorHAnsi" w:hAnsiTheme="minorHAnsi" w:cstheme="minorHAnsi"/>
          <w:sz w:val="22"/>
          <w:szCs w:val="22"/>
        </w:rPr>
      </w:pPr>
      <w:r>
        <w:rPr>
          <w:rFonts w:asciiTheme="minorHAnsi" w:hAnsiTheme="minorHAnsi" w:cstheme="minorHAnsi"/>
          <w:sz w:val="22"/>
          <w:szCs w:val="22"/>
        </w:rPr>
        <w:t>Use of administrative agents</w:t>
      </w:r>
    </w:p>
    <w:p w14:paraId="4279AE2C" w14:textId="59512072" w:rsidR="000572EA" w:rsidRDefault="000572EA" w:rsidP="00364C73">
      <w:pPr>
        <w:pStyle w:val="PlainText"/>
        <w:numPr>
          <w:ilvl w:val="0"/>
          <w:numId w:val="61"/>
        </w:numPr>
        <w:rPr>
          <w:rFonts w:asciiTheme="minorHAnsi" w:hAnsiTheme="minorHAnsi" w:cstheme="minorHAnsi"/>
          <w:sz w:val="22"/>
          <w:szCs w:val="22"/>
        </w:rPr>
      </w:pPr>
      <w:r>
        <w:rPr>
          <w:rFonts w:asciiTheme="minorHAnsi" w:hAnsiTheme="minorHAnsi" w:cstheme="minorHAnsi"/>
          <w:sz w:val="22"/>
          <w:szCs w:val="22"/>
        </w:rPr>
        <w:t>Closing a place by an administrator</w:t>
      </w:r>
    </w:p>
    <w:p w14:paraId="1856A80F" w14:textId="21F3E2B9" w:rsidR="000572EA" w:rsidRDefault="00034AB1" w:rsidP="00364C73">
      <w:pPr>
        <w:pStyle w:val="PlainText"/>
        <w:numPr>
          <w:ilvl w:val="0"/>
          <w:numId w:val="61"/>
        </w:numPr>
        <w:rPr>
          <w:rFonts w:asciiTheme="minorHAnsi" w:hAnsiTheme="minorHAnsi" w:cstheme="minorHAnsi"/>
          <w:sz w:val="22"/>
          <w:szCs w:val="22"/>
        </w:rPr>
      </w:pPr>
      <w:r>
        <w:rPr>
          <w:rFonts w:asciiTheme="minorHAnsi" w:hAnsiTheme="minorHAnsi" w:cstheme="minorHAnsi"/>
          <w:sz w:val="22"/>
          <w:szCs w:val="22"/>
        </w:rPr>
        <w:t>T</w:t>
      </w:r>
      <w:r w:rsidR="000572EA">
        <w:rPr>
          <w:rFonts w:asciiTheme="minorHAnsi" w:hAnsiTheme="minorHAnsi" w:cstheme="minorHAnsi"/>
          <w:sz w:val="22"/>
          <w:szCs w:val="22"/>
        </w:rPr>
        <w:t>he use of the date and data_range predicates</w:t>
      </w:r>
    </w:p>
    <w:p w14:paraId="3B31728A" w14:textId="7481B095" w:rsidR="00BC778C" w:rsidRDefault="00034AB1" w:rsidP="00364C73">
      <w:pPr>
        <w:pStyle w:val="PlainText"/>
        <w:numPr>
          <w:ilvl w:val="0"/>
          <w:numId w:val="61"/>
        </w:numPr>
        <w:rPr>
          <w:rFonts w:asciiTheme="minorHAnsi" w:hAnsiTheme="minorHAnsi" w:cstheme="minorHAnsi"/>
          <w:sz w:val="22"/>
          <w:szCs w:val="22"/>
        </w:rPr>
      </w:pPr>
      <w:r>
        <w:rPr>
          <w:rFonts w:asciiTheme="minorHAnsi" w:hAnsiTheme="minorHAnsi" w:cstheme="minorHAnsi"/>
          <w:sz w:val="22"/>
          <w:szCs w:val="22"/>
        </w:rPr>
        <w:t>S</w:t>
      </w:r>
      <w:r w:rsidR="000572EA">
        <w:rPr>
          <w:rFonts w:asciiTheme="minorHAnsi" w:hAnsiTheme="minorHAnsi" w:cstheme="minorHAnsi"/>
          <w:sz w:val="22"/>
          <w:szCs w:val="22"/>
        </w:rPr>
        <w:t>everal examples of looping states</w:t>
      </w:r>
    </w:p>
    <w:p w14:paraId="2E603AAB" w14:textId="4759A816" w:rsidR="00034AB1" w:rsidRPr="00034AB1" w:rsidRDefault="00034AB1" w:rsidP="00364C73">
      <w:pPr>
        <w:pStyle w:val="PlainText"/>
        <w:numPr>
          <w:ilvl w:val="0"/>
          <w:numId w:val="61"/>
        </w:numPr>
        <w:rPr>
          <w:rFonts w:asciiTheme="minorHAnsi" w:hAnsiTheme="minorHAnsi" w:cstheme="minorHAnsi"/>
          <w:sz w:val="22"/>
          <w:szCs w:val="22"/>
        </w:rPr>
      </w:pPr>
      <w:r>
        <w:rPr>
          <w:rFonts w:asciiTheme="minorHAnsi" w:hAnsiTheme="minorHAnsi" w:cstheme="minorHAnsi"/>
          <w:sz w:val="22"/>
          <w:szCs w:val="22"/>
        </w:rPr>
        <w:t>The use of wat_until rules (in the second example)</w:t>
      </w:r>
    </w:p>
    <w:p w14:paraId="72554587" w14:textId="77777777" w:rsidR="000572EA" w:rsidRDefault="000572EA" w:rsidP="000572EA">
      <w:pPr>
        <w:pStyle w:val="PlainText"/>
        <w:rPr>
          <w:rFonts w:asciiTheme="minorHAnsi" w:hAnsiTheme="minorHAnsi" w:cstheme="minorHAnsi"/>
          <w:sz w:val="22"/>
          <w:szCs w:val="22"/>
        </w:rPr>
      </w:pPr>
    </w:p>
    <w:p w14:paraId="69B01809" w14:textId="77777777" w:rsidR="00BC778C" w:rsidRDefault="00BC778C"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w:t>
      </w:r>
    </w:p>
    <w:p w14:paraId="75BF9E0A" w14:textId="77777777" w:rsidR="00BC778C" w:rsidRDefault="00BC778C" w:rsidP="00BC778C">
      <w:pPr>
        <w:pStyle w:val="PlainText"/>
        <w:rPr>
          <w:rFonts w:asciiTheme="minorHAnsi" w:hAnsiTheme="minorHAnsi" w:cstheme="minorHAnsi"/>
          <w:b/>
          <w:sz w:val="22"/>
          <w:szCs w:val="22"/>
        </w:rPr>
      </w:pPr>
    </w:p>
    <w:p w14:paraId="41D19AAB" w14:textId="239712F9"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imulated Location</w:t>
      </w:r>
    </w:p>
    <w:p w14:paraId="2127619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locations = Jefferson_County_PA</w:t>
      </w:r>
    </w:p>
    <w:p w14:paraId="7ED8DFE2" w14:textId="77777777" w:rsidR="000572EA" w:rsidRPr="00BC778C" w:rsidRDefault="000572EA" w:rsidP="00BC778C">
      <w:pPr>
        <w:pStyle w:val="PlainText"/>
        <w:rPr>
          <w:rFonts w:asciiTheme="minorHAnsi" w:hAnsiTheme="minorHAnsi" w:cstheme="minorHAnsi"/>
          <w:b/>
          <w:sz w:val="22"/>
          <w:szCs w:val="22"/>
        </w:rPr>
      </w:pPr>
    </w:p>
    <w:p w14:paraId="6111DA1C"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imulated Timeframe</w:t>
      </w:r>
    </w:p>
    <w:p w14:paraId="04E94B80"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start_date = 2020-08-01</w:t>
      </w:r>
    </w:p>
    <w:p w14:paraId="0502337D"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end_date = 2022-07-31</w:t>
      </w:r>
    </w:p>
    <w:p w14:paraId="407DE88D" w14:textId="77777777" w:rsidR="000572EA" w:rsidRPr="00BC778C" w:rsidRDefault="000572EA" w:rsidP="00BC778C">
      <w:pPr>
        <w:pStyle w:val="PlainText"/>
        <w:rPr>
          <w:rFonts w:asciiTheme="minorHAnsi" w:hAnsiTheme="minorHAnsi" w:cstheme="minorHAnsi"/>
          <w:b/>
          <w:sz w:val="22"/>
          <w:szCs w:val="22"/>
        </w:rPr>
      </w:pPr>
    </w:p>
    <w:p w14:paraId="394F2E28"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OUTPUT OPTIONS</w:t>
      </w:r>
    </w:p>
    <w:p w14:paraId="2DAA9291"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enable_health_records = 1</w:t>
      </w:r>
    </w:p>
    <w:p w14:paraId="03C59CF2" w14:textId="77777777" w:rsidR="000572EA" w:rsidRPr="00BC778C" w:rsidRDefault="000572EA" w:rsidP="00BC778C">
      <w:pPr>
        <w:pStyle w:val="PlainText"/>
        <w:rPr>
          <w:rFonts w:asciiTheme="minorHAnsi" w:hAnsiTheme="minorHAnsi" w:cstheme="minorHAnsi"/>
          <w:b/>
          <w:sz w:val="22"/>
          <w:szCs w:val="22"/>
        </w:rPr>
      </w:pPr>
    </w:p>
    <w:p w14:paraId="4F22A257"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School Administrators decide when to close schools</w:t>
      </w:r>
    </w:p>
    <w:p w14:paraId="7EBAC6C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School.has_administrator = 1</w:t>
      </w:r>
    </w:p>
    <w:p w14:paraId="5E69DFEB" w14:textId="77777777" w:rsidR="000572EA" w:rsidRPr="00BC778C" w:rsidRDefault="000572EA" w:rsidP="00BC778C">
      <w:pPr>
        <w:pStyle w:val="PlainText"/>
        <w:rPr>
          <w:rFonts w:asciiTheme="minorHAnsi" w:hAnsiTheme="minorHAnsi" w:cstheme="minorHAnsi"/>
          <w:b/>
          <w:sz w:val="22"/>
          <w:szCs w:val="22"/>
        </w:rPr>
      </w:pPr>
    </w:p>
    <w:p w14:paraId="1EC029CB" w14:textId="2677F9BD"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xml:space="preserve">##### </w:t>
      </w:r>
      <w:r w:rsidR="00160207">
        <w:rPr>
          <w:rFonts w:asciiTheme="minorHAnsi" w:hAnsiTheme="minorHAnsi" w:cstheme="minorHAnsi"/>
          <w:b/>
          <w:sz w:val="22"/>
          <w:szCs w:val="22"/>
        </w:rPr>
        <w:t>CONDITION</w:t>
      </w:r>
      <w:r w:rsidRPr="00BC778C">
        <w:rPr>
          <w:rFonts w:asciiTheme="minorHAnsi" w:hAnsiTheme="minorHAnsi" w:cstheme="minorHAnsi"/>
          <w:b/>
          <w:sz w:val="22"/>
          <w:szCs w:val="22"/>
        </w:rPr>
        <w:t>S</w:t>
      </w:r>
    </w:p>
    <w:p w14:paraId="4D10080B" w14:textId="77777777" w:rsidR="000572EA" w:rsidRPr="00BC778C" w:rsidRDefault="000572EA" w:rsidP="00BC778C">
      <w:pPr>
        <w:pStyle w:val="PlainText"/>
        <w:rPr>
          <w:rFonts w:asciiTheme="minorHAnsi" w:hAnsiTheme="minorHAnsi" w:cstheme="minorHAnsi"/>
          <w:b/>
          <w:sz w:val="22"/>
          <w:szCs w:val="22"/>
        </w:rPr>
      </w:pPr>
    </w:p>
    <w:p w14:paraId="7B1169C8" w14:textId="1E14C011" w:rsidR="000572EA" w:rsidRPr="00BC778C" w:rsidRDefault="00521EEA" w:rsidP="00BC778C">
      <w:pPr>
        <w:pStyle w:val="PlainText"/>
        <w:rPr>
          <w:rFonts w:asciiTheme="minorHAnsi" w:hAnsiTheme="minorHAnsi" w:cstheme="minorHAnsi"/>
          <w:b/>
          <w:sz w:val="22"/>
          <w:szCs w:val="22"/>
        </w:rPr>
      </w:pPr>
      <w:r>
        <w:rPr>
          <w:rFonts w:asciiTheme="minorHAnsi" w:hAnsiTheme="minorHAnsi" w:cstheme="minorHAnsi"/>
          <w:b/>
          <w:sz w:val="22"/>
          <w:szCs w:val="22"/>
        </w:rPr>
        <w:t>include_cond</w:t>
      </w:r>
      <w:r w:rsidR="00160207">
        <w:rPr>
          <w:rFonts w:asciiTheme="minorHAnsi" w:hAnsiTheme="minorHAnsi" w:cstheme="minorHAnsi"/>
          <w:b/>
          <w:sz w:val="22"/>
          <w:szCs w:val="22"/>
        </w:rPr>
        <w:t>ition</w:t>
      </w:r>
      <w:r w:rsidR="000572EA" w:rsidRPr="00BC778C">
        <w:rPr>
          <w:rFonts w:asciiTheme="minorHAnsi" w:hAnsiTheme="minorHAnsi" w:cstheme="minorHAnsi"/>
          <w:b/>
          <w:sz w:val="22"/>
          <w:szCs w:val="22"/>
        </w:rPr>
        <w:t xml:space="preserve"> = ADMIN</w:t>
      </w:r>
    </w:p>
    <w:p w14:paraId="66140B0D" w14:textId="6140D328"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ADMIN.states = Start Check Open WinterBreak SpringBreak SummerBreak Excluded</w:t>
      </w:r>
    </w:p>
    <w:p w14:paraId="29F8D30E"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ADMIN.enable_health_records = 1</w:t>
      </w:r>
    </w:p>
    <w:p w14:paraId="49C5980D" w14:textId="77777777" w:rsidR="000572EA" w:rsidRPr="00BC778C" w:rsidRDefault="000572EA" w:rsidP="00BC778C">
      <w:pPr>
        <w:pStyle w:val="PlainText"/>
        <w:rPr>
          <w:rFonts w:asciiTheme="minorHAnsi" w:hAnsiTheme="minorHAnsi" w:cstheme="minorHAnsi"/>
          <w:b/>
          <w:sz w:val="22"/>
          <w:szCs w:val="22"/>
        </w:rPr>
      </w:pPr>
    </w:p>
    <w:p w14:paraId="3C670E01" w14:textId="31E33744"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xml:space="preserve"># RULES FOR ADMIN </w:t>
      </w:r>
      <w:r w:rsidR="00160207">
        <w:rPr>
          <w:rFonts w:asciiTheme="minorHAnsi" w:hAnsiTheme="minorHAnsi" w:cstheme="minorHAnsi"/>
          <w:b/>
          <w:sz w:val="22"/>
          <w:szCs w:val="22"/>
        </w:rPr>
        <w:t>CONDITION</w:t>
      </w:r>
    </w:p>
    <w:p w14:paraId="589109B0" w14:textId="77777777" w:rsidR="000572EA" w:rsidRPr="00BC778C" w:rsidRDefault="000572EA" w:rsidP="00BC778C">
      <w:pPr>
        <w:pStyle w:val="PlainText"/>
        <w:rPr>
          <w:rFonts w:asciiTheme="minorHAnsi" w:hAnsiTheme="minorHAnsi" w:cstheme="minorHAnsi"/>
          <w:b/>
          <w:sz w:val="22"/>
          <w:szCs w:val="22"/>
        </w:rPr>
      </w:pPr>
    </w:p>
    <w:p w14:paraId="4F2D9029"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Administrators go to Check; everyone else is Excluded</w:t>
      </w:r>
    </w:p>
    <w:p w14:paraId="22004BF7"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tart) then wait(0)</w:t>
      </w:r>
    </w:p>
    <w:p w14:paraId="006EF8C2"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tart) and(admin(School)) then next(Check)</w:t>
      </w:r>
    </w:p>
    <w:p w14:paraId="3C49DC87"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tart) then default(Excluded)</w:t>
      </w:r>
    </w:p>
    <w:p w14:paraId="789E0DC5" w14:textId="77777777" w:rsidR="000572EA" w:rsidRPr="00BC778C" w:rsidRDefault="000572EA" w:rsidP="00BC778C">
      <w:pPr>
        <w:pStyle w:val="PlainText"/>
        <w:rPr>
          <w:rFonts w:asciiTheme="minorHAnsi" w:hAnsiTheme="minorHAnsi" w:cstheme="minorHAnsi"/>
          <w:b/>
          <w:sz w:val="22"/>
          <w:szCs w:val="22"/>
        </w:rPr>
      </w:pPr>
    </w:p>
    <w:p w14:paraId="628324FE"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If we start in the middle of a break, go to the correct break state</w:t>
      </w:r>
    </w:p>
    <w:p w14:paraId="5C2F09CD"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Check) then wait(0)</w:t>
      </w:r>
    </w:p>
    <w:p w14:paraId="1397DC09"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xml:space="preserve">if state(ADMIN,Check) and(date_range(Dec-20,Jan-02)) then next(WinterBreak) </w:t>
      </w:r>
    </w:p>
    <w:p w14:paraId="43E10196"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Check) and(date_range(Mar-10,Mar-15)) then next(SpringBreak)</w:t>
      </w:r>
    </w:p>
    <w:p w14:paraId="2A06B9CD"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Check) and(date_range(Jun-15,Aug-25)) then next(SummerBreak)</w:t>
      </w:r>
    </w:p>
    <w:p w14:paraId="5F12ACE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Check) then default(Open)</w:t>
      </w:r>
    </w:p>
    <w:p w14:paraId="6A814741" w14:textId="77777777" w:rsidR="000572EA" w:rsidRPr="00BC778C" w:rsidRDefault="000572EA" w:rsidP="00BC778C">
      <w:pPr>
        <w:pStyle w:val="PlainText"/>
        <w:rPr>
          <w:rFonts w:asciiTheme="minorHAnsi" w:hAnsiTheme="minorHAnsi" w:cstheme="minorHAnsi"/>
          <w:b/>
          <w:sz w:val="22"/>
          <w:szCs w:val="22"/>
        </w:rPr>
      </w:pPr>
    </w:p>
    <w:p w14:paraId="7C97812B"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starting a school break (check each day)</w:t>
      </w:r>
    </w:p>
    <w:p w14:paraId="5B4358CA"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Open) then wait(24)</w:t>
      </w:r>
    </w:p>
    <w:p w14:paraId="41B21520"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lastRenderedPageBreak/>
        <w:t xml:space="preserve">if state(ADMIN,Open) and(date_range(Dec-20,Jan-02)) then next(WinterBreak) </w:t>
      </w:r>
    </w:p>
    <w:p w14:paraId="67E13AF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Open) and(date_range(Mar-10,Mar-15)) then next(SpringBreak)</w:t>
      </w:r>
    </w:p>
    <w:p w14:paraId="46A148B0"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Open) and(date_range(Jun-15,Aug-25)) then next(SummerBreak)</w:t>
      </w:r>
    </w:p>
    <w:p w14:paraId="346E7209"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Open) then default(Open)</w:t>
      </w:r>
    </w:p>
    <w:p w14:paraId="0C19A4E8" w14:textId="77777777" w:rsidR="000572EA" w:rsidRPr="00BC778C" w:rsidRDefault="000572EA" w:rsidP="00BC778C">
      <w:pPr>
        <w:pStyle w:val="PlainText"/>
        <w:rPr>
          <w:rFonts w:asciiTheme="minorHAnsi" w:hAnsiTheme="minorHAnsi" w:cstheme="minorHAnsi"/>
          <w:b/>
          <w:sz w:val="22"/>
          <w:szCs w:val="22"/>
        </w:rPr>
      </w:pPr>
    </w:p>
    <w:p w14:paraId="4ED7FF6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WinterBreak</w:t>
      </w:r>
    </w:p>
    <w:p w14:paraId="4F6D987D"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enter(ADMIN,WinterBreak) then close(School)</w:t>
      </w:r>
    </w:p>
    <w:p w14:paraId="3A7FC23C"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WinterBreak) then wait(24)</w:t>
      </w:r>
    </w:p>
    <w:p w14:paraId="524B54E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WinterBreak) and(date(Jan-03)) then next(Open)</w:t>
      </w:r>
    </w:p>
    <w:p w14:paraId="2F062633"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WinterBreak) then default(WinterBreak)</w:t>
      </w:r>
    </w:p>
    <w:p w14:paraId="19F4300C" w14:textId="77777777" w:rsidR="000572EA" w:rsidRPr="00BC778C" w:rsidRDefault="000572EA" w:rsidP="00BC778C">
      <w:pPr>
        <w:pStyle w:val="PlainText"/>
        <w:rPr>
          <w:rFonts w:asciiTheme="minorHAnsi" w:hAnsiTheme="minorHAnsi" w:cstheme="minorHAnsi"/>
          <w:b/>
          <w:sz w:val="22"/>
          <w:szCs w:val="22"/>
        </w:rPr>
      </w:pPr>
    </w:p>
    <w:p w14:paraId="47E3F4B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SpringBreak</w:t>
      </w:r>
    </w:p>
    <w:p w14:paraId="0F2F8E03"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enter(ADMIN,SpringBreak) then close(School)</w:t>
      </w:r>
    </w:p>
    <w:p w14:paraId="2E67BCCB"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pringBreak) then wait(24)</w:t>
      </w:r>
    </w:p>
    <w:p w14:paraId="5CC277F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pringBreak) and(date(Mar-16)) then next(Open)</w:t>
      </w:r>
    </w:p>
    <w:p w14:paraId="2B80E565"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pringBreak) then default(SpringBreak)</w:t>
      </w:r>
    </w:p>
    <w:p w14:paraId="0AED230B" w14:textId="77777777" w:rsidR="000572EA" w:rsidRPr="00BC778C" w:rsidRDefault="000572EA" w:rsidP="00BC778C">
      <w:pPr>
        <w:pStyle w:val="PlainText"/>
        <w:rPr>
          <w:rFonts w:asciiTheme="minorHAnsi" w:hAnsiTheme="minorHAnsi" w:cstheme="minorHAnsi"/>
          <w:b/>
          <w:sz w:val="22"/>
          <w:szCs w:val="22"/>
        </w:rPr>
      </w:pPr>
    </w:p>
    <w:p w14:paraId="46661E2F"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SummerBreak</w:t>
      </w:r>
    </w:p>
    <w:p w14:paraId="56A0CBF6"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enter(ADMIN,SummerBreak) then close(School)</w:t>
      </w:r>
    </w:p>
    <w:p w14:paraId="71BD82DE"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ummerBreak) then wait(24)</w:t>
      </w:r>
    </w:p>
    <w:p w14:paraId="0E526B13"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ummerBreak) and(date(Aug-26)) then next(Open)</w:t>
      </w:r>
    </w:p>
    <w:p w14:paraId="0AE26516"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SummerBreak) then default(SummerBreak)</w:t>
      </w:r>
    </w:p>
    <w:p w14:paraId="7B2D341A" w14:textId="77777777" w:rsidR="000572EA" w:rsidRPr="00BC778C" w:rsidRDefault="000572EA" w:rsidP="00BC778C">
      <w:pPr>
        <w:pStyle w:val="PlainText"/>
        <w:rPr>
          <w:rFonts w:asciiTheme="minorHAnsi" w:hAnsiTheme="minorHAnsi" w:cstheme="minorHAnsi"/>
          <w:b/>
          <w:sz w:val="22"/>
          <w:szCs w:val="22"/>
        </w:rPr>
      </w:pPr>
    </w:p>
    <w:p w14:paraId="1034CCB9" w14:textId="77777777"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 Rules for Excluded</w:t>
      </w:r>
    </w:p>
    <w:p w14:paraId="549E91AC" w14:textId="77777777" w:rsidR="000572EA" w:rsidRPr="00BC778C" w:rsidRDefault="000572EA" w:rsidP="00BC778C">
      <w:pPr>
        <w:pStyle w:val="PlainText"/>
        <w:rPr>
          <w:rFonts w:asciiTheme="minorHAnsi" w:hAnsiTheme="minorHAnsi" w:cstheme="minorHAnsi"/>
          <w:b/>
          <w:sz w:val="22"/>
          <w:szCs w:val="22"/>
        </w:rPr>
      </w:pPr>
    </w:p>
    <w:p w14:paraId="624763BA" w14:textId="30D0455F" w:rsidR="000572EA" w:rsidRPr="00BC778C" w:rsidRDefault="000572EA"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if state(ADMIN,Excluded) then wait()</w:t>
      </w:r>
    </w:p>
    <w:p w14:paraId="41022BFF" w14:textId="0B5EB15A" w:rsidR="00BC778C" w:rsidRPr="00BC778C" w:rsidRDefault="00BC778C" w:rsidP="00BC778C">
      <w:pPr>
        <w:pStyle w:val="PlainText"/>
        <w:rPr>
          <w:rFonts w:asciiTheme="minorHAnsi" w:hAnsiTheme="minorHAnsi" w:cstheme="minorHAnsi"/>
          <w:b/>
          <w:sz w:val="22"/>
          <w:szCs w:val="22"/>
        </w:rPr>
      </w:pPr>
    </w:p>
    <w:p w14:paraId="4AC689C2" w14:textId="66482E79" w:rsidR="00BC778C" w:rsidRPr="00BC778C" w:rsidRDefault="00BC778C" w:rsidP="00BC778C">
      <w:pPr>
        <w:pStyle w:val="PlainText"/>
        <w:rPr>
          <w:rFonts w:asciiTheme="minorHAnsi" w:hAnsiTheme="minorHAnsi" w:cstheme="minorHAnsi"/>
          <w:b/>
          <w:sz w:val="22"/>
          <w:szCs w:val="22"/>
        </w:rPr>
      </w:pPr>
      <w:r w:rsidRPr="00BC778C">
        <w:rPr>
          <w:rFonts w:asciiTheme="minorHAnsi" w:hAnsiTheme="minorHAnsi" w:cstheme="minorHAnsi"/>
          <w:b/>
          <w:sz w:val="22"/>
          <w:szCs w:val="22"/>
        </w:rPr>
        <w:t>##################################################</w:t>
      </w:r>
    </w:p>
    <w:p w14:paraId="7A2BD89B" w14:textId="7F21ADC9" w:rsidR="00BC778C" w:rsidRDefault="00BC778C" w:rsidP="00BC778C">
      <w:pPr>
        <w:pStyle w:val="PlainText"/>
        <w:rPr>
          <w:rFonts w:asciiTheme="minorHAnsi" w:hAnsiTheme="minorHAnsi" w:cstheme="minorHAnsi"/>
          <w:sz w:val="22"/>
          <w:szCs w:val="22"/>
        </w:rPr>
      </w:pPr>
    </w:p>
    <w:p w14:paraId="6F8542D9" w14:textId="45735884" w:rsidR="000572EA" w:rsidRDefault="00BC778C" w:rsidP="000572EA">
      <w:pPr>
        <w:pStyle w:val="PlainText"/>
        <w:rPr>
          <w:rFonts w:asciiTheme="minorHAnsi" w:hAnsiTheme="minorHAnsi" w:cstheme="minorHAnsi"/>
          <w:sz w:val="22"/>
          <w:szCs w:val="22"/>
        </w:rPr>
      </w:pPr>
      <w:r>
        <w:rPr>
          <w:rFonts w:asciiTheme="minorHAnsi" w:hAnsiTheme="minorHAnsi" w:cstheme="minorHAnsi"/>
          <w:sz w:val="22"/>
          <w:szCs w:val="22"/>
        </w:rPr>
        <w:t>Comments: There is one admin agent per school, but since they all have the same transition rules</w:t>
      </w:r>
      <w:r w:rsidR="00F36483">
        <w:rPr>
          <w:rFonts w:asciiTheme="minorHAnsi" w:hAnsiTheme="minorHAnsi" w:cstheme="minorHAnsi"/>
          <w:sz w:val="22"/>
          <w:szCs w:val="22"/>
        </w:rPr>
        <w:t xml:space="preserve"> in this example</w:t>
      </w:r>
      <w:r>
        <w:rPr>
          <w:rFonts w:asciiTheme="minorHAnsi" w:hAnsiTheme="minorHAnsi" w:cstheme="minorHAnsi"/>
          <w:sz w:val="22"/>
          <w:szCs w:val="22"/>
        </w:rPr>
        <w:t>, all schools will open or close simultaneously. The Open state checks the date each day, and if the current data is within the range of one of the school break periods, the admin agent proceeds to the appropriate break period state. When the admin agent enters a break state, it closes the school that it administers. Each of the states WinterBreak, SpringBreak, and SummerBreak cause the agent to check the date each day, and either loop back to the same state, or move to the Open state.  The Open does not include the close(School) action, so the school operates on its normal schedule while the agent is in that state.</w:t>
      </w:r>
    </w:p>
    <w:p w14:paraId="1BB291EB" w14:textId="2C94B3B9" w:rsidR="00BC778C" w:rsidRDefault="00BC778C" w:rsidP="000572EA">
      <w:pPr>
        <w:pStyle w:val="PlainText"/>
        <w:rPr>
          <w:rFonts w:asciiTheme="minorHAnsi" w:hAnsiTheme="minorHAnsi" w:cstheme="minorHAnsi"/>
          <w:sz w:val="22"/>
          <w:szCs w:val="22"/>
        </w:rPr>
      </w:pPr>
    </w:p>
    <w:p w14:paraId="5FBF8165" w14:textId="188DAAAC" w:rsidR="00BC778C" w:rsidRDefault="00BC778C" w:rsidP="000572EA">
      <w:pPr>
        <w:pStyle w:val="PlainText"/>
        <w:rPr>
          <w:rFonts w:asciiTheme="minorHAnsi" w:hAnsiTheme="minorHAnsi" w:cstheme="minorHAnsi"/>
          <w:sz w:val="22"/>
          <w:szCs w:val="22"/>
        </w:rPr>
      </w:pPr>
      <w:r>
        <w:rPr>
          <w:rFonts w:asciiTheme="minorHAnsi" w:hAnsiTheme="minorHAnsi" w:cstheme="minorHAnsi"/>
          <w:sz w:val="22"/>
          <w:szCs w:val="22"/>
        </w:rPr>
        <w:t xml:space="preserve">By plotting the </w:t>
      </w:r>
      <w:r w:rsidR="00034AB1">
        <w:rPr>
          <w:rFonts w:asciiTheme="minorHAnsi" w:hAnsiTheme="minorHAnsi" w:cstheme="minorHAnsi"/>
          <w:sz w:val="22"/>
          <w:szCs w:val="22"/>
        </w:rPr>
        <w:t>counts for the states, WinterBreak, SpringBreak, and SummerBreak, we can verify that all 26 schools in the example location open and close according to the dsired schedule:</w:t>
      </w:r>
    </w:p>
    <w:p w14:paraId="0DD95118" w14:textId="6508B991" w:rsidR="00034AB1" w:rsidRDefault="00034AB1" w:rsidP="000572EA">
      <w:pPr>
        <w:pStyle w:val="PlainText"/>
        <w:rPr>
          <w:rFonts w:asciiTheme="minorHAnsi" w:hAnsiTheme="minorHAnsi" w:cstheme="minorHAnsi"/>
          <w:sz w:val="22"/>
          <w:szCs w:val="22"/>
        </w:rPr>
      </w:pPr>
    </w:p>
    <w:p w14:paraId="1AC3E431" w14:textId="2CBB7A98" w:rsidR="00034AB1" w:rsidRPr="00BC778C" w:rsidRDefault="00034AB1" w:rsidP="00034AB1">
      <w:pPr>
        <w:pStyle w:val="PlainText"/>
        <w:jc w:val="center"/>
        <w:rPr>
          <w:rFonts w:asciiTheme="minorHAnsi" w:hAnsiTheme="minorHAnsi" w:cstheme="minorHAnsi"/>
          <w:sz w:val="22"/>
          <w:szCs w:val="22"/>
        </w:rPr>
      </w:pPr>
      <w:r>
        <w:rPr>
          <w:rFonts w:asciiTheme="minorHAnsi" w:hAnsiTheme="minorHAnsi" w:cstheme="minorHAnsi"/>
          <w:noProof/>
          <w:sz w:val="22"/>
          <w:szCs w:val="22"/>
        </w:rPr>
        <w:lastRenderedPageBreak/>
        <w:drawing>
          <wp:inline distT="0" distB="0" distL="0" distR="0" wp14:anchorId="2F5AD35D" wp14:editId="16877EE7">
            <wp:extent cx="3200400"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breaks-ADMIN.SpringBreak-ADMIN.SummerBreak-ADMIN.WinterBreak.pdf"/>
                    <pic:cNvPicPr/>
                  </pic:nvPicPr>
                  <pic:blipFill>
                    <a:blip r:embed="rId17">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66625FCA" w14:textId="77777777" w:rsidR="000572EA" w:rsidRPr="00F90F25" w:rsidRDefault="000572EA" w:rsidP="000572EA">
      <w:pPr>
        <w:pStyle w:val="PlainText"/>
        <w:rPr>
          <w:rFonts w:ascii="Courier New" w:hAnsi="Courier New" w:cs="Courier New"/>
        </w:rPr>
      </w:pPr>
    </w:p>
    <w:p w14:paraId="62098C2A" w14:textId="77777777" w:rsidR="00034AB1" w:rsidRDefault="00034AB1" w:rsidP="00034AB1">
      <w:pPr>
        <w:pStyle w:val="Heading2"/>
      </w:pPr>
    </w:p>
    <w:p w14:paraId="5DEAD788" w14:textId="57D6D25A" w:rsidR="00034AB1" w:rsidRPr="00034AB1" w:rsidRDefault="00034AB1" w:rsidP="00034AB1">
      <w:pPr>
        <w:pStyle w:val="BodyText"/>
        <w:rPr>
          <w:rFonts w:cstheme="minorHAnsi"/>
          <w:szCs w:val="22"/>
        </w:rPr>
      </w:pPr>
      <w:r>
        <w:t xml:space="preserve">We can improve the efficiency of the program by using wait_until rules for the break states. That is, instead of testing the date every day, we can just wait until the end of the school break period. </w:t>
      </w:r>
      <w:r w:rsidRPr="00034AB1">
        <w:rPr>
          <w:rFonts w:cstheme="minorHAnsi"/>
          <w:szCs w:val="22"/>
        </w:rPr>
        <w:t>Here are the revised transition rules:</w:t>
      </w:r>
    </w:p>
    <w:p w14:paraId="5E99B442"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WinterBreak</w:t>
      </w:r>
    </w:p>
    <w:p w14:paraId="49A54196"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WinterBreak) then close(School)</w:t>
      </w:r>
    </w:p>
    <w:p w14:paraId="63D1E9C3"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WinterBreak) then wait(until_Jan-03)</w:t>
      </w:r>
    </w:p>
    <w:p w14:paraId="0701C89E"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WinterBreak) then next(Open)</w:t>
      </w:r>
    </w:p>
    <w:p w14:paraId="6A7A02A7"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5C4B5C7"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SpringBreak</w:t>
      </w:r>
    </w:p>
    <w:p w14:paraId="467E8FD3"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pringBreak) then close(School)</w:t>
      </w:r>
    </w:p>
    <w:p w14:paraId="00606726"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pringBreak) then wait(until_Mar-16)</w:t>
      </w:r>
    </w:p>
    <w:p w14:paraId="0D61D9F3"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pringBreak) then next(Open)</w:t>
      </w:r>
    </w:p>
    <w:p w14:paraId="7DF2FB25"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D99A7AA"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 Rules for SummerBreak</w:t>
      </w:r>
    </w:p>
    <w:p w14:paraId="3AC22676" w14:textId="77777777"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ummerBreak) then close(School)</w:t>
      </w:r>
    </w:p>
    <w:p w14:paraId="3A67A545" w14:textId="77777777" w:rsid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ummerBreak) then wait(until_Aug-26)</w:t>
      </w:r>
    </w:p>
    <w:p w14:paraId="1A0EE63F" w14:textId="6198B514" w:rsidR="00034AB1" w:rsidRPr="00034AB1" w:rsidRDefault="00034AB1" w:rsidP="00034A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034AB1">
        <w:rPr>
          <w:rFonts w:eastAsiaTheme="minorHAnsi"/>
          <w:b/>
          <w:bCs/>
          <w:color w:val="000000"/>
        </w:rPr>
        <w:t>if state(ADMIN,SummerBreak) then next(Open)</w:t>
      </w:r>
    </w:p>
    <w:p w14:paraId="71FA0D61" w14:textId="77777777" w:rsidR="00B83439" w:rsidRDefault="00034AB1" w:rsidP="00034AB1">
      <w:pPr>
        <w:pStyle w:val="BodyText"/>
      </w:pPr>
      <w:r>
        <w:t>The program using these rules produces exactly the same results as the original program.</w:t>
      </w:r>
    </w:p>
    <w:p w14:paraId="18459E15" w14:textId="77777777" w:rsidR="00B83439" w:rsidRDefault="00B83439">
      <w:pPr>
        <w:rPr>
          <w:rFonts w:asciiTheme="majorHAnsi" w:eastAsiaTheme="majorEastAsia" w:hAnsiTheme="majorHAnsi" w:cstheme="majorBidi"/>
          <w:color w:val="2F5496" w:themeColor="accent1" w:themeShade="BF"/>
          <w:sz w:val="26"/>
          <w:szCs w:val="26"/>
        </w:rPr>
      </w:pPr>
      <w:r>
        <w:br w:type="page"/>
      </w:r>
    </w:p>
    <w:p w14:paraId="26A59DB5" w14:textId="7E0A473E" w:rsidR="00B83439" w:rsidRDefault="00B83439" w:rsidP="00B83439">
      <w:pPr>
        <w:pStyle w:val="Heading2"/>
      </w:pPr>
      <w:bookmarkStart w:id="186" w:name="_Toc27037456"/>
      <w:r>
        <w:lastRenderedPageBreak/>
        <w:t>School Closure of Individual Schools Trggered by an Epidemic</w:t>
      </w:r>
      <w:bookmarkEnd w:id="186"/>
    </w:p>
    <w:p w14:paraId="5BE48C93" w14:textId="77777777" w:rsidR="003E5A69" w:rsidRDefault="003E5A69" w:rsidP="003E5A69">
      <w:pPr>
        <w:pStyle w:val="BodyText"/>
        <w:rPr>
          <w:rFonts w:cstheme="minorHAnsi"/>
          <w:szCs w:val="22"/>
        </w:rPr>
      </w:pPr>
      <w:r>
        <w:rPr>
          <w:rFonts w:cstheme="minorHAnsi"/>
          <w:szCs w:val="22"/>
        </w:rPr>
        <w:t>In this snippet, we illustrate the following school closure policy:</w:t>
      </w:r>
    </w:p>
    <w:p w14:paraId="69F1D79D" w14:textId="77777777" w:rsidR="003E5A69" w:rsidRDefault="003E5A69" w:rsidP="00364C73">
      <w:pPr>
        <w:pStyle w:val="BodyText"/>
        <w:numPr>
          <w:ilvl w:val="0"/>
          <w:numId w:val="70"/>
        </w:numPr>
        <w:rPr>
          <w:rFonts w:cstheme="minorHAnsi"/>
          <w:szCs w:val="22"/>
        </w:rPr>
      </w:pPr>
      <w:r>
        <w:rPr>
          <w:rFonts w:cstheme="minorHAnsi"/>
          <w:szCs w:val="22"/>
        </w:rPr>
        <w:t>Each school open or closes independently</w:t>
      </w:r>
    </w:p>
    <w:p w14:paraId="7DE997AB" w14:textId="77777777" w:rsidR="003E5A69" w:rsidRDefault="003E5A69" w:rsidP="00364C73">
      <w:pPr>
        <w:pStyle w:val="BodyText"/>
        <w:numPr>
          <w:ilvl w:val="0"/>
          <w:numId w:val="70"/>
        </w:numPr>
        <w:rPr>
          <w:rFonts w:cstheme="minorHAnsi"/>
          <w:szCs w:val="22"/>
        </w:rPr>
      </w:pPr>
      <w:r>
        <w:rPr>
          <w:rFonts w:cstheme="minorHAnsi"/>
          <w:szCs w:val="22"/>
        </w:rPr>
        <w:t>A school closure if more than 5 students in the school are staying home due to illness.</w:t>
      </w:r>
    </w:p>
    <w:p w14:paraId="056C8212" w14:textId="77777777" w:rsidR="003E5A69" w:rsidRDefault="003E5A69" w:rsidP="00364C73">
      <w:pPr>
        <w:pStyle w:val="BodyText"/>
        <w:numPr>
          <w:ilvl w:val="0"/>
          <w:numId w:val="70"/>
        </w:numPr>
        <w:rPr>
          <w:rFonts w:cstheme="minorHAnsi"/>
          <w:szCs w:val="22"/>
        </w:rPr>
      </w:pPr>
      <w:r>
        <w:rPr>
          <w:rFonts w:cstheme="minorHAnsi"/>
          <w:szCs w:val="22"/>
        </w:rPr>
        <w:t>Once closed, the school remains closed for 14 days.</w:t>
      </w:r>
    </w:p>
    <w:p w14:paraId="2EC6A543" w14:textId="77777777" w:rsidR="003E5A69" w:rsidRDefault="003E5A69" w:rsidP="003E5A69">
      <w:pPr>
        <w:pStyle w:val="BodyText"/>
        <w:rPr>
          <w:rFonts w:cstheme="minorHAnsi"/>
          <w:szCs w:val="22"/>
        </w:rPr>
      </w:pPr>
      <w:r>
        <w:rPr>
          <w:rFonts w:cstheme="minorHAnsi"/>
          <w:szCs w:val="22"/>
        </w:rPr>
        <w:t>This is just an example and is not intended as a recommended school closure policy.</w:t>
      </w:r>
    </w:p>
    <w:p w14:paraId="7805A073" w14:textId="51D46C8D" w:rsidR="003E5A69" w:rsidRDefault="003E5A69" w:rsidP="003E5A69">
      <w:pPr>
        <w:pStyle w:val="BodyText"/>
        <w:rPr>
          <w:rFonts w:cstheme="minorHAnsi"/>
          <w:szCs w:val="22"/>
        </w:rPr>
      </w:pPr>
      <w:r>
        <w:rPr>
          <w:rFonts w:cstheme="minorHAnsi"/>
          <w:szCs w:val="22"/>
        </w:rPr>
        <w:t xml:space="preserve">Building on the last example, we first set up School administrators. Then </w:t>
      </w:r>
      <w:r>
        <w:rPr>
          <w:bCs/>
          <w:color w:val="000000"/>
        </w:rPr>
        <w:t>a</w:t>
      </w:r>
      <w:r w:rsidRPr="003E5A69">
        <w:rPr>
          <w:bCs/>
          <w:color w:val="000000"/>
        </w:rPr>
        <w:t xml:space="preserve">dd a state </w:t>
      </w:r>
      <w:r>
        <w:rPr>
          <w:bCs/>
          <w:color w:val="000000"/>
        </w:rPr>
        <w:t xml:space="preserve">called </w:t>
      </w:r>
      <w:r>
        <w:rPr>
          <w:b/>
          <w:bCs/>
          <w:color w:val="000000"/>
        </w:rPr>
        <w:t xml:space="preserve">Close </w:t>
      </w:r>
      <w:r w:rsidRPr="003E5A69">
        <w:rPr>
          <w:bCs/>
          <w:color w:val="000000"/>
        </w:rPr>
        <w:t>that indicate</w:t>
      </w:r>
      <w:r>
        <w:rPr>
          <w:bCs/>
          <w:color w:val="000000"/>
        </w:rPr>
        <w:t>s</w:t>
      </w:r>
      <w:r w:rsidRPr="003E5A69">
        <w:rPr>
          <w:bCs/>
          <w:color w:val="000000"/>
        </w:rPr>
        <w:t xml:space="preserve"> that </w:t>
      </w:r>
      <w:r>
        <w:rPr>
          <w:bCs/>
          <w:color w:val="000000"/>
        </w:rPr>
        <w:t xml:space="preserve">their school should be closed. </w:t>
      </w:r>
      <w:r>
        <w:rPr>
          <w:rFonts w:cstheme="minorHAnsi"/>
          <w:szCs w:val="22"/>
        </w:rPr>
        <w:t>Add Rules that close the school according to ther policy, and open it after 14 days.</w:t>
      </w:r>
    </w:p>
    <w:p w14:paraId="5D5544EC" w14:textId="73AD18C9" w:rsidR="00A171C3" w:rsidRPr="00A171C3" w:rsidRDefault="00A171C3" w:rsidP="00A171C3">
      <w:r w:rsidRPr="00A171C3">
        <w:t xml:space="preserve">The school administrator using the information about how many student in the school are staying home due to illness (see </w:t>
      </w:r>
      <w:hyperlink w:anchor="_Changes_in_Personal" w:history="1">
        <w:r w:rsidRPr="00A171C3">
          <w:rPr>
            <w:rStyle w:val="Hyperlink"/>
          </w:rPr>
          <w:t>Changes in Personal Behavior Based on Symptoms</w:t>
        </w:r>
      </w:hyperlink>
      <w:r w:rsidRPr="00A171C3">
        <w:t>)</w:t>
      </w:r>
      <w:r>
        <w:t>.</w:t>
      </w:r>
    </w:p>
    <w:p w14:paraId="6E29D70E"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2F9F10F"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E5A69">
        <w:rPr>
          <w:rFonts w:eastAsiaTheme="minorHAnsi"/>
          <w:b/>
          <w:bCs/>
          <w:color w:val="000000"/>
        </w:rPr>
        <w:t>School.has_administrator = 1</w:t>
      </w:r>
    </w:p>
    <w:p w14:paraId="774DB4B8"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D3DEAF9" w14:textId="6367E569" w:rsidR="003E5A69" w:rsidRPr="003E5A69" w:rsidRDefault="00521EEA"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160207">
        <w:rPr>
          <w:rFonts w:eastAsiaTheme="minorHAnsi"/>
          <w:b/>
          <w:bCs/>
          <w:color w:val="000000"/>
        </w:rPr>
        <w:t>ition</w:t>
      </w:r>
      <w:r w:rsidR="003E5A69" w:rsidRPr="003E5A69">
        <w:rPr>
          <w:rFonts w:eastAsiaTheme="minorHAnsi"/>
          <w:b/>
          <w:bCs/>
          <w:color w:val="000000"/>
        </w:rPr>
        <w:t xml:space="preserve"> = ADMIN</w:t>
      </w:r>
    </w:p>
    <w:p w14:paraId="65292A6E"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F305A76" w14:textId="77777777"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r w:rsidRPr="003E5A69">
        <w:rPr>
          <w:rFonts w:eastAsiaTheme="minorHAnsi"/>
          <w:b/>
          <w:bCs/>
          <w:color w:val="000000"/>
        </w:rPr>
        <w:t>ADMIN.</w:t>
      </w:r>
      <w:r w:rsidRPr="003E5A69">
        <w:rPr>
          <w:b/>
          <w:bCs/>
          <w:color w:val="000000"/>
        </w:rPr>
        <w:t xml:space="preserve">states = Start Check Open </w:t>
      </w:r>
      <w:r w:rsidRPr="003E5A69">
        <w:rPr>
          <w:rFonts w:eastAsiaTheme="minorHAnsi"/>
          <w:b/>
          <w:bCs/>
          <w:color w:val="000000"/>
        </w:rPr>
        <w:t>WinterBreak SpringBreak SummerBreak Excluded</w:t>
      </w:r>
      <w:r w:rsidRPr="003E5A69">
        <w:rPr>
          <w:b/>
          <w:bCs/>
          <w:color w:val="000000"/>
        </w:rPr>
        <w:t xml:space="preserve"> Close</w:t>
      </w:r>
    </w:p>
    <w:p w14:paraId="180A5C56" w14:textId="6A50184E" w:rsidR="003E5A69" w:rsidRDefault="003E5A69" w:rsidP="003E5A69">
      <w:pPr>
        <w:pStyle w:val="BodyText"/>
        <w:rPr>
          <w:rFonts w:cstheme="minorHAnsi"/>
          <w:b/>
          <w:bCs/>
          <w:color w:val="000000"/>
          <w:szCs w:val="22"/>
        </w:rPr>
      </w:pPr>
      <w:r>
        <w:rPr>
          <w:rFonts w:cstheme="minorHAnsi"/>
          <w:b/>
          <w:bCs/>
          <w:color w:val="000000"/>
          <w:szCs w:val="22"/>
        </w:rPr>
        <w:t># Rules for an epidemic-related school closure:</w:t>
      </w:r>
    </w:p>
    <w:p w14:paraId="60850650" w14:textId="24350A31" w:rsidR="003E5A69" w:rsidRPr="003E5A69" w:rsidRDefault="003E5A69" w:rsidP="003E5A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3E5A69">
        <w:rPr>
          <w:b/>
          <w:bCs/>
          <w:color w:val="000000"/>
        </w:rPr>
        <w:t>if state(ADMIN,Open) and(</w:t>
      </w:r>
      <w:r w:rsidRPr="003E5A69">
        <w:rPr>
          <w:rFonts w:eastAsiaTheme="minorHAnsi"/>
          <w:b/>
          <w:bCs/>
          <w:color w:val="000000"/>
        </w:rPr>
        <w:t>current_count_of_</w:t>
      </w:r>
      <w:r w:rsidR="00A171C3">
        <w:rPr>
          <w:rFonts w:eastAsiaTheme="minorHAnsi"/>
          <w:b/>
          <w:bCs/>
          <w:color w:val="000000"/>
        </w:rPr>
        <w:t>StayHome.Yes</w:t>
      </w:r>
      <w:r w:rsidRPr="003E5A69">
        <w:rPr>
          <w:rFonts w:eastAsiaTheme="minorHAnsi"/>
          <w:b/>
          <w:bCs/>
          <w:color w:val="000000"/>
        </w:rPr>
        <w:t>_in_School &gt; 5) then next(Close)</w:t>
      </w:r>
    </w:p>
    <w:p w14:paraId="28359193" w14:textId="77777777" w:rsidR="003E5A69" w:rsidRPr="003E5A69" w:rsidRDefault="003E5A69" w:rsidP="003E5A69">
      <w:pPr>
        <w:pStyle w:val="BodyText"/>
        <w:rPr>
          <w:rFonts w:cstheme="minorHAnsi"/>
          <w:b/>
          <w:bCs/>
          <w:color w:val="000000"/>
          <w:szCs w:val="22"/>
        </w:rPr>
      </w:pPr>
      <w:r w:rsidRPr="003E5A69">
        <w:rPr>
          <w:rFonts w:cstheme="minorHAnsi"/>
          <w:b/>
          <w:bCs/>
          <w:color w:val="000000"/>
          <w:szCs w:val="22"/>
        </w:rPr>
        <w:t>if state(ADMIN,Close) then close(School)</w:t>
      </w:r>
    </w:p>
    <w:p w14:paraId="66727B16" w14:textId="2A1E8999" w:rsidR="003E5A69" w:rsidRPr="003E5A69" w:rsidRDefault="003E5A69" w:rsidP="003E5A69">
      <w:pPr>
        <w:pStyle w:val="BodyText"/>
        <w:rPr>
          <w:rFonts w:cstheme="minorHAnsi"/>
          <w:b/>
          <w:bCs/>
          <w:color w:val="000000"/>
          <w:szCs w:val="22"/>
        </w:rPr>
      </w:pPr>
      <w:r w:rsidRPr="003E5A69">
        <w:rPr>
          <w:rFonts w:cstheme="minorHAnsi"/>
          <w:b/>
          <w:bCs/>
          <w:color w:val="000000"/>
          <w:szCs w:val="22"/>
        </w:rPr>
        <w:t>if state(ADMIN,Close) then wait(14*24)</w:t>
      </w:r>
    </w:p>
    <w:p w14:paraId="50E8F9C5" w14:textId="12853FBA" w:rsidR="003E5A69" w:rsidRPr="003E5A69" w:rsidRDefault="003E5A69" w:rsidP="003E5A69">
      <w:pPr>
        <w:pStyle w:val="BodyText"/>
        <w:rPr>
          <w:rFonts w:cstheme="minorHAnsi"/>
          <w:b/>
          <w:bCs/>
          <w:color w:val="000000"/>
          <w:szCs w:val="22"/>
        </w:rPr>
      </w:pPr>
      <w:r w:rsidRPr="003E5A69">
        <w:rPr>
          <w:rFonts w:cstheme="minorHAnsi"/>
          <w:b/>
          <w:bCs/>
          <w:color w:val="000000"/>
          <w:szCs w:val="22"/>
        </w:rPr>
        <w:t>if state(ADMIN,Close) then next(Check)</w:t>
      </w:r>
    </w:p>
    <w:p w14:paraId="1349D536" w14:textId="77777777" w:rsidR="003E5A69" w:rsidRDefault="003E5A69" w:rsidP="003E5A69">
      <w:pPr>
        <w:pStyle w:val="BodyText"/>
        <w:rPr>
          <w:rFonts w:cstheme="minorHAnsi"/>
          <w:b/>
          <w:bCs/>
          <w:color w:val="000000"/>
          <w:szCs w:val="22"/>
        </w:rPr>
      </w:pPr>
    </w:p>
    <w:p w14:paraId="1CEA8482" w14:textId="77777777" w:rsidR="003E5A69" w:rsidRPr="003E5A69" w:rsidRDefault="003E5A69" w:rsidP="003E5A69">
      <w:pPr>
        <w:pStyle w:val="BodyText"/>
        <w:rPr>
          <w:rFonts w:cstheme="minorHAnsi"/>
          <w:szCs w:val="22"/>
        </w:rPr>
      </w:pPr>
    </w:p>
    <w:p w14:paraId="38B385BF" w14:textId="77777777" w:rsidR="00AB6158" w:rsidRDefault="00AB6158">
      <w:pPr>
        <w:rPr>
          <w:rFonts w:asciiTheme="majorHAnsi" w:eastAsiaTheme="majorEastAsia" w:hAnsiTheme="majorHAnsi" w:cstheme="majorBidi"/>
          <w:color w:val="2F5496" w:themeColor="accent1" w:themeShade="BF"/>
          <w:sz w:val="26"/>
          <w:szCs w:val="26"/>
        </w:rPr>
      </w:pPr>
      <w:r>
        <w:br w:type="page"/>
      </w:r>
    </w:p>
    <w:p w14:paraId="349D0F42" w14:textId="1F19EB20" w:rsidR="00AB6158" w:rsidRDefault="00AB6158" w:rsidP="00AB6158">
      <w:pPr>
        <w:pStyle w:val="Heading2"/>
      </w:pPr>
      <w:bookmarkStart w:id="187" w:name="_Toc27037457"/>
      <w:r>
        <w:lastRenderedPageBreak/>
        <w:t>Seasonality</w:t>
      </w:r>
      <w:r w:rsidR="006F263A">
        <w:t xml:space="preserve"> </w:t>
      </w:r>
      <w:r w:rsidR="00C16A30">
        <w:t>by Month</w:t>
      </w:r>
      <w:bookmarkEnd w:id="187"/>
    </w:p>
    <w:p w14:paraId="2BD2946D" w14:textId="77777777" w:rsidR="006F263A" w:rsidRDefault="006F263A" w:rsidP="006F263A"/>
    <w:p w14:paraId="4894DC22" w14:textId="4A98765F" w:rsidR="006F263A" w:rsidRDefault="006F263A" w:rsidP="006F263A">
      <w:r>
        <w:t xml:space="preserve">Many </w:t>
      </w:r>
      <w:r w:rsidR="00160207">
        <w:t>Condition</w:t>
      </w:r>
      <w:r>
        <w:t xml:space="preserve">s are seasonal, meaning that are more likely to occur at certain times of the year.   This snippet illustrates how to change the transmissibility of a </w:t>
      </w:r>
      <w:r w:rsidR="00160207">
        <w:t>Condition</w:t>
      </w:r>
      <w:r>
        <w:t xml:space="preserve"> based on the time of year.</w:t>
      </w:r>
    </w:p>
    <w:p w14:paraId="11CDE995" w14:textId="77777777" w:rsidR="006F263A" w:rsidRDefault="006F263A" w:rsidP="006F263A"/>
    <w:p w14:paraId="64922E71" w14:textId="01D168B2" w:rsidR="000C274F" w:rsidRDefault="006F263A" w:rsidP="000C274F">
      <w:r>
        <w:t xml:space="preserve">The approach is to define a start state for the </w:t>
      </w:r>
      <w:r w:rsidR="00F13C18">
        <w:t>Import Agent</w:t>
      </w:r>
      <w:r>
        <w:t xml:space="preserve"> (called Seasonality in this example) in which the </w:t>
      </w:r>
      <w:r w:rsidR="00F13C18">
        <w:t>Import Agent</w:t>
      </w:r>
      <w:r>
        <w:t>s changes the transmissibility according to the time of year.</w:t>
      </w:r>
      <w:r w:rsidR="000C274F">
        <w:t xml:space="preserve"> </w:t>
      </w:r>
      <w:r>
        <w:t xml:space="preserve"> In this example, we set the transmissibility to 0.2 in April, 1.0 in May and 0.5 in June. </w:t>
      </w:r>
      <w:r w:rsidR="000C274F">
        <w:t xml:space="preserve">The </w:t>
      </w:r>
      <w:r w:rsidR="00F13C18">
        <w:t>Import Agent</w:t>
      </w:r>
      <w:r w:rsidR="000C274F">
        <w:t xml:space="preserve"> first sets the transmissibility to 0 each day and then increases it during one of the three months of April. May, or June.  Therefore, the transmissibility will be 0 during the other 9 months of the year.</w:t>
      </w:r>
    </w:p>
    <w:p w14:paraId="1974B413" w14:textId="6CEEDF94"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3041A91" w14:textId="6F7BF26E"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method could be extended to set the transmissibility to different values for each month, for individual days or even according to time of day.</w:t>
      </w:r>
    </w:p>
    <w:p w14:paraId="5F131E99" w14:textId="77777777" w:rsidR="000C274F" w:rsidRDefault="000C274F"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2CF9925" w14:textId="005BDBFD" w:rsidR="006F263A" w:rsidRPr="00AB6158"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COND.states = Start </w:t>
      </w:r>
      <w:r>
        <w:rPr>
          <w:rFonts w:eastAsiaTheme="minorHAnsi"/>
          <w:b/>
          <w:bCs/>
          <w:color w:val="000000"/>
        </w:rPr>
        <w:t>... Seasonality</w:t>
      </w:r>
    </w:p>
    <w:p w14:paraId="21330539" w14:textId="77777777" w:rsidR="006F263A" w:rsidRPr="00AB6158"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COND.import_start_state = Seasonality</w:t>
      </w:r>
    </w:p>
    <w:p w14:paraId="3FF590C8" w14:textId="49A57299"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E8D2E1C" w14:textId="77777777"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if state(COND,Seasonality) then set_trans(COND, </w:t>
      </w:r>
      <w:r>
        <w:rPr>
          <w:rFonts w:eastAsiaTheme="minorHAnsi"/>
          <w:b/>
          <w:bCs/>
          <w:color w:val="000000"/>
        </w:rPr>
        <w:t>0.0)</w:t>
      </w:r>
    </w:p>
    <w:p w14:paraId="1BD8F8C9" w14:textId="6B2EFE34"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if state(COND,Seasonality) </w:t>
      </w:r>
      <w:r>
        <w:rPr>
          <w:rFonts w:eastAsiaTheme="minorHAnsi"/>
          <w:b/>
          <w:bCs/>
          <w:color w:val="000000"/>
        </w:rPr>
        <w:t xml:space="preserve">and(month == 4) </w:t>
      </w:r>
      <w:r w:rsidRPr="00AB6158">
        <w:rPr>
          <w:rFonts w:eastAsiaTheme="minorHAnsi"/>
          <w:b/>
          <w:bCs/>
          <w:color w:val="000000"/>
        </w:rPr>
        <w:t xml:space="preserve">then set_trans(COND, </w:t>
      </w:r>
      <w:r>
        <w:rPr>
          <w:rFonts w:eastAsiaTheme="minorHAnsi"/>
          <w:b/>
          <w:bCs/>
          <w:color w:val="000000"/>
        </w:rPr>
        <w:t>0.2)</w:t>
      </w:r>
    </w:p>
    <w:p w14:paraId="62540117" w14:textId="541A257C"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if state(COND,Seasonality) </w:t>
      </w:r>
      <w:r>
        <w:rPr>
          <w:rFonts w:eastAsiaTheme="minorHAnsi"/>
          <w:b/>
          <w:bCs/>
          <w:color w:val="000000"/>
        </w:rPr>
        <w:t xml:space="preserve">and(month == 5) </w:t>
      </w:r>
      <w:r w:rsidRPr="00AB6158">
        <w:rPr>
          <w:rFonts w:eastAsiaTheme="minorHAnsi"/>
          <w:b/>
          <w:bCs/>
          <w:color w:val="000000"/>
        </w:rPr>
        <w:t xml:space="preserve">then set_trans(COND, </w:t>
      </w:r>
      <w:r>
        <w:rPr>
          <w:rFonts w:eastAsiaTheme="minorHAnsi"/>
          <w:b/>
          <w:bCs/>
          <w:color w:val="000000"/>
        </w:rPr>
        <w:t>1.0)</w:t>
      </w:r>
    </w:p>
    <w:p w14:paraId="4BBAAAEB" w14:textId="1291DB73"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if state(COND,Seasonality) </w:t>
      </w:r>
      <w:r>
        <w:rPr>
          <w:rFonts w:eastAsiaTheme="minorHAnsi"/>
          <w:b/>
          <w:bCs/>
          <w:color w:val="000000"/>
        </w:rPr>
        <w:t xml:space="preserve">and(month == 6) </w:t>
      </w:r>
      <w:r w:rsidRPr="00AB6158">
        <w:rPr>
          <w:rFonts w:eastAsiaTheme="minorHAnsi"/>
          <w:b/>
          <w:bCs/>
          <w:color w:val="000000"/>
        </w:rPr>
        <w:t xml:space="preserve">then set_trans(COND, </w:t>
      </w:r>
      <w:r>
        <w:rPr>
          <w:rFonts w:eastAsiaTheme="minorHAnsi"/>
          <w:b/>
          <w:bCs/>
          <w:color w:val="000000"/>
        </w:rPr>
        <w:t>0.5)</w:t>
      </w:r>
    </w:p>
    <w:p w14:paraId="653E18DB" w14:textId="77777777"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A4C8618" w14:textId="77777777" w:rsidR="006F263A"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wait one day:</w:t>
      </w:r>
    </w:p>
    <w:p w14:paraId="04C0F5DA" w14:textId="77777777" w:rsidR="006F263A" w:rsidRPr="00AB6158" w:rsidRDefault="006F263A" w:rsidP="006F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f state(COND,Seasonality) then wait(24)</w:t>
      </w:r>
    </w:p>
    <w:p w14:paraId="79A46955" w14:textId="77777777" w:rsidR="006F263A" w:rsidRDefault="006F263A" w:rsidP="006F263A">
      <w:pPr>
        <w:rPr>
          <w:rFonts w:eastAsiaTheme="minorHAnsi"/>
          <w:b/>
          <w:bCs/>
          <w:color w:val="000000"/>
        </w:rPr>
      </w:pPr>
    </w:p>
    <w:p w14:paraId="3369EA79" w14:textId="77777777" w:rsidR="006F263A" w:rsidRDefault="006F263A" w:rsidP="006F263A">
      <w:pPr>
        <w:rPr>
          <w:rFonts w:eastAsiaTheme="minorHAnsi"/>
          <w:b/>
          <w:bCs/>
          <w:color w:val="000000"/>
        </w:rPr>
      </w:pPr>
      <w:r>
        <w:rPr>
          <w:rFonts w:eastAsiaTheme="minorHAnsi"/>
          <w:b/>
          <w:bCs/>
          <w:color w:val="000000"/>
        </w:rPr>
        <w:t># and repeat:</w:t>
      </w:r>
    </w:p>
    <w:p w14:paraId="78AB58F4" w14:textId="015502E5" w:rsidR="006F263A" w:rsidRDefault="006F263A" w:rsidP="006F263A">
      <w:r w:rsidRPr="00AB6158">
        <w:rPr>
          <w:rFonts w:eastAsiaTheme="minorHAnsi"/>
          <w:b/>
          <w:bCs/>
          <w:color w:val="000000"/>
        </w:rPr>
        <w:t>if state(COND,Seasonality) then next(Seasonality)</w:t>
      </w:r>
    </w:p>
    <w:p w14:paraId="0A64CB61" w14:textId="77777777" w:rsidR="000C274F" w:rsidRDefault="000C274F"/>
    <w:p w14:paraId="42D78E9D" w14:textId="1C38545E" w:rsidR="006F263A" w:rsidRPr="00D77A43" w:rsidRDefault="006F263A" w:rsidP="00956BCC">
      <w:pPr>
        <w:rPr>
          <w:rFonts w:asciiTheme="majorHAnsi" w:eastAsiaTheme="majorEastAsia" w:hAnsiTheme="majorHAnsi" w:cstheme="majorBidi"/>
          <w:color w:val="2F5496" w:themeColor="accent1" w:themeShade="BF"/>
          <w:sz w:val="26"/>
          <w:szCs w:val="26"/>
        </w:rPr>
      </w:pPr>
      <w:r>
        <w:br w:type="page"/>
      </w:r>
    </w:p>
    <w:p w14:paraId="3A8800D3" w14:textId="4CD67483" w:rsidR="006F263A" w:rsidRPr="006F263A" w:rsidRDefault="006F263A" w:rsidP="006F263A">
      <w:pPr>
        <w:pStyle w:val="Heading2"/>
      </w:pPr>
      <w:bookmarkStart w:id="188" w:name="_Toc27037458"/>
      <w:r>
        <w:lastRenderedPageBreak/>
        <w:t xml:space="preserve">Seasonality </w:t>
      </w:r>
      <w:r w:rsidR="00C56974">
        <w:t>by Day of Year</w:t>
      </w:r>
      <w:bookmarkEnd w:id="188"/>
    </w:p>
    <w:p w14:paraId="6BA83493" w14:textId="77777777" w:rsidR="00AB6158" w:rsidRDefault="00AB6158"/>
    <w:p w14:paraId="7B90EF55" w14:textId="2BCC30FE" w:rsidR="00AB6158" w:rsidRDefault="00AB6158">
      <w:r>
        <w:t xml:space="preserve">Many </w:t>
      </w:r>
      <w:r w:rsidR="00160207">
        <w:t>Condition</w:t>
      </w:r>
      <w:r>
        <w:t xml:space="preserve">s are seasonal, meaning that are more likely to occur at certain times of the year.   This snippet illustrates how to change the transmissibility of a </w:t>
      </w:r>
      <w:r w:rsidR="00160207">
        <w:t>Condition</w:t>
      </w:r>
      <w:r>
        <w:t xml:space="preserve"> based on the day of the year.</w:t>
      </w:r>
    </w:p>
    <w:p w14:paraId="78AC63A2" w14:textId="087735F7" w:rsidR="00AB6158" w:rsidRDefault="00AB6158"/>
    <w:p w14:paraId="605DFECC" w14:textId="1EC25974" w:rsidR="00AB6158" w:rsidRDefault="00AB6158">
      <w:r>
        <w:t>The approach</w:t>
      </w:r>
      <w:r w:rsidR="00843DF2">
        <w:t xml:space="preserve"> shown in this snippet</w:t>
      </w:r>
      <w:r>
        <w:t xml:space="preserve"> is to define a start state for the </w:t>
      </w:r>
      <w:r w:rsidR="00F13C18">
        <w:t>Import Agent</w:t>
      </w:r>
      <w:r>
        <w:t xml:space="preserve"> (called Seasonality in this example) in which the </w:t>
      </w:r>
      <w:r w:rsidR="00F13C18">
        <w:t>Import Agent</w:t>
      </w:r>
      <w:r>
        <w:t xml:space="preserve">s changes the transmissibility according to a formula that varies over the year. In this example, we model seasonality as a </w:t>
      </w:r>
      <w:r w:rsidR="00272AAF">
        <w:t>co</w:t>
      </w:r>
      <w:r>
        <w:t xml:space="preserve">sine wave that varies from 1 (at the peak day of transmissibility) to 0 (at a half year later). </w:t>
      </w:r>
    </w:p>
    <w:p w14:paraId="7DF82D9F" w14:textId="34FB1D3B" w:rsidR="00AB6158" w:rsidRDefault="00AB6158"/>
    <w:p w14:paraId="44B2216B" w14:textId="3A5AA2A2" w:rsidR="002423F4" w:rsidRDefault="00AB6158">
      <w:r>
        <w:t>We use four global variables to set</w:t>
      </w:r>
      <w:r w:rsidR="002423F4">
        <w:t>:</w:t>
      </w:r>
    </w:p>
    <w:p w14:paraId="421DF5BF" w14:textId="7A1A09BA" w:rsidR="002423F4" w:rsidRDefault="002423F4" w:rsidP="00364C73">
      <w:pPr>
        <w:pStyle w:val="ListParagraph"/>
        <w:numPr>
          <w:ilvl w:val="0"/>
          <w:numId w:val="68"/>
        </w:numPr>
      </w:pPr>
      <w:r>
        <w:t xml:space="preserve">the maximum transmissibility of the </w:t>
      </w:r>
      <w:r w:rsidR="00160207">
        <w:t>Condition</w:t>
      </w:r>
      <w:r>
        <w:t xml:space="preserve"> (set to 1.5 in this example)</w:t>
      </w:r>
    </w:p>
    <w:p w14:paraId="209D2CA3" w14:textId="7275CF08" w:rsidR="00AB6158" w:rsidRDefault="00AB6158" w:rsidP="00364C73">
      <w:pPr>
        <w:pStyle w:val="ListParagraph"/>
        <w:numPr>
          <w:ilvl w:val="0"/>
          <w:numId w:val="67"/>
        </w:numPr>
      </w:pPr>
      <w:r>
        <w:t>the peak day of the year (between 1 and 365</w:t>
      </w:r>
      <w:r w:rsidR="002423F4">
        <w:t>, with 1 representing Jan-01)</w:t>
      </w:r>
    </w:p>
    <w:p w14:paraId="2C946570" w14:textId="0EFCE9D4" w:rsidR="002423F4" w:rsidRDefault="002423F4" w:rsidP="00364C73">
      <w:pPr>
        <w:pStyle w:val="ListParagraph"/>
        <w:numPr>
          <w:ilvl w:val="0"/>
          <w:numId w:val="67"/>
        </w:numPr>
      </w:pPr>
      <w:r>
        <w:t xml:space="preserve">the fraction of seasonal reduction (1.0 means no transmission </w:t>
      </w:r>
      <w:r w:rsidR="00B50A7F">
        <w:t>one half-year off-peak</w:t>
      </w:r>
      <w:r>
        <w:t>)</w:t>
      </w:r>
    </w:p>
    <w:p w14:paraId="562EFBE6" w14:textId="27167598" w:rsidR="002423F4" w:rsidRDefault="002423F4" w:rsidP="00364C73">
      <w:pPr>
        <w:pStyle w:val="ListParagraph"/>
        <w:numPr>
          <w:ilvl w:val="0"/>
          <w:numId w:val="67"/>
        </w:numPr>
      </w:pPr>
      <w:r>
        <w:t>the current number of days off-peak</w:t>
      </w:r>
    </w:p>
    <w:p w14:paraId="1A043AD5" w14:textId="77777777" w:rsidR="00AB6158" w:rsidRDefault="00AB6158"/>
    <w:p w14:paraId="66A5B4C7" w14:textId="51E5A892"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COND.states = Start </w:t>
      </w:r>
      <w:r>
        <w:rPr>
          <w:rFonts w:eastAsiaTheme="minorHAnsi"/>
          <w:b/>
          <w:bCs/>
          <w:color w:val="000000"/>
        </w:rPr>
        <w:t xml:space="preserve">... </w:t>
      </w:r>
      <w:r w:rsidRPr="00AB6158">
        <w:rPr>
          <w:rFonts w:eastAsiaTheme="minorHAnsi"/>
          <w:b/>
          <w:bCs/>
          <w:color w:val="000000"/>
        </w:rPr>
        <w:t>Seasonality</w:t>
      </w:r>
    </w:p>
    <w:p w14:paraId="0BA25CCD"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COND.import_start_state = Seasonality</w:t>
      </w:r>
    </w:p>
    <w:p w14:paraId="1785B242"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A3031A1"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nclude_global_variable = max_transmissibility</w:t>
      </w:r>
    </w:p>
    <w:p w14:paraId="459DF4E8" w14:textId="77777777" w:rsidR="002423F4" w:rsidRPr="00AB6158" w:rsidRDefault="002423F4" w:rsidP="002423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nclude_global_variable = peak_day_of_year</w:t>
      </w:r>
    </w:p>
    <w:p w14:paraId="57C92FC3" w14:textId="77777777" w:rsidR="002423F4" w:rsidRPr="00AB6158" w:rsidRDefault="002423F4" w:rsidP="002423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nclude_global_variable = seasonal_reduction</w:t>
      </w:r>
    </w:p>
    <w:p w14:paraId="7F144738" w14:textId="47C6A18B"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nclude_global_variable = days_from_peak</w:t>
      </w:r>
    </w:p>
    <w:p w14:paraId="3B5A9BB4"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8AFA59B" w14:textId="7FAC2FD1"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max_transmissibility = </w:t>
      </w:r>
      <w:r>
        <w:rPr>
          <w:rFonts w:eastAsiaTheme="minorHAnsi"/>
          <w:b/>
          <w:bCs/>
          <w:color w:val="000000"/>
        </w:rPr>
        <w:t>1.5</w:t>
      </w:r>
    </w:p>
    <w:p w14:paraId="1E142D65" w14:textId="1447FC88"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peak_day_of_year = 1</w:t>
      </w:r>
    </w:p>
    <w:p w14:paraId="071E4FD7" w14:textId="03ADE71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seasonal_reduction = 1</w:t>
      </w:r>
      <w:r w:rsidR="002423F4">
        <w:rPr>
          <w:rFonts w:eastAsiaTheme="minorHAnsi"/>
          <w:b/>
          <w:bCs/>
          <w:color w:val="000000"/>
        </w:rPr>
        <w:t>.0</w:t>
      </w:r>
    </w:p>
    <w:p w14:paraId="30E99DE8"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days_from_peak = -1</w:t>
      </w:r>
    </w:p>
    <w:p w14:paraId="110757D9" w14:textId="77777777"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B158503" w14:textId="63240C8E"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Determine how many days away from the peak day:</w:t>
      </w:r>
    </w:p>
    <w:p w14:paraId="61C1EAAF" w14:textId="01E075D8"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f state(COND,Seasonality) then set(days_from_peak, abs(day_of_year - peak_day_of_year))</w:t>
      </w:r>
    </w:p>
    <w:p w14:paraId="09257D85"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6884B76" w14:textId="0A6BF2E4"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 Set the transmissibility according to a </w:t>
      </w:r>
      <w:r w:rsidR="000C19AE">
        <w:rPr>
          <w:rFonts w:eastAsiaTheme="minorHAnsi"/>
          <w:b/>
          <w:bCs/>
          <w:color w:val="000000"/>
        </w:rPr>
        <w:t>co</w:t>
      </w:r>
      <w:r>
        <w:rPr>
          <w:rFonts w:eastAsiaTheme="minorHAnsi"/>
          <w:b/>
          <w:bCs/>
          <w:color w:val="000000"/>
        </w:rPr>
        <w:t>sine wave with value of max_transmissibility on the peak day</w:t>
      </w:r>
    </w:p>
    <w:p w14:paraId="4861219E" w14:textId="1CB4A756"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 </w:t>
      </w:r>
      <w:r w:rsidR="00272AAF">
        <w:rPr>
          <w:rFonts w:eastAsiaTheme="minorHAnsi"/>
          <w:b/>
          <w:bCs/>
          <w:color w:val="000000"/>
        </w:rPr>
        <w:t xml:space="preserve">      </w:t>
      </w:r>
      <w:r>
        <w:rPr>
          <w:rFonts w:eastAsiaTheme="minorHAnsi"/>
          <w:b/>
          <w:bCs/>
          <w:color w:val="000000"/>
        </w:rPr>
        <w:t xml:space="preserve">and </w:t>
      </w:r>
      <w:r w:rsidR="000C19AE">
        <w:rPr>
          <w:rFonts w:eastAsiaTheme="minorHAnsi"/>
          <w:b/>
          <w:bCs/>
          <w:color w:val="000000"/>
        </w:rPr>
        <w:t>a period of 365 days</w:t>
      </w:r>
      <w:r>
        <w:rPr>
          <w:rFonts w:eastAsiaTheme="minorHAnsi"/>
          <w:b/>
          <w:bCs/>
          <w:color w:val="000000"/>
        </w:rPr>
        <w:t>:</w:t>
      </w:r>
    </w:p>
    <w:p w14:paraId="5C745412"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58F3951" w14:textId="77777777" w:rsidR="002423F4"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f state(COND,Seasonality) then set_trans(COND, max_transmissibility *</w:t>
      </w:r>
    </w:p>
    <w:p w14:paraId="67552705" w14:textId="1495535E" w:rsidR="00AB6158" w:rsidRPr="00AB6158"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ab/>
      </w:r>
      <w:r>
        <w:rPr>
          <w:rFonts w:eastAsiaTheme="minorHAnsi"/>
          <w:b/>
          <w:bCs/>
          <w:color w:val="000000"/>
        </w:rPr>
        <w:tab/>
      </w:r>
      <w:r w:rsidR="00AB6158" w:rsidRPr="00AB6158">
        <w:rPr>
          <w:rFonts w:eastAsiaTheme="minorHAnsi"/>
          <w:b/>
          <w:bCs/>
          <w:color w:val="000000"/>
        </w:rPr>
        <w:t>(1.0 - seasonal_reduction*(1 - 0.5*(1+cos(</w:t>
      </w:r>
      <w:r w:rsidR="000C19AE">
        <w:rPr>
          <w:rFonts w:eastAsiaTheme="minorHAnsi"/>
          <w:b/>
          <w:bCs/>
          <w:color w:val="000000"/>
        </w:rPr>
        <w:t>2*</w:t>
      </w:r>
      <w:r w:rsidR="00AB6158" w:rsidRPr="00AB6158">
        <w:rPr>
          <w:rFonts w:eastAsiaTheme="minorHAnsi"/>
          <w:b/>
          <w:bCs/>
          <w:color w:val="000000"/>
        </w:rPr>
        <w:t>3.14159*days_from_peak/</w:t>
      </w:r>
      <w:r w:rsidR="000C19AE">
        <w:rPr>
          <w:rFonts w:eastAsiaTheme="minorHAnsi"/>
          <w:b/>
          <w:bCs/>
          <w:color w:val="000000"/>
        </w:rPr>
        <w:t>365</w:t>
      </w:r>
      <w:r w:rsidR="007D452D">
        <w:rPr>
          <w:rFonts w:eastAsiaTheme="minorHAnsi"/>
          <w:b/>
          <w:bCs/>
          <w:color w:val="000000"/>
        </w:rPr>
        <w:t>)))))</w:t>
      </w:r>
    </w:p>
    <w:p w14:paraId="6A8777BB" w14:textId="77777777" w:rsidR="002423F4" w:rsidRDefault="002423F4"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3AEB39" w14:textId="77777777" w:rsidR="006F263A" w:rsidRDefault="00FD5AD1"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 xml:space="preserve"># </w:t>
      </w:r>
      <w:r w:rsidR="006F263A">
        <w:rPr>
          <w:rFonts w:eastAsiaTheme="minorHAnsi"/>
          <w:b/>
          <w:bCs/>
          <w:color w:val="000000"/>
        </w:rPr>
        <w:t>wait one day:</w:t>
      </w:r>
    </w:p>
    <w:p w14:paraId="48C6D6CA" w14:textId="3B6A0B29" w:rsidR="00AB6158" w:rsidRPr="00AB6158" w:rsidRDefault="00AB6158" w:rsidP="00AB61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f state(COND,Seasonality) then wait(24)</w:t>
      </w:r>
    </w:p>
    <w:p w14:paraId="7B68E32F" w14:textId="77777777" w:rsidR="002423F4" w:rsidRDefault="002423F4" w:rsidP="00AB6158">
      <w:pPr>
        <w:rPr>
          <w:rFonts w:eastAsiaTheme="minorHAnsi"/>
          <w:b/>
          <w:bCs/>
          <w:color w:val="000000"/>
        </w:rPr>
      </w:pPr>
    </w:p>
    <w:p w14:paraId="32315A5C" w14:textId="77777777" w:rsidR="006F263A" w:rsidRDefault="006F263A" w:rsidP="00AB6158">
      <w:pPr>
        <w:rPr>
          <w:rFonts w:eastAsiaTheme="minorHAnsi"/>
          <w:b/>
          <w:bCs/>
          <w:color w:val="000000"/>
        </w:rPr>
      </w:pPr>
      <w:r>
        <w:rPr>
          <w:rFonts w:eastAsiaTheme="minorHAnsi"/>
          <w:b/>
          <w:bCs/>
          <w:color w:val="000000"/>
        </w:rPr>
        <w:t># and repeat:</w:t>
      </w:r>
    </w:p>
    <w:p w14:paraId="66B00B3D" w14:textId="77777777" w:rsidR="00B50A7F" w:rsidRDefault="00AB6158" w:rsidP="00F1322C">
      <w:pPr>
        <w:rPr>
          <w:rFonts w:eastAsiaTheme="minorHAnsi"/>
          <w:b/>
          <w:bCs/>
          <w:color w:val="000000"/>
        </w:rPr>
      </w:pPr>
      <w:r w:rsidRPr="00AB6158">
        <w:rPr>
          <w:rFonts w:eastAsiaTheme="minorHAnsi"/>
          <w:b/>
          <w:bCs/>
          <w:color w:val="000000"/>
        </w:rPr>
        <w:t>if state(COND,Seasonality) then next(Seasonality)</w:t>
      </w:r>
    </w:p>
    <w:p w14:paraId="040CEF8E" w14:textId="77777777" w:rsidR="00B50A7F" w:rsidRDefault="00B50A7F" w:rsidP="00F1322C">
      <w:pPr>
        <w:rPr>
          <w:rFonts w:eastAsiaTheme="minorHAnsi"/>
          <w:b/>
          <w:bCs/>
          <w:color w:val="000000"/>
        </w:rPr>
      </w:pPr>
    </w:p>
    <w:p w14:paraId="54C167B3" w14:textId="77777777" w:rsidR="00B50A7F" w:rsidRDefault="00B50A7F" w:rsidP="00F1322C">
      <w:pPr>
        <w:rPr>
          <w:rFonts w:eastAsiaTheme="minorHAnsi"/>
          <w:color w:val="000000"/>
        </w:rPr>
      </w:pPr>
    </w:p>
    <w:p w14:paraId="0F3B393A" w14:textId="77777777" w:rsidR="00B50A7F" w:rsidRDefault="00B50A7F" w:rsidP="00F1322C">
      <w:pPr>
        <w:rPr>
          <w:rFonts w:eastAsiaTheme="minorHAnsi"/>
          <w:color w:val="000000"/>
        </w:rPr>
      </w:pPr>
    </w:p>
    <w:p w14:paraId="52CCF31E" w14:textId="77777777" w:rsidR="00B50A7F" w:rsidRDefault="00B50A7F" w:rsidP="00F1322C">
      <w:pPr>
        <w:rPr>
          <w:rFonts w:eastAsiaTheme="minorHAnsi"/>
          <w:color w:val="000000"/>
        </w:rPr>
      </w:pPr>
    </w:p>
    <w:p w14:paraId="571A52A1" w14:textId="58F71A0E" w:rsidR="00B50A7F" w:rsidRDefault="00B50A7F" w:rsidP="00F1322C">
      <w:pPr>
        <w:rPr>
          <w:rFonts w:eastAsiaTheme="minorHAnsi"/>
          <w:color w:val="000000"/>
        </w:rPr>
      </w:pPr>
      <w:r>
        <w:rPr>
          <w:rFonts w:eastAsiaTheme="minorHAnsi"/>
          <w:color w:val="000000"/>
        </w:rPr>
        <w:lastRenderedPageBreak/>
        <w:t>The snippet above produces the following results:</w:t>
      </w:r>
    </w:p>
    <w:p w14:paraId="467C56A2" w14:textId="77777777" w:rsidR="00B50A7F" w:rsidRDefault="00B50A7F" w:rsidP="00F1322C">
      <w:pPr>
        <w:rPr>
          <w:rFonts w:eastAsiaTheme="minorHAnsi"/>
          <w:color w:val="000000"/>
        </w:rPr>
      </w:pPr>
    </w:p>
    <w:p w14:paraId="46146E66" w14:textId="77777777" w:rsidR="00B50A7F" w:rsidRDefault="00B50A7F" w:rsidP="00B50A7F">
      <w:pPr>
        <w:jc w:val="center"/>
      </w:pPr>
      <w:r>
        <w:rPr>
          <w:noProof/>
        </w:rPr>
        <w:drawing>
          <wp:inline distT="0" distB="0" distL="0" distR="0" wp14:anchorId="54921AEB" wp14:editId="1AAF60A8">
            <wp:extent cx="3657600" cy="21945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asonality.pdf"/>
                    <pic:cNvPicPr/>
                  </pic:nvPicPr>
                  <pic:blipFill>
                    <a:blip r:embed="rId18">
                      <a:extLst>
                        <a:ext uri="{28A0092B-C50C-407E-A947-70E740481C1C}">
                          <a14:useLocalDpi xmlns:a14="http://schemas.microsoft.com/office/drawing/2010/main" val="0"/>
                        </a:ext>
                      </a:extLst>
                    </a:blip>
                    <a:stretch>
                      <a:fillRect/>
                    </a:stretch>
                  </pic:blipFill>
                  <pic:spPr>
                    <a:xfrm>
                      <a:off x="0" y="0"/>
                      <a:ext cx="3657600" cy="2194560"/>
                    </a:xfrm>
                    <a:prstGeom prst="rect">
                      <a:avLst/>
                    </a:prstGeom>
                  </pic:spPr>
                </pic:pic>
              </a:graphicData>
            </a:graphic>
          </wp:inline>
        </w:drawing>
      </w:r>
    </w:p>
    <w:p w14:paraId="4C94934E" w14:textId="77777777" w:rsidR="00B50A7F" w:rsidRDefault="00B50A7F" w:rsidP="00B50A7F">
      <w:pPr>
        <w:jc w:val="center"/>
      </w:pPr>
    </w:p>
    <w:p w14:paraId="71CC80AB" w14:textId="77777777" w:rsidR="00D57CEB" w:rsidRDefault="00D57CEB" w:rsidP="00B50A7F"/>
    <w:p w14:paraId="7EEE4FA7" w14:textId="4D711B27" w:rsidR="00B50A7F" w:rsidRDefault="00B50A7F" w:rsidP="00B50A7F">
      <w:r>
        <w:t>As another example, suppose we can to have peak transmissibility in both the Spring and the Fall, and have the off-peak transmissibility fall to half the peak transmissibility. We could make the following changes:</w:t>
      </w:r>
    </w:p>
    <w:p w14:paraId="2477529C" w14:textId="77777777" w:rsidR="00B50A7F" w:rsidRDefault="00B50A7F" w:rsidP="00B50A7F"/>
    <w:p w14:paraId="1BB6FAC6" w14:textId="6F5ED8C9" w:rsidR="00B50A7F" w:rsidRPr="00AB6158" w:rsidRDefault="00B50A7F"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peak_day_of_year = </w:t>
      </w:r>
      <w:r>
        <w:rPr>
          <w:rFonts w:eastAsiaTheme="minorHAnsi"/>
          <w:b/>
          <w:bCs/>
          <w:color w:val="000000"/>
        </w:rPr>
        <w:t>91</w:t>
      </w:r>
    </w:p>
    <w:p w14:paraId="55BF4B54" w14:textId="64FA6851" w:rsidR="00B50A7F" w:rsidRPr="00AB6158" w:rsidRDefault="00B50A7F"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 xml:space="preserve">seasonal_reduction = </w:t>
      </w:r>
      <w:r>
        <w:rPr>
          <w:rFonts w:eastAsiaTheme="minorHAnsi"/>
          <w:b/>
          <w:bCs/>
          <w:color w:val="000000"/>
        </w:rPr>
        <w:t>0.5</w:t>
      </w:r>
    </w:p>
    <w:p w14:paraId="70A38BDB" w14:textId="77777777" w:rsidR="00B50A7F" w:rsidRDefault="00B50A7F" w:rsidP="00B50A7F"/>
    <w:p w14:paraId="069F52BC" w14:textId="0A345DAD" w:rsidR="00B50A7F" w:rsidRDefault="00B50A7F" w:rsidP="00B50A7F">
      <w:r>
        <w:t xml:space="preserve">and change the </w:t>
      </w:r>
      <w:r w:rsidR="000C19AE">
        <w:t>period of the curve to be 182.5 days</w:t>
      </w:r>
      <w:r>
        <w:t>:</w:t>
      </w:r>
    </w:p>
    <w:p w14:paraId="12E97122" w14:textId="77777777" w:rsidR="00B50A7F" w:rsidRDefault="00B50A7F" w:rsidP="00B50A7F"/>
    <w:p w14:paraId="2935AB7F" w14:textId="77777777" w:rsidR="00B50A7F" w:rsidRDefault="00B50A7F" w:rsidP="00B50A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B6158">
        <w:rPr>
          <w:rFonts w:eastAsiaTheme="minorHAnsi"/>
          <w:b/>
          <w:bCs/>
          <w:color w:val="000000"/>
        </w:rPr>
        <w:t>if state(COND,Seasonality) then set_trans(COND, max_transmissibility *</w:t>
      </w:r>
    </w:p>
    <w:p w14:paraId="7F12C34D" w14:textId="0A6AE35B" w:rsidR="00D57CEB" w:rsidRDefault="00B50A7F" w:rsidP="00364C73">
      <w:pPr>
        <w:pStyle w:val="ListParagraph"/>
        <w:numPr>
          <w:ilvl w:val="0"/>
          <w:numId w:val="6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D57CEB">
        <w:rPr>
          <w:rFonts w:eastAsiaTheme="minorHAnsi"/>
          <w:b/>
          <w:bCs/>
          <w:color w:val="000000"/>
        </w:rPr>
        <w:t>- seasonal_reduction*(1 - 0.5*(1+cos(</w:t>
      </w:r>
      <w:r w:rsidR="000C19AE">
        <w:rPr>
          <w:rFonts w:eastAsiaTheme="minorHAnsi"/>
          <w:b/>
          <w:bCs/>
          <w:color w:val="000000"/>
        </w:rPr>
        <w:t>2*</w:t>
      </w:r>
      <w:r w:rsidRPr="00D57CEB">
        <w:rPr>
          <w:rFonts w:eastAsiaTheme="minorHAnsi"/>
          <w:b/>
          <w:bCs/>
          <w:color w:val="000000"/>
        </w:rPr>
        <w:t>3.14159</w:t>
      </w:r>
      <w:r w:rsidR="005F45C9" w:rsidRPr="00D57CEB">
        <w:rPr>
          <w:rFonts w:eastAsiaTheme="minorHAnsi"/>
          <w:b/>
          <w:bCs/>
          <w:color w:val="000000"/>
        </w:rPr>
        <w:t>*</w:t>
      </w:r>
      <w:r w:rsidRPr="00D57CEB">
        <w:rPr>
          <w:rFonts w:eastAsiaTheme="minorHAnsi"/>
          <w:b/>
          <w:bCs/>
          <w:color w:val="000000"/>
        </w:rPr>
        <w:t>days_from_peak/</w:t>
      </w:r>
      <w:r w:rsidR="000C19AE">
        <w:rPr>
          <w:rFonts w:eastAsiaTheme="minorHAnsi"/>
          <w:b/>
          <w:bCs/>
          <w:color w:val="000000"/>
        </w:rPr>
        <w:t>182.5</w:t>
      </w:r>
      <w:r w:rsidR="007D452D">
        <w:rPr>
          <w:rFonts w:eastAsiaTheme="minorHAnsi"/>
          <w:b/>
          <w:bCs/>
          <w:color w:val="000000"/>
        </w:rPr>
        <w:t>)))))</w:t>
      </w:r>
    </w:p>
    <w:p w14:paraId="1F9790C9" w14:textId="149A3BF9"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520"/>
        <w:jc w:val="both"/>
        <w:rPr>
          <w:rFonts w:eastAsiaTheme="minorHAnsi"/>
          <w:b/>
          <w:bCs/>
          <w:color w:val="000000"/>
        </w:rPr>
      </w:pPr>
    </w:p>
    <w:p w14:paraId="7BFB87D6" w14:textId="227D6E5B"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rPr>
          <w:rFonts w:eastAsiaTheme="minorHAnsi"/>
          <w:color w:val="000000"/>
        </w:rPr>
      </w:pPr>
      <w:r>
        <w:rPr>
          <w:rFonts w:eastAsiaTheme="minorHAnsi"/>
          <w:color w:val="000000"/>
        </w:rPr>
        <w:t>The resulting transmission curve follows:</w:t>
      </w:r>
    </w:p>
    <w:p w14:paraId="40FF6CF1" w14:textId="22032D83" w:rsid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rPr>
          <w:rFonts w:eastAsiaTheme="minorHAnsi"/>
          <w:color w:val="000000"/>
        </w:rPr>
      </w:pPr>
    </w:p>
    <w:p w14:paraId="6EF5AF30" w14:textId="000BF9A9" w:rsidR="00D57CEB" w:rsidRPr="00D57CEB" w:rsidRDefault="00D57CEB" w:rsidP="00D57CEB">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center"/>
        <w:rPr>
          <w:rFonts w:eastAsiaTheme="minorHAnsi"/>
          <w:color w:val="000000"/>
        </w:rPr>
      </w:pPr>
      <w:r>
        <w:rPr>
          <w:rFonts w:eastAsiaTheme="minorHAnsi"/>
          <w:noProof/>
          <w:color w:val="000000"/>
        </w:rPr>
        <w:drawing>
          <wp:inline distT="0" distB="0" distL="0" distR="0" wp14:anchorId="66757CD8" wp14:editId="551BD124">
            <wp:extent cx="3657600" cy="21945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asonality2.pdf"/>
                    <pic:cNvPicPr/>
                  </pic:nvPicPr>
                  <pic:blipFill>
                    <a:blip r:embed="rId19">
                      <a:extLst>
                        <a:ext uri="{28A0092B-C50C-407E-A947-70E740481C1C}">
                          <a14:useLocalDpi xmlns:a14="http://schemas.microsoft.com/office/drawing/2010/main" val="0"/>
                        </a:ext>
                      </a:extLst>
                    </a:blip>
                    <a:stretch>
                      <a:fillRect/>
                    </a:stretch>
                  </pic:blipFill>
                  <pic:spPr>
                    <a:xfrm>
                      <a:off x="0" y="0"/>
                      <a:ext cx="3657600" cy="2194560"/>
                    </a:xfrm>
                    <a:prstGeom prst="rect">
                      <a:avLst/>
                    </a:prstGeom>
                  </pic:spPr>
                </pic:pic>
              </a:graphicData>
            </a:graphic>
          </wp:inline>
        </w:drawing>
      </w:r>
    </w:p>
    <w:p w14:paraId="0311BF40" w14:textId="072B8AE7" w:rsidR="00674912" w:rsidRPr="00F1322C" w:rsidRDefault="00674912" w:rsidP="00B50A7F">
      <w:r w:rsidRPr="00B83439">
        <w:rPr>
          <w:b/>
        </w:rPr>
        <w:br w:type="page"/>
      </w:r>
    </w:p>
    <w:p w14:paraId="3EFBE9DC" w14:textId="77777777" w:rsidR="00034AB1" w:rsidRPr="00034AB1" w:rsidRDefault="00034AB1" w:rsidP="00034AB1"/>
    <w:p w14:paraId="380957D1" w14:textId="787EED32" w:rsidR="00D77A43" w:rsidRDefault="00D77A43" w:rsidP="00D77A43">
      <w:pPr>
        <w:pStyle w:val="Heading2"/>
      </w:pPr>
      <w:bookmarkStart w:id="189" w:name="_Toc27037459"/>
      <w:r>
        <w:t>Using Elevation Data</w:t>
      </w:r>
      <w:bookmarkEnd w:id="189"/>
    </w:p>
    <w:p w14:paraId="597AB335" w14:textId="77777777" w:rsidR="00D77A43" w:rsidRDefault="00D77A43" w:rsidP="00D77A43">
      <w:pPr>
        <w:pStyle w:val="Heading2"/>
      </w:pPr>
    </w:p>
    <w:p w14:paraId="5339E0A1" w14:textId="77777777" w:rsidR="00D77A43" w:rsidRDefault="00D77A43" w:rsidP="00D77A43">
      <w:r>
        <w:t>The built-in synthetic population files include the elevation (measured in meters above sea-level) for every built-in place type (Households, School, Workplaces and Hospitals).</w:t>
      </w:r>
    </w:p>
    <w:p w14:paraId="6E6B5B4D" w14:textId="77777777" w:rsidR="00D77A43" w:rsidRDefault="00D77A43" w:rsidP="00D77A43"/>
    <w:p w14:paraId="279A7882" w14:textId="77777777" w:rsidR="00D77A43" w:rsidRDefault="00D77A43" w:rsidP="00D77A43">
      <w:r>
        <w:t>This example shows how to use that data to assign agents to different states. This might be useful for models in which a risk is associated with a place's elevation, such as the risk of flooding.</w:t>
      </w:r>
    </w:p>
    <w:p w14:paraId="6C0DDD7A" w14:textId="77777777" w:rsidR="00D77A43" w:rsidRDefault="00D77A43" w:rsidP="00D77A43"/>
    <w:p w14:paraId="6AF691BF" w14:textId="77777777" w:rsidR="00D77A43" w:rsidRDefault="00D77A43" w:rsidP="00D77A43">
      <w:r>
        <w:t>Consider the following FRED program:</w:t>
      </w:r>
    </w:p>
    <w:p w14:paraId="1042331E" w14:textId="77777777" w:rsidR="00D77A43" w:rsidRDefault="00D77A43" w:rsidP="00D77A43"/>
    <w:p w14:paraId="56AFBA92"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Simulated Location</w:t>
      </w:r>
    </w:p>
    <w:p w14:paraId="2E95677B"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locations = Allegheny_County_PA</w:t>
      </w:r>
    </w:p>
    <w:p w14:paraId="34AF978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F53DDB8"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Simulated Timeframe</w:t>
      </w:r>
    </w:p>
    <w:p w14:paraId="5F6DBBFA"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start_date = 2020-Jan-01</w:t>
      </w:r>
    </w:p>
    <w:p w14:paraId="0FD14163"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nd_date = 2020-Jan-02</w:t>
      </w:r>
    </w:p>
    <w:p w14:paraId="69C62517"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189D10C" w14:textId="570E5EDE"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 xml:space="preserve">##### </w:t>
      </w:r>
      <w:r w:rsidR="00160207">
        <w:rPr>
          <w:rFonts w:eastAsiaTheme="minorHAnsi"/>
          <w:b/>
          <w:bCs/>
          <w:color w:val="000000"/>
        </w:rPr>
        <w:t>CONDITION</w:t>
      </w:r>
      <w:r w:rsidRPr="00956BCC">
        <w:rPr>
          <w:rFonts w:eastAsiaTheme="minorHAnsi"/>
          <w:b/>
          <w:bCs/>
          <w:color w:val="000000"/>
        </w:rPr>
        <w:t>S</w:t>
      </w:r>
    </w:p>
    <w:p w14:paraId="4F25B690" w14:textId="6BBD18AC" w:rsidR="00D77A43" w:rsidRPr="00956BCC" w:rsidRDefault="00160207"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Condition</w:t>
      </w:r>
      <w:r w:rsidR="00D77A43" w:rsidRPr="00956BCC">
        <w:rPr>
          <w:rFonts w:eastAsiaTheme="minorHAnsi"/>
          <w:b/>
          <w:bCs/>
          <w:color w:val="000000"/>
        </w:rPr>
        <w:t>s = ELEV</w:t>
      </w:r>
    </w:p>
    <w:p w14:paraId="74D9A03B"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states = Start Min Low Med High Max</w:t>
      </w:r>
    </w:p>
    <w:p w14:paraId="5BE4E32E"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6EC3D57"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then wait(0)</w:t>
      </w:r>
    </w:p>
    <w:p w14:paraId="5FFA2671"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and(elevation_quintile_of_Household == 1) then next(Min)</w:t>
      </w:r>
    </w:p>
    <w:p w14:paraId="1AA1B65D"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and(elevation_quintile_of_Household == 2) then next(Low)</w:t>
      </w:r>
    </w:p>
    <w:p w14:paraId="48DDC42F"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and(elevation_quintile_of_Household == 3) then next(Med)</w:t>
      </w:r>
    </w:p>
    <w:p w14:paraId="7EBC13F7"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and(elevation_quintile_of_Household == 4) then next(High)</w:t>
      </w:r>
    </w:p>
    <w:p w14:paraId="1056E338"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Start) and(elevation_quintile_of_Household == 5) then next(Max)</w:t>
      </w:r>
    </w:p>
    <w:p w14:paraId="705791D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A81DAC9"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Min) then wait()</w:t>
      </w:r>
    </w:p>
    <w:p w14:paraId="12B34589"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Low) then wait()</w:t>
      </w:r>
    </w:p>
    <w:p w14:paraId="027F5D8F"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Med) then wait()</w:t>
      </w:r>
    </w:p>
    <w:p w14:paraId="6B34E0AF"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High) then wait()</w:t>
      </w:r>
    </w:p>
    <w:p w14:paraId="669C7A15"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if state(ELEV,Max) then wait()</w:t>
      </w:r>
    </w:p>
    <w:p w14:paraId="1C0466C0" w14:textId="77777777"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FE69589" w14:textId="53D9975F" w:rsidR="00D77A43" w:rsidRPr="006E7DE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 xml:space="preserve">Remarks: the program assigns a state in the ELEV </w:t>
      </w:r>
      <w:r w:rsidR="00160207">
        <w:rPr>
          <w:rFonts w:eastAsiaTheme="minorHAnsi"/>
          <w:bCs/>
          <w:color w:val="000000"/>
        </w:rPr>
        <w:t>Condition</w:t>
      </w:r>
      <w:r>
        <w:rPr>
          <w:rFonts w:eastAsiaTheme="minorHAnsi"/>
          <w:bCs/>
          <w:color w:val="000000"/>
        </w:rPr>
        <w:t xml:space="preserve"> to each agent. The transition rules in the Start state move each agent to one of the states: Min, Low, Med, High or Max, depending on the elevation quintile of the agent's household. Each quintile contains 20% of the households in the population, sorted by elevation in this case. These quintiles are computed automatically when the place files are read in. Quartiles are also computed. Quartiled and quintiles are also computed for </w:t>
      </w:r>
      <w:r w:rsidRPr="006E7DE3">
        <w:rPr>
          <w:rFonts w:eastAsiaTheme="minorHAnsi"/>
          <w:b/>
          <w:bCs/>
          <w:color w:val="000000"/>
        </w:rPr>
        <w:t>size</w:t>
      </w:r>
      <w:r>
        <w:rPr>
          <w:rFonts w:eastAsiaTheme="minorHAnsi"/>
          <w:bCs/>
          <w:color w:val="000000"/>
        </w:rPr>
        <w:t xml:space="preserve"> and </w:t>
      </w:r>
      <w:r w:rsidRPr="006E7DE3">
        <w:rPr>
          <w:rFonts w:eastAsiaTheme="minorHAnsi"/>
          <w:b/>
          <w:bCs/>
          <w:color w:val="000000"/>
        </w:rPr>
        <w:t>income</w:t>
      </w:r>
      <w:r>
        <w:rPr>
          <w:rFonts w:eastAsiaTheme="minorHAnsi"/>
          <w:b/>
          <w:bCs/>
          <w:color w:val="000000"/>
        </w:rPr>
        <w:t>.</w:t>
      </w:r>
    </w:p>
    <w:p w14:paraId="7C03950A" w14:textId="77777777"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30798C9B" w14:textId="77777777" w:rsidR="00D77A43"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r>
        <w:rPr>
          <w:rFonts w:eastAsiaTheme="minorHAnsi"/>
          <w:bCs/>
          <w:color w:val="000000"/>
        </w:rPr>
        <w:t>Once an agent is assigned to a state, it remains there indefinitely.  If we want to visualize the results, we could add the following statemtents:</w:t>
      </w:r>
    </w:p>
    <w:p w14:paraId="4213E668"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07B044B"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nable_visualization_layer = 1</w:t>
      </w:r>
    </w:p>
    <w:p w14:paraId="5A6062EC"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Low.visualize = 1</w:t>
      </w:r>
    </w:p>
    <w:p w14:paraId="3EBFE1FC"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Min.visualize = 1</w:t>
      </w:r>
    </w:p>
    <w:p w14:paraId="624D49C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lastRenderedPageBreak/>
        <w:t>ELEV.Med.visualize = 1</w:t>
      </w:r>
    </w:p>
    <w:p w14:paraId="4A133659"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noProof/>
          <w:color w:val="000000"/>
        </w:rPr>
        <w:drawing>
          <wp:anchor distT="0" distB="0" distL="114300" distR="114300" simplePos="0" relativeHeight="251659264" behindDoc="0" locked="0" layoutInCell="1" allowOverlap="1" wp14:anchorId="65B8B660" wp14:editId="7A395C82">
            <wp:simplePos x="0" y="0"/>
            <wp:positionH relativeFrom="column">
              <wp:align>center</wp:align>
            </wp:positionH>
            <wp:positionV relativeFrom="paragraph">
              <wp:posOffset>2381885</wp:posOffset>
            </wp:positionV>
            <wp:extent cx="4059936" cy="4059936"/>
            <wp:effectExtent l="12700" t="12700" r="17145" b="171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lev.mp4" descr="movie::/Users/gref/projects/elevation/elev.mp4"/>
                    <pic:cNvPicPr/>
                  </pic:nvPicPr>
                  <pic:blipFill>
                    <a:blip r:embed="rId20">
                      <a:extLst>
                        <a:ext uri="{28A0092B-C50C-407E-A947-70E740481C1C}">
                          <a14:useLocalDpi xmlns:a14="http://schemas.microsoft.com/office/drawing/2010/main" val="0"/>
                        </a:ext>
                      </a:extLst>
                    </a:blip>
                    <a:stretch>
                      <a:fillRect/>
                    </a:stretch>
                  </pic:blipFill>
                  <pic:spPr>
                    <a:xfrm>
                      <a:off x="0" y="0"/>
                      <a:ext cx="4059936" cy="4059936"/>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956BCC">
        <w:rPr>
          <w:rFonts w:eastAsiaTheme="minorHAnsi"/>
          <w:b/>
          <w:bCs/>
          <w:color w:val="000000"/>
        </w:rPr>
        <w:t>ELEV.High.visualize = 1</w:t>
      </w:r>
    </w:p>
    <w:p w14:paraId="5E18C7E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Max.visualize = 1</w:t>
      </w:r>
    </w:p>
    <w:p w14:paraId="77B8CA84"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rPr>
      </w:pPr>
    </w:p>
    <w:p w14:paraId="073E2A9C"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Low.is_dormant = 1</w:t>
      </w:r>
    </w:p>
    <w:p w14:paraId="76F55180"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Min.is_dormant = 1</w:t>
      </w:r>
    </w:p>
    <w:p w14:paraId="3C44897F"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Med.is_dormant = 1</w:t>
      </w:r>
    </w:p>
    <w:p w14:paraId="2C5B997D" w14:textId="77777777" w:rsidR="00D77A43" w:rsidRPr="00956BCC" w:rsidRDefault="00D77A43" w:rsidP="00D77A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956BCC">
        <w:rPr>
          <w:rFonts w:eastAsiaTheme="minorHAnsi"/>
          <w:b/>
          <w:bCs/>
          <w:color w:val="000000"/>
        </w:rPr>
        <w:t>ELEV.High.is_dormant = 1</w:t>
      </w:r>
    </w:p>
    <w:p w14:paraId="511C2DC5" w14:textId="77777777" w:rsidR="00D77A43" w:rsidRDefault="00D77A43" w:rsidP="00D77A43">
      <w:pPr>
        <w:rPr>
          <w:rFonts w:eastAsiaTheme="minorHAnsi"/>
          <w:b/>
          <w:bCs/>
          <w:color w:val="000000"/>
        </w:rPr>
      </w:pPr>
      <w:r w:rsidRPr="00956BCC">
        <w:rPr>
          <w:rFonts w:eastAsiaTheme="minorHAnsi"/>
          <w:b/>
          <w:bCs/>
          <w:color w:val="000000"/>
        </w:rPr>
        <w:t>ELEV.Max.is_dormant = 1</w:t>
      </w:r>
    </w:p>
    <w:p w14:paraId="4114C4D8" w14:textId="77777777" w:rsidR="00D77A43" w:rsidRDefault="00D77A43" w:rsidP="00D77A43"/>
    <w:p w14:paraId="54D069FC" w14:textId="77777777" w:rsidR="00D77A43" w:rsidRDefault="00D77A43" w:rsidP="00D77A43">
      <w:r>
        <w:t>The latter statements tell FRED that the visualization data only needs to be recorded once (to save space). The movie below shows the elevation of household using the colors red, orange, yellow, green and blue for the states Min, Low, Med, High and Max, respectively.</w:t>
      </w:r>
    </w:p>
    <w:p w14:paraId="5A7EC861" w14:textId="77777777" w:rsidR="00D77A43" w:rsidRDefault="00D77A43" w:rsidP="00D77A43"/>
    <w:p w14:paraId="4CDA174A" w14:textId="77777777" w:rsidR="00D77A43" w:rsidRDefault="00D77A43" w:rsidP="00D77A43"/>
    <w:p w14:paraId="65BC5ADB" w14:textId="77777777" w:rsidR="00D77A43" w:rsidRDefault="00D77A43" w:rsidP="00D77A43"/>
    <w:p w14:paraId="05F66FC2" w14:textId="77777777" w:rsidR="00D77A43" w:rsidRDefault="00D77A43" w:rsidP="00D77A43">
      <w:r>
        <w:t>In addition to the factors using quartiles or quintiles, you can directly test the elevation of am agent's place, for example:</w:t>
      </w:r>
    </w:p>
    <w:p w14:paraId="5A2A240A" w14:textId="77777777" w:rsidR="00D77A43" w:rsidRDefault="00D77A43" w:rsidP="00D77A43"/>
    <w:p w14:paraId="1DB5872D" w14:textId="77777777" w:rsidR="00D77A43" w:rsidRPr="00D77A43" w:rsidRDefault="00D77A43" w:rsidP="00D77A43">
      <w:pPr>
        <w:rPr>
          <w:i/>
        </w:rPr>
      </w:pPr>
      <w:r>
        <w:t>if (COND,State) and(elevation_of_School &lt; 250) then next(State)</w:t>
      </w:r>
    </w:p>
    <w:p w14:paraId="580F8045" w14:textId="396CD8FE" w:rsidR="00D77A43" w:rsidRDefault="00D77A43" w:rsidP="00D77A43"/>
    <w:p w14:paraId="1FCD6B68" w14:textId="40CB7E40" w:rsidR="00B47982" w:rsidRDefault="00B47982">
      <w:r>
        <w:br w:type="page"/>
      </w:r>
    </w:p>
    <w:p w14:paraId="59B74061" w14:textId="5EE61136" w:rsidR="007A345F" w:rsidRDefault="00B47982" w:rsidP="00B47982">
      <w:pPr>
        <w:pStyle w:val="Heading2"/>
      </w:pPr>
      <w:bookmarkStart w:id="190" w:name="_Toc27037460"/>
      <w:r>
        <w:lastRenderedPageBreak/>
        <w:t>Surveys: Taking a Sample of the Population</w:t>
      </w:r>
      <w:bookmarkEnd w:id="190"/>
    </w:p>
    <w:p w14:paraId="3B2F3FA6" w14:textId="1EA9A6E3" w:rsidR="00B47982" w:rsidRDefault="00B47982" w:rsidP="00B47982"/>
    <w:p w14:paraId="39F5AA5D" w14:textId="77777777" w:rsidR="00BF52AB" w:rsidRDefault="00B47982" w:rsidP="00B47982">
      <w:r>
        <w:t>FRED can simulate a population survey by taking a sample of the population.  To do so, we can create a Condition called, say, SURVEY and assign some set of individual agents to a selected state.</w:t>
      </w:r>
    </w:p>
    <w:p w14:paraId="2550BCD5" w14:textId="77777777" w:rsidR="00BF52AB" w:rsidRDefault="00BF52AB" w:rsidP="00B47982"/>
    <w:p w14:paraId="2568F9B1"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uppose we want to survey a specific number of individuals. We could use the following Condition:</w:t>
      </w:r>
    </w:p>
    <w:p w14:paraId="473FCBA0"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7573882C" w14:textId="536E189B" w:rsidR="00BF52AB" w:rsidRDefault="00521EEA"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include_cond</w:t>
      </w:r>
      <w:r w:rsidR="00BF52AB">
        <w:rPr>
          <w:rFonts w:eastAsiaTheme="minorHAnsi" w:cstheme="minorHAnsi"/>
          <w:b/>
          <w:bCs/>
          <w:color w:val="000000"/>
          <w:szCs w:val="22"/>
        </w:rPr>
        <w:t>ition = SURVEY</w:t>
      </w:r>
    </w:p>
    <w:p w14:paraId="6C3BF206" w14:textId="77777777" w:rsidR="00BF52AB" w:rsidRPr="00B47982"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SURVEY.states = Start Participating</w:t>
      </w:r>
      <w:r>
        <w:rPr>
          <w:rFonts w:eastAsiaTheme="minorHAnsi" w:cstheme="minorHAnsi"/>
          <w:b/>
          <w:bCs/>
          <w:color w:val="000000"/>
          <w:szCs w:val="22"/>
        </w:rPr>
        <w:t xml:space="preserve"> Import</w:t>
      </w:r>
    </w:p>
    <w:p w14:paraId="52C0BBB3"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SURVEY.import_start_state = Import</w:t>
      </w:r>
    </w:p>
    <w:p w14:paraId="46EDB50B" w14:textId="77777777" w:rsidR="00BF52AB" w:rsidRPr="00B47982"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284739DE"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if state (SURVEY,Start) then set_sus(SURVEY,1)</w:t>
      </w:r>
    </w:p>
    <w:p w14:paraId="4F83CF71" w14:textId="77777777" w:rsidR="00BF52AB" w:rsidRPr="00B47982"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if state(SURVEY,Start) then wait()</w:t>
      </w:r>
    </w:p>
    <w:p w14:paraId="251F0DDF"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26567578" w14:textId="764B0E48"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if state(SURVEY,</w:t>
      </w:r>
      <w:r>
        <w:rPr>
          <w:rFonts w:eastAsiaTheme="minorHAnsi" w:cstheme="minorHAnsi"/>
          <w:b/>
          <w:bCs/>
          <w:color w:val="000000"/>
          <w:szCs w:val="22"/>
        </w:rPr>
        <w:t>Import</w:t>
      </w:r>
      <w:r w:rsidRPr="00B47982">
        <w:rPr>
          <w:rFonts w:eastAsiaTheme="minorHAnsi" w:cstheme="minorHAnsi"/>
          <w:b/>
          <w:bCs/>
          <w:color w:val="000000"/>
          <w:szCs w:val="22"/>
        </w:rPr>
        <w:t xml:space="preserve">) then </w:t>
      </w:r>
      <w:r>
        <w:rPr>
          <w:rFonts w:eastAsiaTheme="minorHAnsi" w:cstheme="minorHAnsi"/>
          <w:b/>
          <w:bCs/>
          <w:color w:val="000000"/>
          <w:szCs w:val="22"/>
        </w:rPr>
        <w:t>import_count(100</w:t>
      </w:r>
      <w:r w:rsidR="00F703FE">
        <w:rPr>
          <w:rFonts w:eastAsiaTheme="minorHAnsi" w:cstheme="minorHAnsi"/>
          <w:b/>
          <w:bCs/>
          <w:color w:val="000000"/>
          <w:szCs w:val="22"/>
        </w:rPr>
        <w:t>0</w:t>
      </w:r>
      <w:r>
        <w:rPr>
          <w:rFonts w:eastAsiaTheme="minorHAnsi" w:cstheme="minorHAnsi"/>
          <w:b/>
          <w:bCs/>
          <w:color w:val="000000"/>
          <w:szCs w:val="22"/>
        </w:rPr>
        <w:t>)</w:t>
      </w:r>
    </w:p>
    <w:p w14:paraId="11986731" w14:textId="1EBB8C9C" w:rsidR="00BF52AB" w:rsidRPr="00B47982"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if state(SURVEY,</w:t>
      </w:r>
      <w:r>
        <w:rPr>
          <w:rFonts w:eastAsiaTheme="minorHAnsi" w:cstheme="minorHAnsi"/>
          <w:b/>
          <w:bCs/>
          <w:color w:val="000000"/>
          <w:szCs w:val="22"/>
        </w:rPr>
        <w:t>Import</w:t>
      </w:r>
      <w:r w:rsidRPr="00B47982">
        <w:rPr>
          <w:rFonts w:eastAsiaTheme="minorHAnsi" w:cstheme="minorHAnsi"/>
          <w:b/>
          <w:bCs/>
          <w:color w:val="000000"/>
          <w:szCs w:val="22"/>
        </w:rPr>
        <w:t>) then wait()</w:t>
      </w:r>
    </w:p>
    <w:p w14:paraId="3E0FE197" w14:textId="7777777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0EB9FB12" w14:textId="5DE53ADC"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Pr>
          <w:rFonts w:eastAsiaTheme="minorHAnsi" w:cstheme="minorHAnsi"/>
          <w:b/>
          <w:bCs/>
          <w:color w:val="000000"/>
          <w:szCs w:val="22"/>
        </w:rPr>
        <w:t>if exposed(SURVEY) then next(Participating)</w:t>
      </w:r>
    </w:p>
    <w:p w14:paraId="001A6EC9" w14:textId="77777777" w:rsidR="00BF52AB" w:rsidRPr="00B47982"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if state(SURVEY,Participating) then wait()</w:t>
      </w:r>
    </w:p>
    <w:p w14:paraId="1118B71D" w14:textId="0AF85927" w:rsid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3040D353" w14:textId="386FCE74" w:rsidR="00BF52AB" w:rsidRPr="00BF52AB" w:rsidRDefault="00BF52AB" w:rsidP="00BF52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Pr>
          <w:rFonts w:eastAsiaTheme="minorHAnsi" w:cstheme="minorHAnsi"/>
          <w:bCs/>
          <w:color w:val="000000"/>
          <w:szCs w:val="22"/>
        </w:rPr>
        <w:t>The first rule makes all agents susceptible to the survey at time 0. The Import Agent then selects 100</w:t>
      </w:r>
      <w:r w:rsidR="00F703FE">
        <w:rPr>
          <w:rFonts w:eastAsiaTheme="minorHAnsi" w:cstheme="minorHAnsi"/>
          <w:bCs/>
          <w:color w:val="000000"/>
          <w:szCs w:val="22"/>
        </w:rPr>
        <w:t>0</w:t>
      </w:r>
      <w:r>
        <w:rPr>
          <w:rFonts w:eastAsiaTheme="minorHAnsi" w:cstheme="minorHAnsi"/>
          <w:bCs/>
          <w:color w:val="000000"/>
          <w:szCs w:val="22"/>
        </w:rPr>
        <w:t xml:space="preserve"> of the susceptible agents at random and exposes them to SURVEY, which causes the exposed agents to enter the </w:t>
      </w:r>
      <w:r w:rsidRPr="005C5445">
        <w:rPr>
          <w:rFonts w:eastAsiaTheme="minorHAnsi" w:cstheme="minorHAnsi"/>
          <w:b/>
          <w:bCs/>
          <w:color w:val="000000"/>
          <w:szCs w:val="22"/>
        </w:rPr>
        <w:t>Participating</w:t>
      </w:r>
      <w:r>
        <w:rPr>
          <w:rFonts w:eastAsiaTheme="minorHAnsi" w:cstheme="minorHAnsi"/>
          <w:bCs/>
          <w:color w:val="000000"/>
          <w:szCs w:val="22"/>
        </w:rPr>
        <w:t xml:space="preserve"> state. All other agents remain in the </w:t>
      </w:r>
      <w:r w:rsidRPr="005C5445">
        <w:rPr>
          <w:rFonts w:eastAsiaTheme="minorHAnsi" w:cstheme="minorHAnsi"/>
          <w:b/>
          <w:bCs/>
          <w:color w:val="000000"/>
          <w:szCs w:val="22"/>
        </w:rPr>
        <w:t>Start</w:t>
      </w:r>
      <w:r>
        <w:rPr>
          <w:rFonts w:eastAsiaTheme="minorHAnsi" w:cstheme="minorHAnsi"/>
          <w:bCs/>
          <w:color w:val="000000"/>
          <w:szCs w:val="22"/>
        </w:rPr>
        <w:t xml:space="preserve"> start forever.</w:t>
      </w:r>
    </w:p>
    <w:p w14:paraId="4EF47C9F" w14:textId="77777777" w:rsidR="00B47982" w:rsidRDefault="00B47982" w:rsidP="00B47982">
      <w:pPr>
        <w:rPr>
          <w:rFonts w:eastAsiaTheme="minorHAnsi" w:cstheme="minorHAnsi"/>
          <w:b/>
          <w:bCs/>
          <w:color w:val="000000"/>
          <w:szCs w:val="22"/>
        </w:rPr>
      </w:pPr>
    </w:p>
    <w:p w14:paraId="7FA3BF34" w14:textId="76B19979" w:rsidR="00B47982" w:rsidRDefault="00B47982" w:rsidP="00B47982">
      <w:r>
        <w:t>The</w:t>
      </w:r>
      <w:r w:rsidR="00BF52AB">
        <w:t xml:space="preserve"> survey group can used by</w:t>
      </w:r>
      <w:r>
        <w:t xml:space="preserve"> </w:t>
      </w:r>
      <w:r w:rsidR="00BF52AB">
        <w:t xml:space="preserve">any </w:t>
      </w:r>
      <w:r>
        <w:t xml:space="preserve">other Condition </w:t>
      </w:r>
      <w:r w:rsidR="00BF52AB">
        <w:t xml:space="preserve">COND </w:t>
      </w:r>
      <w:r>
        <w:t>by putting them in a state called</w:t>
      </w:r>
      <w:r w:rsidR="005C5445">
        <w:t>, say,</w:t>
      </w:r>
      <w:r>
        <w:t xml:space="preserve"> </w:t>
      </w:r>
      <w:r>
        <w:rPr>
          <w:b/>
        </w:rPr>
        <w:t>Ask</w:t>
      </w:r>
      <w:r>
        <w:t xml:space="preserve"> with a rule such as:</w:t>
      </w:r>
    </w:p>
    <w:p w14:paraId="73E7FE39" w14:textId="77777777" w:rsidR="00B47982" w:rsidRDefault="00B47982" w:rsidP="00B47982"/>
    <w:p w14:paraId="5E040AC9" w14:textId="77777777" w:rsidR="00B47982" w:rsidRDefault="00B47982" w:rsidP="00B47982">
      <w:pPr>
        <w:rPr>
          <w:b/>
        </w:rPr>
      </w:pPr>
      <w:r>
        <w:rPr>
          <w:b/>
        </w:rPr>
        <w:t>if state(COND,State) and (current_state_in_SURVEY == Participating) then next(Ask)</w:t>
      </w:r>
    </w:p>
    <w:p w14:paraId="20947427" w14:textId="77777777" w:rsidR="00B47982" w:rsidRDefault="00B47982" w:rsidP="00B47982"/>
    <w:p w14:paraId="46018147" w14:textId="77777777" w:rsidR="00B47982" w:rsidRDefault="00B47982" w:rsidP="00B47982">
      <w:r>
        <w:t>As long as the SURVEY Condition is defined before the COND Condition in the FRED program, this rule will select the participating individuals, even if it is applied at time 0.</w:t>
      </w:r>
    </w:p>
    <w:p w14:paraId="3FB860C5" w14:textId="77777777" w:rsidR="00B47982" w:rsidRDefault="00B47982" w:rsidP="00B47982"/>
    <w:p w14:paraId="59D598DE" w14:textId="1659A64E" w:rsidR="002F7260" w:rsidRDefault="00B47982" w:rsidP="00B47982">
      <w:r>
        <w:t>If it is de</w:t>
      </w:r>
      <w:r w:rsidR="005C5445">
        <w:t>s</w:t>
      </w:r>
      <w:r>
        <w:t>ired to limit the survey participants to a specific subset of the population</w:t>
      </w:r>
      <w:r w:rsidR="002F7260">
        <w:t>, say, females between 18 and 35 years old, just add that specification to the s</w:t>
      </w:r>
      <w:r w:rsidR="00E45873">
        <w:t>usceptibility</w:t>
      </w:r>
      <w:r w:rsidR="002F7260">
        <w:t xml:space="preserve"> rule:</w:t>
      </w:r>
    </w:p>
    <w:p w14:paraId="792EDDD1" w14:textId="77777777" w:rsidR="002F7260" w:rsidRDefault="002F7260" w:rsidP="00B47982"/>
    <w:p w14:paraId="09A42096" w14:textId="4A07AA40" w:rsidR="002F7260" w:rsidRDefault="002F7260"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 xml:space="preserve">if state(SURVEY,Start) </w:t>
      </w:r>
      <w:r>
        <w:rPr>
          <w:rFonts w:eastAsiaTheme="minorHAnsi" w:cstheme="minorHAnsi"/>
          <w:b/>
          <w:bCs/>
          <w:color w:val="000000"/>
          <w:szCs w:val="22"/>
        </w:rPr>
        <w:t xml:space="preserve">and(sex == female, 18 &lt;= age, age &lt;= 35) </w:t>
      </w:r>
      <w:r w:rsidRPr="00B47982">
        <w:rPr>
          <w:rFonts w:eastAsiaTheme="minorHAnsi" w:cstheme="minorHAnsi"/>
          <w:b/>
          <w:bCs/>
          <w:color w:val="000000"/>
          <w:szCs w:val="22"/>
        </w:rPr>
        <w:t xml:space="preserve">then </w:t>
      </w:r>
      <w:r w:rsidR="00E45873">
        <w:rPr>
          <w:rFonts w:eastAsiaTheme="minorHAnsi" w:cstheme="minorHAnsi"/>
          <w:b/>
          <w:bCs/>
          <w:color w:val="000000"/>
          <w:szCs w:val="22"/>
        </w:rPr>
        <w:t>set_sus(SURVEY,1)</w:t>
      </w:r>
    </w:p>
    <w:p w14:paraId="362A305C" w14:textId="0111F783" w:rsidR="002F7260" w:rsidRDefault="002F7260"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951037B" w14:textId="7EA313C0" w:rsidR="00E45873" w:rsidRDefault="00E4587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o select a fraction of the population instead of a fixed number, change the rule for the </w:t>
      </w:r>
      <w:r w:rsidRPr="005C5445">
        <w:rPr>
          <w:b/>
        </w:rPr>
        <w:t>Import</w:t>
      </w:r>
      <w:r>
        <w:t xml:space="preserve"> state to something like:</w:t>
      </w:r>
    </w:p>
    <w:p w14:paraId="16E63029" w14:textId="77777777" w:rsidR="00E45873" w:rsidRDefault="00E4587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4C2820A9" w14:textId="368484D0" w:rsidR="00E45873" w:rsidRDefault="00E45873"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B47982">
        <w:rPr>
          <w:rFonts w:eastAsiaTheme="minorHAnsi" w:cstheme="minorHAnsi"/>
          <w:b/>
          <w:bCs/>
          <w:color w:val="000000"/>
          <w:szCs w:val="22"/>
        </w:rPr>
        <w:t>if state(SURVEY,</w:t>
      </w:r>
      <w:r>
        <w:rPr>
          <w:rFonts w:eastAsiaTheme="minorHAnsi" w:cstheme="minorHAnsi"/>
          <w:b/>
          <w:bCs/>
          <w:color w:val="000000"/>
          <w:szCs w:val="22"/>
        </w:rPr>
        <w:t>Import</w:t>
      </w:r>
      <w:r w:rsidRPr="00B47982">
        <w:rPr>
          <w:rFonts w:eastAsiaTheme="minorHAnsi" w:cstheme="minorHAnsi"/>
          <w:b/>
          <w:bCs/>
          <w:color w:val="000000"/>
          <w:szCs w:val="22"/>
        </w:rPr>
        <w:t xml:space="preserve">) then </w:t>
      </w:r>
      <w:r>
        <w:rPr>
          <w:rFonts w:eastAsiaTheme="minorHAnsi" w:cstheme="minorHAnsi"/>
          <w:b/>
          <w:bCs/>
          <w:color w:val="000000"/>
          <w:szCs w:val="22"/>
        </w:rPr>
        <w:t>import_per_capit</w:t>
      </w:r>
      <w:r w:rsidR="005C5445">
        <w:rPr>
          <w:rFonts w:eastAsiaTheme="minorHAnsi" w:cstheme="minorHAnsi"/>
          <w:b/>
          <w:bCs/>
          <w:color w:val="000000"/>
          <w:szCs w:val="22"/>
        </w:rPr>
        <w:t>a</w:t>
      </w:r>
      <w:r>
        <w:rPr>
          <w:rFonts w:eastAsiaTheme="minorHAnsi" w:cstheme="minorHAnsi"/>
          <w:b/>
          <w:bCs/>
          <w:color w:val="000000"/>
          <w:szCs w:val="22"/>
        </w:rPr>
        <w:t>(0.001)</w:t>
      </w:r>
    </w:p>
    <w:p w14:paraId="7EFC0391" w14:textId="2521C751" w:rsidR="00E45873" w:rsidRDefault="00E45873"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1BE828CC" w14:textId="1648AF60" w:rsidR="00E45873" w:rsidRPr="00E45873" w:rsidRDefault="00E45873" w:rsidP="00E458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Pr>
          <w:rFonts w:eastAsiaTheme="minorHAnsi" w:cstheme="minorHAnsi"/>
          <w:bCs/>
          <w:color w:val="000000"/>
          <w:szCs w:val="22"/>
        </w:rPr>
        <w:t xml:space="preserve">Now the Import Agent will select about one out of </w:t>
      </w:r>
      <w:r w:rsidR="005C5445">
        <w:rPr>
          <w:rFonts w:eastAsiaTheme="minorHAnsi" w:cstheme="minorHAnsi"/>
          <w:bCs/>
          <w:color w:val="000000"/>
          <w:szCs w:val="22"/>
        </w:rPr>
        <w:t>1000</w:t>
      </w:r>
      <w:r>
        <w:rPr>
          <w:rFonts w:eastAsiaTheme="minorHAnsi" w:cstheme="minorHAnsi"/>
          <w:bCs/>
          <w:color w:val="000000"/>
          <w:szCs w:val="22"/>
        </w:rPr>
        <w:t xml:space="preserve"> of th</w:t>
      </w:r>
      <w:r w:rsidR="005C5445">
        <w:rPr>
          <w:rFonts w:eastAsiaTheme="minorHAnsi" w:cstheme="minorHAnsi"/>
          <w:bCs/>
          <w:color w:val="000000"/>
          <w:szCs w:val="22"/>
        </w:rPr>
        <w:t>e</w:t>
      </w:r>
      <w:r>
        <w:rPr>
          <w:rFonts w:eastAsiaTheme="minorHAnsi" w:cstheme="minorHAnsi"/>
          <w:bCs/>
          <w:color w:val="000000"/>
          <w:szCs w:val="22"/>
        </w:rPr>
        <w:t xml:space="preserve"> susceptible individuals for the survey.</w:t>
      </w:r>
    </w:p>
    <w:p w14:paraId="28079198" w14:textId="77777777" w:rsidR="00BF52AB" w:rsidRPr="00B47982" w:rsidRDefault="00BF52AB"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47C185E4" w14:textId="4F4B3315" w:rsidR="00F26034" w:rsidRDefault="00F26034">
      <w:r>
        <w:br w:type="page"/>
      </w:r>
    </w:p>
    <w:p w14:paraId="12F387BF" w14:textId="5B7FD96A" w:rsidR="002F7260" w:rsidRDefault="00F26034" w:rsidP="00F26034">
      <w:pPr>
        <w:pStyle w:val="Heading2"/>
      </w:pPr>
      <w:bookmarkStart w:id="191" w:name="_Toc27037461"/>
      <w:r>
        <w:lastRenderedPageBreak/>
        <w:t>Selecting the Closest Place</w:t>
      </w:r>
      <w:bookmarkEnd w:id="191"/>
    </w:p>
    <w:p w14:paraId="52C49D56" w14:textId="5BD4C04F" w:rsidR="00F26034" w:rsidRDefault="00F26034" w:rsidP="00F26034"/>
    <w:p w14:paraId="0BE28F43" w14:textId="19BEC31E" w:rsidR="00F26034" w:rsidRDefault="00F26034" w:rsidP="00F26034">
      <w:r>
        <w:t>This snippet shows how to have agents select the closest place of a given type, for example, selecting the closest pharmacy to an agent's home.</w:t>
      </w:r>
      <w:r w:rsidR="00F12E7A">
        <w:t xml:space="preserve">  This snippet also illustrates:</w:t>
      </w:r>
    </w:p>
    <w:p w14:paraId="0262EE04" w14:textId="79EAA29C" w:rsidR="00F12E7A" w:rsidRDefault="00E83E86" w:rsidP="00F12E7A">
      <w:pPr>
        <w:pStyle w:val="ListParagraph"/>
        <w:numPr>
          <w:ilvl w:val="0"/>
          <w:numId w:val="92"/>
        </w:numPr>
      </w:pPr>
      <w:r>
        <w:t>How to define new places within a FRED program</w:t>
      </w:r>
    </w:p>
    <w:p w14:paraId="396D236C" w14:textId="77073777" w:rsidR="00E83E86" w:rsidRDefault="00E83E86" w:rsidP="00F12E7A">
      <w:pPr>
        <w:pStyle w:val="ListParagraph"/>
        <w:numPr>
          <w:ilvl w:val="0"/>
          <w:numId w:val="92"/>
        </w:numPr>
      </w:pPr>
      <w:r>
        <w:t>How to define a network</w:t>
      </w:r>
    </w:p>
    <w:p w14:paraId="566CBFAE" w14:textId="4849C9FB" w:rsidR="00E83E86" w:rsidRDefault="00E83E86" w:rsidP="00F12E7A">
      <w:pPr>
        <w:pStyle w:val="ListParagraph"/>
        <w:numPr>
          <w:ilvl w:val="0"/>
          <w:numId w:val="92"/>
        </w:numPr>
      </w:pPr>
      <w:r>
        <w:t>How to use the edge weights of a network</w:t>
      </w:r>
    </w:p>
    <w:p w14:paraId="51D67D5F" w14:textId="4D1D879C" w:rsidR="00E83E86" w:rsidRDefault="00E83E86" w:rsidP="00E83E86"/>
    <w:p w14:paraId="00E85C85" w14:textId="7AEBF138" w:rsidR="00E83E86" w:rsidRDefault="00E83E86" w:rsidP="00E83E86">
      <w:r>
        <w:t>Let's define the location of 5 pharmacies and then assign all the agents in the population to their closest pharmacy.</w:t>
      </w:r>
    </w:p>
    <w:p w14:paraId="4891E70E" w14:textId="2059EBB7" w:rsidR="00E83E86" w:rsidRDefault="00E83E86" w:rsidP="00E83E86"/>
    <w:p w14:paraId="34B486F9" w14:textId="22140E99" w:rsidR="00E83E86" w:rsidRDefault="00E83E86" w:rsidP="00E83E86">
      <w:r>
        <w:t>We can define 5 new phamacies in the FRED program using the following statements:</w:t>
      </w:r>
    </w:p>
    <w:p w14:paraId="25E5BAD7" w14:textId="793D8DB0" w:rsidR="00E83E86" w:rsidRDefault="00E83E86" w:rsidP="00E83E86"/>
    <w:p w14:paraId="07207498"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include_place = Pharmacy</w:t>
      </w:r>
    </w:p>
    <w:p w14:paraId="03259987"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Pharmacy.has_administrator = 1</w:t>
      </w:r>
    </w:p>
    <w:p w14:paraId="547F8D42"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3C5B062E"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Pharmacy.add = 94200301 40.436276 -79.985191 0</w:t>
      </w:r>
    </w:p>
    <w:p w14:paraId="0B08DE18"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Pharmacy.add = 94200302 40.366906 -80.086822 0</w:t>
      </w:r>
    </w:p>
    <w:p w14:paraId="6E3CE7DA"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Pharmacy.add = 94200303 40.351389 -79.960502 0</w:t>
      </w:r>
    </w:p>
    <w:p w14:paraId="31978BAF" w14:textId="77777777" w:rsidR="00E83E86" w:rsidRPr="00E83E86" w:rsidRDefault="00E83E86" w:rsidP="00E83E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r w:rsidRPr="00E83E86">
        <w:rPr>
          <w:rFonts w:eastAsiaTheme="minorHAnsi" w:cstheme="minorHAnsi"/>
          <w:b/>
          <w:bCs/>
          <w:color w:val="000000"/>
          <w:szCs w:val="22"/>
        </w:rPr>
        <w:t>Pharmacy.add = 94200304 40.346519 -79.855764 0</w:t>
      </w:r>
    </w:p>
    <w:p w14:paraId="497192FF" w14:textId="1DD68B39" w:rsidR="00E83E86" w:rsidRPr="00E83E86" w:rsidRDefault="00E83E86" w:rsidP="00E83E86">
      <w:pPr>
        <w:rPr>
          <w:rFonts w:cstheme="minorHAnsi"/>
          <w:szCs w:val="22"/>
        </w:rPr>
      </w:pPr>
      <w:r w:rsidRPr="00E83E86">
        <w:rPr>
          <w:rFonts w:eastAsiaTheme="minorHAnsi" w:cstheme="minorHAnsi"/>
          <w:b/>
          <w:bCs/>
          <w:color w:val="000000"/>
          <w:szCs w:val="22"/>
        </w:rPr>
        <w:t>Pharmacy.add = 94200305 40.469444 -79.95553 0</w:t>
      </w:r>
    </w:p>
    <w:p w14:paraId="220E4BFF" w14:textId="77777777" w:rsidR="002F7260" w:rsidRDefault="002F7260"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5E62969" w14:textId="77777777" w:rsidR="00E83E86"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ecause the Pharmacy place type has administrative agents, FRED will automatically create a global list variable called </w:t>
      </w:r>
      <w:r>
        <w:rPr>
          <w:b/>
        </w:rPr>
        <w:t>PharmacyList</w:t>
      </w:r>
      <w:r>
        <w:t xml:space="preserve"> that contains a list of all ther admin agents for pharmacies.</w:t>
      </w:r>
    </w:p>
    <w:p w14:paraId="65DC3C2B" w14:textId="77777777" w:rsidR="00E83E86"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75CC6958" w14:textId="77777777" w:rsidR="00727313" w:rsidRDefault="00E83E86"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e </w:t>
      </w:r>
      <w:r>
        <w:rPr>
          <w:b/>
        </w:rPr>
        <w:t>add</w:t>
      </w:r>
      <w:r>
        <w:t xml:space="preserve"> properties above create 5 new pharmacy locations, giving the place id, the latitude, longitude and elevation of each place. Elevation is set to 0 because it is not used in this example.  Place id's for user-defined places begin with the digit 9 to avoid conflicts with any places defined in the synthetic population. Here we are using the next 5 digits to code the county FIPS code for Allegheny County, PA (42003), followed by 2 digits to index the pharmacies.</w:t>
      </w:r>
    </w:p>
    <w:p w14:paraId="151086DB" w14:textId="77777777" w:rsidR="00727313" w:rsidRDefault="00727313"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45D6183" w14:textId="7BA656EF" w:rsidR="00CD2B02" w:rsidRDefault="00CD2B02" w:rsidP="002F726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e following Condition called </w:t>
      </w:r>
      <w:r>
        <w:rPr>
          <w:b/>
        </w:rPr>
        <w:t xml:space="preserve">CUSTOMER </w:t>
      </w:r>
      <w:r>
        <w:t>implements the following steps:</w:t>
      </w:r>
    </w:p>
    <w:p w14:paraId="7CCCA962" w14:textId="464DA021" w:rsidR="00CD2B02" w:rsidRPr="00CD2B02" w:rsidRDefault="00CD2B02" w:rsidP="00CD2B02">
      <w:pPr>
        <w:pStyle w:val="ListParagraph"/>
        <w:numPr>
          <w:ilvl w:val="0"/>
          <w:numId w:val="9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 xml:space="preserve">Make a network to connect each </w:t>
      </w:r>
      <w:r>
        <w:rPr>
          <w:rFonts w:eastAsiaTheme="minorHAnsi" w:cstheme="minorHAnsi"/>
          <w:bCs/>
          <w:color w:val="000000"/>
          <w:szCs w:val="22"/>
        </w:rPr>
        <w:t xml:space="preserve">agent at least age 65 </w:t>
      </w:r>
      <w:r w:rsidRPr="00CD2B02">
        <w:rPr>
          <w:rFonts w:eastAsiaTheme="minorHAnsi" w:cstheme="minorHAnsi"/>
          <w:bCs/>
          <w:color w:val="000000"/>
          <w:szCs w:val="22"/>
        </w:rPr>
        <w:t>to all the pharmacies.</w:t>
      </w:r>
    </w:p>
    <w:p w14:paraId="2BB3DD1E" w14:textId="026D79B1" w:rsidR="00CD2B02" w:rsidRPr="00CD2B02" w:rsidRDefault="00CD2B02" w:rsidP="00CD2B02">
      <w:pPr>
        <w:pStyle w:val="ListParagraph"/>
        <w:numPr>
          <w:ilvl w:val="0"/>
          <w:numId w:val="9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Give each edge in the network a weight inversely proportional to distance between the customer's household and the pharmacy.</w:t>
      </w:r>
    </w:p>
    <w:p w14:paraId="7EA2FB74" w14:textId="5F4F4344" w:rsidR="00CD2B02" w:rsidRPr="00CD2B02" w:rsidRDefault="00CD2B02" w:rsidP="00CD2B02">
      <w:pPr>
        <w:pStyle w:val="ListParagraph"/>
        <w:numPr>
          <w:ilvl w:val="0"/>
          <w:numId w:val="9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Have each customer select the closest pharmacy.</w:t>
      </w:r>
    </w:p>
    <w:p w14:paraId="34BA3C6E" w14:textId="69D2175B" w:rsidR="00CD2B02" w:rsidRPr="00CD2B02" w:rsidRDefault="00CD2B02" w:rsidP="000064B0">
      <w:pPr>
        <w:pStyle w:val="ListParagraph"/>
        <w:numPr>
          <w:ilvl w:val="0"/>
          <w:numId w:val="9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Cs/>
          <w:color w:val="000000"/>
          <w:szCs w:val="22"/>
        </w:rPr>
      </w:pPr>
      <w:r w:rsidRPr="00CD2B02">
        <w:rPr>
          <w:rFonts w:eastAsiaTheme="minorHAnsi" w:cstheme="minorHAnsi"/>
          <w:bCs/>
          <w:color w:val="000000"/>
          <w:szCs w:val="22"/>
        </w:rPr>
        <w:t>Customer joins the selected pharmacy.</w:t>
      </w:r>
    </w:p>
    <w:p w14:paraId="3D561685" w14:textId="77777777" w:rsidR="00CD2B02" w:rsidRDefault="00CD2B02" w:rsidP="00CD2B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stheme="minorHAnsi"/>
          <w:b/>
          <w:bCs/>
          <w:color w:val="000000"/>
          <w:szCs w:val="22"/>
        </w:rPr>
      </w:pPr>
    </w:p>
    <w:p w14:paraId="0CCC5B40" w14:textId="3BD6DFD7" w:rsidR="00CD2B02" w:rsidRPr="00CD2B02" w:rsidRDefault="00CD2B02" w:rsidP="00CD2B02">
      <w:pPr>
        <w:snapToGrid w:val="0"/>
        <w:rPr>
          <w:rFonts w:eastAsiaTheme="minorHAnsi"/>
          <w:b/>
        </w:rPr>
      </w:pPr>
      <w:r w:rsidRPr="00CD2B02">
        <w:rPr>
          <w:rFonts w:eastAsiaTheme="minorHAnsi"/>
          <w:b/>
        </w:rPr>
        <w:t>include_network = PharmacyNet</w:t>
      </w:r>
    </w:p>
    <w:p w14:paraId="1195499C" w14:textId="77777777" w:rsidR="00CD2B02" w:rsidRPr="00CD2B02" w:rsidRDefault="00CD2B02" w:rsidP="00CD2B02">
      <w:pPr>
        <w:snapToGrid w:val="0"/>
        <w:rPr>
          <w:rFonts w:eastAsiaTheme="minorHAnsi"/>
          <w:b/>
        </w:rPr>
      </w:pPr>
    </w:p>
    <w:p w14:paraId="273590C2" w14:textId="77777777" w:rsidR="00CD2B02" w:rsidRPr="00CD2B02" w:rsidRDefault="00CD2B02" w:rsidP="00CD2B02">
      <w:pPr>
        <w:snapToGrid w:val="0"/>
        <w:rPr>
          <w:rFonts w:eastAsiaTheme="minorHAnsi"/>
          <w:b/>
        </w:rPr>
      </w:pPr>
      <w:r w:rsidRPr="00CD2B02">
        <w:rPr>
          <w:rFonts w:eastAsiaTheme="minorHAnsi"/>
          <w:b/>
        </w:rPr>
        <w:t>include_variable = MyPharmacy</w:t>
      </w:r>
    </w:p>
    <w:p w14:paraId="4CFF26F6" w14:textId="77777777" w:rsidR="00CD2B02" w:rsidRPr="00CD2B02" w:rsidRDefault="00CD2B02" w:rsidP="00CD2B02">
      <w:pPr>
        <w:snapToGrid w:val="0"/>
        <w:rPr>
          <w:rFonts w:eastAsiaTheme="minorHAnsi"/>
          <w:b/>
        </w:rPr>
      </w:pPr>
    </w:p>
    <w:p w14:paraId="738685F4" w14:textId="0565476D" w:rsidR="00CD2B02" w:rsidRPr="00CD2B02" w:rsidRDefault="00521EEA" w:rsidP="00CD2B02">
      <w:pPr>
        <w:snapToGrid w:val="0"/>
        <w:rPr>
          <w:rFonts w:eastAsiaTheme="minorHAnsi"/>
          <w:b/>
        </w:rPr>
      </w:pPr>
      <w:r>
        <w:rPr>
          <w:rFonts w:eastAsiaTheme="minorHAnsi"/>
          <w:b/>
        </w:rPr>
        <w:t>include_cond</w:t>
      </w:r>
      <w:r w:rsidR="00CD2B02" w:rsidRPr="00CD2B02">
        <w:rPr>
          <w:rFonts w:eastAsiaTheme="minorHAnsi"/>
          <w:b/>
        </w:rPr>
        <w:t>ition = CUSTOMER</w:t>
      </w:r>
    </w:p>
    <w:p w14:paraId="0ACDD2A3" w14:textId="77777777" w:rsidR="00CD2B02" w:rsidRPr="00CD2B02" w:rsidRDefault="00CD2B02" w:rsidP="00CD2B02">
      <w:pPr>
        <w:snapToGrid w:val="0"/>
        <w:rPr>
          <w:rFonts w:eastAsiaTheme="minorHAnsi"/>
          <w:b/>
        </w:rPr>
      </w:pPr>
      <w:r w:rsidRPr="00CD2B02">
        <w:rPr>
          <w:rFonts w:eastAsiaTheme="minorHAnsi"/>
          <w:b/>
        </w:rPr>
        <w:t>CUSTOMER.states = Start Select Excluded</w:t>
      </w:r>
    </w:p>
    <w:p w14:paraId="15166766" w14:textId="77777777" w:rsidR="00CD2B02" w:rsidRPr="00CD2B02" w:rsidRDefault="00CD2B02" w:rsidP="00CD2B02">
      <w:pPr>
        <w:snapToGrid w:val="0"/>
        <w:rPr>
          <w:rFonts w:eastAsiaTheme="minorHAnsi"/>
          <w:b/>
        </w:rPr>
      </w:pPr>
      <w:r w:rsidRPr="00CD2B02">
        <w:rPr>
          <w:rFonts w:eastAsiaTheme="minorHAnsi"/>
          <w:b/>
        </w:rPr>
        <w:t>CUSTOMER.enable_health_records = 1</w:t>
      </w:r>
    </w:p>
    <w:p w14:paraId="17895FAA" w14:textId="77777777" w:rsidR="00CD2B02" w:rsidRPr="00CD2B02" w:rsidRDefault="00CD2B02" w:rsidP="00CD2B02">
      <w:pPr>
        <w:snapToGrid w:val="0"/>
        <w:rPr>
          <w:rFonts w:eastAsiaTheme="minorHAnsi"/>
          <w:b/>
        </w:rPr>
      </w:pPr>
    </w:p>
    <w:p w14:paraId="0C27CBA9" w14:textId="77777777" w:rsidR="00CD2B02" w:rsidRPr="00CD2B02" w:rsidRDefault="00CD2B02" w:rsidP="00CD2B02">
      <w:pPr>
        <w:snapToGrid w:val="0"/>
        <w:rPr>
          <w:rFonts w:eastAsiaTheme="minorHAnsi"/>
          <w:b/>
        </w:rPr>
      </w:pPr>
      <w:r w:rsidRPr="00CD2B02">
        <w:rPr>
          <w:rFonts w:eastAsiaTheme="minorHAnsi"/>
          <w:b/>
        </w:rPr>
        <w:t>if state(CUSTOMER,Start) then wait(0)</w:t>
      </w:r>
    </w:p>
    <w:p w14:paraId="6DBCD022" w14:textId="42D9FA0F" w:rsidR="00CD2B02" w:rsidRPr="00CD2B02" w:rsidRDefault="00CD2B02" w:rsidP="00CD2B02">
      <w:pPr>
        <w:snapToGrid w:val="0"/>
        <w:rPr>
          <w:rFonts w:eastAsiaTheme="minorHAnsi"/>
          <w:b/>
        </w:rPr>
      </w:pPr>
      <w:r w:rsidRPr="00CD2B02">
        <w:rPr>
          <w:rFonts w:eastAsiaTheme="minorHAnsi"/>
          <w:b/>
        </w:rPr>
        <w:lastRenderedPageBreak/>
        <w:t>if state(CUSTOMER,Start) and(age &gt; 64) then next(Select)</w:t>
      </w:r>
    </w:p>
    <w:p w14:paraId="7F899BF6" w14:textId="77777777" w:rsidR="00CD2B02" w:rsidRPr="00CD2B02" w:rsidRDefault="00CD2B02" w:rsidP="00CD2B02">
      <w:pPr>
        <w:snapToGrid w:val="0"/>
        <w:rPr>
          <w:rFonts w:eastAsiaTheme="minorHAnsi"/>
          <w:b/>
        </w:rPr>
      </w:pPr>
      <w:r w:rsidRPr="00CD2B02">
        <w:rPr>
          <w:rFonts w:eastAsiaTheme="minorHAnsi"/>
          <w:b/>
        </w:rPr>
        <w:t>if state(CUSTOMER,Start) then default(Excluded)</w:t>
      </w:r>
    </w:p>
    <w:p w14:paraId="5D31370F" w14:textId="77777777" w:rsidR="00CD2B02" w:rsidRPr="00CD2B02" w:rsidRDefault="00CD2B02" w:rsidP="00CD2B02">
      <w:pPr>
        <w:snapToGrid w:val="0"/>
        <w:rPr>
          <w:rFonts w:eastAsiaTheme="minorHAnsi"/>
          <w:b/>
        </w:rPr>
      </w:pPr>
    </w:p>
    <w:p w14:paraId="441A1CAE" w14:textId="77777777" w:rsidR="00CD2B02" w:rsidRPr="00CD2B02" w:rsidRDefault="00CD2B02" w:rsidP="00CD2B02">
      <w:pPr>
        <w:snapToGrid w:val="0"/>
        <w:rPr>
          <w:rFonts w:eastAsiaTheme="minorHAnsi"/>
          <w:b/>
        </w:rPr>
      </w:pPr>
      <w:r w:rsidRPr="00CD2B02">
        <w:rPr>
          <w:rFonts w:eastAsiaTheme="minorHAnsi"/>
          <w:b/>
        </w:rPr>
        <w:t># Step 1. Make a network to connect each participant to all the pharmacies.</w:t>
      </w:r>
    </w:p>
    <w:p w14:paraId="634D70BA" w14:textId="77777777" w:rsidR="00CD2B02" w:rsidRPr="00CD2B02" w:rsidRDefault="00CD2B02" w:rsidP="00CD2B02">
      <w:pPr>
        <w:snapToGrid w:val="0"/>
        <w:rPr>
          <w:rFonts w:eastAsiaTheme="minorHAnsi"/>
          <w:b/>
        </w:rPr>
      </w:pPr>
      <w:r w:rsidRPr="00CD2B02">
        <w:rPr>
          <w:rFonts w:eastAsiaTheme="minorHAnsi"/>
          <w:b/>
        </w:rPr>
        <w:t>if state(CUSTOMER,Select) then add_edge_to(PharmacyNet, PharmacyList)</w:t>
      </w:r>
    </w:p>
    <w:p w14:paraId="2CEA87C2" w14:textId="77777777" w:rsidR="00CD2B02" w:rsidRPr="00CD2B02" w:rsidRDefault="00CD2B02" w:rsidP="00CD2B02">
      <w:pPr>
        <w:snapToGrid w:val="0"/>
        <w:rPr>
          <w:rFonts w:eastAsiaTheme="minorHAnsi"/>
          <w:b/>
        </w:rPr>
      </w:pPr>
    </w:p>
    <w:p w14:paraId="3C66DE71" w14:textId="77777777" w:rsidR="00CD2B02" w:rsidRPr="00CD2B02" w:rsidRDefault="00CD2B02" w:rsidP="00CD2B02">
      <w:pPr>
        <w:snapToGrid w:val="0"/>
        <w:rPr>
          <w:rFonts w:eastAsiaTheme="minorHAnsi"/>
          <w:b/>
        </w:rPr>
      </w:pPr>
      <w:r w:rsidRPr="00CD2B02">
        <w:rPr>
          <w:rFonts w:eastAsiaTheme="minorHAnsi"/>
          <w:b/>
        </w:rPr>
        <w:t># Step 2: Give each edge in the network a weight inversely proportional to</w:t>
      </w:r>
    </w:p>
    <w:p w14:paraId="51705B08" w14:textId="77777777" w:rsidR="00CD2B02" w:rsidRPr="00CD2B02" w:rsidRDefault="00CD2B02" w:rsidP="00CD2B02">
      <w:pPr>
        <w:snapToGrid w:val="0"/>
        <w:rPr>
          <w:rFonts w:eastAsiaTheme="minorHAnsi"/>
          <w:b/>
        </w:rPr>
      </w:pPr>
      <w:r w:rsidRPr="00CD2B02">
        <w:rPr>
          <w:rFonts w:eastAsiaTheme="minorHAnsi"/>
          <w:b/>
        </w:rPr>
        <w:t>#         distance between the customer's household and the pharmacy.</w:t>
      </w:r>
    </w:p>
    <w:p w14:paraId="2B13E23E" w14:textId="77777777" w:rsidR="00CD2B02" w:rsidRPr="00CD2B02" w:rsidRDefault="00CD2B02" w:rsidP="00CD2B02">
      <w:pPr>
        <w:snapToGrid w:val="0"/>
        <w:rPr>
          <w:rFonts w:eastAsiaTheme="minorHAnsi"/>
          <w:b/>
        </w:rPr>
      </w:pPr>
      <w:r w:rsidRPr="00CD2B02">
        <w:rPr>
          <w:rFonts w:eastAsiaTheme="minorHAnsi"/>
          <w:b/>
        </w:rPr>
        <w:t>if state(CUSTOMER,Select) then set_weight(PharmacyNet, PharmacyList, \</w:t>
      </w:r>
    </w:p>
    <w:p w14:paraId="5E6134C5" w14:textId="2AFF9C17" w:rsidR="00CD2B02" w:rsidRPr="00CD2B02" w:rsidRDefault="00CD2B02" w:rsidP="00CD2B02">
      <w:pPr>
        <w:snapToGrid w:val="0"/>
        <w:rPr>
          <w:rFonts w:eastAsiaTheme="minorHAnsi"/>
          <w:b/>
        </w:rPr>
      </w:pPr>
      <w:r w:rsidRPr="00CD2B02">
        <w:rPr>
          <w:rFonts w:eastAsiaTheme="minorHAnsi"/>
          <w:b/>
        </w:rPr>
        <w:t>1.0/dist(Household,other:Pharmacy))</w:t>
      </w:r>
    </w:p>
    <w:p w14:paraId="523254DD" w14:textId="77777777" w:rsidR="00CD2B02" w:rsidRPr="00CD2B02" w:rsidRDefault="00CD2B02" w:rsidP="00CD2B02">
      <w:pPr>
        <w:snapToGrid w:val="0"/>
        <w:rPr>
          <w:rFonts w:eastAsiaTheme="minorHAnsi"/>
          <w:b/>
        </w:rPr>
      </w:pPr>
    </w:p>
    <w:p w14:paraId="6FEE8051" w14:textId="77777777" w:rsidR="00CD2B02" w:rsidRPr="00CD2B02" w:rsidRDefault="00CD2B02" w:rsidP="00CD2B02">
      <w:pPr>
        <w:snapToGrid w:val="0"/>
        <w:rPr>
          <w:rFonts w:eastAsiaTheme="minorHAnsi"/>
          <w:b/>
        </w:rPr>
      </w:pPr>
      <w:r w:rsidRPr="00CD2B02">
        <w:rPr>
          <w:rFonts w:eastAsiaTheme="minorHAnsi"/>
          <w:b/>
        </w:rPr>
        <w:t># Step 3. Have each customer select the closest pharmacy.</w:t>
      </w:r>
    </w:p>
    <w:p w14:paraId="2BBDA20E" w14:textId="700EDFB4" w:rsidR="00CD2B02" w:rsidRPr="00CD2B02" w:rsidRDefault="00CD2B02" w:rsidP="00CD2B02">
      <w:pPr>
        <w:snapToGrid w:val="0"/>
        <w:rPr>
          <w:rFonts w:eastAsiaTheme="minorHAnsi"/>
          <w:b/>
        </w:rPr>
      </w:pPr>
      <w:r w:rsidRPr="00CD2B02">
        <w:rPr>
          <w:rFonts w:eastAsiaTheme="minorHAnsi"/>
          <w:b/>
        </w:rPr>
        <w:t>#              Note: Use value function to get the pharmacy place id.</w:t>
      </w:r>
    </w:p>
    <w:p w14:paraId="5413091B" w14:textId="77777777" w:rsidR="00CD2B02" w:rsidRPr="00CD2B02" w:rsidRDefault="00CD2B02" w:rsidP="00CD2B02">
      <w:pPr>
        <w:snapToGrid w:val="0"/>
        <w:rPr>
          <w:rFonts w:eastAsiaTheme="minorHAnsi"/>
          <w:b/>
        </w:rPr>
      </w:pPr>
      <w:r w:rsidRPr="00CD2B02">
        <w:rPr>
          <w:rFonts w:eastAsiaTheme="minorHAnsi"/>
          <w:b/>
        </w:rPr>
        <w:t>if state(CUSTOMER,Select) then set(MyPharmacy, \</w:t>
      </w:r>
    </w:p>
    <w:p w14:paraId="24FECC07" w14:textId="3E3A0D0A" w:rsidR="00CD2B02" w:rsidRPr="00CD2B02" w:rsidRDefault="00CD2B02" w:rsidP="00CD2B02">
      <w:pPr>
        <w:snapToGrid w:val="0"/>
        <w:rPr>
          <w:rFonts w:eastAsiaTheme="minorHAnsi"/>
          <w:b/>
        </w:rPr>
      </w:pPr>
      <w:r w:rsidRPr="00CD2B02">
        <w:rPr>
          <w:rFonts w:eastAsiaTheme="minorHAnsi"/>
          <w:b/>
        </w:rPr>
        <w:t>value(id_of_max_weight_outward_edge_in_PharmacyNet, Pharmacy))</w:t>
      </w:r>
    </w:p>
    <w:p w14:paraId="5DE5F352" w14:textId="77777777" w:rsidR="00CD2B02" w:rsidRPr="00CD2B02" w:rsidRDefault="00CD2B02" w:rsidP="00CD2B02">
      <w:pPr>
        <w:snapToGrid w:val="0"/>
        <w:rPr>
          <w:rFonts w:eastAsiaTheme="minorHAnsi"/>
          <w:b/>
        </w:rPr>
      </w:pPr>
    </w:p>
    <w:p w14:paraId="59B47544" w14:textId="77777777" w:rsidR="00CD2B02" w:rsidRPr="00CD2B02" w:rsidRDefault="00CD2B02" w:rsidP="00CD2B02">
      <w:pPr>
        <w:snapToGrid w:val="0"/>
        <w:rPr>
          <w:rFonts w:eastAsiaTheme="minorHAnsi"/>
          <w:b/>
        </w:rPr>
      </w:pPr>
      <w:r w:rsidRPr="00CD2B02">
        <w:rPr>
          <w:rFonts w:eastAsiaTheme="minorHAnsi"/>
          <w:b/>
        </w:rPr>
        <w:t># Step 4: The customer joins the closest pharmacy</w:t>
      </w:r>
    </w:p>
    <w:p w14:paraId="7B03A1CB" w14:textId="77777777" w:rsidR="00CD2B02" w:rsidRPr="00CD2B02" w:rsidRDefault="00CD2B02" w:rsidP="00CD2B02">
      <w:pPr>
        <w:snapToGrid w:val="0"/>
        <w:rPr>
          <w:rFonts w:eastAsiaTheme="minorHAnsi"/>
          <w:b/>
        </w:rPr>
      </w:pPr>
      <w:r w:rsidRPr="00CD2B02">
        <w:rPr>
          <w:rFonts w:eastAsiaTheme="minorHAnsi"/>
          <w:b/>
        </w:rPr>
        <w:t>if state(CUSTOMER,Select) then join(Pharmacy,MyPharmacy)</w:t>
      </w:r>
    </w:p>
    <w:p w14:paraId="5562DEC2" w14:textId="77777777" w:rsidR="00CD2B02" w:rsidRPr="00CD2B02" w:rsidRDefault="00CD2B02" w:rsidP="00CD2B02">
      <w:pPr>
        <w:snapToGrid w:val="0"/>
        <w:rPr>
          <w:rFonts w:eastAsiaTheme="minorHAnsi"/>
          <w:b/>
        </w:rPr>
      </w:pPr>
    </w:p>
    <w:p w14:paraId="4D08959D" w14:textId="77777777" w:rsidR="00CD2B02" w:rsidRPr="00CD2B02" w:rsidRDefault="00CD2B02" w:rsidP="00CD2B02">
      <w:pPr>
        <w:snapToGrid w:val="0"/>
        <w:rPr>
          <w:rFonts w:eastAsiaTheme="minorHAnsi"/>
          <w:b/>
        </w:rPr>
      </w:pPr>
      <w:r w:rsidRPr="00CD2B02">
        <w:rPr>
          <w:rFonts w:eastAsiaTheme="minorHAnsi"/>
          <w:b/>
        </w:rPr>
        <w:t>if state(CUSTOMER,Select) then wait()</w:t>
      </w:r>
    </w:p>
    <w:p w14:paraId="5D607968" w14:textId="77777777" w:rsidR="00CD2B02" w:rsidRPr="00CD2B02" w:rsidRDefault="00CD2B02" w:rsidP="00CD2B02">
      <w:pPr>
        <w:snapToGrid w:val="0"/>
        <w:rPr>
          <w:rFonts w:eastAsiaTheme="minorHAnsi"/>
          <w:b/>
        </w:rPr>
      </w:pPr>
    </w:p>
    <w:p w14:paraId="3DFB7AE5" w14:textId="77777777" w:rsidR="00CD2B02" w:rsidRDefault="00CD2B02" w:rsidP="00CD2B02">
      <w:pPr>
        <w:snapToGrid w:val="0"/>
        <w:rPr>
          <w:rFonts w:eastAsiaTheme="minorHAnsi"/>
          <w:b/>
        </w:rPr>
      </w:pPr>
      <w:r w:rsidRPr="00CD2B02">
        <w:rPr>
          <w:rFonts w:eastAsiaTheme="minorHAnsi"/>
          <w:b/>
        </w:rPr>
        <w:t>if state(CUSTOMER,Excluded) then wait(</w:t>
      </w:r>
      <w:r>
        <w:rPr>
          <w:rFonts w:eastAsiaTheme="minorHAnsi"/>
          <w:b/>
        </w:rPr>
        <w:t>)</w:t>
      </w:r>
    </w:p>
    <w:p w14:paraId="53FDBA40" w14:textId="77777777" w:rsidR="00CD2B02" w:rsidRDefault="00CD2B02" w:rsidP="00CD2B02">
      <w:pPr>
        <w:rPr>
          <w:rFonts w:eastAsiaTheme="minorHAnsi"/>
          <w:b/>
        </w:rPr>
      </w:pPr>
    </w:p>
    <w:p w14:paraId="42F96A76" w14:textId="0937E60A" w:rsidR="00B3635F" w:rsidRDefault="00CD2B02" w:rsidP="00EB1A1A">
      <w:pPr>
        <w:pStyle w:val="BodyText"/>
      </w:pPr>
      <w:r>
        <w:t xml:space="preserve">The </w:t>
      </w:r>
      <w:r w:rsidRPr="00EB1A1A">
        <w:rPr>
          <w:b/>
        </w:rPr>
        <w:t>add_edge_to</w:t>
      </w:r>
      <w:r>
        <w:t xml:space="preserve"> action connects the agent in the PharmacyNet to all the pharmacy administrative agents in the PharmacyList. Remember that networks are connections between agents</w:t>
      </w:r>
      <w:r w:rsidR="00B3635F">
        <w:t>, in this case, connections between individual agents and administrative agents for pharmacies.</w:t>
      </w:r>
    </w:p>
    <w:p w14:paraId="0691BBEE" w14:textId="0A1C05F3" w:rsidR="00B3635F" w:rsidRDefault="00B3635F" w:rsidP="00EB1A1A">
      <w:pPr>
        <w:pStyle w:val="BodyText"/>
      </w:pPr>
      <w:r>
        <w:t>In Step 2, the agent sets the weights to all the admin agents with the value of 1 divided by the distance between the agent's household and the admin agent's pharmacy location.</w:t>
      </w:r>
    </w:p>
    <w:p w14:paraId="25DD0257" w14:textId="701CEB9A" w:rsidR="00B3635F" w:rsidRDefault="00B3635F" w:rsidP="00EB1A1A">
      <w:pPr>
        <w:pStyle w:val="BodyText"/>
      </w:pPr>
      <w:r>
        <w:t>In Step 3, the agent sets it MyPharmacy variable to the place id of the pharmacy associated with the agent id attached to the edge with the maximum weight in the network, that is, the admin agent whose pharmacy is closest.</w:t>
      </w:r>
    </w:p>
    <w:p w14:paraId="3D84A293" w14:textId="4AE26BE8" w:rsidR="00B3635F" w:rsidRDefault="00B3635F" w:rsidP="00EB1A1A">
      <w:pPr>
        <w:pStyle w:val="BodyText"/>
      </w:pPr>
      <w:r>
        <w:t>In Step 4, the agent finally joins the selected pharmacy, meaning that from this point on, that agent is associated with the given pharmacy location.</w:t>
      </w:r>
    </w:p>
    <w:p w14:paraId="56B87110" w14:textId="5DC6D57B" w:rsidR="009B7822" w:rsidRDefault="00B3635F" w:rsidP="00EB1A1A">
      <w:pPr>
        <w:pStyle w:val="BodyText"/>
      </w:pPr>
      <w:r>
        <w:t>The next snippet s</w:t>
      </w:r>
      <w:r w:rsidR="00EB1A1A">
        <w:t>h</w:t>
      </w:r>
      <w:r>
        <w:t xml:space="preserve">ows the results of this process on a </w:t>
      </w:r>
      <w:r w:rsidR="00CF565D">
        <w:t>Report</w:t>
      </w:r>
      <w:r>
        <w:t>.</w:t>
      </w:r>
    </w:p>
    <w:p w14:paraId="754306F3" w14:textId="77777777" w:rsidR="00320D68" w:rsidRDefault="00320D68">
      <w:pPr>
        <w:rPr>
          <w:rFonts w:asciiTheme="majorHAnsi" w:eastAsiaTheme="majorEastAsia" w:hAnsiTheme="majorHAnsi" w:cstheme="majorBidi"/>
          <w:color w:val="2F5496" w:themeColor="accent1" w:themeShade="BF"/>
          <w:sz w:val="26"/>
          <w:szCs w:val="26"/>
        </w:rPr>
      </w:pPr>
      <w:r>
        <w:br w:type="page"/>
      </w:r>
    </w:p>
    <w:p w14:paraId="7ECF5162" w14:textId="2A8A5F34" w:rsidR="00320D68" w:rsidRDefault="000D3F08" w:rsidP="00320D68">
      <w:pPr>
        <w:pStyle w:val="Heading2"/>
      </w:pPr>
      <w:bookmarkStart w:id="192" w:name="_Toc27037462"/>
      <w:r>
        <w:lastRenderedPageBreak/>
        <w:t>Mapping</w:t>
      </w:r>
      <w:r w:rsidR="00320D68">
        <w:t xml:space="preserve"> a Catchment Area</w:t>
      </w:r>
      <w:bookmarkEnd w:id="192"/>
    </w:p>
    <w:p w14:paraId="72720D24" w14:textId="77777777" w:rsidR="00320D68" w:rsidRDefault="00320D68" w:rsidP="00320D68"/>
    <w:p w14:paraId="1C6F17B0" w14:textId="37FB40A9" w:rsidR="00320D68" w:rsidRDefault="00320D68" w:rsidP="00320D68">
      <w:r>
        <w:t xml:space="preserve">A </w:t>
      </w:r>
      <w:r>
        <w:rPr>
          <w:i/>
          <w:iCs/>
        </w:rPr>
        <w:t>catchment area</w:t>
      </w:r>
      <w:r>
        <w:t xml:space="preserve"> is the </w:t>
      </w:r>
      <w:r w:rsidR="004932B6">
        <w:t xml:space="preserve">gepgraphical </w:t>
      </w:r>
      <w:r>
        <w:t>area served by a</w:t>
      </w:r>
      <w:r w:rsidR="004932B6">
        <w:t>n institution</w:t>
      </w:r>
      <w:r>
        <w:t xml:space="preserve">. This snippet </w:t>
      </w:r>
      <w:r w:rsidR="000D3F08">
        <w:t xml:space="preserve">shows how to </w:t>
      </w:r>
      <w:r>
        <w:t>display the catchment area for the pharmacies defined in the last two snippets.</w:t>
      </w:r>
    </w:p>
    <w:p w14:paraId="0305E4EE" w14:textId="142C36F6" w:rsidR="00680C25" w:rsidRDefault="00680C25" w:rsidP="00320D68"/>
    <w:p w14:paraId="7F452D31" w14:textId="29E018C2" w:rsidR="00680C25" w:rsidRDefault="000D3F08" w:rsidP="00320D68">
      <w:r>
        <w:t>We use</w:t>
      </w:r>
      <w:r w:rsidR="00680C25">
        <w:t xml:space="preserve"> a Condition called MAP. The purpose of this conditi</w:t>
      </w:r>
      <w:r>
        <w:t>o</w:t>
      </w:r>
      <w:r w:rsidR="00680C25">
        <w:t xml:space="preserve">n is to put individuals into specific states depending on the specific pharmacy they selected </w:t>
      </w:r>
      <w:r>
        <w:t>as the</w:t>
      </w:r>
      <w:r w:rsidR="00680C25">
        <w:t xml:space="preserve"> closest</w:t>
      </w:r>
      <w:r>
        <w:t xml:space="preserve"> pharmacy</w:t>
      </w:r>
      <w:r w:rsidR="00680C25">
        <w:t xml:space="preserve"> to their home.</w:t>
      </w:r>
    </w:p>
    <w:p w14:paraId="03BD0927" w14:textId="5A833864" w:rsidR="00E003F2" w:rsidRDefault="00E003F2" w:rsidP="009B7822">
      <w:pPr>
        <w:rPr>
          <w:b/>
          <w:bCs/>
        </w:rPr>
      </w:pPr>
    </w:p>
    <w:p w14:paraId="14CA1C74" w14:textId="3EED2E0F" w:rsidR="009B7822" w:rsidRPr="009B7822" w:rsidRDefault="00521EEA" w:rsidP="009B7822">
      <w:pPr>
        <w:rPr>
          <w:b/>
          <w:bCs/>
        </w:rPr>
      </w:pPr>
      <w:r>
        <w:rPr>
          <w:b/>
          <w:bCs/>
        </w:rPr>
        <w:t>include_cond</w:t>
      </w:r>
      <w:r w:rsidR="009B7822" w:rsidRPr="009B7822">
        <w:rPr>
          <w:b/>
          <w:bCs/>
        </w:rPr>
        <w:t xml:space="preserve">ition = </w:t>
      </w:r>
      <w:r w:rsidR="00CF565D">
        <w:rPr>
          <w:b/>
          <w:bCs/>
        </w:rPr>
        <w:t>MAP</w:t>
      </w:r>
    </w:p>
    <w:p w14:paraId="655D0965" w14:textId="0766CD6D" w:rsidR="009B7822" w:rsidRDefault="00CF565D" w:rsidP="009B7822">
      <w:pPr>
        <w:rPr>
          <w:b/>
          <w:bCs/>
        </w:rPr>
      </w:pPr>
      <w:r>
        <w:rPr>
          <w:b/>
          <w:bCs/>
        </w:rPr>
        <w:t>MAP</w:t>
      </w:r>
      <w:r w:rsidR="009B7822" w:rsidRPr="009B7822">
        <w:rPr>
          <w:b/>
          <w:bCs/>
        </w:rPr>
        <w:t xml:space="preserve">.states = Start </w:t>
      </w:r>
      <w:r w:rsidR="009B7822">
        <w:rPr>
          <w:b/>
          <w:bCs/>
        </w:rPr>
        <w:t>Individual Agent Pharmacy</w:t>
      </w:r>
      <w:r w:rsidR="009B7822" w:rsidRPr="009B7822">
        <w:rPr>
          <w:b/>
          <w:bCs/>
        </w:rPr>
        <w:t xml:space="preserve">1 </w:t>
      </w:r>
      <w:r w:rsidR="009B7822">
        <w:rPr>
          <w:b/>
          <w:bCs/>
        </w:rPr>
        <w:t>Pharmacy</w:t>
      </w:r>
      <w:r w:rsidR="009B7822" w:rsidRPr="009B7822">
        <w:rPr>
          <w:b/>
          <w:bCs/>
        </w:rPr>
        <w:t xml:space="preserve">2 </w:t>
      </w:r>
      <w:r w:rsidR="009B7822">
        <w:rPr>
          <w:b/>
          <w:bCs/>
        </w:rPr>
        <w:t>Pharmacy</w:t>
      </w:r>
      <w:r w:rsidR="009B7822" w:rsidRPr="009B7822">
        <w:rPr>
          <w:b/>
          <w:bCs/>
        </w:rPr>
        <w:t xml:space="preserve">3 </w:t>
      </w:r>
      <w:r w:rsidR="009B7822">
        <w:rPr>
          <w:b/>
          <w:bCs/>
        </w:rPr>
        <w:t>Pharmacy</w:t>
      </w:r>
      <w:r w:rsidR="009B7822" w:rsidRPr="009B7822">
        <w:rPr>
          <w:b/>
          <w:bCs/>
        </w:rPr>
        <w:t xml:space="preserve">4 </w:t>
      </w:r>
      <w:r w:rsidR="009B7822">
        <w:rPr>
          <w:b/>
          <w:bCs/>
        </w:rPr>
        <w:t>Pharmacy</w:t>
      </w:r>
      <w:r w:rsidR="009B7822" w:rsidRPr="009B7822">
        <w:rPr>
          <w:b/>
          <w:bCs/>
        </w:rPr>
        <w:t>5 Excluded</w:t>
      </w:r>
    </w:p>
    <w:p w14:paraId="44753769" w14:textId="77777777" w:rsidR="000D3F08" w:rsidRDefault="000D3F08" w:rsidP="000D3F08"/>
    <w:p w14:paraId="5FDB9EC5" w14:textId="6811389B" w:rsidR="000D3F08" w:rsidRDefault="000D3F08" w:rsidP="000D3F08">
      <w:r>
        <w:t>The rules in the Start state separate the administrative agents (that have id &lt; 0) from the individual agents, so that we can display the pharmacy locations associated with the administrative agents:</w:t>
      </w:r>
    </w:p>
    <w:p w14:paraId="0BFB5840" w14:textId="77777777" w:rsidR="000D3F08" w:rsidRPr="009B7822" w:rsidRDefault="000D3F08" w:rsidP="009B7822">
      <w:pPr>
        <w:rPr>
          <w:b/>
          <w:bCs/>
        </w:rPr>
      </w:pPr>
    </w:p>
    <w:p w14:paraId="3D3E498C" w14:textId="39218EF9" w:rsidR="009B7822" w:rsidRDefault="009B7822" w:rsidP="009B7822">
      <w:pPr>
        <w:rPr>
          <w:b/>
          <w:bCs/>
        </w:rPr>
      </w:pPr>
      <w:r w:rsidRPr="009B7822">
        <w:rPr>
          <w:b/>
          <w:bCs/>
        </w:rPr>
        <w:t>if state(</w:t>
      </w:r>
      <w:r w:rsidR="00CF565D">
        <w:rPr>
          <w:b/>
          <w:bCs/>
        </w:rPr>
        <w:t>MAP</w:t>
      </w:r>
      <w:r w:rsidRPr="009B7822">
        <w:rPr>
          <w:b/>
          <w:bCs/>
        </w:rPr>
        <w:t>,Start) then wait(</w:t>
      </w:r>
      <w:r>
        <w:rPr>
          <w:b/>
          <w:bCs/>
        </w:rPr>
        <w:t>0</w:t>
      </w:r>
      <w:r w:rsidRPr="009B7822">
        <w:rPr>
          <w:b/>
          <w:bCs/>
        </w:rPr>
        <w:t>)</w:t>
      </w:r>
    </w:p>
    <w:p w14:paraId="62BEFD7A" w14:textId="0B5AAF4D" w:rsidR="009B7822" w:rsidRDefault="009B7822" w:rsidP="009B7822">
      <w:pPr>
        <w:rPr>
          <w:b/>
          <w:bCs/>
        </w:rPr>
      </w:pPr>
      <w:r>
        <w:rPr>
          <w:b/>
          <w:bCs/>
        </w:rPr>
        <w:t>if state(</w:t>
      </w:r>
      <w:r w:rsidR="00CF565D">
        <w:rPr>
          <w:b/>
          <w:bCs/>
        </w:rPr>
        <w:t>MAP</w:t>
      </w:r>
      <w:r>
        <w:rPr>
          <w:b/>
          <w:bCs/>
        </w:rPr>
        <w:t>,Start)</w:t>
      </w:r>
      <w:r w:rsidR="00CF565D">
        <w:rPr>
          <w:b/>
          <w:bCs/>
        </w:rPr>
        <w:t xml:space="preserve"> and (id &lt; 0) then next(Admin)</w:t>
      </w:r>
    </w:p>
    <w:p w14:paraId="3103D9D1" w14:textId="6F98F7EA" w:rsidR="00CF565D" w:rsidRDefault="00CF565D" w:rsidP="009B7822">
      <w:pPr>
        <w:rPr>
          <w:b/>
          <w:bCs/>
        </w:rPr>
      </w:pPr>
      <w:r>
        <w:rPr>
          <w:b/>
          <w:bCs/>
        </w:rPr>
        <w:t>if state(MAP,Start) then default(Individual)</w:t>
      </w:r>
    </w:p>
    <w:p w14:paraId="07E9ED26" w14:textId="77777777" w:rsidR="000D3F08" w:rsidRDefault="000D3F08" w:rsidP="000D3F08"/>
    <w:p w14:paraId="343B89F8" w14:textId="086CC3AD" w:rsidR="000D3F08" w:rsidRPr="009B7822" w:rsidRDefault="000D3F08" w:rsidP="000D3F08">
      <w:r>
        <w:t>The rules for the Individual state separate the individual agents into states associated with each pharmacy in the model. Individuals with no pharmacy are excluded:</w:t>
      </w:r>
    </w:p>
    <w:p w14:paraId="6AE25529" w14:textId="77777777" w:rsidR="000D3F08" w:rsidRPr="009B7822" w:rsidRDefault="000D3F08" w:rsidP="009B7822">
      <w:pPr>
        <w:rPr>
          <w:b/>
          <w:bCs/>
        </w:rPr>
      </w:pPr>
    </w:p>
    <w:p w14:paraId="30E8CB04" w14:textId="4F2DD2DF" w:rsidR="00E14D52" w:rsidRDefault="00E14D52" w:rsidP="009B7822">
      <w:pPr>
        <w:rPr>
          <w:b/>
          <w:bCs/>
        </w:rPr>
      </w:pPr>
      <w:r w:rsidRPr="009B7822">
        <w:rPr>
          <w:b/>
          <w:bCs/>
        </w:rPr>
        <w:t>if state(</w:t>
      </w:r>
      <w:r>
        <w:rPr>
          <w:b/>
          <w:bCs/>
        </w:rPr>
        <w:t>MAP,Individual</w:t>
      </w:r>
      <w:r w:rsidRPr="009B7822">
        <w:rPr>
          <w:b/>
          <w:bCs/>
        </w:rPr>
        <w:t>) then wait(</w:t>
      </w:r>
      <w:r>
        <w:rPr>
          <w:b/>
          <w:bCs/>
        </w:rPr>
        <w:t>0</w:t>
      </w:r>
      <w:r w:rsidRPr="009B7822">
        <w:rPr>
          <w:b/>
          <w:bCs/>
        </w:rPr>
        <w:t>)</w:t>
      </w:r>
    </w:p>
    <w:p w14:paraId="1998623E" w14:textId="1C82110E" w:rsidR="009B7822" w:rsidRPr="009B7822" w:rsidRDefault="009B7822" w:rsidP="009B7822">
      <w:pPr>
        <w:rPr>
          <w:b/>
          <w:bCs/>
        </w:rPr>
      </w:pPr>
      <w:r w:rsidRPr="009B7822">
        <w:rPr>
          <w:b/>
          <w:bCs/>
        </w:rPr>
        <w:t>if state(</w:t>
      </w:r>
      <w:r w:rsidR="00E14D52">
        <w:rPr>
          <w:b/>
          <w:bCs/>
        </w:rPr>
        <w:t>MAP</w:t>
      </w:r>
      <w:r w:rsidRPr="009B7822">
        <w:rPr>
          <w:b/>
          <w:bCs/>
        </w:rPr>
        <w:t>,</w:t>
      </w:r>
      <w:r w:rsidR="00CF565D">
        <w:rPr>
          <w:b/>
          <w:bCs/>
        </w:rPr>
        <w:t>Individual</w:t>
      </w:r>
      <w:r w:rsidRPr="009B7822">
        <w:rPr>
          <w:b/>
          <w:bCs/>
        </w:rPr>
        <w:t>) and(</w:t>
      </w:r>
      <w:r w:rsidR="00CF565D">
        <w:rPr>
          <w:b/>
          <w:bCs/>
        </w:rPr>
        <w:t xml:space="preserve">MyPharmacy </w:t>
      </w:r>
      <w:r w:rsidRPr="009B7822">
        <w:rPr>
          <w:b/>
          <w:bCs/>
        </w:rPr>
        <w:t>==</w:t>
      </w:r>
      <w:r w:rsidR="00CF565D">
        <w:rPr>
          <w:b/>
          <w:bCs/>
        </w:rPr>
        <w:t xml:space="preserve"> 94200301</w:t>
      </w:r>
      <w:r w:rsidRPr="009B7822">
        <w:rPr>
          <w:b/>
          <w:bCs/>
        </w:rPr>
        <w:t>) then next(</w:t>
      </w:r>
      <w:r>
        <w:rPr>
          <w:b/>
          <w:bCs/>
        </w:rPr>
        <w:t>Pharmacy</w:t>
      </w:r>
      <w:r w:rsidRPr="009B7822">
        <w:rPr>
          <w:b/>
          <w:bCs/>
        </w:rPr>
        <w:t>1)</w:t>
      </w:r>
    </w:p>
    <w:p w14:paraId="05FDAAF6" w14:textId="2F79A2A4" w:rsidR="009B7822" w:rsidRPr="009B7822" w:rsidRDefault="009B7822" w:rsidP="009B7822">
      <w:pPr>
        <w:rPr>
          <w:b/>
          <w:bCs/>
        </w:rPr>
      </w:pPr>
      <w:r w:rsidRPr="009B7822">
        <w:rPr>
          <w:b/>
          <w:bCs/>
        </w:rPr>
        <w:t>if state(</w:t>
      </w:r>
      <w:r w:rsidR="00E14D52">
        <w:rPr>
          <w:b/>
          <w:bCs/>
        </w:rPr>
        <w:t>MAP</w:t>
      </w:r>
      <w:r w:rsidRPr="009B7822">
        <w:rPr>
          <w:b/>
          <w:bCs/>
        </w:rPr>
        <w:t>,</w:t>
      </w:r>
      <w:r w:rsidR="00E14D52">
        <w:rPr>
          <w:b/>
          <w:bCs/>
        </w:rPr>
        <w:t>Individual</w:t>
      </w:r>
      <w:r w:rsidRPr="009B7822">
        <w:rPr>
          <w:b/>
          <w:bCs/>
        </w:rPr>
        <w:t>) and(</w:t>
      </w:r>
      <w:r w:rsidR="00CF565D">
        <w:rPr>
          <w:b/>
          <w:bCs/>
        </w:rPr>
        <w:t xml:space="preserve">MyPharmacy </w:t>
      </w:r>
      <w:r w:rsidRPr="009B7822">
        <w:rPr>
          <w:b/>
          <w:bCs/>
        </w:rPr>
        <w:t>==</w:t>
      </w:r>
      <w:r w:rsidR="00CF565D">
        <w:rPr>
          <w:b/>
          <w:bCs/>
        </w:rPr>
        <w:t xml:space="preserve"> 94200302</w:t>
      </w:r>
      <w:r w:rsidRPr="009B7822">
        <w:rPr>
          <w:b/>
          <w:bCs/>
        </w:rPr>
        <w:t>) then next(</w:t>
      </w:r>
      <w:r>
        <w:rPr>
          <w:b/>
          <w:bCs/>
        </w:rPr>
        <w:t>Pharmacy</w:t>
      </w:r>
      <w:r w:rsidRPr="009B7822">
        <w:rPr>
          <w:b/>
          <w:bCs/>
        </w:rPr>
        <w:t>2)</w:t>
      </w:r>
    </w:p>
    <w:p w14:paraId="6F9448F3" w14:textId="5CBE90B6" w:rsidR="009B7822" w:rsidRPr="009B7822" w:rsidRDefault="009B7822" w:rsidP="009B7822">
      <w:pPr>
        <w:rPr>
          <w:b/>
          <w:bCs/>
        </w:rPr>
      </w:pPr>
      <w:r w:rsidRPr="009B7822">
        <w:rPr>
          <w:b/>
          <w:bCs/>
        </w:rPr>
        <w:t>if state(</w:t>
      </w:r>
      <w:r w:rsidR="00E14D52">
        <w:rPr>
          <w:b/>
          <w:bCs/>
        </w:rPr>
        <w:t>MAP</w:t>
      </w:r>
      <w:r w:rsidRPr="009B7822">
        <w:rPr>
          <w:b/>
          <w:bCs/>
        </w:rPr>
        <w:t>,</w:t>
      </w:r>
      <w:r w:rsidR="00E14D52">
        <w:rPr>
          <w:b/>
          <w:bCs/>
        </w:rPr>
        <w:t>Individual</w:t>
      </w:r>
      <w:r w:rsidRPr="009B7822">
        <w:rPr>
          <w:b/>
          <w:bCs/>
        </w:rPr>
        <w:t>) and(</w:t>
      </w:r>
      <w:r w:rsidR="00CF565D">
        <w:rPr>
          <w:b/>
          <w:bCs/>
        </w:rPr>
        <w:t xml:space="preserve">MyPharmacy </w:t>
      </w:r>
      <w:r w:rsidRPr="009B7822">
        <w:rPr>
          <w:b/>
          <w:bCs/>
        </w:rPr>
        <w:t>==</w:t>
      </w:r>
      <w:r w:rsidR="00CF565D">
        <w:rPr>
          <w:b/>
          <w:bCs/>
        </w:rPr>
        <w:t xml:space="preserve"> 94200303</w:t>
      </w:r>
      <w:r w:rsidRPr="009B7822">
        <w:rPr>
          <w:b/>
          <w:bCs/>
        </w:rPr>
        <w:t>) then next(</w:t>
      </w:r>
      <w:r>
        <w:rPr>
          <w:b/>
          <w:bCs/>
        </w:rPr>
        <w:t>Pharmacy</w:t>
      </w:r>
      <w:r w:rsidRPr="009B7822">
        <w:rPr>
          <w:b/>
          <w:bCs/>
        </w:rPr>
        <w:t>3)</w:t>
      </w:r>
    </w:p>
    <w:p w14:paraId="26BF8B37" w14:textId="6F8C3A2E" w:rsidR="009B7822" w:rsidRPr="009B7822" w:rsidRDefault="009B7822" w:rsidP="009B7822">
      <w:pPr>
        <w:rPr>
          <w:b/>
          <w:bCs/>
        </w:rPr>
      </w:pPr>
      <w:r w:rsidRPr="009B7822">
        <w:rPr>
          <w:b/>
          <w:bCs/>
        </w:rPr>
        <w:t>if state(</w:t>
      </w:r>
      <w:r w:rsidR="00E14D52">
        <w:rPr>
          <w:b/>
          <w:bCs/>
        </w:rPr>
        <w:t>MAP</w:t>
      </w:r>
      <w:r w:rsidRPr="009B7822">
        <w:rPr>
          <w:b/>
          <w:bCs/>
        </w:rPr>
        <w:t>,</w:t>
      </w:r>
      <w:r w:rsidR="00E14D52">
        <w:rPr>
          <w:b/>
          <w:bCs/>
        </w:rPr>
        <w:t>Individual</w:t>
      </w:r>
      <w:r w:rsidRPr="009B7822">
        <w:rPr>
          <w:b/>
          <w:bCs/>
        </w:rPr>
        <w:t>) and(</w:t>
      </w:r>
      <w:r w:rsidR="00CF565D">
        <w:rPr>
          <w:b/>
          <w:bCs/>
        </w:rPr>
        <w:t xml:space="preserve">MyPharmacy </w:t>
      </w:r>
      <w:r w:rsidRPr="009B7822">
        <w:rPr>
          <w:b/>
          <w:bCs/>
        </w:rPr>
        <w:t>=</w:t>
      </w:r>
      <w:r w:rsidR="00CF565D">
        <w:rPr>
          <w:b/>
          <w:bCs/>
        </w:rPr>
        <w:t>= 94200304</w:t>
      </w:r>
      <w:r w:rsidRPr="009B7822">
        <w:rPr>
          <w:b/>
          <w:bCs/>
        </w:rPr>
        <w:t>) then next(</w:t>
      </w:r>
      <w:r>
        <w:rPr>
          <w:b/>
          <w:bCs/>
        </w:rPr>
        <w:t>Pharmacy</w:t>
      </w:r>
      <w:r w:rsidRPr="009B7822">
        <w:rPr>
          <w:b/>
          <w:bCs/>
        </w:rPr>
        <w:t>4)</w:t>
      </w:r>
    </w:p>
    <w:p w14:paraId="1D4C770D" w14:textId="610E455D" w:rsidR="009B7822" w:rsidRPr="009B7822" w:rsidRDefault="009B7822" w:rsidP="009B7822">
      <w:pPr>
        <w:rPr>
          <w:b/>
          <w:bCs/>
        </w:rPr>
      </w:pPr>
      <w:r w:rsidRPr="009B7822">
        <w:rPr>
          <w:b/>
          <w:bCs/>
        </w:rPr>
        <w:t>if state(</w:t>
      </w:r>
      <w:r w:rsidR="00E14D52">
        <w:rPr>
          <w:b/>
          <w:bCs/>
        </w:rPr>
        <w:t>MAP</w:t>
      </w:r>
      <w:r w:rsidRPr="009B7822">
        <w:rPr>
          <w:b/>
          <w:bCs/>
        </w:rPr>
        <w:t>,</w:t>
      </w:r>
      <w:r w:rsidR="00E14D52">
        <w:rPr>
          <w:b/>
          <w:bCs/>
        </w:rPr>
        <w:t>Individual</w:t>
      </w:r>
      <w:r w:rsidRPr="009B7822">
        <w:rPr>
          <w:b/>
          <w:bCs/>
        </w:rPr>
        <w:t>) and(</w:t>
      </w:r>
      <w:r w:rsidR="00CF565D">
        <w:rPr>
          <w:b/>
          <w:bCs/>
        </w:rPr>
        <w:t xml:space="preserve">MyPharmacy </w:t>
      </w:r>
      <w:r w:rsidRPr="009B7822">
        <w:rPr>
          <w:b/>
          <w:bCs/>
        </w:rPr>
        <w:t>==</w:t>
      </w:r>
      <w:r w:rsidR="00CF565D">
        <w:rPr>
          <w:b/>
          <w:bCs/>
        </w:rPr>
        <w:t xml:space="preserve"> 94200305</w:t>
      </w:r>
      <w:r w:rsidRPr="009B7822">
        <w:rPr>
          <w:b/>
          <w:bCs/>
        </w:rPr>
        <w:t>) then next(</w:t>
      </w:r>
      <w:r>
        <w:rPr>
          <w:b/>
          <w:bCs/>
        </w:rPr>
        <w:t>Pharmacy</w:t>
      </w:r>
      <w:r w:rsidRPr="009B7822">
        <w:rPr>
          <w:b/>
          <w:bCs/>
        </w:rPr>
        <w:t>5)</w:t>
      </w:r>
    </w:p>
    <w:p w14:paraId="197FFECC" w14:textId="5EF40364" w:rsidR="009B7822" w:rsidRPr="009B7822" w:rsidRDefault="009B7822" w:rsidP="009B7822">
      <w:pPr>
        <w:rPr>
          <w:b/>
          <w:bCs/>
        </w:rPr>
      </w:pPr>
      <w:r w:rsidRPr="009B7822">
        <w:rPr>
          <w:b/>
          <w:bCs/>
        </w:rPr>
        <w:t>if state(</w:t>
      </w:r>
      <w:r w:rsidR="00E14D52">
        <w:rPr>
          <w:b/>
          <w:bCs/>
        </w:rPr>
        <w:t>MAP</w:t>
      </w:r>
      <w:r w:rsidRPr="009B7822">
        <w:rPr>
          <w:b/>
          <w:bCs/>
        </w:rPr>
        <w:t>,</w:t>
      </w:r>
      <w:r w:rsidR="00E14D52">
        <w:rPr>
          <w:b/>
          <w:bCs/>
        </w:rPr>
        <w:t>Individual</w:t>
      </w:r>
      <w:r w:rsidRPr="009B7822">
        <w:rPr>
          <w:b/>
          <w:bCs/>
        </w:rPr>
        <w:t>) then default(Excluded)</w:t>
      </w:r>
    </w:p>
    <w:p w14:paraId="5E5EA01D" w14:textId="01102DF3" w:rsidR="009B7822" w:rsidRDefault="009B7822" w:rsidP="009B7822">
      <w:pPr>
        <w:rPr>
          <w:b/>
          <w:bCs/>
        </w:rPr>
      </w:pPr>
    </w:p>
    <w:p w14:paraId="64BF7D45" w14:textId="7E99C945" w:rsidR="000D3F08" w:rsidRPr="000D3F08" w:rsidRDefault="000D3F08" w:rsidP="009B7822">
      <w:r>
        <w:t>The remaining states are all absorbing state, that is, the agent remain in those states forever:</w:t>
      </w:r>
    </w:p>
    <w:p w14:paraId="19A243CF" w14:textId="77777777" w:rsidR="000D3F08" w:rsidRDefault="000D3F08" w:rsidP="00E14D52">
      <w:pPr>
        <w:rPr>
          <w:b/>
          <w:bCs/>
        </w:rPr>
      </w:pPr>
    </w:p>
    <w:p w14:paraId="46AD2DA8" w14:textId="4F9B7347" w:rsidR="00E14D52" w:rsidRPr="009B7822" w:rsidRDefault="00E14D52" w:rsidP="00E14D52">
      <w:pPr>
        <w:rPr>
          <w:b/>
          <w:bCs/>
        </w:rPr>
      </w:pPr>
      <w:r w:rsidRPr="009B7822">
        <w:rPr>
          <w:b/>
          <w:bCs/>
        </w:rPr>
        <w:t>if state(</w:t>
      </w:r>
      <w:r>
        <w:rPr>
          <w:b/>
          <w:bCs/>
        </w:rPr>
        <w:t>MAP</w:t>
      </w:r>
      <w:r w:rsidRPr="009B7822">
        <w:rPr>
          <w:b/>
          <w:bCs/>
        </w:rPr>
        <w:t>,</w:t>
      </w:r>
      <w:r>
        <w:rPr>
          <w:b/>
          <w:bCs/>
        </w:rPr>
        <w:t>Admin</w:t>
      </w:r>
      <w:r w:rsidRPr="009B7822">
        <w:rPr>
          <w:b/>
          <w:bCs/>
        </w:rPr>
        <w:t>) then wait()</w:t>
      </w:r>
    </w:p>
    <w:p w14:paraId="6F3167BA" w14:textId="1B0CD50A" w:rsidR="009B7822" w:rsidRPr="009B7822" w:rsidRDefault="009B7822" w:rsidP="009B7822">
      <w:pPr>
        <w:rPr>
          <w:b/>
          <w:bCs/>
        </w:rPr>
      </w:pPr>
      <w:r w:rsidRPr="009B7822">
        <w:rPr>
          <w:b/>
          <w:bCs/>
        </w:rPr>
        <w:t>if state(</w:t>
      </w:r>
      <w:r w:rsidR="00E14D52">
        <w:rPr>
          <w:b/>
          <w:bCs/>
        </w:rPr>
        <w:t>MAP</w:t>
      </w:r>
      <w:r w:rsidRPr="009B7822">
        <w:rPr>
          <w:b/>
          <w:bCs/>
        </w:rPr>
        <w:t>,</w:t>
      </w:r>
      <w:r>
        <w:rPr>
          <w:b/>
          <w:bCs/>
        </w:rPr>
        <w:t>Pharmacy</w:t>
      </w:r>
      <w:r w:rsidRPr="009B7822">
        <w:rPr>
          <w:b/>
          <w:bCs/>
        </w:rPr>
        <w:t>1) then wait()</w:t>
      </w:r>
    </w:p>
    <w:p w14:paraId="556539B0" w14:textId="75086EB0" w:rsidR="009B7822" w:rsidRPr="009B7822" w:rsidRDefault="009B7822" w:rsidP="009B7822">
      <w:pPr>
        <w:rPr>
          <w:b/>
          <w:bCs/>
        </w:rPr>
      </w:pPr>
      <w:r w:rsidRPr="009B7822">
        <w:rPr>
          <w:b/>
          <w:bCs/>
        </w:rPr>
        <w:t>if state(</w:t>
      </w:r>
      <w:r w:rsidR="00E14D52">
        <w:rPr>
          <w:b/>
          <w:bCs/>
        </w:rPr>
        <w:t>MAP</w:t>
      </w:r>
      <w:r w:rsidRPr="009B7822">
        <w:rPr>
          <w:b/>
          <w:bCs/>
        </w:rPr>
        <w:t>,</w:t>
      </w:r>
      <w:r>
        <w:rPr>
          <w:b/>
          <w:bCs/>
        </w:rPr>
        <w:t>Pharmacy</w:t>
      </w:r>
      <w:r w:rsidRPr="009B7822">
        <w:rPr>
          <w:b/>
          <w:bCs/>
        </w:rPr>
        <w:t>2) then wait()</w:t>
      </w:r>
    </w:p>
    <w:p w14:paraId="2762FD2A" w14:textId="7D960047" w:rsidR="009B7822" w:rsidRPr="009B7822" w:rsidRDefault="009B7822" w:rsidP="009B7822">
      <w:pPr>
        <w:rPr>
          <w:b/>
          <w:bCs/>
        </w:rPr>
      </w:pPr>
      <w:r w:rsidRPr="009B7822">
        <w:rPr>
          <w:b/>
          <w:bCs/>
        </w:rPr>
        <w:t>if state(</w:t>
      </w:r>
      <w:r w:rsidR="00E14D52">
        <w:rPr>
          <w:b/>
          <w:bCs/>
        </w:rPr>
        <w:t>MAP</w:t>
      </w:r>
      <w:r w:rsidRPr="009B7822">
        <w:rPr>
          <w:b/>
          <w:bCs/>
        </w:rPr>
        <w:t>,</w:t>
      </w:r>
      <w:r>
        <w:rPr>
          <w:b/>
          <w:bCs/>
        </w:rPr>
        <w:t>Pharmacy</w:t>
      </w:r>
      <w:r w:rsidRPr="009B7822">
        <w:rPr>
          <w:b/>
          <w:bCs/>
        </w:rPr>
        <w:t>3) then wait()</w:t>
      </w:r>
    </w:p>
    <w:p w14:paraId="1B970123" w14:textId="49A0E33E" w:rsidR="009B7822" w:rsidRPr="009B7822" w:rsidRDefault="009B7822" w:rsidP="009B7822">
      <w:pPr>
        <w:rPr>
          <w:b/>
          <w:bCs/>
        </w:rPr>
      </w:pPr>
      <w:r w:rsidRPr="009B7822">
        <w:rPr>
          <w:b/>
          <w:bCs/>
        </w:rPr>
        <w:t>if state(</w:t>
      </w:r>
      <w:r w:rsidR="00E14D52">
        <w:rPr>
          <w:b/>
          <w:bCs/>
        </w:rPr>
        <w:t>MAP</w:t>
      </w:r>
      <w:r w:rsidRPr="009B7822">
        <w:rPr>
          <w:b/>
          <w:bCs/>
        </w:rPr>
        <w:t>,</w:t>
      </w:r>
      <w:r>
        <w:rPr>
          <w:b/>
          <w:bCs/>
        </w:rPr>
        <w:t>Pharmacy</w:t>
      </w:r>
      <w:r w:rsidRPr="009B7822">
        <w:rPr>
          <w:b/>
          <w:bCs/>
        </w:rPr>
        <w:t>4) then wait()</w:t>
      </w:r>
    </w:p>
    <w:p w14:paraId="0B135D21" w14:textId="70BF4FC1" w:rsidR="009B7822" w:rsidRPr="009B7822" w:rsidRDefault="009B7822" w:rsidP="009B7822">
      <w:pPr>
        <w:rPr>
          <w:b/>
          <w:bCs/>
        </w:rPr>
      </w:pPr>
      <w:r w:rsidRPr="009B7822">
        <w:rPr>
          <w:b/>
          <w:bCs/>
        </w:rPr>
        <w:t>if state(</w:t>
      </w:r>
      <w:r w:rsidR="00E14D52">
        <w:rPr>
          <w:b/>
          <w:bCs/>
        </w:rPr>
        <w:t>MAP</w:t>
      </w:r>
      <w:r w:rsidRPr="009B7822">
        <w:rPr>
          <w:b/>
          <w:bCs/>
        </w:rPr>
        <w:t>,</w:t>
      </w:r>
      <w:r>
        <w:rPr>
          <w:b/>
          <w:bCs/>
        </w:rPr>
        <w:t>Pharmacy</w:t>
      </w:r>
      <w:r w:rsidRPr="009B7822">
        <w:rPr>
          <w:b/>
          <w:bCs/>
        </w:rPr>
        <w:t>5) then wait()</w:t>
      </w:r>
    </w:p>
    <w:p w14:paraId="00E8846C" w14:textId="63E445B6" w:rsidR="009B7822" w:rsidRPr="009B7822" w:rsidRDefault="009B7822" w:rsidP="009B7822">
      <w:pPr>
        <w:rPr>
          <w:b/>
          <w:bCs/>
        </w:rPr>
      </w:pPr>
      <w:r w:rsidRPr="009B7822">
        <w:rPr>
          <w:b/>
          <w:bCs/>
        </w:rPr>
        <w:t>if state(</w:t>
      </w:r>
      <w:r w:rsidR="00E14D52">
        <w:rPr>
          <w:b/>
          <w:bCs/>
        </w:rPr>
        <w:t>MAP</w:t>
      </w:r>
      <w:r w:rsidRPr="009B7822">
        <w:rPr>
          <w:b/>
          <w:bCs/>
        </w:rPr>
        <w:t>,Excluded) then wait()</w:t>
      </w:r>
    </w:p>
    <w:p w14:paraId="732CD702" w14:textId="77777777" w:rsidR="009B7822" w:rsidRPr="009B7822" w:rsidRDefault="009B7822" w:rsidP="009B7822">
      <w:pPr>
        <w:rPr>
          <w:b/>
          <w:bCs/>
        </w:rPr>
      </w:pPr>
    </w:p>
    <w:p w14:paraId="4DB7163C" w14:textId="52AC8816" w:rsidR="000D3F08" w:rsidRPr="000D3F08" w:rsidRDefault="000D3F08" w:rsidP="00E14D52">
      <w:r>
        <w:t>We want to display the household locations of the individuals of these states on a map:</w:t>
      </w:r>
    </w:p>
    <w:p w14:paraId="55AC2EA7" w14:textId="77777777" w:rsidR="00E14D52" w:rsidRPr="009B7822" w:rsidRDefault="00E14D52" w:rsidP="00E14D52">
      <w:pPr>
        <w:rPr>
          <w:b/>
          <w:bCs/>
        </w:rPr>
      </w:pPr>
    </w:p>
    <w:p w14:paraId="1A415547" w14:textId="6235B993" w:rsidR="009B7822" w:rsidRPr="009B7822" w:rsidRDefault="00E14D52" w:rsidP="009B7822">
      <w:pPr>
        <w:rPr>
          <w:b/>
          <w:bCs/>
        </w:rPr>
      </w:pPr>
      <w:r>
        <w:rPr>
          <w:b/>
          <w:bCs/>
        </w:rPr>
        <w:t>MAP</w:t>
      </w:r>
      <w:r w:rsidR="009B7822" w:rsidRPr="009B7822">
        <w:rPr>
          <w:b/>
          <w:bCs/>
        </w:rPr>
        <w:t>.</w:t>
      </w:r>
      <w:r w:rsidR="009B7822">
        <w:rPr>
          <w:b/>
          <w:bCs/>
        </w:rPr>
        <w:t>Pharmacy</w:t>
      </w:r>
      <w:r w:rsidR="009B7822" w:rsidRPr="009B7822">
        <w:rPr>
          <w:b/>
          <w:bCs/>
        </w:rPr>
        <w:t>1.visualize = 1</w:t>
      </w:r>
    </w:p>
    <w:p w14:paraId="577132DF" w14:textId="345FE7EF" w:rsidR="009B7822" w:rsidRPr="009B7822" w:rsidRDefault="00E14D52" w:rsidP="009B7822">
      <w:pPr>
        <w:rPr>
          <w:b/>
          <w:bCs/>
        </w:rPr>
      </w:pPr>
      <w:r>
        <w:rPr>
          <w:b/>
          <w:bCs/>
        </w:rPr>
        <w:t>MAP</w:t>
      </w:r>
      <w:r w:rsidR="009B7822" w:rsidRPr="009B7822">
        <w:rPr>
          <w:b/>
          <w:bCs/>
        </w:rPr>
        <w:t>.</w:t>
      </w:r>
      <w:r w:rsidR="009B7822">
        <w:rPr>
          <w:b/>
          <w:bCs/>
        </w:rPr>
        <w:t>Pharmacy</w:t>
      </w:r>
      <w:r w:rsidR="009B7822" w:rsidRPr="009B7822">
        <w:rPr>
          <w:b/>
          <w:bCs/>
        </w:rPr>
        <w:t>2.visualize = 1</w:t>
      </w:r>
    </w:p>
    <w:p w14:paraId="2CB98A0D" w14:textId="7A2EE70B" w:rsidR="009B7822" w:rsidRPr="009B7822" w:rsidRDefault="00E14D52" w:rsidP="009B7822">
      <w:pPr>
        <w:rPr>
          <w:b/>
          <w:bCs/>
        </w:rPr>
      </w:pPr>
      <w:r>
        <w:rPr>
          <w:b/>
          <w:bCs/>
        </w:rPr>
        <w:t>MAP</w:t>
      </w:r>
      <w:r w:rsidR="009B7822" w:rsidRPr="009B7822">
        <w:rPr>
          <w:b/>
          <w:bCs/>
        </w:rPr>
        <w:t>.</w:t>
      </w:r>
      <w:r w:rsidR="009B7822">
        <w:rPr>
          <w:b/>
          <w:bCs/>
        </w:rPr>
        <w:t>Pharmacy</w:t>
      </w:r>
      <w:r w:rsidR="009B7822" w:rsidRPr="009B7822">
        <w:rPr>
          <w:b/>
          <w:bCs/>
        </w:rPr>
        <w:t>3.visualize = 1</w:t>
      </w:r>
    </w:p>
    <w:p w14:paraId="64F1E3EC" w14:textId="7CE31497" w:rsidR="009B7822" w:rsidRPr="009B7822" w:rsidRDefault="00E14D52" w:rsidP="009B7822">
      <w:pPr>
        <w:rPr>
          <w:b/>
          <w:bCs/>
        </w:rPr>
      </w:pPr>
      <w:r>
        <w:rPr>
          <w:b/>
          <w:bCs/>
        </w:rPr>
        <w:t>MAP</w:t>
      </w:r>
      <w:r w:rsidR="009B7822" w:rsidRPr="009B7822">
        <w:rPr>
          <w:b/>
          <w:bCs/>
        </w:rPr>
        <w:t>.</w:t>
      </w:r>
      <w:r w:rsidR="009B7822">
        <w:rPr>
          <w:b/>
          <w:bCs/>
        </w:rPr>
        <w:t>Pharmacy</w:t>
      </w:r>
      <w:r w:rsidR="009B7822" w:rsidRPr="009B7822">
        <w:rPr>
          <w:b/>
          <w:bCs/>
        </w:rPr>
        <w:t>4.visualize = 1</w:t>
      </w:r>
    </w:p>
    <w:p w14:paraId="167C47B9" w14:textId="77777777" w:rsidR="009B7822" w:rsidRDefault="00E14D52" w:rsidP="009B7822">
      <w:pPr>
        <w:rPr>
          <w:b/>
          <w:bCs/>
        </w:rPr>
      </w:pPr>
      <w:r>
        <w:rPr>
          <w:b/>
          <w:bCs/>
        </w:rPr>
        <w:t>MAP</w:t>
      </w:r>
      <w:r w:rsidR="009B7822" w:rsidRPr="009B7822">
        <w:rPr>
          <w:b/>
          <w:bCs/>
        </w:rPr>
        <w:t>.</w:t>
      </w:r>
      <w:r w:rsidR="009B7822">
        <w:rPr>
          <w:b/>
          <w:bCs/>
        </w:rPr>
        <w:t>Pharmacy</w:t>
      </w:r>
      <w:r w:rsidR="009B7822" w:rsidRPr="009B7822">
        <w:rPr>
          <w:b/>
          <w:bCs/>
        </w:rPr>
        <w:t>5.visualize = 1</w:t>
      </w:r>
    </w:p>
    <w:p w14:paraId="5A36223C" w14:textId="77777777" w:rsidR="000D3F08" w:rsidRDefault="000D3F08" w:rsidP="009B7822">
      <w:pPr>
        <w:rPr>
          <w:b/>
          <w:bCs/>
        </w:rPr>
      </w:pPr>
    </w:p>
    <w:p w14:paraId="69CC4AE2" w14:textId="27BFE3EA" w:rsidR="000D3F08" w:rsidRDefault="003C723C" w:rsidP="000D3F08">
      <w:r>
        <w:lastRenderedPageBreak/>
        <w:t>We also want to map the locations of the phamacies themselves. To do this, we can visualize the pharmacy associated with each adminstrative agent:</w:t>
      </w:r>
    </w:p>
    <w:p w14:paraId="469A58C2" w14:textId="77777777" w:rsidR="003C723C" w:rsidRPr="003C723C" w:rsidRDefault="003C723C" w:rsidP="000D3F08"/>
    <w:p w14:paraId="5D61C04D" w14:textId="77777777" w:rsidR="000D3F08" w:rsidRDefault="000D3F08" w:rsidP="000D3F08">
      <w:pPr>
        <w:rPr>
          <w:b/>
          <w:bCs/>
        </w:rPr>
      </w:pPr>
      <w:r>
        <w:rPr>
          <w:b/>
          <w:bCs/>
        </w:rPr>
        <w:t>MAP</w:t>
      </w:r>
      <w:r w:rsidRPr="009B7822">
        <w:rPr>
          <w:b/>
          <w:bCs/>
        </w:rPr>
        <w:t>.</w:t>
      </w:r>
      <w:r>
        <w:rPr>
          <w:b/>
          <w:bCs/>
        </w:rPr>
        <w:t>Admin</w:t>
      </w:r>
      <w:r w:rsidRPr="009B7822">
        <w:rPr>
          <w:b/>
          <w:bCs/>
        </w:rPr>
        <w:t>.visualize = 1</w:t>
      </w:r>
    </w:p>
    <w:p w14:paraId="4C46D9BB" w14:textId="77777777" w:rsidR="004932B6" w:rsidRDefault="000D3F08" w:rsidP="009B7822">
      <w:pPr>
        <w:rPr>
          <w:b/>
          <w:bCs/>
        </w:rPr>
      </w:pPr>
      <w:r>
        <w:rPr>
          <w:b/>
          <w:bCs/>
        </w:rPr>
        <w:t>MAP.Admin.place_type_to_visualize = Pharmacy</w:t>
      </w:r>
    </w:p>
    <w:p w14:paraId="298DF781" w14:textId="77777777" w:rsidR="004932B6" w:rsidRDefault="004932B6" w:rsidP="009B7822">
      <w:pPr>
        <w:rPr>
          <w:b/>
          <w:bCs/>
        </w:rPr>
      </w:pPr>
    </w:p>
    <w:p w14:paraId="423A5006" w14:textId="41B96782" w:rsidR="004932B6" w:rsidRDefault="004932B6" w:rsidP="009B7822">
      <w:pPr>
        <w:rPr>
          <w:bCs/>
        </w:rPr>
      </w:pPr>
      <w:r>
        <w:rPr>
          <w:bCs/>
        </w:rPr>
        <w:t>For convenience, we include the entire program here</w:t>
      </w:r>
      <w:r w:rsidR="00912A92">
        <w:rPr>
          <w:bCs/>
        </w:rPr>
        <w:t>. Note that lines ending with a backslash (\) must be placed on a single line when submitting to FRED.</w:t>
      </w:r>
    </w:p>
    <w:p w14:paraId="00C4BE0C" w14:textId="77777777" w:rsidR="00912A92" w:rsidRDefault="00912A92" w:rsidP="009B7822">
      <w:pPr>
        <w:rPr>
          <w:bCs/>
        </w:rPr>
      </w:pPr>
    </w:p>
    <w:p w14:paraId="38DD850A" w14:textId="77777777" w:rsidR="004932B6" w:rsidRPr="004932B6" w:rsidRDefault="004932B6" w:rsidP="009B7822">
      <w:pPr>
        <w:rPr>
          <w:rFonts w:cstheme="minorHAnsi"/>
          <w:bCs/>
          <w:szCs w:val="22"/>
        </w:rPr>
      </w:pPr>
    </w:p>
    <w:p w14:paraId="2DDA441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2973BFA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588BA568" w14:textId="17CF90D8"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Mapping a Catchment Area</w:t>
      </w:r>
    </w:p>
    <w:p w14:paraId="005574C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696DC2A5" w14:textId="0B050B1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File: catchment.fred</w:t>
      </w:r>
    </w:p>
    <w:p w14:paraId="32D1114E" w14:textId="69386116"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Author: John Grefenstette</w:t>
      </w:r>
    </w:p>
    <w:p w14:paraId="1991ABA4" w14:textId="732F829D"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Date: 5 Dec 2019</w:t>
      </w:r>
    </w:p>
    <w:p w14:paraId="04725EF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474FB84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85C669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IMULATED LOCATION</w:t>
      </w:r>
    </w:p>
    <w:p w14:paraId="6BD9561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locations = Allegheny_County_PA</w:t>
      </w:r>
    </w:p>
    <w:p w14:paraId="0BC7E3D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E7D110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IMULATED TIMEFRAME</w:t>
      </w:r>
    </w:p>
    <w:p w14:paraId="6F0292B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start_date = 2020-Jan-01</w:t>
      </w:r>
    </w:p>
    <w:p w14:paraId="50C3E65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end_date = 2020-Jan-01</w:t>
      </w:r>
    </w:p>
    <w:p w14:paraId="0667E8A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B54203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OUTPUT OPTIONS</w:t>
      </w:r>
    </w:p>
    <w:p w14:paraId="236F786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enable_visualization_layer = 1</w:t>
      </w:r>
    </w:p>
    <w:p w14:paraId="066A225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30B43C2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Places to be generated:</w:t>
      </w:r>
    </w:p>
    <w:p w14:paraId="0D75324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nclude_place = Pharmacy</w:t>
      </w:r>
    </w:p>
    <w:p w14:paraId="6416ED3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has_administrator = 1</w:t>
      </w:r>
    </w:p>
    <w:p w14:paraId="5E982B6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EC5098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add = 94200301 40.436276 -79.985191 0</w:t>
      </w:r>
    </w:p>
    <w:p w14:paraId="380A1E2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add = 94200302</w:t>
      </w:r>
      <w:r w:rsidRPr="00912A92">
        <w:rPr>
          <w:rFonts w:ascii="Courier" w:eastAsiaTheme="minorHAnsi" w:hAnsi="Courier" w:cstheme="minorHAnsi"/>
          <w:b/>
          <w:bCs/>
          <w:color w:val="000000"/>
          <w:sz w:val="16"/>
          <w:szCs w:val="16"/>
        </w:rPr>
        <w:tab/>
        <w:t>40.366906 -80.086822 0</w:t>
      </w:r>
    </w:p>
    <w:p w14:paraId="7732E5C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add = 94200303</w:t>
      </w:r>
      <w:r w:rsidRPr="00912A92">
        <w:rPr>
          <w:rFonts w:ascii="Courier" w:eastAsiaTheme="minorHAnsi" w:hAnsi="Courier" w:cstheme="minorHAnsi"/>
          <w:b/>
          <w:bCs/>
          <w:color w:val="000000"/>
          <w:sz w:val="16"/>
          <w:szCs w:val="16"/>
        </w:rPr>
        <w:tab/>
        <w:t>40.351389 -79.960502 0</w:t>
      </w:r>
    </w:p>
    <w:p w14:paraId="76A4EA1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add = 94200304</w:t>
      </w:r>
      <w:r w:rsidRPr="00912A92">
        <w:rPr>
          <w:rFonts w:ascii="Courier" w:eastAsiaTheme="minorHAnsi" w:hAnsi="Courier" w:cstheme="minorHAnsi"/>
          <w:b/>
          <w:bCs/>
          <w:color w:val="000000"/>
          <w:sz w:val="16"/>
          <w:szCs w:val="16"/>
        </w:rPr>
        <w:tab/>
        <w:t>40.346519 -79.855764 0</w:t>
      </w:r>
    </w:p>
    <w:p w14:paraId="2FB456A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Pharmacy.add = 94200305</w:t>
      </w:r>
      <w:r w:rsidRPr="00912A92">
        <w:rPr>
          <w:rFonts w:ascii="Courier" w:eastAsiaTheme="minorHAnsi" w:hAnsi="Courier" w:cstheme="minorHAnsi"/>
          <w:b/>
          <w:bCs/>
          <w:color w:val="000000"/>
          <w:sz w:val="16"/>
          <w:szCs w:val="16"/>
        </w:rPr>
        <w:tab/>
        <w:t>40.469444 -79.95553 0</w:t>
      </w:r>
    </w:p>
    <w:p w14:paraId="346C513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3A74154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12601E8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0C7FF89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URVEY CONDITION</w:t>
      </w:r>
    </w:p>
    <w:p w14:paraId="246F65C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60A08FB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Select a random sample of the population for a survey</w:t>
      </w:r>
    </w:p>
    <w:p w14:paraId="0AB5FBB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0286FAC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F4F1623" w14:textId="7FEF78C7" w:rsidR="004932B6" w:rsidRPr="00912A92" w:rsidRDefault="00521EEA"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Pr>
          <w:rFonts w:ascii="Courier" w:eastAsiaTheme="minorHAnsi" w:hAnsi="Courier" w:cstheme="minorHAnsi"/>
          <w:b/>
          <w:bCs/>
          <w:color w:val="000000"/>
          <w:sz w:val="16"/>
          <w:szCs w:val="16"/>
        </w:rPr>
        <w:t>include_cond</w:t>
      </w:r>
      <w:r w:rsidR="004932B6" w:rsidRPr="00912A92">
        <w:rPr>
          <w:rFonts w:ascii="Courier" w:eastAsiaTheme="minorHAnsi" w:hAnsi="Courier" w:cstheme="minorHAnsi"/>
          <w:b/>
          <w:bCs/>
          <w:color w:val="000000"/>
          <w:sz w:val="16"/>
          <w:szCs w:val="16"/>
        </w:rPr>
        <w:t>ition = SURVEY</w:t>
      </w:r>
    </w:p>
    <w:p w14:paraId="6810E38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SURVEY.states = Start Participating Import</w:t>
      </w:r>
    </w:p>
    <w:p w14:paraId="6AF5A65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SURVEY.import_start_state = Import</w:t>
      </w:r>
    </w:p>
    <w:p w14:paraId="6CFAE11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6F9B3EC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state (SURVEY,Start) then set_sus(SURVEY,1)</w:t>
      </w:r>
    </w:p>
    <w:p w14:paraId="31C4FE8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state(SURVEY,Start) then wait()</w:t>
      </w:r>
    </w:p>
    <w:p w14:paraId="6D65B34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719C492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state(SURVEY,Import) then import_count(1000)</w:t>
      </w:r>
    </w:p>
    <w:p w14:paraId="13AFD97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state(SURVEY,Import) then wait()</w:t>
      </w:r>
    </w:p>
    <w:p w14:paraId="5C36011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1ED4DA4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exposed(SURVEY) then next(Participating)</w:t>
      </w:r>
    </w:p>
    <w:p w14:paraId="66C6802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if state(SURVEY,Participating) then wait()</w:t>
      </w:r>
    </w:p>
    <w:p w14:paraId="682E3D8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50FACE6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40CC993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  END OF SURVEY CONDITION</w:t>
      </w:r>
    </w:p>
    <w:p w14:paraId="041E800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2121D34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r w:rsidRPr="00912A92">
        <w:rPr>
          <w:rFonts w:ascii="Courier" w:eastAsiaTheme="minorHAnsi" w:hAnsi="Courier" w:cstheme="minorHAnsi"/>
          <w:b/>
          <w:bCs/>
          <w:color w:val="000000"/>
          <w:sz w:val="16"/>
          <w:szCs w:val="16"/>
        </w:rPr>
        <w:t>################################################################</w:t>
      </w:r>
    </w:p>
    <w:p w14:paraId="29B3ED2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769D527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6"/>
          <w:szCs w:val="16"/>
        </w:rPr>
      </w:pPr>
    </w:p>
    <w:p w14:paraId="0C70CD7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E87E17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1DE08C4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lastRenderedPageBreak/>
        <w:t># CUSTOMER CONDITION</w:t>
      </w:r>
    </w:p>
    <w:p w14:paraId="4A71A28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474299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For each participants in the SURVEY, select the closest pharmacy.</w:t>
      </w:r>
    </w:p>
    <w:p w14:paraId="2ABE0F3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2E8E68E" w14:textId="4F1FDE5E"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nclude_network = PharmacyNet</w:t>
      </w:r>
    </w:p>
    <w:p w14:paraId="2BE19FE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9C0B50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nclude_variable = MyPharmacy</w:t>
      </w:r>
    </w:p>
    <w:p w14:paraId="40EE231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AC4F6C3" w14:textId="1CFE4A4C" w:rsidR="004932B6" w:rsidRPr="00912A92" w:rsidRDefault="00521EEA"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include_cond</w:t>
      </w:r>
      <w:r w:rsidR="004932B6" w:rsidRPr="00912A92">
        <w:rPr>
          <w:rFonts w:ascii="Courier" w:eastAsiaTheme="minorHAnsi" w:hAnsi="Courier" w:cstheme="minorHAnsi"/>
          <w:b/>
          <w:bCs/>
          <w:color w:val="000000"/>
          <w:sz w:val="18"/>
          <w:szCs w:val="18"/>
        </w:rPr>
        <w:t>ition = CUSTOMER</w:t>
      </w:r>
    </w:p>
    <w:p w14:paraId="413B3C4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CUSTOMER.states = Start Select Excluded</w:t>
      </w:r>
    </w:p>
    <w:p w14:paraId="18854F4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CUSTOMER.enable_health_records = 1</w:t>
      </w:r>
    </w:p>
    <w:p w14:paraId="4D3F59E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269614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tart) then wait(0)</w:t>
      </w:r>
    </w:p>
    <w:p w14:paraId="6FC53FD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tart) and(current_state_in_SURVEY == Participating) then next(Select)</w:t>
      </w:r>
    </w:p>
    <w:p w14:paraId="7D2E5E7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tart) then default(Excluded)</w:t>
      </w:r>
    </w:p>
    <w:p w14:paraId="76EBBD5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4CCBD46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Step 1. Make a network to connect each participant to all the pharmacies.</w:t>
      </w:r>
    </w:p>
    <w:p w14:paraId="429F4702"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Note: PharmacyList is the list of administrative agents for the pharmacies.</w:t>
      </w:r>
    </w:p>
    <w:p w14:paraId="7373F34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elect) then add_edge_to(PharmacyNet, PharmacyList)</w:t>
      </w:r>
    </w:p>
    <w:p w14:paraId="4249366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0DB7C84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Step 2: Give each edge in the network a weight inversely proportional to</w:t>
      </w:r>
    </w:p>
    <w:p w14:paraId="5E8B4FF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distance between the customer's household and the pharmacy.</w:t>
      </w:r>
    </w:p>
    <w:p w14:paraId="2187A075" w14:textId="067D9471"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elect) then set_weight(PharmacyNet, PharmacyList,</w:t>
      </w:r>
      <w:r w:rsidR="00912A92" w:rsidRPr="00912A92">
        <w:rPr>
          <w:rFonts w:ascii="Courier" w:eastAsiaTheme="minorHAnsi" w:hAnsi="Courier" w:cstheme="minorHAnsi"/>
          <w:b/>
          <w:bCs/>
          <w:color w:val="000000"/>
          <w:sz w:val="18"/>
          <w:szCs w:val="18"/>
        </w:rPr>
        <w:t xml:space="preserve"> \ </w:t>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00912A92" w:rsidRPr="00912A92">
        <w:rPr>
          <w:rFonts w:ascii="Courier" w:eastAsiaTheme="minorHAnsi" w:hAnsi="Courier" w:cstheme="minorHAnsi"/>
          <w:b/>
          <w:bCs/>
          <w:color w:val="000000"/>
          <w:sz w:val="18"/>
          <w:szCs w:val="18"/>
        </w:rPr>
        <w:tab/>
      </w:r>
      <w:r w:rsidRPr="00912A92">
        <w:rPr>
          <w:rFonts w:ascii="Courier" w:eastAsiaTheme="minorHAnsi" w:hAnsi="Courier" w:cstheme="minorHAnsi"/>
          <w:b/>
          <w:bCs/>
          <w:color w:val="000000"/>
          <w:sz w:val="18"/>
          <w:szCs w:val="18"/>
        </w:rPr>
        <w:t>1.0/dist(Household,other:Pharmacy))</w:t>
      </w:r>
    </w:p>
    <w:p w14:paraId="6B23674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483E8A5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Step 3. Have each customer select the closest pharmacy.</w:t>
      </w:r>
    </w:p>
    <w:p w14:paraId="224D898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Note: Use value function to get the pharmacy place id.</w:t>
      </w:r>
    </w:p>
    <w:p w14:paraId="2C484809" w14:textId="77777777" w:rsidR="00912A92"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xml:space="preserve">if state(CUSTOMER,Select) then set(MyPharmacy, </w:t>
      </w:r>
      <w:r w:rsidR="00912A92" w:rsidRPr="00912A92">
        <w:rPr>
          <w:rFonts w:ascii="Courier" w:eastAsiaTheme="minorHAnsi" w:hAnsi="Courier" w:cstheme="minorHAnsi"/>
          <w:b/>
          <w:bCs/>
          <w:color w:val="000000"/>
          <w:sz w:val="18"/>
          <w:szCs w:val="18"/>
        </w:rPr>
        <w:t>\</w:t>
      </w:r>
    </w:p>
    <w:p w14:paraId="13A14DFE" w14:textId="702648A3" w:rsidR="004932B6" w:rsidRPr="00912A92" w:rsidRDefault="00912A92"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ab/>
      </w:r>
      <w:r w:rsidRPr="00912A92">
        <w:rPr>
          <w:rFonts w:ascii="Courier" w:eastAsiaTheme="minorHAnsi" w:hAnsi="Courier" w:cstheme="minorHAnsi"/>
          <w:b/>
          <w:bCs/>
          <w:color w:val="000000"/>
          <w:sz w:val="18"/>
          <w:szCs w:val="18"/>
        </w:rPr>
        <w:tab/>
      </w:r>
      <w:r w:rsidRPr="00912A92">
        <w:rPr>
          <w:rFonts w:ascii="Courier" w:eastAsiaTheme="minorHAnsi" w:hAnsi="Courier" w:cstheme="minorHAnsi"/>
          <w:b/>
          <w:bCs/>
          <w:color w:val="000000"/>
          <w:sz w:val="18"/>
          <w:szCs w:val="18"/>
        </w:rPr>
        <w:tab/>
      </w:r>
      <w:r w:rsidRPr="00912A92">
        <w:rPr>
          <w:rFonts w:ascii="Courier" w:eastAsiaTheme="minorHAnsi" w:hAnsi="Courier" w:cstheme="minorHAnsi"/>
          <w:b/>
          <w:bCs/>
          <w:color w:val="000000"/>
          <w:sz w:val="18"/>
          <w:szCs w:val="18"/>
        </w:rPr>
        <w:tab/>
      </w:r>
      <w:r w:rsidR="004932B6" w:rsidRPr="00912A92">
        <w:rPr>
          <w:rFonts w:ascii="Courier" w:eastAsiaTheme="minorHAnsi" w:hAnsi="Courier" w:cstheme="minorHAnsi"/>
          <w:b/>
          <w:bCs/>
          <w:color w:val="000000"/>
          <w:sz w:val="18"/>
          <w:szCs w:val="18"/>
        </w:rPr>
        <w:t>value(id_of_max_weight_outward_edge_in_PharmacyNet, Pharmacy))</w:t>
      </w:r>
    </w:p>
    <w:p w14:paraId="2E39D63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7BDC377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Step 4: The customer joins the closest pharmacy</w:t>
      </w:r>
    </w:p>
    <w:p w14:paraId="4A48227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elect) then join(Pharmacy,MyPharmacy)</w:t>
      </w:r>
    </w:p>
    <w:p w14:paraId="4C5E705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5E0990C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Select) then wait()</w:t>
      </w:r>
    </w:p>
    <w:p w14:paraId="3003F8D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236DFBB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CUSTOMER,Excluded) then wait()</w:t>
      </w:r>
    </w:p>
    <w:p w14:paraId="4D5E6A6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A23EF5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FA1D03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END of CONDITION CUSTOMER</w:t>
      </w:r>
    </w:p>
    <w:p w14:paraId="4DBDD89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072B40C6"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2160A19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32386B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4F37C5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1BF6AE8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MAP CONDITION</w:t>
      </w:r>
    </w:p>
    <w:p w14:paraId="6191B04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2D257C9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228DDE2" w14:textId="3FBD8D8C" w:rsidR="004932B6" w:rsidRPr="00912A92" w:rsidRDefault="00521EEA"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Pr>
          <w:rFonts w:ascii="Courier" w:eastAsiaTheme="minorHAnsi" w:hAnsi="Courier" w:cstheme="minorHAnsi"/>
          <w:b/>
          <w:bCs/>
          <w:color w:val="000000"/>
          <w:sz w:val="18"/>
          <w:szCs w:val="18"/>
        </w:rPr>
        <w:t>include_cond</w:t>
      </w:r>
      <w:r w:rsidR="004932B6" w:rsidRPr="00912A92">
        <w:rPr>
          <w:rFonts w:ascii="Courier" w:eastAsiaTheme="minorHAnsi" w:hAnsi="Courier" w:cstheme="minorHAnsi"/>
          <w:b/>
          <w:bCs/>
          <w:color w:val="000000"/>
          <w:sz w:val="18"/>
          <w:szCs w:val="18"/>
        </w:rPr>
        <w:t>ition = MAP</w:t>
      </w:r>
    </w:p>
    <w:p w14:paraId="44D4EFB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states = Start Admin Individual Pharmacy1 Pharmacy2 Pharmacy3 Pharmacy4 Pharmacy5 Excluded</w:t>
      </w:r>
    </w:p>
    <w:p w14:paraId="7850143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32579A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Start) then wait(0)</w:t>
      </w:r>
    </w:p>
    <w:p w14:paraId="3FB98BBC"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Start) and(admin(Pharmacy)) then next(Admin)</w:t>
      </w:r>
    </w:p>
    <w:p w14:paraId="4C32736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Start) then default(Individual)</w:t>
      </w:r>
    </w:p>
    <w:p w14:paraId="4681200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62B6E44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then wait(0)</w:t>
      </w:r>
    </w:p>
    <w:p w14:paraId="1D5FED3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and(MyPharmacy==94200301) then next(Pharmacy1)</w:t>
      </w:r>
    </w:p>
    <w:p w14:paraId="041CB2D3"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and(MyPharmacy==94200302) then next(Pharmacy2)</w:t>
      </w:r>
    </w:p>
    <w:p w14:paraId="5C04F99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and(MyPharmacy==94200303) then next(Pharmacy3)</w:t>
      </w:r>
    </w:p>
    <w:p w14:paraId="45E7940F"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and(MyPharmacy==94200304) then next(Pharmacy4)</w:t>
      </w:r>
    </w:p>
    <w:p w14:paraId="6027CF80"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and(MyPharmacy==94200305) then next(Pharmacy5)</w:t>
      </w:r>
    </w:p>
    <w:p w14:paraId="7250495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Individual) then default(Excluded)</w:t>
      </w:r>
    </w:p>
    <w:p w14:paraId="0D1AD21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58FAB8CF"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Admin) then wait()</w:t>
      </w:r>
    </w:p>
    <w:p w14:paraId="2590D21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Pharmacy1) then wait()</w:t>
      </w:r>
    </w:p>
    <w:p w14:paraId="3FD87D9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lastRenderedPageBreak/>
        <w:t>if state(MAP,Pharmacy2) then wait()</w:t>
      </w:r>
    </w:p>
    <w:p w14:paraId="6F57F841"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Pharmacy3) then wait()</w:t>
      </w:r>
    </w:p>
    <w:p w14:paraId="1CDBB7FF"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Pharmacy4) then wait()</w:t>
      </w:r>
    </w:p>
    <w:p w14:paraId="342E7825"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Pharmacy5) then wait()</w:t>
      </w:r>
    </w:p>
    <w:p w14:paraId="75C3FA5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if state(MAP,Excluded) then wait()</w:t>
      </w:r>
    </w:p>
    <w:p w14:paraId="7A6869D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12B270BF"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Pharmacy1.visualize = 1</w:t>
      </w:r>
    </w:p>
    <w:p w14:paraId="629C160B"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Pharmacy2.visualize = 1</w:t>
      </w:r>
    </w:p>
    <w:p w14:paraId="190688DA"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Pharmacy3.visualize = 1</w:t>
      </w:r>
    </w:p>
    <w:p w14:paraId="2ABCD96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Pharmacy4.visualize = 1</w:t>
      </w:r>
    </w:p>
    <w:p w14:paraId="29ED25D4"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Pharmacy5.visualize = 1</w:t>
      </w:r>
    </w:p>
    <w:p w14:paraId="09D0EE9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2F5DCFA7"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Admin.visualize = 1</w:t>
      </w:r>
    </w:p>
    <w:p w14:paraId="3CF4075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MAP.Admin.visualize_place_type = Pharmacy</w:t>
      </w:r>
    </w:p>
    <w:p w14:paraId="78CB88D9"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p>
    <w:p w14:paraId="334DD5A8"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4C0A6C5E"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  END of MAP CONDITION</w:t>
      </w:r>
    </w:p>
    <w:p w14:paraId="46EC1FED" w14:textId="77777777" w:rsidR="004932B6" w:rsidRPr="00912A92" w:rsidRDefault="004932B6" w:rsidP="004932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325DBC2D" w14:textId="77777777" w:rsidR="004932B6" w:rsidRDefault="004932B6" w:rsidP="004932B6">
      <w:pPr>
        <w:rPr>
          <w:rFonts w:ascii="Courier" w:eastAsiaTheme="minorHAnsi" w:hAnsi="Courier" w:cstheme="minorHAnsi"/>
          <w:b/>
          <w:bCs/>
          <w:color w:val="000000"/>
          <w:sz w:val="18"/>
          <w:szCs w:val="18"/>
        </w:rPr>
      </w:pPr>
      <w:r w:rsidRPr="00912A92">
        <w:rPr>
          <w:rFonts w:ascii="Courier" w:eastAsiaTheme="minorHAnsi" w:hAnsi="Courier" w:cstheme="minorHAnsi"/>
          <w:b/>
          <w:bCs/>
          <w:color w:val="000000"/>
          <w:sz w:val="18"/>
          <w:szCs w:val="18"/>
        </w:rPr>
        <w:t>################################################################</w:t>
      </w:r>
    </w:p>
    <w:p w14:paraId="5B9E78C3" w14:textId="77777777" w:rsidR="00912A92" w:rsidRDefault="00912A92" w:rsidP="004932B6">
      <w:pPr>
        <w:rPr>
          <w:rFonts w:ascii="Courier" w:hAnsi="Courier" w:cstheme="minorHAnsi"/>
          <w:bCs/>
          <w:sz w:val="18"/>
          <w:szCs w:val="18"/>
        </w:rPr>
      </w:pPr>
    </w:p>
    <w:p w14:paraId="65E63BEC" w14:textId="77777777" w:rsidR="00AA2C3F" w:rsidRDefault="00AA2C3F" w:rsidP="004932B6">
      <w:pPr>
        <w:rPr>
          <w:rFonts w:cstheme="minorHAnsi"/>
          <w:bCs/>
          <w:szCs w:val="22"/>
        </w:rPr>
      </w:pPr>
      <w:r>
        <w:rPr>
          <w:rFonts w:cstheme="minorHAnsi"/>
          <w:bCs/>
          <w:szCs w:val="22"/>
        </w:rPr>
        <w:t xml:space="preserve">Assuming the a job called </w:t>
      </w:r>
      <w:r w:rsidRPr="00AA2C3F">
        <w:rPr>
          <w:rFonts w:cstheme="minorHAnsi"/>
          <w:bCs/>
          <w:szCs w:val="22"/>
        </w:rPr>
        <w:t>catchme</w:t>
      </w:r>
      <w:r>
        <w:rPr>
          <w:rFonts w:cstheme="minorHAnsi"/>
          <w:bCs/>
          <w:szCs w:val="22"/>
        </w:rPr>
        <w:t>nt is run, the following command produces the map below:</w:t>
      </w:r>
    </w:p>
    <w:p w14:paraId="2931ACE1" w14:textId="71C20016" w:rsidR="00AA2C3F" w:rsidRDefault="00AA2C3F" w:rsidP="004932B6">
      <w:pPr>
        <w:rPr>
          <w:rFonts w:cstheme="minorHAnsi"/>
          <w:bCs/>
          <w:szCs w:val="22"/>
        </w:rPr>
      </w:pPr>
    </w:p>
    <w:p w14:paraId="10822175" w14:textId="6AC85E3B"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fred_make_movie -k catchment </w:t>
      </w:r>
      <w:r>
        <w:rPr>
          <w:rFonts w:ascii="Courier" w:eastAsiaTheme="minorHAnsi" w:hAnsi="Courier" w:cs="Courier"/>
          <w:b/>
          <w:bCs/>
          <w:color w:val="000000"/>
          <w:sz w:val="20"/>
          <w:szCs w:val="20"/>
        </w:rPr>
        <w:t xml:space="preserve">--play 1 </w:t>
      </w:r>
      <w:r w:rsidRPr="00AA2C3F">
        <w:rPr>
          <w:rFonts w:ascii="Courier" w:eastAsiaTheme="minorHAnsi" w:hAnsi="Courier" w:cs="Courier"/>
          <w:b/>
          <w:bCs/>
          <w:color w:val="000000"/>
          <w:sz w:val="20"/>
          <w:szCs w:val="20"/>
        </w:rPr>
        <w:t>-v</w:t>
      </w:r>
    </w:p>
    <w:p w14:paraId="19E601F2" w14:textId="636FFA12"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MAP.Pharmacy1,MAP.Pharmacy2,MAP.Pharmacy3,MAP.Pharmacy4,MAP.Pharmacy5,MAP.Admin</w:t>
      </w:r>
    </w:p>
    <w:p w14:paraId="3BB6CA4E" w14:textId="77777777" w:rsidR="00AA2C3F" w:rsidRDefault="00AA2C3F" w:rsidP="004932B6">
      <w:pPr>
        <w:rPr>
          <w:rFonts w:ascii="Courier" w:eastAsiaTheme="minorHAnsi" w:hAnsi="Courier" w:cs="Courier"/>
          <w:b/>
          <w:bCs/>
          <w:color w:val="000000"/>
          <w:sz w:val="20"/>
          <w:szCs w:val="20"/>
        </w:rPr>
      </w:pPr>
      <w:r w:rsidRPr="00AA2C3F">
        <w:rPr>
          <w:rFonts w:ascii="Courier" w:eastAsiaTheme="minorHAnsi" w:hAnsi="Courier" w:cs="Courier"/>
          <w:b/>
          <w:bCs/>
          <w:color w:val="000000"/>
          <w:sz w:val="20"/>
          <w:szCs w:val="20"/>
        </w:rPr>
        <w:t xml:space="preserve"> --ps 0.005,0.005,0.005,0.005,0.005,0.008</w:t>
      </w:r>
    </w:p>
    <w:p w14:paraId="11A3F869" w14:textId="77777777"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olors</w:t>
      </w: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red,green,blue,orange,yellow,black</w:t>
      </w:r>
    </w:p>
    <w:p w14:paraId="42B18DB6" w14:textId="4FCB270E"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 xml:space="preserve">--title </w:t>
      </w:r>
      <w:r w:rsidR="00D505C8">
        <w:rPr>
          <w:rFonts w:ascii="Courier" w:eastAsiaTheme="minorHAnsi" w:hAnsi="Courier" w:cs="Courier"/>
          <w:b/>
          <w:bCs/>
          <w:color w:val="000000"/>
          <w:sz w:val="20"/>
          <w:szCs w:val="20"/>
        </w:rPr>
        <w:t>"</w:t>
      </w:r>
      <w:r w:rsidRPr="00AA2C3F">
        <w:rPr>
          <w:rFonts w:ascii="Courier" w:eastAsiaTheme="minorHAnsi" w:hAnsi="Courier" w:cs="Courier"/>
          <w:b/>
          <w:bCs/>
          <w:color w:val="000000"/>
          <w:sz w:val="20"/>
          <w:szCs w:val="20"/>
        </w:rPr>
        <w:t>Closest Pharmacy</w:t>
      </w:r>
      <w:r w:rsidR="00D505C8">
        <w:rPr>
          <w:rFonts w:ascii="Courier" w:eastAsiaTheme="minorHAnsi" w:hAnsi="Courier" w:cs="Courier"/>
          <w:b/>
          <w:bCs/>
          <w:color w:val="000000"/>
          <w:sz w:val="20"/>
          <w:szCs w:val="20"/>
        </w:rPr>
        <w:t>"</w:t>
      </w:r>
    </w:p>
    <w:p w14:paraId="24D9DF13" w14:textId="598CB650" w:rsidR="00AA2C3F"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enter_caption</w:t>
      </w: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Black dot = Pharmacy"</w:t>
      </w:r>
    </w:p>
    <w:p w14:paraId="5B7FED2E" w14:textId="235E3F37" w:rsidR="00912A92" w:rsidRDefault="00AA2C3F" w:rsidP="004932B6">
      <w:pPr>
        <w:rPr>
          <w:rFonts w:ascii="Courier" w:eastAsiaTheme="minorHAnsi" w:hAnsi="Courier" w:cs="Courier"/>
          <w:b/>
          <w:bCs/>
          <w:color w:val="000000"/>
          <w:sz w:val="20"/>
          <w:szCs w:val="20"/>
        </w:rPr>
      </w:pPr>
      <w:r>
        <w:rPr>
          <w:rFonts w:ascii="Courier" w:eastAsiaTheme="minorHAnsi" w:hAnsi="Courier" w:cs="Courier"/>
          <w:b/>
          <w:bCs/>
          <w:color w:val="000000"/>
          <w:sz w:val="20"/>
          <w:szCs w:val="20"/>
        </w:rPr>
        <w:t xml:space="preserve"> </w:t>
      </w:r>
      <w:r w:rsidRPr="00AA2C3F">
        <w:rPr>
          <w:rFonts w:ascii="Courier" w:eastAsiaTheme="minorHAnsi" w:hAnsi="Courier" w:cs="Courier"/>
          <w:b/>
          <w:bCs/>
          <w:color w:val="000000"/>
          <w:sz w:val="20"/>
          <w:szCs w:val="20"/>
        </w:rPr>
        <w:t>--caption_colors black,black,black</w:t>
      </w:r>
      <w:r>
        <w:rPr>
          <w:rFonts w:ascii="Courier" w:eastAsiaTheme="minorHAnsi" w:hAnsi="Courier" w:cs="Courier"/>
          <w:b/>
          <w:bCs/>
          <w:color w:val="000000"/>
          <w:sz w:val="20"/>
          <w:szCs w:val="20"/>
        </w:rPr>
        <w:t xml:space="preserve"> </w:t>
      </w:r>
    </w:p>
    <w:p w14:paraId="3B28C950" w14:textId="77777777" w:rsidR="00AA2C3F" w:rsidRDefault="00AA2C3F" w:rsidP="004932B6">
      <w:pPr>
        <w:rPr>
          <w:rFonts w:ascii="Courier" w:eastAsiaTheme="minorHAnsi" w:hAnsi="Courier" w:cs="Courier"/>
          <w:b/>
          <w:bCs/>
          <w:color w:val="000000"/>
          <w:sz w:val="20"/>
          <w:szCs w:val="20"/>
        </w:rPr>
      </w:pPr>
    </w:p>
    <w:p w14:paraId="20CB9BFD" w14:textId="77777777" w:rsidR="00AA2C3F" w:rsidRDefault="00AA2C3F" w:rsidP="004932B6">
      <w:pPr>
        <w:rPr>
          <w:rFonts w:ascii="Courier" w:eastAsiaTheme="minorHAnsi" w:hAnsi="Courier" w:cs="Courier"/>
          <w:b/>
          <w:bCs/>
          <w:color w:val="000000"/>
          <w:sz w:val="20"/>
          <w:szCs w:val="20"/>
        </w:rPr>
      </w:pPr>
    </w:p>
    <w:p w14:paraId="01A416E5" w14:textId="77777777" w:rsidR="00912A92" w:rsidRDefault="00912A92" w:rsidP="00912A92">
      <w:pPr>
        <w:jc w:val="center"/>
        <w:rPr>
          <w:rFonts w:cstheme="minorHAnsi"/>
          <w:bCs/>
          <w:szCs w:val="22"/>
          <w14:textOutline w14:w="9525" w14:cap="rnd" w14:cmpd="sng" w14:algn="ctr">
            <w14:solidFill>
              <w14:schemeClr w14:val="tx1"/>
            </w14:solidFill>
            <w14:prstDash w14:val="solid"/>
            <w14:bevel/>
          </w14:textOutline>
        </w:rPr>
      </w:pPr>
      <w:r w:rsidRPr="00912A92">
        <w:rPr>
          <w:rFonts w:cstheme="minorHAnsi"/>
          <w:bCs/>
          <w:noProof/>
          <w:szCs w:val="22"/>
          <w:highlight w:val="blue"/>
        </w:rPr>
        <w:drawing>
          <wp:inline distT="0" distB="0" distL="0" distR="0" wp14:anchorId="7D246284" wp14:editId="00375A25">
            <wp:extent cx="3191298" cy="3191298"/>
            <wp:effectExtent l="12700" t="1270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2-05 at 11.24.14 AM.png"/>
                    <pic:cNvPicPr/>
                  </pic:nvPicPr>
                  <pic:blipFill>
                    <a:blip r:embed="rId21">
                      <a:extLst>
                        <a:ext uri="{28A0092B-C50C-407E-A947-70E740481C1C}">
                          <a14:useLocalDpi xmlns:a14="http://schemas.microsoft.com/office/drawing/2010/main" val="0"/>
                        </a:ext>
                      </a:extLst>
                    </a:blip>
                    <a:stretch>
                      <a:fillRect/>
                    </a:stretch>
                  </pic:blipFill>
                  <pic:spPr>
                    <a:xfrm>
                      <a:off x="0" y="0"/>
                      <a:ext cx="3200726" cy="3200726"/>
                    </a:xfrm>
                    <a:prstGeom prst="rect">
                      <a:avLst/>
                    </a:prstGeom>
                    <a:ln w="12700">
                      <a:solidFill>
                        <a:schemeClr val="tx1"/>
                      </a:solidFill>
                    </a:ln>
                  </pic:spPr>
                </pic:pic>
              </a:graphicData>
            </a:graphic>
          </wp:inline>
        </w:drawing>
      </w:r>
    </w:p>
    <w:p w14:paraId="1A8AC110" w14:textId="77777777" w:rsidR="00AA2C3F" w:rsidRDefault="00AA2C3F" w:rsidP="00AA2C3F">
      <w:pPr>
        <w:rPr>
          <w:rFonts w:cstheme="minorHAnsi"/>
          <w:bCs/>
          <w:szCs w:val="22"/>
        </w:rPr>
      </w:pPr>
    </w:p>
    <w:p w14:paraId="581D30AB" w14:textId="77777777" w:rsidR="00AA2C3F" w:rsidRDefault="00AA2C3F" w:rsidP="00AA2C3F">
      <w:pPr>
        <w:rPr>
          <w:rFonts w:ascii="Courier" w:eastAsiaTheme="minorHAnsi" w:hAnsi="Courier" w:cs="Courier"/>
          <w:b/>
          <w:bCs/>
          <w:color w:val="000000"/>
          <w:sz w:val="20"/>
          <w:szCs w:val="20"/>
        </w:rPr>
      </w:pPr>
    </w:p>
    <w:p w14:paraId="577B94B9" w14:textId="0C4D3150" w:rsidR="00C44BC1" w:rsidRDefault="00AA2C3F" w:rsidP="003D4A6A">
      <w:pPr>
        <w:rPr>
          <w:rFonts w:eastAsiaTheme="minorHAnsi" w:cstheme="minorHAnsi"/>
          <w:bCs/>
          <w:color w:val="000000"/>
          <w:szCs w:val="22"/>
        </w:rPr>
      </w:pPr>
      <w:r w:rsidRPr="00AA2C3F">
        <w:rPr>
          <w:rFonts w:eastAsiaTheme="minorHAnsi" w:cstheme="minorHAnsi"/>
          <w:bCs/>
          <w:color w:val="000000"/>
          <w:szCs w:val="22"/>
        </w:rPr>
        <w:t>This map can also be created using the Make Movie page on FRED W</w:t>
      </w:r>
      <w:r w:rsidR="000E2F44">
        <w:rPr>
          <w:rFonts w:eastAsiaTheme="minorHAnsi" w:cstheme="minorHAnsi"/>
          <w:bCs/>
          <w:color w:val="000000"/>
          <w:szCs w:val="22"/>
        </w:rPr>
        <w:t>eb.</w:t>
      </w:r>
    </w:p>
    <w:p w14:paraId="37A33C4D" w14:textId="6A7A9B00" w:rsidR="00C44BC1" w:rsidRPr="003D4A6A" w:rsidRDefault="00C44BC1" w:rsidP="003D4A6A">
      <w:pPr>
        <w:rPr>
          <w:rFonts w:eastAsiaTheme="minorHAnsi" w:cstheme="minorHAnsi"/>
          <w:bCs/>
          <w:color w:val="000000"/>
          <w:szCs w:val="22"/>
        </w:rPr>
        <w:sectPr w:rsidR="00C44BC1" w:rsidRPr="003D4A6A" w:rsidSect="00D71999">
          <w:type w:val="continuous"/>
          <w:pgSz w:w="12240" w:h="15840"/>
          <w:pgMar w:top="1440" w:right="1152" w:bottom="1440" w:left="1440" w:header="720" w:footer="720" w:gutter="0"/>
          <w:pgNumType w:start="1"/>
          <w:cols w:space="720"/>
          <w:docGrid w:linePitch="360"/>
        </w:sectPr>
      </w:pPr>
      <w:r>
        <w:rPr>
          <w:rFonts w:eastAsiaTheme="minorHAnsi" w:cstheme="minorHAnsi"/>
          <w:bCs/>
          <w:color w:val="000000"/>
          <w:szCs w:val="22"/>
        </w:rPr>
        <w:br w:type="page"/>
      </w:r>
    </w:p>
    <w:p w14:paraId="130E3D67" w14:textId="05E62DE0" w:rsidR="000064B0" w:rsidRDefault="00C44BC1" w:rsidP="000064B0">
      <w:pPr>
        <w:pStyle w:val="Heading1"/>
      </w:pPr>
      <w:bookmarkStart w:id="193" w:name="_Toc27037463"/>
      <w:r>
        <w:lastRenderedPageBreak/>
        <w:t>C</w:t>
      </w:r>
      <w:r w:rsidR="000064B0">
        <w:t xml:space="preserve">hapter 14: </w:t>
      </w:r>
      <w:r w:rsidR="000064B0" w:rsidRPr="00126FA0">
        <w:t>Applications</w:t>
      </w:r>
      <w:bookmarkEnd w:id="193"/>
    </w:p>
    <w:p w14:paraId="71B50C72" w14:textId="7541CAFE" w:rsidR="00A272DA" w:rsidRDefault="00A272DA" w:rsidP="00A272DA"/>
    <w:p w14:paraId="78156DD4" w14:textId="236CB23A" w:rsidR="00A272DA" w:rsidRDefault="00A272DA" w:rsidP="00A272DA">
      <w:r>
        <w:t>This Chapter include several complete FRED programs along with sample of outputs.</w:t>
      </w:r>
    </w:p>
    <w:p w14:paraId="51BC85F0" w14:textId="77777777" w:rsidR="00A272DA" w:rsidRDefault="00A272DA" w:rsidP="00A272DA">
      <w:pPr>
        <w:pStyle w:val="Heading2"/>
      </w:pPr>
    </w:p>
    <w:p w14:paraId="02560E05" w14:textId="1BFE2A1F" w:rsidR="00A272DA" w:rsidRDefault="00A272DA" w:rsidP="00A272DA">
      <w:pPr>
        <w:pStyle w:val="Heading2"/>
      </w:pPr>
      <w:bookmarkStart w:id="194" w:name="_Toc27037464"/>
      <w:r>
        <w:t>Pandemic Influenza</w:t>
      </w:r>
      <w:bookmarkEnd w:id="194"/>
    </w:p>
    <w:p w14:paraId="00A2B2F2" w14:textId="7CB78C8E" w:rsidR="00A272DA" w:rsidRDefault="00A272DA" w:rsidP="00A272DA"/>
    <w:p w14:paraId="28982EF5" w14:textId="60229DD8" w:rsidR="00A272DA" w:rsidRDefault="00A272DA" w:rsidP="00A272DA">
      <w:r>
        <w:t xml:space="preserve">The following program is included in the FRED library. It comprises a simple S-E-I-R model of pandemic influenza. Influenza is spread largely through inhalation of </w:t>
      </w:r>
      <w:r w:rsidR="00413FA8">
        <w:t>viral particles shed by infectious individuals, so the transmission mode is by proximity (i.e., sharing the same place).</w:t>
      </w:r>
      <w:r>
        <w:t xml:space="preserve"> A pandemic disease is one that spreads within many countries, and usually means that immunity is very low across the human population. In this model, we assume that all individuals are completely susceptible to the disease. This model was used to calibrate the place-specific contact rates in FRED; therefore</w:t>
      </w:r>
      <w:r w:rsidR="00B10B7C">
        <w:t>,</w:t>
      </w:r>
      <w:r>
        <w:t xml:space="preserve"> the transmissibility of the INF Condition is set to 1.0.  </w:t>
      </w:r>
    </w:p>
    <w:p w14:paraId="10197CE7" w14:textId="3CD95347" w:rsidR="00A272DA" w:rsidRDefault="00A272DA" w:rsidP="00A272DA"/>
    <w:p w14:paraId="46BD7B4E" w14:textId="3A5E0303" w:rsidR="00413FA8" w:rsidRDefault="00A272DA" w:rsidP="00A272DA">
      <w:r>
        <w:t>In this model, we assume that 10 randomly selected individuals are exposed at the start of the simulation.</w:t>
      </w:r>
      <w:r w:rsidR="00413FA8">
        <w:t xml:space="preserve"> It is futher assumed that infectious individuals are all equally infectious (e.g., no "super-spreaders" are included in the model).  Infected individuals become infectious after a period of time drawn from a lognormal distribution with median of 1.9 days and dispersion of 1.23 days (citation). Two-thirds of infectious individuals become symptomatic, and one-third become infectious but asymptomatic. It is assumed that asymtpomatic individual are half as infectious as symptomatic cases. The infectious phase lasts for a median duration of 5 days, with a lognormal dispersion of 1.5 days.  This means that majority of infectious periods lasts between about 3.3 and 7.5 days. After the infectious phase, individual recover and remain immune to influenza for the duration of th simulation. Case mortality is not modeled.</w:t>
      </w:r>
    </w:p>
    <w:p w14:paraId="43A65731" w14:textId="5F6BC91E" w:rsidR="00413FA8" w:rsidRDefault="00413FA8" w:rsidP="00A272DA"/>
    <w:p w14:paraId="450F6754" w14:textId="7AC84D18" w:rsidR="00413FA8" w:rsidRPr="00A272DA" w:rsidRDefault="00413FA8" w:rsidP="00A272DA">
      <w:r>
        <w:t xml:space="preserve">The model include a simple model of agent behavior based on their disease status: one half of all individuals with influenza symptoms are assumed to remain confined to the household for the duration of their illness.  After recovery, </w:t>
      </w:r>
      <w:r w:rsidR="001005B7">
        <w:t>the agents resume their normal schedule of activities.</w:t>
      </w:r>
    </w:p>
    <w:p w14:paraId="7418FE85" w14:textId="57D40DC1" w:rsidR="00A272DA" w:rsidRDefault="00A272DA" w:rsidP="00A272DA">
      <w:pPr>
        <w:pBdr>
          <w:bottom w:val="thinThickThinMediumGap" w:sz="18"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eastAsiaTheme="minorHAnsi" w:hAnsi="Courier New" w:cs="Courier New"/>
          <w:b/>
          <w:bCs/>
          <w:color w:val="000000"/>
          <w:sz w:val="36"/>
          <w:szCs w:val="36"/>
        </w:rPr>
      </w:pPr>
    </w:p>
    <w:p w14:paraId="1C828FD1" w14:textId="77777777" w:rsidR="00587BB8" w:rsidRPr="00B10B7C" w:rsidRDefault="00587BB8"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27FD32D" w14:textId="258450F5"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 S</w:t>
      </w:r>
      <w:r>
        <w:rPr>
          <w:rFonts w:eastAsiaTheme="minorHAnsi"/>
          <w:b/>
          <w:bCs/>
          <w:color w:val="000000"/>
        </w:rPr>
        <w:t>IMULATED LOCATION</w:t>
      </w:r>
    </w:p>
    <w:p w14:paraId="0CD53839"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locations = Jefferson_County_PA</w:t>
      </w:r>
    </w:p>
    <w:p w14:paraId="6ADA9222"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5E2521BA" w14:textId="35531D78"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 S</w:t>
      </w:r>
      <w:r>
        <w:rPr>
          <w:rFonts w:eastAsiaTheme="minorHAnsi"/>
          <w:b/>
          <w:bCs/>
          <w:color w:val="000000"/>
        </w:rPr>
        <w:t>IMULATED TIMEFRAME</w:t>
      </w:r>
    </w:p>
    <w:p w14:paraId="518BD4AE"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start_date = 2020-Jan-01</w:t>
      </w:r>
    </w:p>
    <w:p w14:paraId="7C6AF791" w14:textId="65D3E4A4"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end_date = 2020-Apr-10</w:t>
      </w:r>
    </w:p>
    <w:p w14:paraId="393F3A5E"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49AEF04E" w14:textId="0A40F9E3"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 O</w:t>
      </w:r>
      <w:r>
        <w:rPr>
          <w:rFonts w:eastAsiaTheme="minorHAnsi"/>
          <w:b/>
          <w:bCs/>
          <w:color w:val="000000"/>
        </w:rPr>
        <w:t>UTPUT OPTIONS</w:t>
      </w:r>
    </w:p>
    <w:p w14:paraId="263B6A5A"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B10B7C">
        <w:rPr>
          <w:rFonts w:eastAsiaTheme="minorHAnsi"/>
          <w:b/>
          <w:bCs/>
          <w:color w:val="000000"/>
        </w:rPr>
        <w:t>enable_health_records = 1</w:t>
      </w:r>
    </w:p>
    <w:p w14:paraId="4EECB02A" w14:textId="77777777" w:rsidR="00B10B7C" w:rsidRPr="00B10B7C" w:rsidRDefault="00B10B7C"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7DE9271A" w14:textId="506BB432" w:rsidR="00A272DA" w:rsidRPr="00A272DA" w:rsidRDefault="00A272DA" w:rsidP="00B10B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CONDITIONS</w:t>
      </w:r>
    </w:p>
    <w:p w14:paraId="748E1B22" w14:textId="2CBF333A" w:rsidR="00A272DA" w:rsidRPr="00A272DA" w:rsidRDefault="00521EE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A272DA" w:rsidRPr="00A272DA">
        <w:rPr>
          <w:rFonts w:eastAsiaTheme="minorHAnsi"/>
          <w:b/>
          <w:bCs/>
          <w:color w:val="000000"/>
        </w:rPr>
        <w:t>ition = INF</w:t>
      </w:r>
    </w:p>
    <w:p w14:paraId="0AB3EFF3"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408F5D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STATES</w:t>
      </w:r>
    </w:p>
    <w:p w14:paraId="56CC64F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states = S E Is Ia R Import</w:t>
      </w:r>
    </w:p>
    <w:p w14:paraId="7A4B31F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import_start_state = Import</w:t>
      </w:r>
    </w:p>
    <w:p w14:paraId="31C9052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7D7B85C"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TRANSMISSION</w:t>
      </w:r>
    </w:p>
    <w:p w14:paraId="79C85951"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transmission_mode = proximity</w:t>
      </w:r>
    </w:p>
    <w:p w14:paraId="1617659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transmissibility = 1.0</w:t>
      </w:r>
    </w:p>
    <w:p w14:paraId="1AA16B16"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R0_a = 0.0398238</w:t>
      </w:r>
    </w:p>
    <w:p w14:paraId="3D95EFE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R0_b = 0.611043</w:t>
      </w:r>
    </w:p>
    <w:p w14:paraId="3C223522"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75D319F"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VISUALIZATION</w:t>
      </w:r>
    </w:p>
    <w:p w14:paraId="1D455331"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S.is_dormant = 1</w:t>
      </w:r>
    </w:p>
    <w:p w14:paraId="07953BA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NF.R.is_dormant = 1</w:t>
      </w:r>
    </w:p>
    <w:p w14:paraId="031DEF4E"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E7225F4"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RULES</w:t>
      </w:r>
    </w:p>
    <w:p w14:paraId="6C26D85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9462BC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exposed(INF) then next(E)</w:t>
      </w:r>
    </w:p>
    <w:p w14:paraId="040AC86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CB750C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S) then set_sus(INF,1)</w:t>
      </w:r>
    </w:p>
    <w:p w14:paraId="0FA33DC3"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S) then wait()</w:t>
      </w:r>
    </w:p>
    <w:p w14:paraId="0485164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0B4F46C"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E) then set_sus(INF,0)</w:t>
      </w:r>
    </w:p>
    <w:p w14:paraId="3911770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E) then wait(24*lognormal(1.9,1.23))</w:t>
      </w:r>
    </w:p>
    <w:p w14:paraId="6E1100D1"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E) then next(Is) with prob(0.67)</w:t>
      </w:r>
    </w:p>
    <w:p w14:paraId="1D594817"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E) then next(Ia) with prob(0.33)</w:t>
      </w:r>
    </w:p>
    <w:p w14:paraId="052F5F12"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55ED84F"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s) then set_trans(INF,1)</w:t>
      </w:r>
    </w:p>
    <w:p w14:paraId="229D0CF7"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s) then wait(24* lognormal(5.0,1.5))</w:t>
      </w:r>
    </w:p>
    <w:p w14:paraId="7E07376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s) then next(R)</w:t>
      </w:r>
    </w:p>
    <w:p w14:paraId="75E50B7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6EF58BC0"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a) then set_trans(INF,0.5)</w:t>
      </w:r>
    </w:p>
    <w:p w14:paraId="5CFF3584"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a) then wait( 24 * lognormal(5.0, 1.5) )</w:t>
      </w:r>
    </w:p>
    <w:p w14:paraId="45B4F107"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a) then next(R)</w:t>
      </w:r>
    </w:p>
    <w:p w14:paraId="498F7ED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102147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R) then set_trans(INF,0)</w:t>
      </w:r>
    </w:p>
    <w:p w14:paraId="67D8C817"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R) then wait()</w:t>
      </w:r>
    </w:p>
    <w:p w14:paraId="0280FB8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93EA72A"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IMPORTED INFECTIONS</w:t>
      </w:r>
    </w:p>
    <w:p w14:paraId="639FBB6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mport) then import_count(10)</w:t>
      </w:r>
    </w:p>
    <w:p w14:paraId="01E5DB74"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mport) then wait()</w:t>
      </w:r>
    </w:p>
    <w:p w14:paraId="6A20B3F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3A55891"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AGENT BEHAVIOR</w:t>
      </w:r>
    </w:p>
    <w:p w14:paraId="79435584" w14:textId="782BB884" w:rsidR="00A272DA" w:rsidRPr="00A272DA" w:rsidRDefault="00521EE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Pr>
          <w:rFonts w:eastAsiaTheme="minorHAnsi"/>
          <w:b/>
          <w:bCs/>
          <w:color w:val="000000"/>
        </w:rPr>
        <w:t>include_cond</w:t>
      </w:r>
      <w:r w:rsidR="00A272DA" w:rsidRPr="00A272DA">
        <w:rPr>
          <w:rFonts w:eastAsiaTheme="minorHAnsi"/>
          <w:b/>
          <w:bCs/>
          <w:color w:val="000000"/>
        </w:rPr>
        <w:t>ition = StayHome</w:t>
      </w:r>
    </w:p>
    <w:p w14:paraId="2734948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StayHome.states = Start Symptoms Yes No</w:t>
      </w:r>
    </w:p>
    <w:p w14:paraId="2733B8C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644255A"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Start) then wait(0)</w:t>
      </w:r>
    </w:p>
    <w:p w14:paraId="7F59A19E"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Start) then next(No)</w:t>
      </w:r>
    </w:p>
    <w:p w14:paraId="2C9A25E2"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30AC0FC4"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Symptoms) then wait(0)</w:t>
      </w:r>
    </w:p>
    <w:p w14:paraId="53E5A2A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Symptoms) then next(Yes) with prob(0.5)</w:t>
      </w:r>
    </w:p>
    <w:p w14:paraId="2B9EA3D6"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Symptoms) then default(No)</w:t>
      </w:r>
    </w:p>
    <w:p w14:paraId="00000C2F"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1CE00679"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Yes) then wait()</w:t>
      </w:r>
    </w:p>
    <w:p w14:paraId="5965078E"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Yes) then absent()</w:t>
      </w:r>
    </w:p>
    <w:p w14:paraId="13DFB1AC"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Yes) then present(Household)</w:t>
      </w:r>
    </w:p>
    <w:p w14:paraId="07AFDA38"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00535BCE"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StayHome,No) then wait()</w:t>
      </w:r>
    </w:p>
    <w:p w14:paraId="18F5AFED"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p>
    <w:p w14:paraId="246AD285"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 Side effects</w:t>
      </w:r>
    </w:p>
    <w:p w14:paraId="311AFBBC"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Is) then set_state(StayHome,No,Symptoms)</w:t>
      </w:r>
    </w:p>
    <w:p w14:paraId="733828EB" w14:textId="77777777" w:rsidR="00A272DA" w:rsidRPr="00A272DA" w:rsidRDefault="00A272DA" w:rsidP="00A27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bCs/>
          <w:color w:val="000000"/>
        </w:rPr>
      </w:pPr>
      <w:r w:rsidRPr="00A272DA">
        <w:rPr>
          <w:rFonts w:eastAsiaTheme="minorHAnsi"/>
          <w:b/>
          <w:bCs/>
          <w:color w:val="000000"/>
        </w:rPr>
        <w:t>if state(INF,R) then set_state(StayHome,Yes,No)</w:t>
      </w:r>
    </w:p>
    <w:p w14:paraId="4233D2BA" w14:textId="77777777" w:rsidR="00A72F3A" w:rsidRDefault="00A72F3A" w:rsidP="000064B0">
      <w:pPr>
        <w:pBdr>
          <w:bottom w:val="thinThickThinMediumGap" w:sz="18" w:space="1" w:color="auto"/>
        </w:pBdr>
      </w:pPr>
    </w:p>
    <w:p w14:paraId="6FC20137" w14:textId="77777777" w:rsidR="00A72F3A" w:rsidRPr="00A72F3A" w:rsidRDefault="00A72F3A" w:rsidP="000064B0">
      <w:pPr>
        <w:rPr>
          <w:rFonts w:eastAsiaTheme="minorHAnsi"/>
          <w:b/>
          <w:bCs/>
          <w:color w:val="000000"/>
        </w:rPr>
      </w:pPr>
    </w:p>
    <w:p w14:paraId="50D44881" w14:textId="77777777" w:rsidR="00A72F3A" w:rsidRDefault="00A72F3A" w:rsidP="000064B0"/>
    <w:p w14:paraId="705C9F08" w14:textId="00D73E40" w:rsidR="00EC2EAE" w:rsidRPr="00EC2EAE" w:rsidRDefault="00EC2EAE" w:rsidP="000064B0">
      <w:r>
        <w:t xml:space="preserve">Suppose that we run 8 simulations of this model under the job name </w:t>
      </w:r>
      <w:r>
        <w:rPr>
          <w:b/>
        </w:rPr>
        <w:t>baseline</w:t>
      </w:r>
      <w:r>
        <w:t>. Then we can produce the follow plots using the command lines shown (or via the FRED Web interface).</w:t>
      </w:r>
    </w:p>
    <w:p w14:paraId="16A40E7E" w14:textId="2ECCC686" w:rsidR="00EC2EAE" w:rsidRDefault="00EC2EAE" w:rsidP="000064B0"/>
    <w:p w14:paraId="0BDB821C" w14:textId="0AAEF3D5" w:rsidR="000064B0" w:rsidRDefault="00EC2EAE" w:rsidP="000064B0">
      <w:r>
        <w:t>% fred_plot --key baseline --var INF.newE --bars --weekly</w:t>
      </w:r>
    </w:p>
    <w:p w14:paraId="7F1B1587" w14:textId="77777777" w:rsidR="000064B0" w:rsidRPr="004C0B29" w:rsidRDefault="000064B0" w:rsidP="000064B0"/>
    <w:p w14:paraId="4D15E66F" w14:textId="36236B46" w:rsidR="000064B0" w:rsidRDefault="000064B0" w:rsidP="000064B0">
      <w:r>
        <w:rPr>
          <w:noProof/>
        </w:rPr>
        <w:drawing>
          <wp:inline distT="0" distB="0" distL="0" distR="0" wp14:anchorId="1669C64D" wp14:editId="72E93184">
            <wp:extent cx="3200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baseline-INF.newE.pdf"/>
                    <pic:cNvPicPr/>
                  </pic:nvPicPr>
                  <pic:blipFill>
                    <a:blip r:embed="rId22">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06C02D6E" w14:textId="77777777" w:rsidR="007553E2" w:rsidRDefault="007553E2" w:rsidP="000064B0"/>
    <w:p w14:paraId="1E04F3B0" w14:textId="31939B79" w:rsidR="00EC2EAE" w:rsidRDefault="00EC2EAE" w:rsidP="000064B0">
      <w:r>
        <w:t xml:space="preserve">% fred_plot -k baseline -v INF.newE </w:t>
      </w:r>
      <w:r w:rsidR="007553E2">
        <w:t>--all</w:t>
      </w:r>
    </w:p>
    <w:p w14:paraId="383EA90D" w14:textId="77777777" w:rsidR="007553E2" w:rsidRDefault="000064B0" w:rsidP="007553E2">
      <w:r>
        <w:rPr>
          <w:noProof/>
        </w:rPr>
        <w:drawing>
          <wp:inline distT="0" distB="0" distL="0" distR="0" wp14:anchorId="771D81F9" wp14:editId="42101263">
            <wp:extent cx="3200400"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all.pdf"/>
                    <pic:cNvPicPr/>
                  </pic:nvPicPr>
                  <pic:blipFill>
                    <a:blip r:embed="rId23">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a:graphicData>
            </a:graphic>
          </wp:inline>
        </w:drawing>
      </w:r>
    </w:p>
    <w:p w14:paraId="76C68EC5" w14:textId="1C099FA8" w:rsidR="000064B0" w:rsidRDefault="000064B0" w:rsidP="007553E2">
      <w:pPr>
        <w:pStyle w:val="Heading1"/>
      </w:pPr>
      <w:bookmarkStart w:id="195" w:name="_Toc27037465"/>
      <w:r>
        <w:lastRenderedPageBreak/>
        <w:t xml:space="preserve">Chapter 15: </w:t>
      </w:r>
      <w:r w:rsidRPr="00126FA0">
        <w:t>Calibration</w:t>
      </w:r>
      <w:bookmarkEnd w:id="195"/>
    </w:p>
    <w:p w14:paraId="3A601626" w14:textId="77777777" w:rsidR="000064B0" w:rsidRDefault="000064B0" w:rsidP="000064B0"/>
    <w:p w14:paraId="40697D81" w14:textId="3070C309" w:rsidR="00582026" w:rsidRDefault="00582026" w:rsidP="00582026">
      <w:pPr>
        <w:pStyle w:val="Heading2"/>
      </w:pPr>
      <w:bookmarkStart w:id="196" w:name="_Toc27037466"/>
      <w:r>
        <w:t>THE FRED Contact Matrix</w:t>
      </w:r>
      <w:bookmarkEnd w:id="196"/>
    </w:p>
    <w:p w14:paraId="7141E328" w14:textId="77777777" w:rsidR="00582026" w:rsidRDefault="00582026" w:rsidP="00582026">
      <w:pPr>
        <w:rPr>
          <w:rFonts w:cstheme="minorHAnsi"/>
          <w:color w:val="000000"/>
          <w:szCs w:val="22"/>
        </w:rPr>
      </w:pPr>
    </w:p>
    <w:p w14:paraId="672D200D" w14:textId="184519CB" w:rsidR="00582026" w:rsidRDefault="00582026" w:rsidP="00582026">
      <w:pPr>
        <w:rPr>
          <w:rFonts w:cstheme="minorHAnsi"/>
          <w:color w:val="000000"/>
          <w:szCs w:val="22"/>
        </w:rPr>
      </w:pPr>
      <w:r>
        <w:rPr>
          <w:rFonts w:cstheme="minorHAnsi"/>
          <w:color w:val="000000"/>
          <w:szCs w:val="22"/>
        </w:rPr>
        <w:t xml:space="preserve">A contact matrix is a square matrix showing the rate of contact between people of various ages. </w:t>
      </w:r>
    </w:p>
    <w:p w14:paraId="5725E779" w14:textId="77777777" w:rsidR="00582026" w:rsidRDefault="00582026" w:rsidP="00582026">
      <w:pPr>
        <w:rPr>
          <w:rFonts w:cstheme="minorHAnsi"/>
          <w:color w:val="000000"/>
          <w:szCs w:val="22"/>
        </w:rPr>
      </w:pPr>
    </w:p>
    <w:p w14:paraId="6D9FB832" w14:textId="2FBAE307" w:rsidR="00582026" w:rsidRPr="00582026" w:rsidRDefault="00582026" w:rsidP="00582026">
      <w:pPr>
        <w:rPr>
          <w:rFonts w:cstheme="minorHAnsi"/>
          <w:szCs w:val="22"/>
        </w:rPr>
      </w:pPr>
      <w:r>
        <w:rPr>
          <w:rFonts w:cstheme="minorHAnsi"/>
          <w:color w:val="000000"/>
          <w:szCs w:val="22"/>
        </w:rPr>
        <w:t>A</w:t>
      </w:r>
      <w:r w:rsidRPr="00582026">
        <w:rPr>
          <w:rFonts w:cstheme="minorHAnsi"/>
          <w:color w:val="000000"/>
          <w:szCs w:val="22"/>
        </w:rPr>
        <w:t xml:space="preserve"> FRED baseline contact matrix</w:t>
      </w:r>
      <w:r>
        <w:rPr>
          <w:rFonts w:cstheme="minorHAnsi"/>
          <w:color w:val="000000"/>
          <w:szCs w:val="22"/>
        </w:rPr>
        <w:t xml:space="preserve"> was </w:t>
      </w:r>
      <w:r w:rsidRPr="00582026">
        <w:rPr>
          <w:rFonts w:cstheme="minorHAnsi"/>
          <w:color w:val="000000"/>
          <w:szCs w:val="22"/>
        </w:rPr>
        <w:t xml:space="preserve">generated by running a simple SEIS model in which infections only last 1 day and the infection rate was lower than normal influenza, thus producing very short chains of infections. New cases were imported to 10% of the population every 10 days over one year. </w:t>
      </w:r>
      <w:r>
        <w:rPr>
          <w:rFonts w:cstheme="minorHAnsi"/>
          <w:color w:val="000000"/>
          <w:szCs w:val="22"/>
        </w:rPr>
        <w:t xml:space="preserve">This heuristc method </w:t>
      </w:r>
      <w:r w:rsidRPr="00582026">
        <w:rPr>
          <w:rFonts w:cstheme="minorHAnsi"/>
          <w:color w:val="000000"/>
          <w:szCs w:val="22"/>
        </w:rPr>
        <w:t xml:space="preserve">gives everyone an even chance to be infected by any one of their contacts. The population </w:t>
      </w:r>
      <w:r>
        <w:rPr>
          <w:rFonts w:cstheme="minorHAnsi"/>
          <w:color w:val="000000"/>
          <w:szCs w:val="22"/>
        </w:rPr>
        <w:t xml:space="preserve">in this study </w:t>
      </w:r>
      <w:r w:rsidRPr="00582026">
        <w:rPr>
          <w:rFonts w:cstheme="minorHAnsi"/>
          <w:color w:val="000000"/>
          <w:szCs w:val="22"/>
        </w:rPr>
        <w:t>was Allegheny County</w:t>
      </w:r>
      <w:r>
        <w:rPr>
          <w:rFonts w:cstheme="minorHAnsi"/>
          <w:color w:val="000000"/>
          <w:szCs w:val="22"/>
        </w:rPr>
        <w:t>, PA.</w:t>
      </w:r>
    </w:p>
    <w:p w14:paraId="236A5971" w14:textId="77777777" w:rsidR="00582026" w:rsidRPr="00582026" w:rsidRDefault="00582026" w:rsidP="00582026">
      <w:pPr>
        <w:rPr>
          <w:rFonts w:cstheme="minorHAnsi"/>
          <w:color w:val="000000"/>
          <w:szCs w:val="22"/>
        </w:rPr>
      </w:pPr>
    </w:p>
    <w:p w14:paraId="41F60085" w14:textId="183C1847" w:rsidR="00582026" w:rsidRDefault="00582026" w:rsidP="00582026">
      <w:pPr>
        <w:rPr>
          <w:rFonts w:cstheme="minorHAnsi"/>
          <w:color w:val="000000"/>
          <w:szCs w:val="22"/>
        </w:rPr>
      </w:pPr>
      <w:r>
        <w:rPr>
          <w:rFonts w:cstheme="minorHAnsi"/>
          <w:color w:val="000000"/>
          <w:szCs w:val="22"/>
        </w:rPr>
        <w:t>The p</w:t>
      </w:r>
      <w:r w:rsidRPr="00582026">
        <w:rPr>
          <w:rFonts w:cstheme="minorHAnsi"/>
          <w:color w:val="000000"/>
          <w:szCs w:val="22"/>
        </w:rPr>
        <w:t>lot shows the age of infector (x-axis) and infectee (y-axis).</w:t>
      </w:r>
    </w:p>
    <w:p w14:paraId="547C17CF" w14:textId="37AA4CFF" w:rsidR="00582026" w:rsidRDefault="00582026" w:rsidP="00582026">
      <w:pPr>
        <w:rPr>
          <w:rFonts w:cstheme="minorHAnsi"/>
          <w:color w:val="000000"/>
          <w:szCs w:val="22"/>
        </w:rPr>
      </w:pPr>
    </w:p>
    <w:p w14:paraId="7B66839E" w14:textId="2F467A52" w:rsidR="00582026" w:rsidRPr="00582026" w:rsidRDefault="00582026" w:rsidP="00582026">
      <w:pPr>
        <w:jc w:val="center"/>
        <w:rPr>
          <w:rFonts w:ascii="Times New Roman" w:hAnsi="Times New Roman"/>
          <w:sz w:val="24"/>
        </w:rPr>
      </w:pPr>
      <w:r w:rsidRPr="00582026">
        <w:rPr>
          <w:rFonts w:ascii="Times New Roman" w:hAnsi="Times New Roman"/>
          <w:sz w:val="24"/>
        </w:rPr>
        <w:fldChar w:fldCharType="begin"/>
      </w:r>
      <w:r w:rsidRPr="00582026">
        <w:rPr>
          <w:rFonts w:ascii="Times New Roman" w:hAnsi="Times New Roman"/>
          <w:sz w:val="24"/>
        </w:rPr>
        <w:instrText xml:space="preserve"> INCLUDEPICTURE "cid:79E8B132-62A0-4D34-8EE8-D09F38ED20BC@hsd1.va.comcast.net" \* MERGEFORMATINET </w:instrText>
      </w:r>
      <w:r w:rsidRPr="00582026">
        <w:rPr>
          <w:rFonts w:ascii="Times New Roman" w:hAnsi="Times New Roman"/>
          <w:sz w:val="24"/>
        </w:rPr>
        <w:fldChar w:fldCharType="separate"/>
      </w:r>
      <w:r>
        <w:rPr>
          <w:rFonts w:ascii="Times New Roman" w:hAnsi="Times New Roman"/>
          <w:noProof/>
          <w:sz w:val="24"/>
        </w:rPr>
        <w:drawing>
          <wp:inline distT="0" distB="0" distL="0" distR="0" wp14:anchorId="3DCF6751" wp14:editId="2925C42B">
            <wp:extent cx="4064000" cy="406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RED_baseline_contact_matrix.png"/>
                    <pic:cNvPicPr/>
                  </pic:nvPicPr>
                  <pic:blipFill>
                    <a:blip r:embed="rId24">
                      <a:extLst>
                        <a:ext uri="{28A0092B-C50C-407E-A947-70E740481C1C}">
                          <a14:useLocalDpi xmlns:a14="http://schemas.microsoft.com/office/drawing/2010/main" val="0"/>
                        </a:ext>
                      </a:extLst>
                    </a:blip>
                    <a:stretch>
                      <a:fillRect/>
                    </a:stretch>
                  </pic:blipFill>
                  <pic:spPr>
                    <a:xfrm>
                      <a:off x="0" y="0"/>
                      <a:ext cx="4064000" cy="4064000"/>
                    </a:xfrm>
                    <a:prstGeom prst="rect">
                      <a:avLst/>
                    </a:prstGeom>
                  </pic:spPr>
                </pic:pic>
              </a:graphicData>
            </a:graphic>
          </wp:inline>
        </w:drawing>
      </w:r>
      <w:r w:rsidRPr="00582026">
        <w:rPr>
          <w:rFonts w:ascii="Times New Roman" w:hAnsi="Times New Roman"/>
          <w:sz w:val="24"/>
        </w:rPr>
        <w:fldChar w:fldCharType="end"/>
      </w:r>
    </w:p>
    <w:p w14:paraId="1B58A296" w14:textId="77777777" w:rsidR="00582026" w:rsidRPr="00582026" w:rsidRDefault="00582026" w:rsidP="00582026">
      <w:pPr>
        <w:rPr>
          <w:rFonts w:cstheme="minorHAnsi"/>
          <w:color w:val="000000"/>
          <w:szCs w:val="22"/>
        </w:rPr>
      </w:pPr>
    </w:p>
    <w:p w14:paraId="157EB833" w14:textId="77777777" w:rsidR="00582026" w:rsidRPr="00582026" w:rsidRDefault="00582026" w:rsidP="00582026">
      <w:pPr>
        <w:rPr>
          <w:rFonts w:cstheme="minorHAnsi"/>
          <w:color w:val="000000"/>
          <w:szCs w:val="22"/>
        </w:rPr>
      </w:pPr>
    </w:p>
    <w:p w14:paraId="396D33C0" w14:textId="77777777" w:rsidR="00582026" w:rsidRPr="00582026" w:rsidRDefault="00582026" w:rsidP="00582026">
      <w:pPr>
        <w:rPr>
          <w:rFonts w:cstheme="minorHAnsi"/>
          <w:color w:val="000000"/>
          <w:szCs w:val="22"/>
        </w:rPr>
      </w:pPr>
      <w:r w:rsidRPr="00582026">
        <w:rPr>
          <w:rFonts w:cstheme="minorHAnsi"/>
          <w:color w:val="000000"/>
          <w:szCs w:val="22"/>
        </w:rPr>
        <w:t>As expected, most contacts are among age-similar pairs, with the most contacts among school age children (age 5-18).</w:t>
      </w:r>
    </w:p>
    <w:p w14:paraId="2D672192" w14:textId="77777777" w:rsidR="00582026" w:rsidRPr="00582026" w:rsidRDefault="00582026" w:rsidP="00582026">
      <w:pPr>
        <w:rPr>
          <w:rFonts w:cstheme="minorHAnsi"/>
          <w:color w:val="000000"/>
          <w:szCs w:val="22"/>
        </w:rPr>
      </w:pPr>
    </w:p>
    <w:p w14:paraId="048A9DC3" w14:textId="720A8278" w:rsidR="00582026" w:rsidRPr="00582026" w:rsidRDefault="00582026" w:rsidP="00582026">
      <w:pPr>
        <w:rPr>
          <w:rFonts w:cstheme="minorHAnsi"/>
          <w:color w:val="000000"/>
          <w:szCs w:val="22"/>
        </w:rPr>
      </w:pPr>
      <w:r>
        <w:rPr>
          <w:rFonts w:cstheme="minorHAnsi"/>
          <w:color w:val="000000"/>
          <w:szCs w:val="22"/>
        </w:rPr>
        <w:t xml:space="preserve">The </w:t>
      </w:r>
      <w:r w:rsidRPr="00582026">
        <w:rPr>
          <w:rFonts w:cstheme="minorHAnsi"/>
          <w:color w:val="000000"/>
          <w:szCs w:val="22"/>
        </w:rPr>
        <w:t xml:space="preserve">least emphasis on same-age contacts </w:t>
      </w:r>
      <w:r>
        <w:rPr>
          <w:rFonts w:cstheme="minorHAnsi"/>
          <w:color w:val="000000"/>
          <w:szCs w:val="22"/>
        </w:rPr>
        <w:t xml:space="preserve">appears to be </w:t>
      </w:r>
      <w:r w:rsidRPr="00582026">
        <w:rPr>
          <w:rFonts w:cstheme="minorHAnsi"/>
          <w:color w:val="000000"/>
          <w:szCs w:val="22"/>
        </w:rPr>
        <w:t>among the 30-45 yrs olds</w:t>
      </w:r>
      <w:r>
        <w:rPr>
          <w:rFonts w:cstheme="minorHAnsi"/>
          <w:color w:val="000000"/>
          <w:szCs w:val="22"/>
        </w:rPr>
        <w:t>. Individuals in this age group</w:t>
      </w:r>
      <w:r w:rsidRPr="00582026">
        <w:rPr>
          <w:rFonts w:cstheme="minorHAnsi"/>
          <w:color w:val="000000"/>
          <w:szCs w:val="22"/>
        </w:rPr>
        <w:t xml:space="preserve"> seem to have their contacts spread out </w:t>
      </w:r>
      <w:r>
        <w:rPr>
          <w:rFonts w:cstheme="minorHAnsi"/>
          <w:color w:val="000000"/>
          <w:szCs w:val="22"/>
        </w:rPr>
        <w:t xml:space="preserve">more </w:t>
      </w:r>
      <w:r w:rsidRPr="00582026">
        <w:rPr>
          <w:rFonts w:cstheme="minorHAnsi"/>
          <w:color w:val="000000"/>
          <w:szCs w:val="22"/>
        </w:rPr>
        <w:t>evenly between their younger kids and their older workmates.</w:t>
      </w:r>
    </w:p>
    <w:p w14:paraId="500A82E6" w14:textId="77777777" w:rsidR="000064B0" w:rsidRDefault="000064B0">
      <w:pPr>
        <w:rPr>
          <w:rFonts w:asciiTheme="majorHAnsi" w:eastAsiaTheme="majorEastAsia" w:hAnsiTheme="majorHAnsi" w:cstheme="majorBidi"/>
          <w:color w:val="2F5496" w:themeColor="accent1" w:themeShade="BF"/>
          <w:sz w:val="32"/>
          <w:szCs w:val="32"/>
        </w:rPr>
      </w:pPr>
      <w:r>
        <w:br w:type="page"/>
      </w:r>
    </w:p>
    <w:p w14:paraId="2DE0097C" w14:textId="2BAABC67" w:rsidR="00126FA0" w:rsidRPr="00126FA0" w:rsidRDefault="00126FA0" w:rsidP="003617D6">
      <w:pPr>
        <w:pStyle w:val="Heading1"/>
      </w:pPr>
      <w:bookmarkStart w:id="197" w:name="_Toc27037467"/>
      <w:r w:rsidRPr="00126FA0">
        <w:lastRenderedPageBreak/>
        <w:t>Acknowledgments</w:t>
      </w:r>
      <w:bookmarkEnd w:id="197"/>
    </w:p>
    <w:p w14:paraId="4486E868" w14:textId="77777777" w:rsidR="00F24F44" w:rsidRPr="003617D6" w:rsidRDefault="00F24F44" w:rsidP="003617D6"/>
    <w:p w14:paraId="4F26DE5E" w14:textId="77777777" w:rsidR="001B4E37" w:rsidRPr="003617D6" w:rsidRDefault="001B4E37" w:rsidP="003617D6">
      <w:r w:rsidRPr="003617D6">
        <w:t>This work was supported by the National Institute of General Medical Sciences MIDAS grant 1U54GM088491-01, and by the Vaccine Modeling Initiative, funded by the Bill and Melinda Gates Foundation. The funders had no role in study design, data collection and analysis, decision to publish, or preparation of the manuscript.</w:t>
      </w:r>
    </w:p>
    <w:p w14:paraId="6F0AA39F" w14:textId="77777777" w:rsidR="001B4E37" w:rsidRPr="003617D6" w:rsidRDefault="001B4E37" w:rsidP="003617D6"/>
    <w:p w14:paraId="3BC653AF" w14:textId="212DA473" w:rsidR="00F24F44" w:rsidRPr="003617D6" w:rsidRDefault="00F24F44" w:rsidP="003617D6">
      <w:r w:rsidRPr="003617D6">
        <w:t>FRED Team</w:t>
      </w:r>
    </w:p>
    <w:p w14:paraId="41EA9645" w14:textId="54C75E7A" w:rsidR="00127810" w:rsidRDefault="00127810" w:rsidP="00790036">
      <w:pPr>
        <w:pStyle w:val="ListParagraph"/>
        <w:numPr>
          <w:ilvl w:val="0"/>
          <w:numId w:val="6"/>
        </w:numPr>
      </w:pPr>
      <w:r>
        <w:t>John Grefenstette, lead architect</w:t>
      </w:r>
    </w:p>
    <w:p w14:paraId="428539F7" w14:textId="0D81A6D9" w:rsidR="00F66B2D" w:rsidRPr="00F24F44" w:rsidRDefault="00F36079" w:rsidP="00790036">
      <w:pPr>
        <w:pStyle w:val="ListParagraph"/>
        <w:numPr>
          <w:ilvl w:val="0"/>
          <w:numId w:val="6"/>
        </w:numPr>
      </w:pPr>
      <w:r w:rsidRPr="00F24F44">
        <w:t>Mary Krauland, David Galloway, Mike Lann, Bob Frankeny,  David Sinclair</w:t>
      </w:r>
    </w:p>
    <w:p w14:paraId="0C0D86F6" w14:textId="77777777" w:rsidR="00F66B2D" w:rsidRPr="00F24F44" w:rsidRDefault="00F36079" w:rsidP="00790036">
      <w:pPr>
        <w:pStyle w:val="ListParagraph"/>
        <w:numPr>
          <w:ilvl w:val="0"/>
          <w:numId w:val="6"/>
        </w:numPr>
      </w:pPr>
      <w:r w:rsidRPr="00F24F44">
        <w:t>Mark Roberts, Don Burke</w:t>
      </w:r>
    </w:p>
    <w:p w14:paraId="3B260258" w14:textId="77777777" w:rsidR="00F24F44" w:rsidRPr="003617D6" w:rsidRDefault="00F24F44" w:rsidP="003617D6"/>
    <w:p w14:paraId="7DFF30C1" w14:textId="76FF4C7B" w:rsidR="00F24F44" w:rsidRPr="003617D6" w:rsidRDefault="00F24F44" w:rsidP="003617D6">
      <w:r w:rsidRPr="003617D6">
        <w:t>Support</w:t>
      </w:r>
    </w:p>
    <w:p w14:paraId="5414992C" w14:textId="77777777" w:rsidR="00F66B2D" w:rsidRPr="00F24F44" w:rsidRDefault="00F36079" w:rsidP="00790036">
      <w:pPr>
        <w:pStyle w:val="ListParagraph"/>
        <w:numPr>
          <w:ilvl w:val="0"/>
          <w:numId w:val="7"/>
        </w:numPr>
      </w:pPr>
      <w:r w:rsidRPr="00F24F44">
        <w:t>NIH / NIGMS (MIDAS Program)</w:t>
      </w:r>
    </w:p>
    <w:p w14:paraId="35450F71" w14:textId="2A90728A" w:rsidR="00F66B2D" w:rsidRDefault="00F36079" w:rsidP="00790036">
      <w:pPr>
        <w:pStyle w:val="ListParagraph"/>
        <w:numPr>
          <w:ilvl w:val="0"/>
          <w:numId w:val="7"/>
        </w:numPr>
      </w:pPr>
      <w:r w:rsidRPr="00F24F44">
        <w:t>Bill and Melinda Gates Foundation</w:t>
      </w:r>
    </w:p>
    <w:p w14:paraId="0A013D0B" w14:textId="77777777" w:rsidR="001B3005" w:rsidRPr="00F24F44" w:rsidRDefault="001B3005" w:rsidP="00790036">
      <w:pPr>
        <w:pStyle w:val="ListParagraph"/>
        <w:numPr>
          <w:ilvl w:val="0"/>
          <w:numId w:val="7"/>
        </w:numPr>
      </w:pPr>
      <w:r w:rsidRPr="00F24F44">
        <w:t>Robert Wood Johnson Foundation</w:t>
      </w:r>
    </w:p>
    <w:p w14:paraId="356E2F74" w14:textId="2125E61F" w:rsidR="00F66B2D" w:rsidRPr="00F24F44" w:rsidRDefault="00F36079" w:rsidP="00790036">
      <w:pPr>
        <w:pStyle w:val="ListParagraph"/>
        <w:numPr>
          <w:ilvl w:val="0"/>
          <w:numId w:val="7"/>
        </w:numPr>
      </w:pPr>
      <w:r w:rsidRPr="00F24F44">
        <w:t>Benter Foundation</w:t>
      </w:r>
    </w:p>
    <w:p w14:paraId="54F4DE9B" w14:textId="0C3C13DA" w:rsidR="00750CDB" w:rsidRDefault="00750CDB" w:rsidP="003617D6">
      <w:pPr>
        <w:rPr>
          <w:rFonts w:eastAsiaTheme="minorHAnsi"/>
        </w:rPr>
      </w:pPr>
    </w:p>
    <w:p w14:paraId="77D25CD2" w14:textId="6B9AA67C" w:rsidR="00EB2383" w:rsidRDefault="00EB2383">
      <w:pPr>
        <w:rPr>
          <w:rFonts w:eastAsiaTheme="minorHAnsi"/>
        </w:rPr>
      </w:pPr>
      <w:r>
        <w:rPr>
          <w:rFonts w:eastAsiaTheme="minorHAnsi"/>
        </w:rPr>
        <w:br w:type="page"/>
      </w:r>
    </w:p>
    <w:p w14:paraId="26F1C308" w14:textId="0802F79E" w:rsidR="00EB2383" w:rsidRDefault="00EB2383" w:rsidP="00EB2383">
      <w:pPr>
        <w:pStyle w:val="Heading1"/>
        <w:rPr>
          <w:rFonts w:eastAsiaTheme="minorHAnsi"/>
        </w:rPr>
      </w:pPr>
      <w:bookmarkStart w:id="198" w:name="_Toc27037468"/>
      <w:r>
        <w:rPr>
          <w:rFonts w:eastAsiaTheme="minorHAnsi"/>
        </w:rPr>
        <w:lastRenderedPageBreak/>
        <w:t>Appendix A: The Structure of the FRED SImulation Engine</w:t>
      </w:r>
      <w:bookmarkEnd w:id="198"/>
    </w:p>
    <w:p w14:paraId="052234CE" w14:textId="0C5081A1" w:rsidR="00EB2383" w:rsidRDefault="00EB2383" w:rsidP="00EB2383">
      <w:pPr>
        <w:rPr>
          <w:rFonts w:eastAsiaTheme="minorHAnsi"/>
        </w:rPr>
      </w:pPr>
    </w:p>
    <w:p w14:paraId="6ABBA736" w14:textId="77777777" w:rsidR="00EB2383" w:rsidRDefault="00EB2383" w:rsidP="00EB2383">
      <w:r>
        <w:t>FRED is designed to enable users to build agent-based models without computer programming. To this end, the FRED language supports the addition of new Conditions and interaction rules without altering the underlying simulation software.  However, it is anticipated that changes to the underlying software may be required from time to time. This Chapter is intended for developers who want to extend the capabilities of the FRED system itself.</w:t>
      </w:r>
    </w:p>
    <w:p w14:paraId="3C0AAD9E" w14:textId="77777777" w:rsidR="00EB2383" w:rsidRDefault="00EB2383" w:rsidP="00EB2383"/>
    <w:p w14:paraId="00B34890" w14:textId="77777777" w:rsidR="00EB2383" w:rsidRDefault="00EB2383" w:rsidP="00EB2383">
      <w:r>
        <w:t>The FRED Core simulation engine is written in C++.  This system was built using a modular, object-oriented programming approach.  FRED consists of five interacting modules. Each module consists of several classes, described in the following sections.</w:t>
      </w:r>
    </w:p>
    <w:p w14:paraId="78F37EB2" w14:textId="77777777" w:rsidR="00EB2383" w:rsidRDefault="00EB2383" w:rsidP="00EB2383"/>
    <w:p w14:paraId="30507052" w14:textId="77777777" w:rsidR="00EB2383" w:rsidRDefault="00EB2383" w:rsidP="00EB2383">
      <w:pPr>
        <w:pStyle w:val="Heading2"/>
        <w:rPr>
          <w:rFonts w:eastAsiaTheme="minorHAnsi"/>
        </w:rPr>
      </w:pPr>
      <w:bookmarkStart w:id="199" w:name="_Toc27037469"/>
      <w:r w:rsidRPr="00504ECF">
        <w:rPr>
          <w:rFonts w:eastAsiaTheme="minorHAnsi"/>
        </w:rPr>
        <w:t>C</w:t>
      </w:r>
      <w:r>
        <w:rPr>
          <w:rFonts w:eastAsiaTheme="minorHAnsi"/>
        </w:rPr>
        <w:t xml:space="preserve">ore </w:t>
      </w:r>
      <w:r w:rsidRPr="00504ECF">
        <w:rPr>
          <w:rFonts w:eastAsiaTheme="minorHAnsi"/>
        </w:rPr>
        <w:t>M</w:t>
      </w:r>
      <w:r>
        <w:rPr>
          <w:rFonts w:eastAsiaTheme="minorHAnsi"/>
        </w:rPr>
        <w:t>odule</w:t>
      </w:r>
      <w:bookmarkEnd w:id="199"/>
    </w:p>
    <w:p w14:paraId="18F1D055" w14:textId="77777777" w:rsidR="00EB2383" w:rsidRDefault="00EB2383" w:rsidP="00EB2383">
      <w:pPr>
        <w:rPr>
          <w:rFonts w:eastAsiaTheme="minorHAnsi"/>
        </w:rPr>
      </w:pPr>
    </w:p>
    <w:p w14:paraId="0FD21EDB" w14:textId="77777777" w:rsidR="00EB2383" w:rsidRDefault="00EB2383" w:rsidP="00EB2383">
      <w:pPr>
        <w:rPr>
          <w:rFonts w:eastAsiaTheme="minorHAnsi"/>
        </w:rPr>
      </w:pPr>
      <w:r>
        <w:rPr>
          <w:rFonts w:eastAsiaTheme="minorHAnsi"/>
        </w:rPr>
        <w:t>The Core Module provides the fundamental data structures used in FRED, including global data types, utilities for processing strings and other data types, date-related functions, event queues, rnadom number generators, properties of state spaces, the FRED language parser and compiler, including properties, expressions and rules.  The Core Module comprises the following classes:</w:t>
      </w:r>
    </w:p>
    <w:p w14:paraId="0AF66019" w14:textId="77777777" w:rsidR="00EB2383" w:rsidRPr="00CB45A5" w:rsidRDefault="00EB2383" w:rsidP="00EB2383">
      <w:pPr>
        <w:rPr>
          <w:rFonts w:eastAsiaTheme="minorHAnsi"/>
        </w:rPr>
      </w:pPr>
    </w:p>
    <w:p w14:paraId="28D15CD3" w14:textId="77777777" w:rsidR="00EB2383" w:rsidRPr="00504ECF" w:rsidRDefault="00EB2383" w:rsidP="00EB2383">
      <w:pPr>
        <w:pStyle w:val="Heading3"/>
        <w:rPr>
          <w:rFonts w:eastAsiaTheme="minorHAnsi"/>
        </w:rPr>
      </w:pPr>
      <w:bookmarkStart w:id="200" w:name="_Toc27037470"/>
      <w:r w:rsidRPr="00504ECF">
        <w:rPr>
          <w:rFonts w:eastAsiaTheme="minorHAnsi"/>
        </w:rPr>
        <w:t>Fred</w:t>
      </w:r>
      <w:bookmarkEnd w:id="200"/>
    </w:p>
    <w:p w14:paraId="02E2D7E8" w14:textId="77777777" w:rsidR="00EB2383" w:rsidRPr="00504ECF" w:rsidRDefault="00EB2383" w:rsidP="00EB2383">
      <w:pPr>
        <w:pStyle w:val="Heading3"/>
        <w:rPr>
          <w:rFonts w:eastAsiaTheme="minorHAnsi"/>
        </w:rPr>
      </w:pPr>
      <w:bookmarkStart w:id="201" w:name="_Toc27037471"/>
      <w:r w:rsidRPr="00504ECF">
        <w:rPr>
          <w:rFonts w:eastAsiaTheme="minorHAnsi"/>
        </w:rPr>
        <w:t>Global</w:t>
      </w:r>
      <w:bookmarkEnd w:id="201"/>
    </w:p>
    <w:p w14:paraId="53819D2C" w14:textId="2A9C3AAF" w:rsidR="00EB2383" w:rsidRPr="00504ECF" w:rsidRDefault="00EB2383" w:rsidP="00EB2383">
      <w:pPr>
        <w:pStyle w:val="Heading3"/>
        <w:rPr>
          <w:rFonts w:eastAsiaTheme="minorHAnsi"/>
        </w:rPr>
      </w:pPr>
      <w:bookmarkStart w:id="202" w:name="_Toc27037472"/>
      <w:r w:rsidRPr="00504ECF">
        <w:rPr>
          <w:rFonts w:eastAsiaTheme="minorHAnsi"/>
        </w:rPr>
        <w:t>Age_</w:t>
      </w:r>
      <w:r w:rsidR="00CF565D">
        <w:rPr>
          <w:rFonts w:eastAsiaTheme="minorHAnsi"/>
        </w:rPr>
        <w:t>Report</w:t>
      </w:r>
      <w:bookmarkEnd w:id="202"/>
    </w:p>
    <w:p w14:paraId="2E777C2D" w14:textId="77777777" w:rsidR="00EB2383" w:rsidRPr="00504ECF" w:rsidRDefault="00EB2383" w:rsidP="00EB2383">
      <w:pPr>
        <w:pStyle w:val="Heading3"/>
        <w:rPr>
          <w:rFonts w:eastAsiaTheme="minorHAnsi"/>
        </w:rPr>
      </w:pPr>
      <w:bookmarkStart w:id="203" w:name="_Toc27037473"/>
      <w:r w:rsidRPr="00504ECF">
        <w:rPr>
          <w:rFonts w:eastAsiaTheme="minorHAnsi"/>
        </w:rPr>
        <w:t>Utils</w:t>
      </w:r>
      <w:bookmarkEnd w:id="203"/>
    </w:p>
    <w:p w14:paraId="38E39700" w14:textId="77777777" w:rsidR="00EB2383" w:rsidRPr="00504ECF" w:rsidRDefault="00EB2383" w:rsidP="00EB2383">
      <w:pPr>
        <w:pStyle w:val="Heading3"/>
        <w:rPr>
          <w:rFonts w:eastAsiaTheme="minorHAnsi"/>
        </w:rPr>
      </w:pPr>
      <w:bookmarkStart w:id="204" w:name="_Toc27037474"/>
      <w:r w:rsidRPr="00504ECF">
        <w:rPr>
          <w:rFonts w:eastAsiaTheme="minorHAnsi"/>
        </w:rPr>
        <w:t>Date</w:t>
      </w:r>
      <w:bookmarkEnd w:id="204"/>
    </w:p>
    <w:p w14:paraId="0E24ADE0" w14:textId="77777777" w:rsidR="00EB2383" w:rsidRPr="00504ECF" w:rsidRDefault="00EB2383" w:rsidP="00EB2383">
      <w:pPr>
        <w:pStyle w:val="Heading3"/>
        <w:rPr>
          <w:rFonts w:eastAsiaTheme="minorHAnsi"/>
        </w:rPr>
      </w:pPr>
      <w:bookmarkStart w:id="205" w:name="_Toc27037475"/>
      <w:r w:rsidRPr="00504ECF">
        <w:rPr>
          <w:rFonts w:eastAsiaTheme="minorHAnsi"/>
        </w:rPr>
        <w:t>Events</w:t>
      </w:r>
      <w:bookmarkEnd w:id="205"/>
      <w:r w:rsidRPr="00504ECF">
        <w:rPr>
          <w:rFonts w:eastAsiaTheme="minorHAnsi"/>
        </w:rPr>
        <w:t xml:space="preserve"> </w:t>
      </w:r>
    </w:p>
    <w:p w14:paraId="302F19CE" w14:textId="77777777" w:rsidR="00EB2383" w:rsidRPr="00504ECF" w:rsidRDefault="00EB2383" w:rsidP="00EB2383">
      <w:pPr>
        <w:pStyle w:val="Heading3"/>
        <w:rPr>
          <w:rFonts w:eastAsiaTheme="minorHAnsi"/>
        </w:rPr>
      </w:pPr>
      <w:bookmarkStart w:id="206" w:name="_Toc27037476"/>
      <w:r w:rsidRPr="00504ECF">
        <w:rPr>
          <w:rFonts w:eastAsiaTheme="minorHAnsi"/>
        </w:rPr>
        <w:t>Random</w:t>
      </w:r>
      <w:bookmarkEnd w:id="206"/>
      <w:r w:rsidRPr="00504ECF">
        <w:rPr>
          <w:rFonts w:eastAsiaTheme="minorHAnsi"/>
        </w:rPr>
        <w:t xml:space="preserve"> </w:t>
      </w:r>
    </w:p>
    <w:p w14:paraId="19FDCCDA" w14:textId="77777777" w:rsidR="00EB2383" w:rsidRPr="00504ECF" w:rsidRDefault="00EB2383" w:rsidP="00EB2383">
      <w:pPr>
        <w:pStyle w:val="Heading3"/>
        <w:rPr>
          <w:rFonts w:eastAsiaTheme="minorHAnsi"/>
        </w:rPr>
      </w:pPr>
      <w:bookmarkStart w:id="207" w:name="_Toc27037477"/>
      <w:r w:rsidRPr="00504ECF">
        <w:rPr>
          <w:rFonts w:eastAsiaTheme="minorHAnsi"/>
        </w:rPr>
        <w:t>State_Space</w:t>
      </w:r>
      <w:bookmarkEnd w:id="207"/>
    </w:p>
    <w:p w14:paraId="38A898F1" w14:textId="77777777" w:rsidR="00EB2383" w:rsidRPr="00504ECF" w:rsidRDefault="00EB2383" w:rsidP="00EB2383">
      <w:pPr>
        <w:pStyle w:val="Heading3"/>
        <w:rPr>
          <w:rFonts w:eastAsiaTheme="minorHAnsi"/>
        </w:rPr>
      </w:pPr>
      <w:bookmarkStart w:id="208" w:name="_Toc27037478"/>
      <w:r w:rsidRPr="00504ECF">
        <w:rPr>
          <w:rFonts w:eastAsiaTheme="minorHAnsi"/>
        </w:rPr>
        <w:t>Property</w:t>
      </w:r>
      <w:bookmarkEnd w:id="208"/>
    </w:p>
    <w:p w14:paraId="370035E9" w14:textId="77777777" w:rsidR="00EB2383" w:rsidRPr="00504ECF" w:rsidRDefault="00EB2383" w:rsidP="00EB2383">
      <w:pPr>
        <w:pStyle w:val="Heading3"/>
        <w:rPr>
          <w:rFonts w:eastAsiaTheme="minorHAnsi"/>
        </w:rPr>
      </w:pPr>
      <w:bookmarkStart w:id="209" w:name="_Toc27037479"/>
      <w:r w:rsidRPr="00504ECF">
        <w:rPr>
          <w:rFonts w:eastAsiaTheme="minorHAnsi"/>
        </w:rPr>
        <w:t>Factor</w:t>
      </w:r>
      <w:bookmarkEnd w:id="209"/>
    </w:p>
    <w:p w14:paraId="1E20F5C0" w14:textId="77777777" w:rsidR="00EB2383" w:rsidRPr="00504ECF" w:rsidRDefault="00EB2383" w:rsidP="00EB2383">
      <w:pPr>
        <w:pStyle w:val="Heading3"/>
        <w:rPr>
          <w:rFonts w:eastAsiaTheme="minorHAnsi"/>
        </w:rPr>
      </w:pPr>
      <w:bookmarkStart w:id="210" w:name="_Toc27037480"/>
      <w:r w:rsidRPr="00504ECF">
        <w:rPr>
          <w:rFonts w:eastAsiaTheme="minorHAnsi"/>
        </w:rPr>
        <w:t>Expression</w:t>
      </w:r>
      <w:bookmarkEnd w:id="210"/>
    </w:p>
    <w:p w14:paraId="718092E0" w14:textId="77777777" w:rsidR="00EB2383" w:rsidRPr="00504ECF" w:rsidRDefault="00EB2383" w:rsidP="00EB2383">
      <w:pPr>
        <w:pStyle w:val="Heading3"/>
        <w:rPr>
          <w:rFonts w:eastAsiaTheme="minorHAnsi"/>
        </w:rPr>
      </w:pPr>
      <w:bookmarkStart w:id="211" w:name="_Toc27037481"/>
      <w:r w:rsidRPr="00504ECF">
        <w:rPr>
          <w:rFonts w:eastAsiaTheme="minorHAnsi"/>
        </w:rPr>
        <w:t>Predicate</w:t>
      </w:r>
      <w:bookmarkEnd w:id="211"/>
    </w:p>
    <w:p w14:paraId="6C8F8A31" w14:textId="77777777" w:rsidR="00EB2383" w:rsidRPr="00504ECF" w:rsidRDefault="00EB2383" w:rsidP="00EB2383">
      <w:pPr>
        <w:pStyle w:val="Heading3"/>
        <w:rPr>
          <w:rFonts w:eastAsiaTheme="minorHAnsi"/>
        </w:rPr>
      </w:pPr>
      <w:bookmarkStart w:id="212" w:name="_Toc27037482"/>
      <w:r w:rsidRPr="00504ECF">
        <w:rPr>
          <w:rFonts w:eastAsiaTheme="minorHAnsi"/>
        </w:rPr>
        <w:t>Clause</w:t>
      </w:r>
      <w:bookmarkEnd w:id="212"/>
    </w:p>
    <w:p w14:paraId="59B56C84" w14:textId="77777777" w:rsidR="00EB2383" w:rsidRPr="00504ECF" w:rsidRDefault="00EB2383" w:rsidP="00EB2383">
      <w:pPr>
        <w:pStyle w:val="Heading3"/>
        <w:rPr>
          <w:rFonts w:eastAsiaTheme="minorHAnsi"/>
        </w:rPr>
      </w:pPr>
      <w:bookmarkStart w:id="213" w:name="_Toc27037483"/>
      <w:r w:rsidRPr="00504ECF">
        <w:rPr>
          <w:rFonts w:eastAsiaTheme="minorHAnsi"/>
        </w:rPr>
        <w:t>Rule</w:t>
      </w:r>
      <w:bookmarkEnd w:id="213"/>
    </w:p>
    <w:p w14:paraId="2010E164"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42A38036" w14:textId="77777777" w:rsidR="00EB2383" w:rsidRDefault="00EB2383" w:rsidP="00EB2383">
      <w:pPr>
        <w:pStyle w:val="Heading2"/>
        <w:rPr>
          <w:rFonts w:eastAsiaTheme="minorHAnsi"/>
        </w:rPr>
      </w:pPr>
      <w:bookmarkStart w:id="214" w:name="_Toc27037484"/>
      <w:r>
        <w:rPr>
          <w:rFonts w:eastAsiaTheme="minorHAnsi"/>
        </w:rPr>
        <w:t>Geospatial Module</w:t>
      </w:r>
      <w:bookmarkEnd w:id="214"/>
    </w:p>
    <w:p w14:paraId="157A6B04" w14:textId="77777777" w:rsidR="00EB2383" w:rsidRDefault="00EB2383" w:rsidP="00EB2383">
      <w:pPr>
        <w:rPr>
          <w:rFonts w:eastAsiaTheme="minorHAnsi"/>
        </w:rPr>
      </w:pPr>
    </w:p>
    <w:p w14:paraId="1468324D" w14:textId="77777777" w:rsidR="00EB2383" w:rsidRDefault="00EB2383" w:rsidP="00EB2383">
      <w:pPr>
        <w:rPr>
          <w:rFonts w:eastAsiaTheme="minorHAnsi"/>
        </w:rPr>
      </w:pPr>
      <w:r>
        <w:rPr>
          <w:rFonts w:eastAsiaTheme="minorHAnsi"/>
        </w:rPr>
        <w:t>The Geospatial Module provides the geo-spatial data structures used in FRED, including utilities for processing location data, administrative units including states, counties, census_tracts and block_groups. It also provides classes for producing visualization data.  The Geospatial Module comprises the following classes:</w:t>
      </w:r>
    </w:p>
    <w:p w14:paraId="7C5E7023" w14:textId="77777777" w:rsidR="00EB2383" w:rsidRPr="0020224E" w:rsidRDefault="00EB2383" w:rsidP="00EB2383">
      <w:pPr>
        <w:rPr>
          <w:rFonts w:eastAsiaTheme="minorHAnsi"/>
        </w:rPr>
      </w:pPr>
    </w:p>
    <w:p w14:paraId="4E00E972" w14:textId="77777777" w:rsidR="00EB2383" w:rsidRDefault="00EB2383" w:rsidP="00EB2383">
      <w:pPr>
        <w:pStyle w:val="Heading3"/>
        <w:rPr>
          <w:rFonts w:eastAsiaTheme="minorHAnsi"/>
        </w:rPr>
      </w:pPr>
      <w:bookmarkStart w:id="215" w:name="_Toc27037485"/>
      <w:r w:rsidRPr="00504ECF">
        <w:rPr>
          <w:rFonts w:eastAsiaTheme="minorHAnsi"/>
        </w:rPr>
        <w:lastRenderedPageBreak/>
        <w:t>Geo</w:t>
      </w:r>
      <w:bookmarkEnd w:id="215"/>
    </w:p>
    <w:p w14:paraId="1408A8A3" w14:textId="77777777" w:rsidR="00EB2383" w:rsidRDefault="00EB2383" w:rsidP="00EB2383">
      <w:pPr>
        <w:pStyle w:val="Heading3"/>
        <w:rPr>
          <w:rFonts w:eastAsiaTheme="minorHAnsi"/>
        </w:rPr>
      </w:pPr>
      <w:bookmarkStart w:id="216" w:name="_Toc27037486"/>
      <w:r w:rsidRPr="00504ECF">
        <w:rPr>
          <w:rFonts w:eastAsiaTheme="minorHAnsi"/>
        </w:rPr>
        <w:t>Abstract_Grid</w:t>
      </w:r>
      <w:bookmarkEnd w:id="216"/>
    </w:p>
    <w:p w14:paraId="2B3A301C" w14:textId="77777777" w:rsidR="00EB2383" w:rsidRPr="00504ECF" w:rsidRDefault="00EB2383" w:rsidP="00EB2383">
      <w:pPr>
        <w:pStyle w:val="Heading3"/>
        <w:rPr>
          <w:rFonts w:eastAsiaTheme="minorHAnsi"/>
        </w:rPr>
      </w:pPr>
      <w:bookmarkStart w:id="217" w:name="_Toc27037487"/>
      <w:r w:rsidRPr="00504ECF">
        <w:rPr>
          <w:rFonts w:eastAsiaTheme="minorHAnsi"/>
        </w:rPr>
        <w:t>Abstract_Patch</w:t>
      </w:r>
      <w:bookmarkEnd w:id="217"/>
    </w:p>
    <w:p w14:paraId="7254732B" w14:textId="77777777" w:rsidR="00EB2383" w:rsidRDefault="00EB2383" w:rsidP="00EB2383">
      <w:pPr>
        <w:pStyle w:val="Heading3"/>
        <w:rPr>
          <w:rFonts w:eastAsiaTheme="minorHAnsi"/>
        </w:rPr>
      </w:pPr>
      <w:bookmarkStart w:id="218" w:name="_Toc27037488"/>
      <w:r w:rsidRPr="00504ECF">
        <w:rPr>
          <w:rFonts w:eastAsiaTheme="minorHAnsi"/>
        </w:rPr>
        <w:t>Admin_Division</w:t>
      </w:r>
      <w:bookmarkEnd w:id="218"/>
    </w:p>
    <w:p w14:paraId="2CD32006" w14:textId="77777777" w:rsidR="00EB2383" w:rsidRDefault="00EB2383" w:rsidP="00EB2383">
      <w:pPr>
        <w:pStyle w:val="Heading3"/>
        <w:rPr>
          <w:rFonts w:eastAsiaTheme="minorHAnsi"/>
        </w:rPr>
      </w:pPr>
      <w:bookmarkStart w:id="219" w:name="_Toc27037489"/>
      <w:r w:rsidRPr="00504ECF">
        <w:rPr>
          <w:rFonts w:eastAsiaTheme="minorHAnsi"/>
        </w:rPr>
        <w:t>State</w:t>
      </w:r>
      <w:bookmarkEnd w:id="219"/>
    </w:p>
    <w:p w14:paraId="3A805322" w14:textId="77777777" w:rsidR="00EB2383" w:rsidRDefault="00EB2383" w:rsidP="00EB2383">
      <w:pPr>
        <w:pStyle w:val="Heading3"/>
        <w:rPr>
          <w:rFonts w:eastAsiaTheme="minorHAnsi"/>
        </w:rPr>
      </w:pPr>
      <w:bookmarkStart w:id="220" w:name="_Toc27037490"/>
      <w:r w:rsidRPr="00504ECF">
        <w:rPr>
          <w:rFonts w:eastAsiaTheme="minorHAnsi"/>
        </w:rPr>
        <w:t>County</w:t>
      </w:r>
      <w:bookmarkEnd w:id="220"/>
    </w:p>
    <w:p w14:paraId="680207BB" w14:textId="77777777" w:rsidR="00EB2383" w:rsidRDefault="00EB2383" w:rsidP="00EB2383">
      <w:pPr>
        <w:pStyle w:val="Heading3"/>
        <w:rPr>
          <w:rFonts w:eastAsiaTheme="minorHAnsi"/>
        </w:rPr>
      </w:pPr>
      <w:bookmarkStart w:id="221" w:name="_Toc27037491"/>
      <w:r w:rsidRPr="00504ECF">
        <w:rPr>
          <w:rFonts w:eastAsiaTheme="minorHAnsi"/>
        </w:rPr>
        <w:t>Census_Tract</w:t>
      </w:r>
      <w:bookmarkEnd w:id="221"/>
    </w:p>
    <w:p w14:paraId="30EF7C9B" w14:textId="77777777" w:rsidR="00EB2383" w:rsidRDefault="00EB2383" w:rsidP="00EB2383">
      <w:pPr>
        <w:pStyle w:val="Heading3"/>
        <w:rPr>
          <w:rFonts w:eastAsiaTheme="minorHAnsi"/>
        </w:rPr>
      </w:pPr>
      <w:bookmarkStart w:id="222" w:name="_Toc27037492"/>
      <w:r w:rsidRPr="00504ECF">
        <w:rPr>
          <w:rFonts w:eastAsiaTheme="minorHAnsi"/>
        </w:rPr>
        <w:t>Block_Group</w:t>
      </w:r>
      <w:bookmarkEnd w:id="222"/>
    </w:p>
    <w:p w14:paraId="6E8C20D2" w14:textId="77777777" w:rsidR="00EB2383" w:rsidRDefault="00EB2383" w:rsidP="00EB2383">
      <w:pPr>
        <w:pStyle w:val="Heading3"/>
        <w:rPr>
          <w:rFonts w:eastAsiaTheme="minorHAnsi"/>
        </w:rPr>
      </w:pPr>
      <w:bookmarkStart w:id="223" w:name="_Toc27037493"/>
      <w:r w:rsidRPr="00504ECF">
        <w:rPr>
          <w:rFonts w:eastAsiaTheme="minorHAnsi"/>
        </w:rPr>
        <w:t>Neighborhood_Layer</w:t>
      </w:r>
      <w:bookmarkEnd w:id="223"/>
    </w:p>
    <w:p w14:paraId="10D40251" w14:textId="77777777" w:rsidR="00EB2383" w:rsidRDefault="00EB2383" w:rsidP="00EB2383">
      <w:pPr>
        <w:pStyle w:val="Heading3"/>
        <w:rPr>
          <w:rFonts w:eastAsiaTheme="minorHAnsi"/>
        </w:rPr>
      </w:pPr>
      <w:bookmarkStart w:id="224" w:name="_Toc27037494"/>
      <w:r w:rsidRPr="00504ECF">
        <w:rPr>
          <w:rFonts w:eastAsiaTheme="minorHAnsi"/>
        </w:rPr>
        <w:t>Neighborhood_Patch</w:t>
      </w:r>
      <w:bookmarkEnd w:id="224"/>
    </w:p>
    <w:p w14:paraId="306991CD" w14:textId="77777777" w:rsidR="00EB2383" w:rsidRDefault="00EB2383" w:rsidP="00EB2383">
      <w:pPr>
        <w:pStyle w:val="Heading3"/>
        <w:rPr>
          <w:rFonts w:eastAsiaTheme="minorHAnsi"/>
        </w:rPr>
      </w:pPr>
      <w:bookmarkStart w:id="225" w:name="_Toc27037495"/>
      <w:r w:rsidRPr="00504ECF">
        <w:rPr>
          <w:rFonts w:eastAsiaTheme="minorHAnsi"/>
        </w:rPr>
        <w:t>Regional_Layer</w:t>
      </w:r>
      <w:bookmarkEnd w:id="225"/>
    </w:p>
    <w:p w14:paraId="5D0B3E09" w14:textId="77777777" w:rsidR="00EB2383" w:rsidRDefault="00EB2383" w:rsidP="00EB2383">
      <w:pPr>
        <w:pStyle w:val="Heading3"/>
        <w:rPr>
          <w:rFonts w:eastAsiaTheme="minorHAnsi"/>
        </w:rPr>
      </w:pPr>
      <w:bookmarkStart w:id="226" w:name="_Toc27037496"/>
      <w:r w:rsidRPr="00504ECF">
        <w:rPr>
          <w:rFonts w:eastAsiaTheme="minorHAnsi"/>
        </w:rPr>
        <w:t>Regional_Patch</w:t>
      </w:r>
      <w:bookmarkEnd w:id="226"/>
    </w:p>
    <w:p w14:paraId="1357D3F0" w14:textId="77777777" w:rsidR="00EB2383" w:rsidRDefault="00EB2383" w:rsidP="00EB2383">
      <w:pPr>
        <w:pStyle w:val="Heading3"/>
        <w:rPr>
          <w:rFonts w:eastAsiaTheme="minorHAnsi"/>
        </w:rPr>
      </w:pPr>
      <w:bookmarkStart w:id="227" w:name="_Toc27037497"/>
      <w:r w:rsidRPr="00504ECF">
        <w:rPr>
          <w:rFonts w:eastAsiaTheme="minorHAnsi"/>
        </w:rPr>
        <w:t>Visualization_Layer</w:t>
      </w:r>
      <w:bookmarkEnd w:id="227"/>
    </w:p>
    <w:p w14:paraId="2B6A4A8C" w14:textId="77777777" w:rsidR="00EB2383" w:rsidRPr="00504ECF" w:rsidRDefault="00EB2383" w:rsidP="00EB2383">
      <w:pPr>
        <w:pStyle w:val="Heading3"/>
        <w:rPr>
          <w:rFonts w:eastAsiaTheme="minorHAnsi"/>
        </w:rPr>
      </w:pPr>
      <w:bookmarkStart w:id="228" w:name="_Toc27037498"/>
      <w:r w:rsidRPr="00504ECF">
        <w:rPr>
          <w:rFonts w:eastAsiaTheme="minorHAnsi"/>
        </w:rPr>
        <w:t>Visualization_Patch</w:t>
      </w:r>
      <w:bookmarkEnd w:id="228"/>
    </w:p>
    <w:p w14:paraId="27BAA4B8"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3E4DE1BD" w14:textId="77777777" w:rsidR="00EB2383" w:rsidRDefault="00EB2383" w:rsidP="00EB2383">
      <w:pPr>
        <w:pStyle w:val="Heading2"/>
        <w:rPr>
          <w:rFonts w:eastAsiaTheme="minorHAnsi"/>
        </w:rPr>
      </w:pPr>
      <w:bookmarkStart w:id="229" w:name="_Toc27037499"/>
      <w:r>
        <w:rPr>
          <w:rFonts w:eastAsiaTheme="minorHAnsi"/>
        </w:rPr>
        <w:t>Agent Module</w:t>
      </w:r>
      <w:bookmarkEnd w:id="229"/>
    </w:p>
    <w:p w14:paraId="4CD9E0A8" w14:textId="77777777" w:rsidR="00EB2383" w:rsidRDefault="00EB2383" w:rsidP="00EB2383">
      <w:pPr>
        <w:rPr>
          <w:rFonts w:eastAsiaTheme="minorHAnsi"/>
        </w:rPr>
      </w:pPr>
    </w:p>
    <w:p w14:paraId="5D8C746E" w14:textId="77777777" w:rsidR="00EB2383" w:rsidRDefault="00EB2383" w:rsidP="00EB2383">
      <w:pPr>
        <w:rPr>
          <w:rFonts w:eastAsiaTheme="minorHAnsi"/>
        </w:rPr>
      </w:pPr>
      <w:r>
        <w:rPr>
          <w:rFonts w:eastAsiaTheme="minorHAnsi"/>
        </w:rPr>
        <w:t>The Agent Module provides data and methods related to individual agents. The Agent Module comprises the following classes:</w:t>
      </w:r>
    </w:p>
    <w:p w14:paraId="705B9346" w14:textId="77777777" w:rsidR="00EB2383" w:rsidRPr="000A1F03" w:rsidRDefault="00EB2383" w:rsidP="00EB2383">
      <w:pPr>
        <w:rPr>
          <w:rFonts w:eastAsiaTheme="minorHAnsi"/>
        </w:rPr>
      </w:pPr>
    </w:p>
    <w:p w14:paraId="042DD32D" w14:textId="77777777" w:rsidR="00EB2383" w:rsidRDefault="00EB2383" w:rsidP="00EB2383">
      <w:pPr>
        <w:pStyle w:val="Heading3"/>
        <w:rPr>
          <w:rFonts w:eastAsiaTheme="minorHAnsi"/>
        </w:rPr>
      </w:pPr>
      <w:bookmarkStart w:id="230" w:name="_Toc27037500"/>
      <w:r w:rsidRPr="00504ECF">
        <w:rPr>
          <w:rFonts w:eastAsiaTheme="minorHAnsi"/>
        </w:rPr>
        <w:t>Person</w:t>
      </w:r>
      <w:bookmarkEnd w:id="230"/>
    </w:p>
    <w:p w14:paraId="6D0B2ACE" w14:textId="77777777" w:rsidR="00EB2383" w:rsidRDefault="00EB2383" w:rsidP="00EB2383">
      <w:pPr>
        <w:pStyle w:val="Heading3"/>
        <w:rPr>
          <w:rFonts w:eastAsiaTheme="minorHAnsi"/>
        </w:rPr>
      </w:pPr>
      <w:bookmarkStart w:id="231" w:name="_Toc27037501"/>
      <w:r w:rsidRPr="00504ECF">
        <w:rPr>
          <w:rFonts w:eastAsiaTheme="minorHAnsi"/>
        </w:rPr>
        <w:t>Demographics</w:t>
      </w:r>
      <w:bookmarkEnd w:id="231"/>
    </w:p>
    <w:p w14:paraId="60760949" w14:textId="77777777" w:rsidR="00EB2383" w:rsidRDefault="00EB2383" w:rsidP="00EB2383">
      <w:pPr>
        <w:pStyle w:val="Heading3"/>
        <w:rPr>
          <w:rFonts w:eastAsiaTheme="minorHAnsi"/>
        </w:rPr>
      </w:pPr>
      <w:bookmarkStart w:id="232" w:name="_Toc27037502"/>
      <w:r w:rsidRPr="00504ECF">
        <w:rPr>
          <w:rFonts w:eastAsiaTheme="minorHAnsi"/>
        </w:rPr>
        <w:t>Link</w:t>
      </w:r>
      <w:bookmarkEnd w:id="232"/>
    </w:p>
    <w:p w14:paraId="2B4F1774" w14:textId="77777777" w:rsidR="00EB2383" w:rsidRDefault="00EB2383" w:rsidP="00EB2383">
      <w:pPr>
        <w:pStyle w:val="Heading3"/>
        <w:rPr>
          <w:rFonts w:eastAsiaTheme="minorHAnsi"/>
        </w:rPr>
      </w:pPr>
      <w:bookmarkStart w:id="233" w:name="_Toc27037503"/>
      <w:r w:rsidRPr="00504ECF">
        <w:rPr>
          <w:rFonts w:eastAsiaTheme="minorHAnsi"/>
        </w:rPr>
        <w:t>Travel</w:t>
      </w:r>
      <w:bookmarkEnd w:id="233"/>
    </w:p>
    <w:p w14:paraId="14438021" w14:textId="77777777" w:rsidR="00EB2383" w:rsidRPr="00504ECF" w:rsidRDefault="00EB2383" w:rsidP="00EB2383">
      <w:pPr>
        <w:pStyle w:val="Heading3"/>
        <w:rPr>
          <w:rFonts w:eastAsiaTheme="minorHAnsi"/>
        </w:rPr>
      </w:pPr>
      <w:bookmarkStart w:id="234" w:name="_Toc27037504"/>
      <w:r w:rsidRPr="00504ECF">
        <w:rPr>
          <w:rFonts w:eastAsiaTheme="minorHAnsi"/>
        </w:rPr>
        <w:t>Preference</w:t>
      </w:r>
      <w:bookmarkEnd w:id="234"/>
    </w:p>
    <w:p w14:paraId="7C97344C" w14:textId="77777777" w:rsidR="00EB2383" w:rsidRPr="00504ECF" w:rsidRDefault="00EB2383" w:rsidP="00EB23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rPr>
      </w:pPr>
    </w:p>
    <w:p w14:paraId="4FBE3E4C" w14:textId="77777777" w:rsidR="00EB2383" w:rsidRDefault="00EB2383" w:rsidP="00EB2383">
      <w:pPr>
        <w:pStyle w:val="Heading2"/>
        <w:rPr>
          <w:rFonts w:eastAsiaTheme="minorHAnsi"/>
        </w:rPr>
      </w:pPr>
      <w:bookmarkStart w:id="235" w:name="_Toc27037505"/>
      <w:r>
        <w:rPr>
          <w:rFonts w:eastAsiaTheme="minorHAnsi"/>
        </w:rPr>
        <w:t>Mixing Module</w:t>
      </w:r>
      <w:bookmarkEnd w:id="235"/>
    </w:p>
    <w:p w14:paraId="5068B8A8" w14:textId="77777777" w:rsidR="00EB2383" w:rsidRDefault="00EB2383" w:rsidP="00EB2383">
      <w:pPr>
        <w:rPr>
          <w:rFonts w:eastAsiaTheme="minorHAnsi"/>
        </w:rPr>
      </w:pPr>
    </w:p>
    <w:p w14:paraId="5C80F712" w14:textId="77777777" w:rsidR="00EB2383" w:rsidRDefault="00EB2383" w:rsidP="00EB2383">
      <w:pPr>
        <w:rPr>
          <w:rFonts w:eastAsiaTheme="minorHAnsi"/>
        </w:rPr>
      </w:pPr>
      <w:r>
        <w:rPr>
          <w:rFonts w:eastAsiaTheme="minorHAnsi"/>
        </w:rPr>
        <w:t>The Mixing Module provides mixing groups that permit agents to interact with one another, including networks and places.  The Mixing Module comprises the following classes:</w:t>
      </w:r>
    </w:p>
    <w:p w14:paraId="5A9358E9" w14:textId="77777777" w:rsidR="00EB2383" w:rsidRPr="00657C19" w:rsidRDefault="00EB2383" w:rsidP="00EB2383">
      <w:pPr>
        <w:rPr>
          <w:rFonts w:eastAsiaTheme="minorHAnsi"/>
        </w:rPr>
      </w:pPr>
    </w:p>
    <w:p w14:paraId="61C6C7A5" w14:textId="77777777" w:rsidR="00EB2383" w:rsidRDefault="00EB2383" w:rsidP="00EB2383">
      <w:pPr>
        <w:pStyle w:val="Heading3"/>
        <w:rPr>
          <w:rFonts w:eastAsiaTheme="minorHAnsi"/>
        </w:rPr>
      </w:pPr>
      <w:bookmarkStart w:id="236" w:name="_Toc27037506"/>
      <w:r w:rsidRPr="00504ECF">
        <w:rPr>
          <w:rFonts w:eastAsiaTheme="minorHAnsi"/>
        </w:rPr>
        <w:t>Group_Type</w:t>
      </w:r>
      <w:bookmarkEnd w:id="236"/>
    </w:p>
    <w:p w14:paraId="21E5FF74" w14:textId="77777777" w:rsidR="00EB2383" w:rsidRDefault="00EB2383" w:rsidP="00EB2383">
      <w:pPr>
        <w:pStyle w:val="Heading3"/>
        <w:rPr>
          <w:rFonts w:eastAsiaTheme="minorHAnsi"/>
        </w:rPr>
      </w:pPr>
      <w:bookmarkStart w:id="237" w:name="_Toc27037507"/>
      <w:r w:rsidRPr="00504ECF">
        <w:rPr>
          <w:rFonts w:eastAsiaTheme="minorHAnsi"/>
        </w:rPr>
        <w:t>Place_Type</w:t>
      </w:r>
      <w:bookmarkEnd w:id="237"/>
    </w:p>
    <w:p w14:paraId="0F85B7F2" w14:textId="77777777" w:rsidR="00EB2383" w:rsidRDefault="00EB2383" w:rsidP="00EB2383">
      <w:pPr>
        <w:pStyle w:val="Heading3"/>
        <w:rPr>
          <w:rFonts w:eastAsiaTheme="minorHAnsi"/>
        </w:rPr>
      </w:pPr>
      <w:bookmarkStart w:id="238" w:name="_Toc27037508"/>
      <w:r w:rsidRPr="00504ECF">
        <w:rPr>
          <w:rFonts w:eastAsiaTheme="minorHAnsi"/>
        </w:rPr>
        <w:t>Network_Type</w:t>
      </w:r>
      <w:bookmarkEnd w:id="238"/>
    </w:p>
    <w:p w14:paraId="17EE783D" w14:textId="77777777" w:rsidR="00EB2383" w:rsidRDefault="00EB2383" w:rsidP="00EB2383">
      <w:pPr>
        <w:pStyle w:val="Heading3"/>
        <w:rPr>
          <w:rFonts w:eastAsiaTheme="minorHAnsi"/>
        </w:rPr>
      </w:pPr>
      <w:bookmarkStart w:id="239" w:name="_Toc27037509"/>
      <w:r w:rsidRPr="00504ECF">
        <w:rPr>
          <w:rFonts w:eastAsiaTheme="minorHAnsi"/>
        </w:rPr>
        <w:t>Group</w:t>
      </w:r>
      <w:bookmarkEnd w:id="239"/>
    </w:p>
    <w:p w14:paraId="32876DEA" w14:textId="77777777" w:rsidR="00EB2383" w:rsidRDefault="00EB2383" w:rsidP="00EB2383">
      <w:pPr>
        <w:pStyle w:val="Heading3"/>
        <w:rPr>
          <w:rFonts w:eastAsiaTheme="minorHAnsi"/>
        </w:rPr>
      </w:pPr>
      <w:bookmarkStart w:id="240" w:name="_Toc27037510"/>
      <w:r w:rsidRPr="00504ECF">
        <w:rPr>
          <w:rFonts w:eastAsiaTheme="minorHAnsi"/>
        </w:rPr>
        <w:t>Place</w:t>
      </w:r>
      <w:bookmarkEnd w:id="240"/>
    </w:p>
    <w:p w14:paraId="109074DD" w14:textId="77777777" w:rsidR="00EB2383" w:rsidRDefault="00EB2383" w:rsidP="00EB2383">
      <w:pPr>
        <w:pStyle w:val="Heading3"/>
        <w:rPr>
          <w:rFonts w:eastAsiaTheme="minorHAnsi"/>
        </w:rPr>
      </w:pPr>
      <w:bookmarkStart w:id="241" w:name="_Toc27037511"/>
      <w:r w:rsidRPr="00504ECF">
        <w:rPr>
          <w:rFonts w:eastAsiaTheme="minorHAnsi"/>
        </w:rPr>
        <w:t>Network</w:t>
      </w:r>
      <w:bookmarkEnd w:id="241"/>
    </w:p>
    <w:p w14:paraId="10E0075F" w14:textId="77777777" w:rsidR="00EB2383" w:rsidRDefault="00EB2383" w:rsidP="00EB2383">
      <w:pPr>
        <w:pStyle w:val="Heading3"/>
        <w:rPr>
          <w:rFonts w:eastAsiaTheme="minorHAnsi"/>
        </w:rPr>
      </w:pPr>
      <w:bookmarkStart w:id="242" w:name="_Toc27037512"/>
      <w:r w:rsidRPr="00504ECF">
        <w:rPr>
          <w:rFonts w:eastAsiaTheme="minorHAnsi"/>
        </w:rPr>
        <w:t>Household</w:t>
      </w:r>
      <w:bookmarkEnd w:id="242"/>
    </w:p>
    <w:p w14:paraId="7D878D1E" w14:textId="77777777" w:rsidR="00EB2383" w:rsidRPr="00504ECF" w:rsidRDefault="00EB2383" w:rsidP="00EB2383">
      <w:pPr>
        <w:pStyle w:val="Heading3"/>
      </w:pPr>
      <w:bookmarkStart w:id="243" w:name="_Toc27037513"/>
      <w:r w:rsidRPr="00504ECF">
        <w:rPr>
          <w:rFonts w:eastAsiaTheme="minorHAnsi"/>
        </w:rPr>
        <w:t>Hospital</w:t>
      </w:r>
      <w:bookmarkEnd w:id="243"/>
      <w:r w:rsidRPr="00504ECF">
        <w:t xml:space="preserve"> </w:t>
      </w:r>
    </w:p>
    <w:p w14:paraId="543DAE49" w14:textId="77777777" w:rsidR="00EB2383" w:rsidRDefault="00EB2383" w:rsidP="00EB2383">
      <w:pPr>
        <w:pStyle w:val="Heading2"/>
        <w:rPr>
          <w:rFonts w:eastAsiaTheme="minorHAnsi"/>
        </w:rPr>
      </w:pPr>
    </w:p>
    <w:p w14:paraId="5D54000F" w14:textId="77777777" w:rsidR="00EB2383" w:rsidRDefault="00EB2383" w:rsidP="00EB2383">
      <w:pPr>
        <w:pStyle w:val="Heading2"/>
        <w:rPr>
          <w:rFonts w:eastAsiaTheme="minorHAnsi"/>
        </w:rPr>
      </w:pPr>
      <w:bookmarkStart w:id="244" w:name="_Toc27037514"/>
      <w:r>
        <w:rPr>
          <w:rFonts w:eastAsiaTheme="minorHAnsi"/>
        </w:rPr>
        <w:t>Epidemic Module</w:t>
      </w:r>
      <w:bookmarkEnd w:id="244"/>
    </w:p>
    <w:p w14:paraId="7A931B9C" w14:textId="77777777" w:rsidR="00EB2383" w:rsidRDefault="00EB2383" w:rsidP="00EB2383">
      <w:pPr>
        <w:rPr>
          <w:rFonts w:eastAsiaTheme="minorHAnsi"/>
        </w:rPr>
      </w:pPr>
    </w:p>
    <w:p w14:paraId="7897198B" w14:textId="77777777" w:rsidR="00EB2383" w:rsidRDefault="00EB2383" w:rsidP="00EB2383">
      <w:pPr>
        <w:rPr>
          <w:rFonts w:eastAsiaTheme="minorHAnsi"/>
        </w:rPr>
      </w:pPr>
      <w:r>
        <w:rPr>
          <w:rFonts w:eastAsiaTheme="minorHAnsi"/>
        </w:rPr>
        <w:lastRenderedPageBreak/>
        <w:t>The Epidemic Module provides data and methods related to the Conditions being tracked in the population of agents. It includes the defintion of Conditions, including the natural history of each Condition, various transmission modes for spreading Conditions across the population, and methods for updating agents during each time step. The Epidemic Module includes the classes:</w:t>
      </w:r>
    </w:p>
    <w:p w14:paraId="57BBDCA9" w14:textId="77777777" w:rsidR="00EB2383" w:rsidRPr="00657C19" w:rsidRDefault="00EB2383" w:rsidP="00EB2383">
      <w:pPr>
        <w:rPr>
          <w:rFonts w:eastAsiaTheme="minorHAnsi"/>
        </w:rPr>
      </w:pPr>
    </w:p>
    <w:p w14:paraId="5D0D2046" w14:textId="77777777" w:rsidR="00EB2383" w:rsidRDefault="00EB2383" w:rsidP="00EB2383">
      <w:pPr>
        <w:pStyle w:val="Heading3"/>
        <w:rPr>
          <w:rFonts w:eastAsiaTheme="minorHAnsi"/>
        </w:rPr>
      </w:pPr>
      <w:bookmarkStart w:id="245" w:name="_Toc27037515"/>
      <w:r>
        <w:rPr>
          <w:rFonts w:eastAsiaTheme="minorHAnsi"/>
        </w:rPr>
        <w:t>Condition</w:t>
      </w:r>
      <w:bookmarkEnd w:id="245"/>
    </w:p>
    <w:p w14:paraId="5B9C1850" w14:textId="77777777" w:rsidR="00EB2383" w:rsidRDefault="00EB2383" w:rsidP="00EB2383">
      <w:pPr>
        <w:pStyle w:val="Heading3"/>
        <w:rPr>
          <w:rFonts w:eastAsiaTheme="minorHAnsi"/>
        </w:rPr>
      </w:pPr>
      <w:bookmarkStart w:id="246" w:name="_Toc27037516"/>
      <w:r w:rsidRPr="00504ECF">
        <w:rPr>
          <w:rFonts w:eastAsiaTheme="minorHAnsi"/>
        </w:rPr>
        <w:t>Epidemic</w:t>
      </w:r>
      <w:bookmarkEnd w:id="246"/>
    </w:p>
    <w:p w14:paraId="0E5D8AB5" w14:textId="77777777" w:rsidR="00EB2383" w:rsidRDefault="00EB2383" w:rsidP="00EB2383">
      <w:pPr>
        <w:pStyle w:val="Heading3"/>
        <w:rPr>
          <w:rFonts w:eastAsiaTheme="minorHAnsi"/>
        </w:rPr>
      </w:pPr>
      <w:bookmarkStart w:id="247" w:name="_Toc27037517"/>
      <w:r w:rsidRPr="00504ECF">
        <w:rPr>
          <w:rFonts w:eastAsiaTheme="minorHAnsi"/>
        </w:rPr>
        <w:t>Natural_History</w:t>
      </w:r>
      <w:bookmarkEnd w:id="247"/>
      <w:r w:rsidRPr="00504ECF">
        <w:rPr>
          <w:rFonts w:eastAsiaTheme="minorHAnsi"/>
        </w:rPr>
        <w:t xml:space="preserve">        </w:t>
      </w:r>
    </w:p>
    <w:p w14:paraId="359F0CD5" w14:textId="77777777" w:rsidR="00EB2383" w:rsidRDefault="00EB2383" w:rsidP="00EB2383">
      <w:pPr>
        <w:pStyle w:val="Heading3"/>
        <w:rPr>
          <w:rFonts w:eastAsiaTheme="minorHAnsi"/>
        </w:rPr>
      </w:pPr>
      <w:bookmarkStart w:id="248" w:name="_Toc27037518"/>
      <w:r w:rsidRPr="00504ECF">
        <w:rPr>
          <w:rFonts w:eastAsiaTheme="minorHAnsi"/>
        </w:rPr>
        <w:t>Transmission</w:t>
      </w:r>
      <w:bookmarkEnd w:id="248"/>
    </w:p>
    <w:p w14:paraId="31BC215E" w14:textId="77777777" w:rsidR="00EB2383" w:rsidRDefault="00EB2383" w:rsidP="00EB2383">
      <w:pPr>
        <w:pStyle w:val="Heading3"/>
        <w:rPr>
          <w:rFonts w:eastAsiaTheme="minorHAnsi"/>
        </w:rPr>
      </w:pPr>
      <w:bookmarkStart w:id="249" w:name="_Toc27037519"/>
      <w:r w:rsidRPr="00504ECF">
        <w:rPr>
          <w:rFonts w:eastAsiaTheme="minorHAnsi"/>
        </w:rPr>
        <w:t>Environmental_Transmission</w:t>
      </w:r>
      <w:bookmarkEnd w:id="249"/>
    </w:p>
    <w:p w14:paraId="1958F2C2" w14:textId="77777777" w:rsidR="00EB2383" w:rsidRDefault="00EB2383" w:rsidP="00EB2383">
      <w:pPr>
        <w:pStyle w:val="Heading3"/>
        <w:rPr>
          <w:rFonts w:eastAsiaTheme="minorHAnsi"/>
        </w:rPr>
      </w:pPr>
      <w:bookmarkStart w:id="250" w:name="_Toc27037520"/>
      <w:r w:rsidRPr="00504ECF">
        <w:rPr>
          <w:rFonts w:eastAsiaTheme="minorHAnsi"/>
        </w:rPr>
        <w:t>Network_Transmission</w:t>
      </w:r>
      <w:bookmarkEnd w:id="250"/>
      <w:r w:rsidRPr="00504ECF">
        <w:rPr>
          <w:rFonts w:eastAsiaTheme="minorHAnsi"/>
        </w:rPr>
        <w:t xml:space="preserve">        </w:t>
      </w:r>
    </w:p>
    <w:p w14:paraId="0465CDA1" w14:textId="77777777" w:rsidR="00EB2383" w:rsidRPr="00504ECF" w:rsidRDefault="00EB2383" w:rsidP="00EB2383">
      <w:pPr>
        <w:pStyle w:val="Heading3"/>
        <w:rPr>
          <w:rFonts w:eastAsiaTheme="minorHAnsi"/>
        </w:rPr>
      </w:pPr>
      <w:bookmarkStart w:id="251" w:name="_Toc27037521"/>
      <w:r w:rsidRPr="00504ECF">
        <w:rPr>
          <w:rFonts w:eastAsiaTheme="minorHAnsi"/>
        </w:rPr>
        <w:t>Proximity_Transmission</w:t>
      </w:r>
      <w:bookmarkEnd w:id="251"/>
    </w:p>
    <w:p w14:paraId="0789B936" w14:textId="77777777" w:rsidR="00EB2383" w:rsidRPr="00EB2383" w:rsidRDefault="00EB2383" w:rsidP="00EB2383">
      <w:pPr>
        <w:rPr>
          <w:rFonts w:eastAsiaTheme="minorHAnsi"/>
        </w:rPr>
      </w:pPr>
    </w:p>
    <w:sectPr w:rsidR="00EB2383" w:rsidRPr="00EB2383" w:rsidSect="00C44BC1">
      <w:pgSz w:w="12240" w:h="15840"/>
      <w:pgMar w:top="1440" w:right="1152"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03902" w14:textId="77777777" w:rsidR="00DC09DA" w:rsidRDefault="00DC09DA" w:rsidP="003617D6">
      <w:r>
        <w:separator/>
      </w:r>
    </w:p>
  </w:endnote>
  <w:endnote w:type="continuationSeparator" w:id="0">
    <w:p w14:paraId="4102567D" w14:textId="77777777" w:rsidR="00DC09DA" w:rsidRDefault="00DC09DA" w:rsidP="00361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Calibri (Body)">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2938131"/>
      <w:docPartObj>
        <w:docPartGallery w:val="Page Numbers (Bottom of Page)"/>
        <w:docPartUnique/>
      </w:docPartObj>
    </w:sdtPr>
    <w:sdtContent>
      <w:p w14:paraId="4C16DECF" w14:textId="4256BB40" w:rsidR="00521EEA" w:rsidRDefault="00521EEA" w:rsidP="00EC2E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105B5B" w14:textId="0C6077C6" w:rsidR="00521EEA" w:rsidRDefault="00521EEA" w:rsidP="003617D6">
    <w:pPr>
      <w:pStyle w:val="Footer"/>
      <w:rPr>
        <w:rStyle w:val="PageNumber"/>
      </w:rPr>
    </w:pPr>
  </w:p>
  <w:p w14:paraId="7654AA26" w14:textId="77777777" w:rsidR="00521EEA" w:rsidRDefault="00521EEA" w:rsidP="00361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0878385"/>
      <w:docPartObj>
        <w:docPartGallery w:val="Page Numbers (Bottom of Page)"/>
        <w:docPartUnique/>
      </w:docPartObj>
    </w:sdtPr>
    <w:sdtContent>
      <w:p w14:paraId="1D8D2C01" w14:textId="50DD4A11" w:rsidR="00521EEA" w:rsidRDefault="00521EEA" w:rsidP="00EC2E1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B5F22CA" w14:textId="04F948C9" w:rsidR="00521EEA" w:rsidRDefault="00521EEA" w:rsidP="003617D6">
    <w:pPr>
      <w:pStyle w:val="Footer"/>
      <w:rPr>
        <w:rStyle w:val="PageNumber"/>
      </w:rPr>
    </w:pPr>
  </w:p>
  <w:p w14:paraId="53742FEB" w14:textId="77777777" w:rsidR="00521EEA" w:rsidRDefault="00521EEA" w:rsidP="003617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067AA" w14:textId="74606C55" w:rsidR="00521EEA" w:rsidRDefault="00521EEA">
    <w:pPr>
      <w:pStyle w:val="Footer"/>
    </w:pPr>
    <w:r>
      <w:ptab w:relativeTo="margin" w:alignment="center" w:leader="none"/>
    </w:r>
    <w:r>
      <w:t xml:space="preserve">Copyright </w:t>
    </w:r>
    <w:r>
      <w:rPr>
        <w:rFonts w:ascii="Calibri" w:hAnsi="Calibri" w:cs="Calibri"/>
      </w:rPr>
      <w:t>©</w:t>
    </w:r>
    <w:r>
      <w:t xml:space="preserve"> 2019 John J Grefenstette &amp; Donald S Burke</w:t>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7C2C5" w14:textId="77777777" w:rsidR="00DC09DA" w:rsidRDefault="00DC09DA" w:rsidP="003617D6">
      <w:r>
        <w:separator/>
      </w:r>
    </w:p>
  </w:footnote>
  <w:footnote w:type="continuationSeparator" w:id="0">
    <w:p w14:paraId="6CB8E65A" w14:textId="77777777" w:rsidR="00DC09DA" w:rsidRDefault="00DC09DA" w:rsidP="003617D6">
      <w:r>
        <w:continuationSeparator/>
      </w:r>
    </w:p>
  </w:footnote>
  <w:footnote w:id="1">
    <w:p w14:paraId="44B1CB3E" w14:textId="247C6FCA" w:rsidR="00521EEA" w:rsidRDefault="00521EEA">
      <w:pPr>
        <w:pStyle w:val="FootnoteText"/>
      </w:pPr>
      <w:r>
        <w:rPr>
          <w:rStyle w:val="FootnoteReference"/>
        </w:rPr>
        <w:footnoteRef/>
      </w:r>
      <w:r>
        <w:t xml:space="preserve"> If the first non-empty line of the program is:</w:t>
      </w:r>
    </w:p>
    <w:p w14:paraId="54D969FB" w14:textId="39F4F3C1" w:rsidR="00521EEA" w:rsidRPr="00A93074" w:rsidRDefault="00521EEA">
      <w:pPr>
        <w:pStyle w:val="FootnoteText"/>
        <w:rPr>
          <w:rFonts w:cstheme="minorHAnsi"/>
          <w:b/>
        </w:rPr>
      </w:pPr>
      <w:r w:rsidRPr="00A93074">
        <w:rPr>
          <w:rFonts w:cstheme="minorHAnsi"/>
          <w:b/>
        </w:rPr>
        <w:t>use FRED;</w:t>
      </w:r>
    </w:p>
    <w:p w14:paraId="0E15334D" w14:textId="78D95334" w:rsidR="00521EEA" w:rsidRDefault="00521EEA">
      <w:pPr>
        <w:pStyle w:val="FootnoteText"/>
      </w:pPr>
      <w:r>
        <w:t>Then all statements must end with a semi-colon and statements may span multiple lines.</w:t>
      </w:r>
    </w:p>
  </w:footnote>
  <w:footnote w:id="2">
    <w:p w14:paraId="11A04E49" w14:textId="4B130AC8" w:rsidR="00521EEA" w:rsidRDefault="00521EEA">
      <w:pPr>
        <w:pStyle w:val="FootnoteText"/>
      </w:pPr>
      <w:r>
        <w:rPr>
          <w:rStyle w:val="FootnoteReference"/>
        </w:rPr>
        <w:footnoteRef/>
      </w:r>
      <w:r>
        <w:t xml:space="preserve"> Strictly, this value is not yet a probability, since it will be combined with other probabilities from other rules to finally form a valid probability distribution. This is explained a little la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7272600"/>
      <w:docPartObj>
        <w:docPartGallery w:val="Page Numbers (Top of Page)"/>
        <w:docPartUnique/>
      </w:docPartObj>
    </w:sdtPr>
    <w:sdtContent>
      <w:p w14:paraId="2AED4FDB" w14:textId="1A0EC87D" w:rsidR="00521EEA" w:rsidRDefault="00521EEA" w:rsidP="00521E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54CB87" w14:textId="77777777" w:rsidR="00521EEA" w:rsidRDefault="00521EEA" w:rsidP="00C44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7804F" w14:textId="77777777" w:rsidR="00521EEA" w:rsidRDefault="00521EEA">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4E56"/>
    <w:multiLevelType w:val="hybridMultilevel"/>
    <w:tmpl w:val="010EE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54F06"/>
    <w:multiLevelType w:val="hybridMultilevel"/>
    <w:tmpl w:val="A18AD1FC"/>
    <w:lvl w:ilvl="0" w:tplc="31FA9510">
      <w:start w:val="1"/>
      <w:numFmt w:val="bullet"/>
      <w:lvlText w:val="•"/>
      <w:lvlJc w:val="left"/>
      <w:pPr>
        <w:tabs>
          <w:tab w:val="num" w:pos="360"/>
        </w:tabs>
        <w:ind w:left="360" w:hanging="360"/>
      </w:pPr>
      <w:rPr>
        <w:rFonts w:ascii="Arial" w:hAnsi="Arial" w:hint="default"/>
      </w:rPr>
    </w:lvl>
    <w:lvl w:ilvl="1" w:tplc="3628FB1C" w:tentative="1">
      <w:start w:val="1"/>
      <w:numFmt w:val="bullet"/>
      <w:lvlText w:val="•"/>
      <w:lvlJc w:val="left"/>
      <w:pPr>
        <w:tabs>
          <w:tab w:val="num" w:pos="1080"/>
        </w:tabs>
        <w:ind w:left="1080" w:hanging="360"/>
      </w:pPr>
      <w:rPr>
        <w:rFonts w:ascii="Arial" w:hAnsi="Arial" w:hint="default"/>
      </w:rPr>
    </w:lvl>
    <w:lvl w:ilvl="2" w:tplc="FF4A5AB6" w:tentative="1">
      <w:start w:val="1"/>
      <w:numFmt w:val="bullet"/>
      <w:lvlText w:val="•"/>
      <w:lvlJc w:val="left"/>
      <w:pPr>
        <w:tabs>
          <w:tab w:val="num" w:pos="1800"/>
        </w:tabs>
        <w:ind w:left="1800" w:hanging="360"/>
      </w:pPr>
      <w:rPr>
        <w:rFonts w:ascii="Arial" w:hAnsi="Arial" w:hint="default"/>
      </w:rPr>
    </w:lvl>
    <w:lvl w:ilvl="3" w:tplc="4FA865D4" w:tentative="1">
      <w:start w:val="1"/>
      <w:numFmt w:val="bullet"/>
      <w:lvlText w:val="•"/>
      <w:lvlJc w:val="left"/>
      <w:pPr>
        <w:tabs>
          <w:tab w:val="num" w:pos="2520"/>
        </w:tabs>
        <w:ind w:left="2520" w:hanging="360"/>
      </w:pPr>
      <w:rPr>
        <w:rFonts w:ascii="Arial" w:hAnsi="Arial" w:hint="default"/>
      </w:rPr>
    </w:lvl>
    <w:lvl w:ilvl="4" w:tplc="FD7036D2" w:tentative="1">
      <w:start w:val="1"/>
      <w:numFmt w:val="bullet"/>
      <w:lvlText w:val="•"/>
      <w:lvlJc w:val="left"/>
      <w:pPr>
        <w:tabs>
          <w:tab w:val="num" w:pos="3240"/>
        </w:tabs>
        <w:ind w:left="3240" w:hanging="360"/>
      </w:pPr>
      <w:rPr>
        <w:rFonts w:ascii="Arial" w:hAnsi="Arial" w:hint="default"/>
      </w:rPr>
    </w:lvl>
    <w:lvl w:ilvl="5" w:tplc="A86CCD24" w:tentative="1">
      <w:start w:val="1"/>
      <w:numFmt w:val="bullet"/>
      <w:lvlText w:val="•"/>
      <w:lvlJc w:val="left"/>
      <w:pPr>
        <w:tabs>
          <w:tab w:val="num" w:pos="3960"/>
        </w:tabs>
        <w:ind w:left="3960" w:hanging="360"/>
      </w:pPr>
      <w:rPr>
        <w:rFonts w:ascii="Arial" w:hAnsi="Arial" w:hint="default"/>
      </w:rPr>
    </w:lvl>
    <w:lvl w:ilvl="6" w:tplc="72C0C432" w:tentative="1">
      <w:start w:val="1"/>
      <w:numFmt w:val="bullet"/>
      <w:lvlText w:val="•"/>
      <w:lvlJc w:val="left"/>
      <w:pPr>
        <w:tabs>
          <w:tab w:val="num" w:pos="4680"/>
        </w:tabs>
        <w:ind w:left="4680" w:hanging="360"/>
      </w:pPr>
      <w:rPr>
        <w:rFonts w:ascii="Arial" w:hAnsi="Arial" w:hint="default"/>
      </w:rPr>
    </w:lvl>
    <w:lvl w:ilvl="7" w:tplc="3A22AF36" w:tentative="1">
      <w:start w:val="1"/>
      <w:numFmt w:val="bullet"/>
      <w:lvlText w:val="•"/>
      <w:lvlJc w:val="left"/>
      <w:pPr>
        <w:tabs>
          <w:tab w:val="num" w:pos="5400"/>
        </w:tabs>
        <w:ind w:left="5400" w:hanging="360"/>
      </w:pPr>
      <w:rPr>
        <w:rFonts w:ascii="Arial" w:hAnsi="Arial" w:hint="default"/>
      </w:rPr>
    </w:lvl>
    <w:lvl w:ilvl="8" w:tplc="5E3CB28A"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02D25A2F"/>
    <w:multiLevelType w:val="hybridMultilevel"/>
    <w:tmpl w:val="2438FEA4"/>
    <w:lvl w:ilvl="0" w:tplc="DBE6B078">
      <w:start w:val="1"/>
      <w:numFmt w:val="bullet"/>
      <w:lvlText w:val="•"/>
      <w:lvlJc w:val="left"/>
      <w:pPr>
        <w:tabs>
          <w:tab w:val="num" w:pos="360"/>
        </w:tabs>
        <w:ind w:left="360" w:hanging="360"/>
      </w:pPr>
      <w:rPr>
        <w:rFonts w:ascii="Arial" w:hAnsi="Arial" w:hint="default"/>
      </w:rPr>
    </w:lvl>
    <w:lvl w:ilvl="1" w:tplc="702EFFF8">
      <w:start w:val="733"/>
      <w:numFmt w:val="bullet"/>
      <w:lvlText w:val="–"/>
      <w:lvlJc w:val="left"/>
      <w:pPr>
        <w:tabs>
          <w:tab w:val="num" w:pos="1080"/>
        </w:tabs>
        <w:ind w:left="1080" w:hanging="360"/>
      </w:pPr>
      <w:rPr>
        <w:rFonts w:ascii="Arial" w:hAnsi="Arial"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031A1D2E"/>
    <w:multiLevelType w:val="hybridMultilevel"/>
    <w:tmpl w:val="44340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4B0337"/>
    <w:multiLevelType w:val="hybridMultilevel"/>
    <w:tmpl w:val="FB5826C0"/>
    <w:lvl w:ilvl="0" w:tplc="5D4831B2">
      <w:start w:val="1"/>
      <w:numFmt w:val="decimal"/>
      <w:lvlText w:val=" %1 =&gt;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0E7017"/>
    <w:multiLevelType w:val="hybridMultilevel"/>
    <w:tmpl w:val="CFAC951E"/>
    <w:lvl w:ilvl="0" w:tplc="DBE6B078">
      <w:start w:val="1"/>
      <w:numFmt w:val="bullet"/>
      <w:lvlText w:val="•"/>
      <w:lvlJc w:val="left"/>
      <w:pPr>
        <w:tabs>
          <w:tab w:val="num" w:pos="360"/>
        </w:tabs>
        <w:ind w:left="360" w:hanging="360"/>
      </w:pPr>
      <w:rPr>
        <w:rFonts w:ascii="Arial" w:hAnsi="Arial" w:hint="default"/>
      </w:rPr>
    </w:lvl>
    <w:lvl w:ilvl="1" w:tplc="04090003">
      <w:start w:val="1"/>
      <w:numFmt w:val="bullet"/>
      <w:lvlText w:val="o"/>
      <w:lvlJc w:val="left"/>
      <w:pPr>
        <w:ind w:left="1080" w:hanging="360"/>
      </w:pPr>
      <w:rPr>
        <w:rFonts w:ascii="Courier New" w:hAnsi="Courier New" w:cs="Courier New"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6" w15:restartNumberingAfterBreak="0">
    <w:nsid w:val="077E2DBB"/>
    <w:multiLevelType w:val="hybridMultilevel"/>
    <w:tmpl w:val="24564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CC1D95"/>
    <w:multiLevelType w:val="hybridMultilevel"/>
    <w:tmpl w:val="4294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6F1C7C"/>
    <w:multiLevelType w:val="hybridMultilevel"/>
    <w:tmpl w:val="DAB88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AA0042"/>
    <w:multiLevelType w:val="hybridMultilevel"/>
    <w:tmpl w:val="E9B8E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9D56626"/>
    <w:multiLevelType w:val="hybridMultilevel"/>
    <w:tmpl w:val="F61C54AA"/>
    <w:lvl w:ilvl="0" w:tplc="8C7CEA90">
      <w:start w:val="1"/>
      <w:numFmt w:val="bullet"/>
      <w:lvlText w:val="•"/>
      <w:lvlJc w:val="left"/>
      <w:pPr>
        <w:tabs>
          <w:tab w:val="num" w:pos="720"/>
        </w:tabs>
        <w:ind w:left="720" w:hanging="360"/>
      </w:pPr>
      <w:rPr>
        <w:rFonts w:ascii="Arial" w:hAnsi="Arial" w:hint="default"/>
      </w:rPr>
    </w:lvl>
    <w:lvl w:ilvl="1" w:tplc="250EDD5A" w:tentative="1">
      <w:start w:val="1"/>
      <w:numFmt w:val="bullet"/>
      <w:lvlText w:val="•"/>
      <w:lvlJc w:val="left"/>
      <w:pPr>
        <w:tabs>
          <w:tab w:val="num" w:pos="1440"/>
        </w:tabs>
        <w:ind w:left="1440" w:hanging="360"/>
      </w:pPr>
      <w:rPr>
        <w:rFonts w:ascii="Arial" w:hAnsi="Arial" w:hint="default"/>
      </w:rPr>
    </w:lvl>
    <w:lvl w:ilvl="2" w:tplc="609CD32C" w:tentative="1">
      <w:start w:val="1"/>
      <w:numFmt w:val="bullet"/>
      <w:lvlText w:val="•"/>
      <w:lvlJc w:val="left"/>
      <w:pPr>
        <w:tabs>
          <w:tab w:val="num" w:pos="2160"/>
        </w:tabs>
        <w:ind w:left="2160" w:hanging="360"/>
      </w:pPr>
      <w:rPr>
        <w:rFonts w:ascii="Arial" w:hAnsi="Arial" w:hint="default"/>
      </w:rPr>
    </w:lvl>
    <w:lvl w:ilvl="3" w:tplc="BB60E2E2" w:tentative="1">
      <w:start w:val="1"/>
      <w:numFmt w:val="bullet"/>
      <w:lvlText w:val="•"/>
      <w:lvlJc w:val="left"/>
      <w:pPr>
        <w:tabs>
          <w:tab w:val="num" w:pos="2880"/>
        </w:tabs>
        <w:ind w:left="2880" w:hanging="360"/>
      </w:pPr>
      <w:rPr>
        <w:rFonts w:ascii="Arial" w:hAnsi="Arial" w:hint="default"/>
      </w:rPr>
    </w:lvl>
    <w:lvl w:ilvl="4" w:tplc="743ED318" w:tentative="1">
      <w:start w:val="1"/>
      <w:numFmt w:val="bullet"/>
      <w:lvlText w:val="•"/>
      <w:lvlJc w:val="left"/>
      <w:pPr>
        <w:tabs>
          <w:tab w:val="num" w:pos="3600"/>
        </w:tabs>
        <w:ind w:left="3600" w:hanging="360"/>
      </w:pPr>
      <w:rPr>
        <w:rFonts w:ascii="Arial" w:hAnsi="Arial" w:hint="default"/>
      </w:rPr>
    </w:lvl>
    <w:lvl w:ilvl="5" w:tplc="BA70D1EC" w:tentative="1">
      <w:start w:val="1"/>
      <w:numFmt w:val="bullet"/>
      <w:lvlText w:val="•"/>
      <w:lvlJc w:val="left"/>
      <w:pPr>
        <w:tabs>
          <w:tab w:val="num" w:pos="4320"/>
        </w:tabs>
        <w:ind w:left="4320" w:hanging="360"/>
      </w:pPr>
      <w:rPr>
        <w:rFonts w:ascii="Arial" w:hAnsi="Arial" w:hint="default"/>
      </w:rPr>
    </w:lvl>
    <w:lvl w:ilvl="6" w:tplc="E8D6FB44" w:tentative="1">
      <w:start w:val="1"/>
      <w:numFmt w:val="bullet"/>
      <w:lvlText w:val="•"/>
      <w:lvlJc w:val="left"/>
      <w:pPr>
        <w:tabs>
          <w:tab w:val="num" w:pos="5040"/>
        </w:tabs>
        <w:ind w:left="5040" w:hanging="360"/>
      </w:pPr>
      <w:rPr>
        <w:rFonts w:ascii="Arial" w:hAnsi="Arial" w:hint="default"/>
      </w:rPr>
    </w:lvl>
    <w:lvl w:ilvl="7" w:tplc="EBD87934" w:tentative="1">
      <w:start w:val="1"/>
      <w:numFmt w:val="bullet"/>
      <w:lvlText w:val="•"/>
      <w:lvlJc w:val="left"/>
      <w:pPr>
        <w:tabs>
          <w:tab w:val="num" w:pos="5760"/>
        </w:tabs>
        <w:ind w:left="5760" w:hanging="360"/>
      </w:pPr>
      <w:rPr>
        <w:rFonts w:ascii="Arial" w:hAnsi="Arial" w:hint="default"/>
      </w:rPr>
    </w:lvl>
    <w:lvl w:ilvl="8" w:tplc="53A098F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A423A7D"/>
    <w:multiLevelType w:val="hybridMultilevel"/>
    <w:tmpl w:val="58842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D0182B"/>
    <w:multiLevelType w:val="hybridMultilevel"/>
    <w:tmpl w:val="BC662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072005"/>
    <w:multiLevelType w:val="hybridMultilevel"/>
    <w:tmpl w:val="4B600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FCC3752"/>
    <w:multiLevelType w:val="hybridMultilevel"/>
    <w:tmpl w:val="F2680616"/>
    <w:lvl w:ilvl="0" w:tplc="D9FAE9B6">
      <w:start w:val="1"/>
      <w:numFmt w:val="bullet"/>
      <w:lvlText w:val="•"/>
      <w:lvlJc w:val="left"/>
      <w:pPr>
        <w:tabs>
          <w:tab w:val="num" w:pos="720"/>
        </w:tabs>
        <w:ind w:left="720" w:hanging="360"/>
      </w:pPr>
      <w:rPr>
        <w:rFonts w:ascii="Arial" w:hAnsi="Arial" w:hint="default"/>
      </w:rPr>
    </w:lvl>
    <w:lvl w:ilvl="1" w:tplc="91C49E3C" w:tentative="1">
      <w:start w:val="1"/>
      <w:numFmt w:val="bullet"/>
      <w:lvlText w:val="•"/>
      <w:lvlJc w:val="left"/>
      <w:pPr>
        <w:tabs>
          <w:tab w:val="num" w:pos="1440"/>
        </w:tabs>
        <w:ind w:left="1440" w:hanging="360"/>
      </w:pPr>
      <w:rPr>
        <w:rFonts w:ascii="Arial" w:hAnsi="Arial" w:hint="default"/>
      </w:rPr>
    </w:lvl>
    <w:lvl w:ilvl="2" w:tplc="01F8E262" w:tentative="1">
      <w:start w:val="1"/>
      <w:numFmt w:val="bullet"/>
      <w:lvlText w:val="•"/>
      <w:lvlJc w:val="left"/>
      <w:pPr>
        <w:tabs>
          <w:tab w:val="num" w:pos="2160"/>
        </w:tabs>
        <w:ind w:left="2160" w:hanging="360"/>
      </w:pPr>
      <w:rPr>
        <w:rFonts w:ascii="Arial" w:hAnsi="Arial" w:hint="default"/>
      </w:rPr>
    </w:lvl>
    <w:lvl w:ilvl="3" w:tplc="6C742EAA" w:tentative="1">
      <w:start w:val="1"/>
      <w:numFmt w:val="bullet"/>
      <w:lvlText w:val="•"/>
      <w:lvlJc w:val="left"/>
      <w:pPr>
        <w:tabs>
          <w:tab w:val="num" w:pos="2880"/>
        </w:tabs>
        <w:ind w:left="2880" w:hanging="360"/>
      </w:pPr>
      <w:rPr>
        <w:rFonts w:ascii="Arial" w:hAnsi="Arial" w:hint="default"/>
      </w:rPr>
    </w:lvl>
    <w:lvl w:ilvl="4" w:tplc="BD9EEA00" w:tentative="1">
      <w:start w:val="1"/>
      <w:numFmt w:val="bullet"/>
      <w:lvlText w:val="•"/>
      <w:lvlJc w:val="left"/>
      <w:pPr>
        <w:tabs>
          <w:tab w:val="num" w:pos="3600"/>
        </w:tabs>
        <w:ind w:left="3600" w:hanging="360"/>
      </w:pPr>
      <w:rPr>
        <w:rFonts w:ascii="Arial" w:hAnsi="Arial" w:hint="default"/>
      </w:rPr>
    </w:lvl>
    <w:lvl w:ilvl="5" w:tplc="9A3A0E60" w:tentative="1">
      <w:start w:val="1"/>
      <w:numFmt w:val="bullet"/>
      <w:lvlText w:val="•"/>
      <w:lvlJc w:val="left"/>
      <w:pPr>
        <w:tabs>
          <w:tab w:val="num" w:pos="4320"/>
        </w:tabs>
        <w:ind w:left="4320" w:hanging="360"/>
      </w:pPr>
      <w:rPr>
        <w:rFonts w:ascii="Arial" w:hAnsi="Arial" w:hint="default"/>
      </w:rPr>
    </w:lvl>
    <w:lvl w:ilvl="6" w:tplc="D86E8274" w:tentative="1">
      <w:start w:val="1"/>
      <w:numFmt w:val="bullet"/>
      <w:lvlText w:val="•"/>
      <w:lvlJc w:val="left"/>
      <w:pPr>
        <w:tabs>
          <w:tab w:val="num" w:pos="5040"/>
        </w:tabs>
        <w:ind w:left="5040" w:hanging="360"/>
      </w:pPr>
      <w:rPr>
        <w:rFonts w:ascii="Arial" w:hAnsi="Arial" w:hint="default"/>
      </w:rPr>
    </w:lvl>
    <w:lvl w:ilvl="7" w:tplc="01AC9D7C" w:tentative="1">
      <w:start w:val="1"/>
      <w:numFmt w:val="bullet"/>
      <w:lvlText w:val="•"/>
      <w:lvlJc w:val="left"/>
      <w:pPr>
        <w:tabs>
          <w:tab w:val="num" w:pos="5760"/>
        </w:tabs>
        <w:ind w:left="5760" w:hanging="360"/>
      </w:pPr>
      <w:rPr>
        <w:rFonts w:ascii="Arial" w:hAnsi="Arial" w:hint="default"/>
      </w:rPr>
    </w:lvl>
    <w:lvl w:ilvl="8" w:tplc="393E891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0786FDF"/>
    <w:multiLevelType w:val="hybridMultilevel"/>
    <w:tmpl w:val="3F2A9564"/>
    <w:lvl w:ilvl="0" w:tplc="8C58B40E">
      <w:start w:val="1"/>
      <w:numFmt w:val="decimal"/>
      <w:lvlText w:val="%1."/>
      <w:lvlJc w:val="left"/>
      <w:pPr>
        <w:tabs>
          <w:tab w:val="num" w:pos="720"/>
        </w:tabs>
        <w:ind w:left="720" w:hanging="360"/>
      </w:pPr>
    </w:lvl>
    <w:lvl w:ilvl="1" w:tplc="16C014D0" w:tentative="1">
      <w:start w:val="1"/>
      <w:numFmt w:val="decimal"/>
      <w:lvlText w:val="%2."/>
      <w:lvlJc w:val="left"/>
      <w:pPr>
        <w:tabs>
          <w:tab w:val="num" w:pos="1440"/>
        </w:tabs>
        <w:ind w:left="1440" w:hanging="360"/>
      </w:pPr>
    </w:lvl>
    <w:lvl w:ilvl="2" w:tplc="E2CC6E6C" w:tentative="1">
      <w:start w:val="1"/>
      <w:numFmt w:val="decimal"/>
      <w:lvlText w:val="%3."/>
      <w:lvlJc w:val="left"/>
      <w:pPr>
        <w:tabs>
          <w:tab w:val="num" w:pos="2160"/>
        </w:tabs>
        <w:ind w:left="2160" w:hanging="360"/>
      </w:pPr>
    </w:lvl>
    <w:lvl w:ilvl="3" w:tplc="B51EBB76" w:tentative="1">
      <w:start w:val="1"/>
      <w:numFmt w:val="decimal"/>
      <w:lvlText w:val="%4."/>
      <w:lvlJc w:val="left"/>
      <w:pPr>
        <w:tabs>
          <w:tab w:val="num" w:pos="2880"/>
        </w:tabs>
        <w:ind w:left="2880" w:hanging="360"/>
      </w:pPr>
    </w:lvl>
    <w:lvl w:ilvl="4" w:tplc="2D1E407A" w:tentative="1">
      <w:start w:val="1"/>
      <w:numFmt w:val="decimal"/>
      <w:lvlText w:val="%5."/>
      <w:lvlJc w:val="left"/>
      <w:pPr>
        <w:tabs>
          <w:tab w:val="num" w:pos="3600"/>
        </w:tabs>
        <w:ind w:left="3600" w:hanging="360"/>
      </w:pPr>
    </w:lvl>
    <w:lvl w:ilvl="5" w:tplc="163EAD26" w:tentative="1">
      <w:start w:val="1"/>
      <w:numFmt w:val="decimal"/>
      <w:lvlText w:val="%6."/>
      <w:lvlJc w:val="left"/>
      <w:pPr>
        <w:tabs>
          <w:tab w:val="num" w:pos="4320"/>
        </w:tabs>
        <w:ind w:left="4320" w:hanging="360"/>
      </w:pPr>
    </w:lvl>
    <w:lvl w:ilvl="6" w:tplc="2C88A7CE" w:tentative="1">
      <w:start w:val="1"/>
      <w:numFmt w:val="decimal"/>
      <w:lvlText w:val="%7."/>
      <w:lvlJc w:val="left"/>
      <w:pPr>
        <w:tabs>
          <w:tab w:val="num" w:pos="5040"/>
        </w:tabs>
        <w:ind w:left="5040" w:hanging="360"/>
      </w:pPr>
    </w:lvl>
    <w:lvl w:ilvl="7" w:tplc="271A5C20" w:tentative="1">
      <w:start w:val="1"/>
      <w:numFmt w:val="decimal"/>
      <w:lvlText w:val="%8."/>
      <w:lvlJc w:val="left"/>
      <w:pPr>
        <w:tabs>
          <w:tab w:val="num" w:pos="5760"/>
        </w:tabs>
        <w:ind w:left="5760" w:hanging="360"/>
      </w:pPr>
    </w:lvl>
    <w:lvl w:ilvl="8" w:tplc="9C76EFE4" w:tentative="1">
      <w:start w:val="1"/>
      <w:numFmt w:val="decimal"/>
      <w:lvlText w:val="%9."/>
      <w:lvlJc w:val="left"/>
      <w:pPr>
        <w:tabs>
          <w:tab w:val="num" w:pos="6480"/>
        </w:tabs>
        <w:ind w:left="6480" w:hanging="360"/>
      </w:pPr>
    </w:lvl>
  </w:abstractNum>
  <w:abstractNum w:abstractNumId="16" w15:restartNumberingAfterBreak="0">
    <w:nsid w:val="12E20F2E"/>
    <w:multiLevelType w:val="hybridMultilevel"/>
    <w:tmpl w:val="11289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894F1D"/>
    <w:multiLevelType w:val="hybridMultilevel"/>
    <w:tmpl w:val="BB5C5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4C0022"/>
    <w:multiLevelType w:val="hybridMultilevel"/>
    <w:tmpl w:val="703AD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49482A"/>
    <w:multiLevelType w:val="hybridMultilevel"/>
    <w:tmpl w:val="8CBA40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99A66AC"/>
    <w:multiLevelType w:val="hybridMultilevel"/>
    <w:tmpl w:val="391A17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AAB49B6"/>
    <w:multiLevelType w:val="hybridMultilevel"/>
    <w:tmpl w:val="276EF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EA12E13"/>
    <w:multiLevelType w:val="hybridMultilevel"/>
    <w:tmpl w:val="8E6C6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D33BD3"/>
    <w:multiLevelType w:val="hybridMultilevel"/>
    <w:tmpl w:val="845AC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0C27B69"/>
    <w:multiLevelType w:val="hybridMultilevel"/>
    <w:tmpl w:val="81229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C54EEC"/>
    <w:multiLevelType w:val="hybridMultilevel"/>
    <w:tmpl w:val="E10C28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25843E3"/>
    <w:multiLevelType w:val="hybridMultilevel"/>
    <w:tmpl w:val="30C09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417C70"/>
    <w:multiLevelType w:val="hybridMultilevel"/>
    <w:tmpl w:val="31C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52112D7"/>
    <w:multiLevelType w:val="hybridMultilevel"/>
    <w:tmpl w:val="FCD06F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5CC2C2F"/>
    <w:multiLevelType w:val="hybridMultilevel"/>
    <w:tmpl w:val="6E6EC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6971F80"/>
    <w:multiLevelType w:val="hybridMultilevel"/>
    <w:tmpl w:val="353C9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6CA4B92"/>
    <w:multiLevelType w:val="hybridMultilevel"/>
    <w:tmpl w:val="A912C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8516092"/>
    <w:multiLevelType w:val="hybridMultilevel"/>
    <w:tmpl w:val="3CA2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9195E0C"/>
    <w:multiLevelType w:val="hybridMultilevel"/>
    <w:tmpl w:val="9182B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9611F8E"/>
    <w:multiLevelType w:val="hybridMultilevel"/>
    <w:tmpl w:val="758031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2ABF1D57"/>
    <w:multiLevelType w:val="hybridMultilevel"/>
    <w:tmpl w:val="B920A5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2B650BE3"/>
    <w:multiLevelType w:val="hybridMultilevel"/>
    <w:tmpl w:val="8BC8FE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2BAE7942"/>
    <w:multiLevelType w:val="hybridMultilevel"/>
    <w:tmpl w:val="57BAE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C550399"/>
    <w:multiLevelType w:val="hybridMultilevel"/>
    <w:tmpl w:val="62FAA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D1F3392"/>
    <w:multiLevelType w:val="hybridMultilevel"/>
    <w:tmpl w:val="5162A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D210363"/>
    <w:multiLevelType w:val="hybridMultilevel"/>
    <w:tmpl w:val="28E424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0166D30"/>
    <w:multiLevelType w:val="hybridMultilevel"/>
    <w:tmpl w:val="353E08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0380418"/>
    <w:multiLevelType w:val="hybridMultilevel"/>
    <w:tmpl w:val="83B64450"/>
    <w:lvl w:ilvl="0" w:tplc="A5E268CE">
      <w:start w:val="1"/>
      <w:numFmt w:val="decimal"/>
      <w:lvlText w:val="%1."/>
      <w:lvlJc w:val="left"/>
      <w:pPr>
        <w:ind w:left="360" w:hanging="360"/>
      </w:pPr>
      <w:rPr>
        <w:rFonts w:asciiTheme="minorHAnsi" w:eastAsia="Times New Roman" w:hAnsiTheme="minorHAnsi" w:cstheme="minorHAnsi" w:hint="default"/>
        <w:color w:val="auto"/>
        <w:sz w:val="22"/>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348335C2"/>
    <w:multiLevelType w:val="hybridMultilevel"/>
    <w:tmpl w:val="0A20D326"/>
    <w:lvl w:ilvl="0" w:tplc="DBE6B078">
      <w:start w:val="1"/>
      <w:numFmt w:val="bullet"/>
      <w:lvlText w:val="•"/>
      <w:lvlJc w:val="left"/>
      <w:pPr>
        <w:tabs>
          <w:tab w:val="num" w:pos="360"/>
        </w:tabs>
        <w:ind w:left="360" w:hanging="360"/>
      </w:pPr>
      <w:rPr>
        <w:rFonts w:ascii="Arial" w:hAnsi="Arial" w:hint="default"/>
      </w:rPr>
    </w:lvl>
    <w:lvl w:ilvl="1" w:tplc="04090003">
      <w:start w:val="1"/>
      <w:numFmt w:val="bullet"/>
      <w:lvlText w:val="o"/>
      <w:lvlJc w:val="left"/>
      <w:pPr>
        <w:ind w:left="1080" w:hanging="360"/>
      </w:pPr>
      <w:rPr>
        <w:rFonts w:ascii="Courier New" w:hAnsi="Courier New" w:cs="Courier New" w:hint="default"/>
      </w:rPr>
    </w:lvl>
    <w:lvl w:ilvl="2" w:tplc="7B7CE274" w:tentative="1">
      <w:start w:val="1"/>
      <w:numFmt w:val="bullet"/>
      <w:lvlText w:val="•"/>
      <w:lvlJc w:val="left"/>
      <w:pPr>
        <w:tabs>
          <w:tab w:val="num" w:pos="1800"/>
        </w:tabs>
        <w:ind w:left="1800" w:hanging="360"/>
      </w:pPr>
      <w:rPr>
        <w:rFonts w:ascii="Arial" w:hAnsi="Arial" w:hint="default"/>
      </w:rPr>
    </w:lvl>
    <w:lvl w:ilvl="3" w:tplc="1B1AFCFE" w:tentative="1">
      <w:start w:val="1"/>
      <w:numFmt w:val="bullet"/>
      <w:lvlText w:val="•"/>
      <w:lvlJc w:val="left"/>
      <w:pPr>
        <w:tabs>
          <w:tab w:val="num" w:pos="2520"/>
        </w:tabs>
        <w:ind w:left="2520" w:hanging="360"/>
      </w:pPr>
      <w:rPr>
        <w:rFonts w:ascii="Arial" w:hAnsi="Arial" w:hint="default"/>
      </w:rPr>
    </w:lvl>
    <w:lvl w:ilvl="4" w:tplc="335248A4" w:tentative="1">
      <w:start w:val="1"/>
      <w:numFmt w:val="bullet"/>
      <w:lvlText w:val="•"/>
      <w:lvlJc w:val="left"/>
      <w:pPr>
        <w:tabs>
          <w:tab w:val="num" w:pos="3240"/>
        </w:tabs>
        <w:ind w:left="3240" w:hanging="360"/>
      </w:pPr>
      <w:rPr>
        <w:rFonts w:ascii="Arial" w:hAnsi="Arial" w:hint="default"/>
      </w:rPr>
    </w:lvl>
    <w:lvl w:ilvl="5" w:tplc="0F188C94" w:tentative="1">
      <w:start w:val="1"/>
      <w:numFmt w:val="bullet"/>
      <w:lvlText w:val="•"/>
      <w:lvlJc w:val="left"/>
      <w:pPr>
        <w:tabs>
          <w:tab w:val="num" w:pos="3960"/>
        </w:tabs>
        <w:ind w:left="3960" w:hanging="360"/>
      </w:pPr>
      <w:rPr>
        <w:rFonts w:ascii="Arial" w:hAnsi="Arial" w:hint="default"/>
      </w:rPr>
    </w:lvl>
    <w:lvl w:ilvl="6" w:tplc="9AAC5016" w:tentative="1">
      <w:start w:val="1"/>
      <w:numFmt w:val="bullet"/>
      <w:lvlText w:val="•"/>
      <w:lvlJc w:val="left"/>
      <w:pPr>
        <w:tabs>
          <w:tab w:val="num" w:pos="4680"/>
        </w:tabs>
        <w:ind w:left="4680" w:hanging="360"/>
      </w:pPr>
      <w:rPr>
        <w:rFonts w:ascii="Arial" w:hAnsi="Arial" w:hint="default"/>
      </w:rPr>
    </w:lvl>
    <w:lvl w:ilvl="7" w:tplc="BC5C8454" w:tentative="1">
      <w:start w:val="1"/>
      <w:numFmt w:val="bullet"/>
      <w:lvlText w:val="•"/>
      <w:lvlJc w:val="left"/>
      <w:pPr>
        <w:tabs>
          <w:tab w:val="num" w:pos="5400"/>
        </w:tabs>
        <w:ind w:left="5400" w:hanging="360"/>
      </w:pPr>
      <w:rPr>
        <w:rFonts w:ascii="Arial" w:hAnsi="Arial" w:hint="default"/>
      </w:rPr>
    </w:lvl>
    <w:lvl w:ilvl="8" w:tplc="FFECBB4E" w:tentative="1">
      <w:start w:val="1"/>
      <w:numFmt w:val="bullet"/>
      <w:lvlText w:val="•"/>
      <w:lvlJc w:val="left"/>
      <w:pPr>
        <w:tabs>
          <w:tab w:val="num" w:pos="6120"/>
        </w:tabs>
        <w:ind w:left="6120" w:hanging="360"/>
      </w:pPr>
      <w:rPr>
        <w:rFonts w:ascii="Arial" w:hAnsi="Arial" w:hint="default"/>
      </w:rPr>
    </w:lvl>
  </w:abstractNum>
  <w:abstractNum w:abstractNumId="44" w15:restartNumberingAfterBreak="0">
    <w:nsid w:val="34CC2ECE"/>
    <w:multiLevelType w:val="multilevel"/>
    <w:tmpl w:val="B4DE3E44"/>
    <w:lvl w:ilvl="0">
      <w:start w:val="1"/>
      <w:numFmt w:val="decimal"/>
      <w:lvlText w:val="(%1.0"/>
      <w:lvlJc w:val="left"/>
      <w:pPr>
        <w:ind w:left="1520" w:hanging="400"/>
      </w:pPr>
      <w:rPr>
        <w:rFonts w:hint="default"/>
      </w:rPr>
    </w:lvl>
    <w:lvl w:ilvl="1">
      <w:start w:val="1"/>
      <w:numFmt w:val="decimal"/>
      <w:lvlText w:val="(%1.%2"/>
      <w:lvlJc w:val="left"/>
      <w:pPr>
        <w:ind w:left="2240" w:hanging="400"/>
      </w:pPr>
      <w:rPr>
        <w:rFonts w:hint="default"/>
      </w:rPr>
    </w:lvl>
    <w:lvl w:ilvl="2">
      <w:start w:val="1"/>
      <w:numFmt w:val="decimal"/>
      <w:lvlText w:val="(%1.%2.%3"/>
      <w:lvlJc w:val="left"/>
      <w:pPr>
        <w:ind w:left="3280" w:hanging="720"/>
      </w:pPr>
      <w:rPr>
        <w:rFonts w:hint="default"/>
      </w:rPr>
    </w:lvl>
    <w:lvl w:ilvl="3">
      <w:start w:val="1"/>
      <w:numFmt w:val="decimal"/>
      <w:lvlText w:val="(%1.%2.%3.%4"/>
      <w:lvlJc w:val="left"/>
      <w:pPr>
        <w:ind w:left="4000" w:hanging="720"/>
      </w:pPr>
      <w:rPr>
        <w:rFonts w:hint="default"/>
      </w:rPr>
    </w:lvl>
    <w:lvl w:ilvl="4">
      <w:start w:val="1"/>
      <w:numFmt w:val="decimal"/>
      <w:lvlText w:val="(%1.%2.%3.%4.%5"/>
      <w:lvlJc w:val="left"/>
      <w:pPr>
        <w:ind w:left="5080" w:hanging="1080"/>
      </w:pPr>
      <w:rPr>
        <w:rFonts w:hint="default"/>
      </w:rPr>
    </w:lvl>
    <w:lvl w:ilvl="5">
      <w:start w:val="1"/>
      <w:numFmt w:val="decimal"/>
      <w:lvlText w:val="(%1.%2.%3.%4.%5.%6"/>
      <w:lvlJc w:val="left"/>
      <w:pPr>
        <w:ind w:left="5800" w:hanging="1080"/>
      </w:pPr>
      <w:rPr>
        <w:rFonts w:hint="default"/>
      </w:rPr>
    </w:lvl>
    <w:lvl w:ilvl="6">
      <w:start w:val="1"/>
      <w:numFmt w:val="decimal"/>
      <w:lvlText w:val="(%1.%2.%3.%4.%5.%6.%7"/>
      <w:lvlJc w:val="left"/>
      <w:pPr>
        <w:ind w:left="6880" w:hanging="1440"/>
      </w:pPr>
      <w:rPr>
        <w:rFonts w:hint="default"/>
      </w:rPr>
    </w:lvl>
    <w:lvl w:ilvl="7">
      <w:start w:val="1"/>
      <w:numFmt w:val="decimal"/>
      <w:lvlText w:val="(%1.%2.%3.%4.%5.%6.%7.%8"/>
      <w:lvlJc w:val="left"/>
      <w:pPr>
        <w:ind w:left="7600" w:hanging="1440"/>
      </w:pPr>
      <w:rPr>
        <w:rFonts w:hint="default"/>
      </w:rPr>
    </w:lvl>
    <w:lvl w:ilvl="8">
      <w:start w:val="1"/>
      <w:numFmt w:val="decimal"/>
      <w:lvlText w:val="(%1.%2.%3.%4.%5.%6.%7.%8.%9"/>
      <w:lvlJc w:val="left"/>
      <w:pPr>
        <w:ind w:left="8680" w:hanging="1800"/>
      </w:pPr>
      <w:rPr>
        <w:rFonts w:hint="default"/>
      </w:rPr>
    </w:lvl>
  </w:abstractNum>
  <w:abstractNum w:abstractNumId="45" w15:restartNumberingAfterBreak="0">
    <w:nsid w:val="36E94F40"/>
    <w:multiLevelType w:val="hybridMultilevel"/>
    <w:tmpl w:val="27E04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8CB0DAC"/>
    <w:multiLevelType w:val="hybridMultilevel"/>
    <w:tmpl w:val="413AA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924477A"/>
    <w:multiLevelType w:val="hybridMultilevel"/>
    <w:tmpl w:val="D38C4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A481964"/>
    <w:multiLevelType w:val="hybridMultilevel"/>
    <w:tmpl w:val="7BA252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A5B7864"/>
    <w:multiLevelType w:val="hybridMultilevel"/>
    <w:tmpl w:val="D6CC0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B4B7BFF"/>
    <w:multiLevelType w:val="hybridMultilevel"/>
    <w:tmpl w:val="7392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663213"/>
    <w:multiLevelType w:val="hybridMultilevel"/>
    <w:tmpl w:val="BBFA0D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2" w15:restartNumberingAfterBreak="0">
    <w:nsid w:val="3DE945B9"/>
    <w:multiLevelType w:val="hybridMultilevel"/>
    <w:tmpl w:val="0B285D28"/>
    <w:lvl w:ilvl="0" w:tplc="DBE6B078">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E2F4228"/>
    <w:multiLevelType w:val="hybridMultilevel"/>
    <w:tmpl w:val="7400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F0E4B73"/>
    <w:multiLevelType w:val="hybridMultilevel"/>
    <w:tmpl w:val="FA4E4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38D3FBF"/>
    <w:multiLevelType w:val="hybridMultilevel"/>
    <w:tmpl w:val="7B4A4F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43F55700"/>
    <w:multiLevelType w:val="hybridMultilevel"/>
    <w:tmpl w:val="CB9000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46073FC3"/>
    <w:multiLevelType w:val="hybridMultilevel"/>
    <w:tmpl w:val="A726E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193C82"/>
    <w:multiLevelType w:val="hybridMultilevel"/>
    <w:tmpl w:val="161EE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82E3E02"/>
    <w:multiLevelType w:val="hybridMultilevel"/>
    <w:tmpl w:val="B808B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49C37166"/>
    <w:multiLevelType w:val="hybridMultilevel"/>
    <w:tmpl w:val="4976C1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4D476648"/>
    <w:multiLevelType w:val="hybridMultilevel"/>
    <w:tmpl w:val="6BE2516A"/>
    <w:lvl w:ilvl="0" w:tplc="A93E34EC">
      <w:start w:val="1"/>
      <w:numFmt w:val="decimal"/>
      <w:lvlText w:val="%1."/>
      <w:lvlJc w:val="left"/>
      <w:pPr>
        <w:tabs>
          <w:tab w:val="num" w:pos="720"/>
        </w:tabs>
        <w:ind w:left="720" w:hanging="360"/>
      </w:pPr>
    </w:lvl>
    <w:lvl w:ilvl="1" w:tplc="D312FF7C" w:tentative="1">
      <w:start w:val="1"/>
      <w:numFmt w:val="decimal"/>
      <w:lvlText w:val="%2."/>
      <w:lvlJc w:val="left"/>
      <w:pPr>
        <w:tabs>
          <w:tab w:val="num" w:pos="1440"/>
        </w:tabs>
        <w:ind w:left="1440" w:hanging="360"/>
      </w:pPr>
    </w:lvl>
    <w:lvl w:ilvl="2" w:tplc="D1C2AA6C" w:tentative="1">
      <w:start w:val="1"/>
      <w:numFmt w:val="decimal"/>
      <w:lvlText w:val="%3."/>
      <w:lvlJc w:val="left"/>
      <w:pPr>
        <w:tabs>
          <w:tab w:val="num" w:pos="2160"/>
        </w:tabs>
        <w:ind w:left="2160" w:hanging="360"/>
      </w:pPr>
    </w:lvl>
    <w:lvl w:ilvl="3" w:tplc="5AB6525C" w:tentative="1">
      <w:start w:val="1"/>
      <w:numFmt w:val="decimal"/>
      <w:lvlText w:val="%4."/>
      <w:lvlJc w:val="left"/>
      <w:pPr>
        <w:tabs>
          <w:tab w:val="num" w:pos="2880"/>
        </w:tabs>
        <w:ind w:left="2880" w:hanging="360"/>
      </w:pPr>
    </w:lvl>
    <w:lvl w:ilvl="4" w:tplc="2BB06AC2" w:tentative="1">
      <w:start w:val="1"/>
      <w:numFmt w:val="decimal"/>
      <w:lvlText w:val="%5."/>
      <w:lvlJc w:val="left"/>
      <w:pPr>
        <w:tabs>
          <w:tab w:val="num" w:pos="3600"/>
        </w:tabs>
        <w:ind w:left="3600" w:hanging="360"/>
      </w:pPr>
    </w:lvl>
    <w:lvl w:ilvl="5" w:tplc="FC4EC304" w:tentative="1">
      <w:start w:val="1"/>
      <w:numFmt w:val="decimal"/>
      <w:lvlText w:val="%6."/>
      <w:lvlJc w:val="left"/>
      <w:pPr>
        <w:tabs>
          <w:tab w:val="num" w:pos="4320"/>
        </w:tabs>
        <w:ind w:left="4320" w:hanging="360"/>
      </w:pPr>
    </w:lvl>
    <w:lvl w:ilvl="6" w:tplc="F094F63A" w:tentative="1">
      <w:start w:val="1"/>
      <w:numFmt w:val="decimal"/>
      <w:lvlText w:val="%7."/>
      <w:lvlJc w:val="left"/>
      <w:pPr>
        <w:tabs>
          <w:tab w:val="num" w:pos="5040"/>
        </w:tabs>
        <w:ind w:left="5040" w:hanging="360"/>
      </w:pPr>
    </w:lvl>
    <w:lvl w:ilvl="7" w:tplc="AC50198A" w:tentative="1">
      <w:start w:val="1"/>
      <w:numFmt w:val="decimal"/>
      <w:lvlText w:val="%8."/>
      <w:lvlJc w:val="left"/>
      <w:pPr>
        <w:tabs>
          <w:tab w:val="num" w:pos="5760"/>
        </w:tabs>
        <w:ind w:left="5760" w:hanging="360"/>
      </w:pPr>
    </w:lvl>
    <w:lvl w:ilvl="8" w:tplc="033676D6" w:tentative="1">
      <w:start w:val="1"/>
      <w:numFmt w:val="decimal"/>
      <w:lvlText w:val="%9."/>
      <w:lvlJc w:val="left"/>
      <w:pPr>
        <w:tabs>
          <w:tab w:val="num" w:pos="6480"/>
        </w:tabs>
        <w:ind w:left="6480" w:hanging="360"/>
      </w:pPr>
    </w:lvl>
  </w:abstractNum>
  <w:abstractNum w:abstractNumId="62" w15:restartNumberingAfterBreak="0">
    <w:nsid w:val="4ED34410"/>
    <w:multiLevelType w:val="hybridMultilevel"/>
    <w:tmpl w:val="31B074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53DF4E25"/>
    <w:multiLevelType w:val="hybridMultilevel"/>
    <w:tmpl w:val="5C7E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4BE460E"/>
    <w:multiLevelType w:val="hybridMultilevel"/>
    <w:tmpl w:val="B6E875D6"/>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5850859"/>
    <w:multiLevelType w:val="hybridMultilevel"/>
    <w:tmpl w:val="DB84E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5F01017"/>
    <w:multiLevelType w:val="hybridMultilevel"/>
    <w:tmpl w:val="C7022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6A5479A"/>
    <w:multiLevelType w:val="hybridMultilevel"/>
    <w:tmpl w:val="3B4A0CD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6C20B50"/>
    <w:multiLevelType w:val="hybridMultilevel"/>
    <w:tmpl w:val="6E82D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802030A"/>
    <w:multiLevelType w:val="hybridMultilevel"/>
    <w:tmpl w:val="78E2E1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5BB50988"/>
    <w:multiLevelType w:val="hybridMultilevel"/>
    <w:tmpl w:val="B14A1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CE928A9"/>
    <w:multiLevelType w:val="hybridMultilevel"/>
    <w:tmpl w:val="4B127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D333ECB"/>
    <w:multiLevelType w:val="hybridMultilevel"/>
    <w:tmpl w:val="4072E3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5D694D1A"/>
    <w:multiLevelType w:val="hybridMultilevel"/>
    <w:tmpl w:val="261A13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D7C2340"/>
    <w:multiLevelType w:val="hybridMultilevel"/>
    <w:tmpl w:val="1C728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E355BD5"/>
    <w:multiLevelType w:val="hybridMultilevel"/>
    <w:tmpl w:val="1A26AC88"/>
    <w:lvl w:ilvl="0" w:tplc="CD0497B2">
      <w:start w:val="1"/>
      <w:numFmt w:val="decimal"/>
      <w:lvlText w:val="First digi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03C1AA5"/>
    <w:multiLevelType w:val="hybridMultilevel"/>
    <w:tmpl w:val="B852B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1EE3AB3"/>
    <w:multiLevelType w:val="hybridMultilevel"/>
    <w:tmpl w:val="36769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42B11EB"/>
    <w:multiLevelType w:val="hybridMultilevel"/>
    <w:tmpl w:val="0A800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6EE767E"/>
    <w:multiLevelType w:val="hybridMultilevel"/>
    <w:tmpl w:val="13867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A661016"/>
    <w:multiLevelType w:val="hybridMultilevel"/>
    <w:tmpl w:val="A8705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BA43559"/>
    <w:multiLevelType w:val="hybridMultilevel"/>
    <w:tmpl w:val="B9A6C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CBD5E33"/>
    <w:multiLevelType w:val="hybridMultilevel"/>
    <w:tmpl w:val="19088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D2F752A"/>
    <w:multiLevelType w:val="hybridMultilevel"/>
    <w:tmpl w:val="F7D2F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6EF32C36"/>
    <w:multiLevelType w:val="hybridMultilevel"/>
    <w:tmpl w:val="AB7AE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06E07C9"/>
    <w:multiLevelType w:val="hybridMultilevel"/>
    <w:tmpl w:val="AFE0B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120311F"/>
    <w:multiLevelType w:val="hybridMultilevel"/>
    <w:tmpl w:val="3E104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15:restartNumberingAfterBreak="0">
    <w:nsid w:val="7272558C"/>
    <w:multiLevelType w:val="hybridMultilevel"/>
    <w:tmpl w:val="235625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72B3085A"/>
    <w:multiLevelType w:val="hybridMultilevel"/>
    <w:tmpl w:val="F6140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3282132"/>
    <w:multiLevelType w:val="hybridMultilevel"/>
    <w:tmpl w:val="4D5AF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896694B"/>
    <w:multiLevelType w:val="hybridMultilevel"/>
    <w:tmpl w:val="59380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97E1D51"/>
    <w:multiLevelType w:val="hybridMultilevel"/>
    <w:tmpl w:val="B63A8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037C64"/>
    <w:multiLevelType w:val="hybridMultilevel"/>
    <w:tmpl w:val="B854F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F4A0547"/>
    <w:multiLevelType w:val="hybridMultilevel"/>
    <w:tmpl w:val="41CA4C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8"/>
  </w:num>
  <w:num w:numId="2">
    <w:abstractNumId w:val="1"/>
  </w:num>
  <w:num w:numId="3">
    <w:abstractNumId w:val="61"/>
  </w:num>
  <w:num w:numId="4">
    <w:abstractNumId w:val="2"/>
  </w:num>
  <w:num w:numId="5">
    <w:abstractNumId w:val="15"/>
  </w:num>
  <w:num w:numId="6">
    <w:abstractNumId w:val="14"/>
  </w:num>
  <w:num w:numId="7">
    <w:abstractNumId w:val="10"/>
  </w:num>
  <w:num w:numId="8">
    <w:abstractNumId w:val="88"/>
  </w:num>
  <w:num w:numId="9">
    <w:abstractNumId w:val="59"/>
  </w:num>
  <w:num w:numId="10">
    <w:abstractNumId w:val="20"/>
  </w:num>
  <w:num w:numId="11">
    <w:abstractNumId w:val="73"/>
  </w:num>
  <w:num w:numId="12">
    <w:abstractNumId w:val="87"/>
  </w:num>
  <w:num w:numId="13">
    <w:abstractNumId w:val="93"/>
  </w:num>
  <w:num w:numId="14">
    <w:abstractNumId w:val="48"/>
  </w:num>
  <w:num w:numId="15">
    <w:abstractNumId w:val="16"/>
  </w:num>
  <w:num w:numId="16">
    <w:abstractNumId w:val="69"/>
  </w:num>
  <w:num w:numId="17">
    <w:abstractNumId w:val="42"/>
  </w:num>
  <w:num w:numId="18">
    <w:abstractNumId w:val="49"/>
  </w:num>
  <w:num w:numId="19">
    <w:abstractNumId w:val="5"/>
  </w:num>
  <w:num w:numId="20">
    <w:abstractNumId w:val="43"/>
  </w:num>
  <w:num w:numId="21">
    <w:abstractNumId w:val="52"/>
  </w:num>
  <w:num w:numId="22">
    <w:abstractNumId w:val="90"/>
  </w:num>
  <w:num w:numId="23">
    <w:abstractNumId w:val="54"/>
  </w:num>
  <w:num w:numId="24">
    <w:abstractNumId w:val="70"/>
  </w:num>
  <w:num w:numId="25">
    <w:abstractNumId w:val="40"/>
  </w:num>
  <w:num w:numId="26">
    <w:abstractNumId w:val="19"/>
  </w:num>
  <w:num w:numId="27">
    <w:abstractNumId w:val="36"/>
  </w:num>
  <w:num w:numId="28">
    <w:abstractNumId w:val="81"/>
  </w:num>
  <w:num w:numId="29">
    <w:abstractNumId w:val="92"/>
  </w:num>
  <w:num w:numId="30">
    <w:abstractNumId w:val="72"/>
  </w:num>
  <w:num w:numId="31">
    <w:abstractNumId w:val="34"/>
  </w:num>
  <w:num w:numId="32">
    <w:abstractNumId w:val="11"/>
  </w:num>
  <w:num w:numId="33">
    <w:abstractNumId w:val="60"/>
  </w:num>
  <w:num w:numId="34">
    <w:abstractNumId w:val="6"/>
  </w:num>
  <w:num w:numId="35">
    <w:abstractNumId w:val="30"/>
  </w:num>
  <w:num w:numId="36">
    <w:abstractNumId w:val="26"/>
  </w:num>
  <w:num w:numId="37">
    <w:abstractNumId w:val="33"/>
  </w:num>
  <w:num w:numId="38">
    <w:abstractNumId w:val="77"/>
  </w:num>
  <w:num w:numId="39">
    <w:abstractNumId w:val="7"/>
  </w:num>
  <w:num w:numId="40">
    <w:abstractNumId w:val="41"/>
  </w:num>
  <w:num w:numId="41">
    <w:abstractNumId w:val="47"/>
  </w:num>
  <w:num w:numId="42">
    <w:abstractNumId w:val="89"/>
  </w:num>
  <w:num w:numId="43">
    <w:abstractNumId w:val="28"/>
  </w:num>
  <w:num w:numId="44">
    <w:abstractNumId w:val="29"/>
  </w:num>
  <w:num w:numId="45">
    <w:abstractNumId w:val="31"/>
  </w:num>
  <w:num w:numId="46">
    <w:abstractNumId w:val="85"/>
  </w:num>
  <w:num w:numId="47">
    <w:abstractNumId w:val="37"/>
  </w:num>
  <w:num w:numId="48">
    <w:abstractNumId w:val="83"/>
  </w:num>
  <w:num w:numId="49">
    <w:abstractNumId w:val="35"/>
  </w:num>
  <w:num w:numId="50">
    <w:abstractNumId w:val="51"/>
  </w:num>
  <w:num w:numId="51">
    <w:abstractNumId w:val="24"/>
  </w:num>
  <w:num w:numId="52">
    <w:abstractNumId w:val="56"/>
  </w:num>
  <w:num w:numId="53">
    <w:abstractNumId w:val="74"/>
  </w:num>
  <w:num w:numId="54">
    <w:abstractNumId w:val="80"/>
  </w:num>
  <w:num w:numId="55">
    <w:abstractNumId w:val="62"/>
  </w:num>
  <w:num w:numId="56">
    <w:abstractNumId w:val="67"/>
  </w:num>
  <w:num w:numId="57">
    <w:abstractNumId w:val="63"/>
  </w:num>
  <w:num w:numId="58">
    <w:abstractNumId w:val="76"/>
  </w:num>
  <w:num w:numId="59">
    <w:abstractNumId w:val="8"/>
  </w:num>
  <w:num w:numId="60">
    <w:abstractNumId w:val="9"/>
  </w:num>
  <w:num w:numId="61">
    <w:abstractNumId w:val="65"/>
  </w:num>
  <w:num w:numId="62">
    <w:abstractNumId w:val="3"/>
  </w:num>
  <w:num w:numId="63">
    <w:abstractNumId w:val="86"/>
  </w:num>
  <w:num w:numId="64">
    <w:abstractNumId w:val="50"/>
  </w:num>
  <w:num w:numId="65">
    <w:abstractNumId w:val="13"/>
  </w:num>
  <w:num w:numId="66">
    <w:abstractNumId w:val="55"/>
  </w:num>
  <w:num w:numId="67">
    <w:abstractNumId w:val="0"/>
  </w:num>
  <w:num w:numId="68">
    <w:abstractNumId w:val="23"/>
  </w:num>
  <w:num w:numId="69">
    <w:abstractNumId w:val="44"/>
  </w:num>
  <w:num w:numId="70">
    <w:abstractNumId w:val="66"/>
  </w:num>
  <w:num w:numId="71">
    <w:abstractNumId w:val="53"/>
  </w:num>
  <w:num w:numId="72">
    <w:abstractNumId w:val="57"/>
  </w:num>
  <w:num w:numId="73">
    <w:abstractNumId w:val="25"/>
  </w:num>
  <w:num w:numId="74">
    <w:abstractNumId w:val="39"/>
  </w:num>
  <w:num w:numId="75">
    <w:abstractNumId w:val="27"/>
  </w:num>
  <w:num w:numId="76">
    <w:abstractNumId w:val="71"/>
  </w:num>
  <w:num w:numId="77">
    <w:abstractNumId w:val="18"/>
  </w:num>
  <w:num w:numId="78">
    <w:abstractNumId w:val="22"/>
  </w:num>
  <w:num w:numId="79">
    <w:abstractNumId w:val="45"/>
  </w:num>
  <w:num w:numId="80">
    <w:abstractNumId w:val="17"/>
  </w:num>
  <w:num w:numId="81">
    <w:abstractNumId w:val="46"/>
  </w:num>
  <w:num w:numId="82">
    <w:abstractNumId w:val="21"/>
  </w:num>
  <w:num w:numId="83">
    <w:abstractNumId w:val="38"/>
  </w:num>
  <w:num w:numId="84">
    <w:abstractNumId w:val="79"/>
  </w:num>
  <w:num w:numId="85">
    <w:abstractNumId w:val="91"/>
  </w:num>
  <w:num w:numId="86">
    <w:abstractNumId w:val="64"/>
  </w:num>
  <w:num w:numId="87">
    <w:abstractNumId w:val="75"/>
  </w:num>
  <w:num w:numId="88">
    <w:abstractNumId w:val="82"/>
  </w:num>
  <w:num w:numId="89">
    <w:abstractNumId w:val="4"/>
  </w:num>
  <w:num w:numId="90">
    <w:abstractNumId w:val="58"/>
  </w:num>
  <w:num w:numId="91">
    <w:abstractNumId w:val="78"/>
  </w:num>
  <w:num w:numId="92">
    <w:abstractNumId w:val="32"/>
  </w:num>
  <w:num w:numId="93">
    <w:abstractNumId w:val="84"/>
  </w:num>
  <w:num w:numId="94">
    <w:abstractNumId w:val="12"/>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04"/>
  <w:hideSpellingErrors/>
  <w:activeWritingStyle w:appName="MSWord" w:lang="en-US" w:vendorID="64" w:dllVersion="4096" w:nlCheck="1" w:checkStyle="0"/>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C08"/>
    <w:rsid w:val="00003687"/>
    <w:rsid w:val="00004238"/>
    <w:rsid w:val="000064B0"/>
    <w:rsid w:val="000065EB"/>
    <w:rsid w:val="00006AEA"/>
    <w:rsid w:val="0001012C"/>
    <w:rsid w:val="000102D8"/>
    <w:rsid w:val="0001396F"/>
    <w:rsid w:val="00013D60"/>
    <w:rsid w:val="000141C9"/>
    <w:rsid w:val="000169A5"/>
    <w:rsid w:val="0002042A"/>
    <w:rsid w:val="000210A1"/>
    <w:rsid w:val="000230AF"/>
    <w:rsid w:val="00023C33"/>
    <w:rsid w:val="000248A3"/>
    <w:rsid w:val="00025C18"/>
    <w:rsid w:val="000266FE"/>
    <w:rsid w:val="00032EC3"/>
    <w:rsid w:val="0003333C"/>
    <w:rsid w:val="00033486"/>
    <w:rsid w:val="00034AB1"/>
    <w:rsid w:val="00041210"/>
    <w:rsid w:val="00042206"/>
    <w:rsid w:val="00042243"/>
    <w:rsid w:val="00042439"/>
    <w:rsid w:val="000431EF"/>
    <w:rsid w:val="00043502"/>
    <w:rsid w:val="00043FA5"/>
    <w:rsid w:val="00046E5E"/>
    <w:rsid w:val="000505FD"/>
    <w:rsid w:val="00050612"/>
    <w:rsid w:val="00050C8E"/>
    <w:rsid w:val="00052B01"/>
    <w:rsid w:val="0005474A"/>
    <w:rsid w:val="000572EA"/>
    <w:rsid w:val="0005789C"/>
    <w:rsid w:val="000605DA"/>
    <w:rsid w:val="00060ACE"/>
    <w:rsid w:val="000612E8"/>
    <w:rsid w:val="000613EB"/>
    <w:rsid w:val="0006218F"/>
    <w:rsid w:val="00062373"/>
    <w:rsid w:val="00063A56"/>
    <w:rsid w:val="00064700"/>
    <w:rsid w:val="00064A3A"/>
    <w:rsid w:val="00064DC4"/>
    <w:rsid w:val="00066C6F"/>
    <w:rsid w:val="00067AE4"/>
    <w:rsid w:val="00067E70"/>
    <w:rsid w:val="00071E42"/>
    <w:rsid w:val="000734FC"/>
    <w:rsid w:val="00073CEE"/>
    <w:rsid w:val="00076549"/>
    <w:rsid w:val="000815DE"/>
    <w:rsid w:val="00081903"/>
    <w:rsid w:val="00081C7B"/>
    <w:rsid w:val="00081FD8"/>
    <w:rsid w:val="000825D2"/>
    <w:rsid w:val="000841F2"/>
    <w:rsid w:val="000908C9"/>
    <w:rsid w:val="00090DE2"/>
    <w:rsid w:val="000925C6"/>
    <w:rsid w:val="00092E70"/>
    <w:rsid w:val="0009457E"/>
    <w:rsid w:val="00097AAD"/>
    <w:rsid w:val="00097CF1"/>
    <w:rsid w:val="000A1F03"/>
    <w:rsid w:val="000A240F"/>
    <w:rsid w:val="000A3A71"/>
    <w:rsid w:val="000A71FA"/>
    <w:rsid w:val="000A7DD8"/>
    <w:rsid w:val="000B382E"/>
    <w:rsid w:val="000B4A57"/>
    <w:rsid w:val="000B4BCD"/>
    <w:rsid w:val="000B62B7"/>
    <w:rsid w:val="000B68EB"/>
    <w:rsid w:val="000B7720"/>
    <w:rsid w:val="000C19AE"/>
    <w:rsid w:val="000C274F"/>
    <w:rsid w:val="000C2B2F"/>
    <w:rsid w:val="000C4770"/>
    <w:rsid w:val="000D093B"/>
    <w:rsid w:val="000D0ECA"/>
    <w:rsid w:val="000D1150"/>
    <w:rsid w:val="000D1F3A"/>
    <w:rsid w:val="000D370B"/>
    <w:rsid w:val="000D3F08"/>
    <w:rsid w:val="000D484B"/>
    <w:rsid w:val="000D4C18"/>
    <w:rsid w:val="000D5362"/>
    <w:rsid w:val="000D754C"/>
    <w:rsid w:val="000D791E"/>
    <w:rsid w:val="000E2F44"/>
    <w:rsid w:val="000E5CD9"/>
    <w:rsid w:val="000E787B"/>
    <w:rsid w:val="000E7EC3"/>
    <w:rsid w:val="000F0597"/>
    <w:rsid w:val="000F0BD4"/>
    <w:rsid w:val="000F177B"/>
    <w:rsid w:val="000F1DE2"/>
    <w:rsid w:val="000F3987"/>
    <w:rsid w:val="000F475F"/>
    <w:rsid w:val="000F6A89"/>
    <w:rsid w:val="001002FA"/>
    <w:rsid w:val="001005B7"/>
    <w:rsid w:val="00101F48"/>
    <w:rsid w:val="00102346"/>
    <w:rsid w:val="00102FED"/>
    <w:rsid w:val="00104BAA"/>
    <w:rsid w:val="001070D3"/>
    <w:rsid w:val="00107A77"/>
    <w:rsid w:val="001126D2"/>
    <w:rsid w:val="00112B23"/>
    <w:rsid w:val="00114174"/>
    <w:rsid w:val="0011478F"/>
    <w:rsid w:val="00114807"/>
    <w:rsid w:val="00115215"/>
    <w:rsid w:val="001160C2"/>
    <w:rsid w:val="001172E1"/>
    <w:rsid w:val="00120E8B"/>
    <w:rsid w:val="00124073"/>
    <w:rsid w:val="00125048"/>
    <w:rsid w:val="00125D23"/>
    <w:rsid w:val="00126780"/>
    <w:rsid w:val="00126FA0"/>
    <w:rsid w:val="00127810"/>
    <w:rsid w:val="001278F5"/>
    <w:rsid w:val="001338FE"/>
    <w:rsid w:val="00134D09"/>
    <w:rsid w:val="0013558A"/>
    <w:rsid w:val="001412D8"/>
    <w:rsid w:val="00143242"/>
    <w:rsid w:val="0014593F"/>
    <w:rsid w:val="00146A3C"/>
    <w:rsid w:val="00147605"/>
    <w:rsid w:val="001476F5"/>
    <w:rsid w:val="0015071B"/>
    <w:rsid w:val="00150824"/>
    <w:rsid w:val="00151AB3"/>
    <w:rsid w:val="0015274D"/>
    <w:rsid w:val="0015472C"/>
    <w:rsid w:val="001573FD"/>
    <w:rsid w:val="00160207"/>
    <w:rsid w:val="001626E3"/>
    <w:rsid w:val="001626F4"/>
    <w:rsid w:val="00162EF6"/>
    <w:rsid w:val="00163059"/>
    <w:rsid w:val="001643E4"/>
    <w:rsid w:val="00166454"/>
    <w:rsid w:val="00170DFD"/>
    <w:rsid w:val="001726C1"/>
    <w:rsid w:val="001730CC"/>
    <w:rsid w:val="00177151"/>
    <w:rsid w:val="00183F3A"/>
    <w:rsid w:val="00185F95"/>
    <w:rsid w:val="001912A4"/>
    <w:rsid w:val="001936CA"/>
    <w:rsid w:val="00193E2C"/>
    <w:rsid w:val="00195A05"/>
    <w:rsid w:val="001970C4"/>
    <w:rsid w:val="001A104A"/>
    <w:rsid w:val="001A18E8"/>
    <w:rsid w:val="001A24B7"/>
    <w:rsid w:val="001A51DF"/>
    <w:rsid w:val="001A6C63"/>
    <w:rsid w:val="001A7470"/>
    <w:rsid w:val="001A7865"/>
    <w:rsid w:val="001B07FF"/>
    <w:rsid w:val="001B08C5"/>
    <w:rsid w:val="001B1926"/>
    <w:rsid w:val="001B1E2C"/>
    <w:rsid w:val="001B2A1E"/>
    <w:rsid w:val="001B3005"/>
    <w:rsid w:val="001B4E37"/>
    <w:rsid w:val="001B6E76"/>
    <w:rsid w:val="001B77DA"/>
    <w:rsid w:val="001C0A3E"/>
    <w:rsid w:val="001C105D"/>
    <w:rsid w:val="001C19F3"/>
    <w:rsid w:val="001C35E2"/>
    <w:rsid w:val="001C4722"/>
    <w:rsid w:val="001C5D90"/>
    <w:rsid w:val="001C6112"/>
    <w:rsid w:val="001C65AD"/>
    <w:rsid w:val="001C6DBB"/>
    <w:rsid w:val="001C7B88"/>
    <w:rsid w:val="001D0812"/>
    <w:rsid w:val="001D109D"/>
    <w:rsid w:val="001D1DA4"/>
    <w:rsid w:val="001D2809"/>
    <w:rsid w:val="001D488E"/>
    <w:rsid w:val="001D5A3D"/>
    <w:rsid w:val="001D72D2"/>
    <w:rsid w:val="001D7633"/>
    <w:rsid w:val="001D78E2"/>
    <w:rsid w:val="001E0C8A"/>
    <w:rsid w:val="001E0FE5"/>
    <w:rsid w:val="001E31BE"/>
    <w:rsid w:val="001F1ACC"/>
    <w:rsid w:val="001F20DE"/>
    <w:rsid w:val="001F294B"/>
    <w:rsid w:val="001F2A2A"/>
    <w:rsid w:val="001F2AE5"/>
    <w:rsid w:val="001F6E35"/>
    <w:rsid w:val="001F78F7"/>
    <w:rsid w:val="002007F1"/>
    <w:rsid w:val="0020104F"/>
    <w:rsid w:val="002012D7"/>
    <w:rsid w:val="0020175D"/>
    <w:rsid w:val="0020194D"/>
    <w:rsid w:val="00201A07"/>
    <w:rsid w:val="0020224E"/>
    <w:rsid w:val="0020232C"/>
    <w:rsid w:val="00202356"/>
    <w:rsid w:val="00202F64"/>
    <w:rsid w:val="00203B97"/>
    <w:rsid w:val="00215288"/>
    <w:rsid w:val="00215D13"/>
    <w:rsid w:val="00217855"/>
    <w:rsid w:val="002214DC"/>
    <w:rsid w:val="00224451"/>
    <w:rsid w:val="00232FFA"/>
    <w:rsid w:val="00233D48"/>
    <w:rsid w:val="00234A61"/>
    <w:rsid w:val="002356C5"/>
    <w:rsid w:val="002358EB"/>
    <w:rsid w:val="00236A18"/>
    <w:rsid w:val="00236A58"/>
    <w:rsid w:val="00236C67"/>
    <w:rsid w:val="002377BD"/>
    <w:rsid w:val="002402D9"/>
    <w:rsid w:val="002423F4"/>
    <w:rsid w:val="002446EB"/>
    <w:rsid w:val="00245020"/>
    <w:rsid w:val="00245485"/>
    <w:rsid w:val="0024577E"/>
    <w:rsid w:val="00246095"/>
    <w:rsid w:val="00247DEF"/>
    <w:rsid w:val="002500C7"/>
    <w:rsid w:val="002532D6"/>
    <w:rsid w:val="00254E31"/>
    <w:rsid w:val="0026247D"/>
    <w:rsid w:val="00265234"/>
    <w:rsid w:val="00265AD6"/>
    <w:rsid w:val="00266389"/>
    <w:rsid w:val="002673AE"/>
    <w:rsid w:val="00272AAF"/>
    <w:rsid w:val="002735A9"/>
    <w:rsid w:val="0027366F"/>
    <w:rsid w:val="00273E4F"/>
    <w:rsid w:val="00273FB3"/>
    <w:rsid w:val="00280D85"/>
    <w:rsid w:val="0028166F"/>
    <w:rsid w:val="00282378"/>
    <w:rsid w:val="0028542F"/>
    <w:rsid w:val="00285976"/>
    <w:rsid w:val="0028669B"/>
    <w:rsid w:val="002876BF"/>
    <w:rsid w:val="002909C3"/>
    <w:rsid w:val="0029175C"/>
    <w:rsid w:val="00291F2E"/>
    <w:rsid w:val="0029239F"/>
    <w:rsid w:val="00293A08"/>
    <w:rsid w:val="00295BB6"/>
    <w:rsid w:val="002A08AF"/>
    <w:rsid w:val="002A232C"/>
    <w:rsid w:val="002A3976"/>
    <w:rsid w:val="002A5165"/>
    <w:rsid w:val="002A51B5"/>
    <w:rsid w:val="002A5CB0"/>
    <w:rsid w:val="002B21E4"/>
    <w:rsid w:val="002B2272"/>
    <w:rsid w:val="002B299C"/>
    <w:rsid w:val="002B3294"/>
    <w:rsid w:val="002B33C5"/>
    <w:rsid w:val="002B3A70"/>
    <w:rsid w:val="002B4D0F"/>
    <w:rsid w:val="002B5435"/>
    <w:rsid w:val="002C027E"/>
    <w:rsid w:val="002C078F"/>
    <w:rsid w:val="002C446C"/>
    <w:rsid w:val="002C7959"/>
    <w:rsid w:val="002E25DF"/>
    <w:rsid w:val="002E26A5"/>
    <w:rsid w:val="002E2D2C"/>
    <w:rsid w:val="002E3AE3"/>
    <w:rsid w:val="002E5918"/>
    <w:rsid w:val="002E6FEF"/>
    <w:rsid w:val="002F050D"/>
    <w:rsid w:val="002F070E"/>
    <w:rsid w:val="002F0BFA"/>
    <w:rsid w:val="002F1FF5"/>
    <w:rsid w:val="002F34AD"/>
    <w:rsid w:val="002F34C0"/>
    <w:rsid w:val="002F5816"/>
    <w:rsid w:val="002F7260"/>
    <w:rsid w:val="003009EC"/>
    <w:rsid w:val="003040A4"/>
    <w:rsid w:val="00304AB6"/>
    <w:rsid w:val="003068EE"/>
    <w:rsid w:val="00307348"/>
    <w:rsid w:val="0030778F"/>
    <w:rsid w:val="00311346"/>
    <w:rsid w:val="00311585"/>
    <w:rsid w:val="003125FF"/>
    <w:rsid w:val="00312F46"/>
    <w:rsid w:val="0031420F"/>
    <w:rsid w:val="00314B76"/>
    <w:rsid w:val="00316BD1"/>
    <w:rsid w:val="00316F73"/>
    <w:rsid w:val="00320D68"/>
    <w:rsid w:val="00325470"/>
    <w:rsid w:val="00325D24"/>
    <w:rsid w:val="003272AE"/>
    <w:rsid w:val="00327703"/>
    <w:rsid w:val="00330830"/>
    <w:rsid w:val="00331A2F"/>
    <w:rsid w:val="00332BA6"/>
    <w:rsid w:val="003338D5"/>
    <w:rsid w:val="003353B5"/>
    <w:rsid w:val="003364C7"/>
    <w:rsid w:val="00336D0D"/>
    <w:rsid w:val="00341FE2"/>
    <w:rsid w:val="00342D1F"/>
    <w:rsid w:val="00344377"/>
    <w:rsid w:val="00346B20"/>
    <w:rsid w:val="00347A5E"/>
    <w:rsid w:val="00347D76"/>
    <w:rsid w:val="003505EA"/>
    <w:rsid w:val="00350BD2"/>
    <w:rsid w:val="00355BE2"/>
    <w:rsid w:val="0036093A"/>
    <w:rsid w:val="003617D6"/>
    <w:rsid w:val="00362110"/>
    <w:rsid w:val="00362DB4"/>
    <w:rsid w:val="00364C73"/>
    <w:rsid w:val="0037037B"/>
    <w:rsid w:val="003707DA"/>
    <w:rsid w:val="00372DBF"/>
    <w:rsid w:val="00373BFC"/>
    <w:rsid w:val="003743AD"/>
    <w:rsid w:val="00375E50"/>
    <w:rsid w:val="00376DFE"/>
    <w:rsid w:val="0038277C"/>
    <w:rsid w:val="00385432"/>
    <w:rsid w:val="00385E5C"/>
    <w:rsid w:val="0038657A"/>
    <w:rsid w:val="003924BA"/>
    <w:rsid w:val="0039543A"/>
    <w:rsid w:val="003966B1"/>
    <w:rsid w:val="003A09B3"/>
    <w:rsid w:val="003A0FD9"/>
    <w:rsid w:val="003A1031"/>
    <w:rsid w:val="003A1A94"/>
    <w:rsid w:val="003A2258"/>
    <w:rsid w:val="003A2921"/>
    <w:rsid w:val="003A2A03"/>
    <w:rsid w:val="003A4045"/>
    <w:rsid w:val="003A5086"/>
    <w:rsid w:val="003A5E60"/>
    <w:rsid w:val="003A7643"/>
    <w:rsid w:val="003B0008"/>
    <w:rsid w:val="003B0D57"/>
    <w:rsid w:val="003B11BC"/>
    <w:rsid w:val="003B4D75"/>
    <w:rsid w:val="003B63C6"/>
    <w:rsid w:val="003B6A5A"/>
    <w:rsid w:val="003B75D4"/>
    <w:rsid w:val="003C1F67"/>
    <w:rsid w:val="003C2C3E"/>
    <w:rsid w:val="003C707A"/>
    <w:rsid w:val="003C71C8"/>
    <w:rsid w:val="003C723C"/>
    <w:rsid w:val="003C76DB"/>
    <w:rsid w:val="003D001A"/>
    <w:rsid w:val="003D1F17"/>
    <w:rsid w:val="003D2B4F"/>
    <w:rsid w:val="003D328F"/>
    <w:rsid w:val="003D4A6A"/>
    <w:rsid w:val="003D53C0"/>
    <w:rsid w:val="003D74FF"/>
    <w:rsid w:val="003E074E"/>
    <w:rsid w:val="003E4BF6"/>
    <w:rsid w:val="003E552A"/>
    <w:rsid w:val="003E5A69"/>
    <w:rsid w:val="003E5F3E"/>
    <w:rsid w:val="003E7451"/>
    <w:rsid w:val="003E7713"/>
    <w:rsid w:val="003F1256"/>
    <w:rsid w:val="003F264E"/>
    <w:rsid w:val="00400AFD"/>
    <w:rsid w:val="004012FD"/>
    <w:rsid w:val="00401853"/>
    <w:rsid w:val="00402963"/>
    <w:rsid w:val="00403881"/>
    <w:rsid w:val="0040402B"/>
    <w:rsid w:val="00405778"/>
    <w:rsid w:val="00407E18"/>
    <w:rsid w:val="00410159"/>
    <w:rsid w:val="004117A5"/>
    <w:rsid w:val="0041398A"/>
    <w:rsid w:val="00413FA8"/>
    <w:rsid w:val="00414AB2"/>
    <w:rsid w:val="00416301"/>
    <w:rsid w:val="00416484"/>
    <w:rsid w:val="00417616"/>
    <w:rsid w:val="00420CF0"/>
    <w:rsid w:val="00422B5A"/>
    <w:rsid w:val="004240E9"/>
    <w:rsid w:val="004269C8"/>
    <w:rsid w:val="00427121"/>
    <w:rsid w:val="00427C3F"/>
    <w:rsid w:val="00427DC8"/>
    <w:rsid w:val="00430094"/>
    <w:rsid w:val="00430E3E"/>
    <w:rsid w:val="00432E17"/>
    <w:rsid w:val="0043393B"/>
    <w:rsid w:val="00434C50"/>
    <w:rsid w:val="00437598"/>
    <w:rsid w:val="00440684"/>
    <w:rsid w:val="004410D7"/>
    <w:rsid w:val="00441911"/>
    <w:rsid w:val="00443058"/>
    <w:rsid w:val="004431B1"/>
    <w:rsid w:val="00444BB8"/>
    <w:rsid w:val="00444EBC"/>
    <w:rsid w:val="00446209"/>
    <w:rsid w:val="004476AF"/>
    <w:rsid w:val="00447A57"/>
    <w:rsid w:val="00451941"/>
    <w:rsid w:val="004544CC"/>
    <w:rsid w:val="00455E04"/>
    <w:rsid w:val="00457520"/>
    <w:rsid w:val="00457AF2"/>
    <w:rsid w:val="004600D0"/>
    <w:rsid w:val="00466AA5"/>
    <w:rsid w:val="0046768D"/>
    <w:rsid w:val="00472337"/>
    <w:rsid w:val="00472E47"/>
    <w:rsid w:val="00473D32"/>
    <w:rsid w:val="00474959"/>
    <w:rsid w:val="00482332"/>
    <w:rsid w:val="00482639"/>
    <w:rsid w:val="00482ECE"/>
    <w:rsid w:val="004832CB"/>
    <w:rsid w:val="0048468D"/>
    <w:rsid w:val="004856BA"/>
    <w:rsid w:val="00485EE7"/>
    <w:rsid w:val="00486D8C"/>
    <w:rsid w:val="004908C1"/>
    <w:rsid w:val="004932B6"/>
    <w:rsid w:val="00494E3B"/>
    <w:rsid w:val="00496A9F"/>
    <w:rsid w:val="00496DDB"/>
    <w:rsid w:val="004979C4"/>
    <w:rsid w:val="004A20BE"/>
    <w:rsid w:val="004A2709"/>
    <w:rsid w:val="004A317D"/>
    <w:rsid w:val="004A472A"/>
    <w:rsid w:val="004A4A0C"/>
    <w:rsid w:val="004A5401"/>
    <w:rsid w:val="004A59E5"/>
    <w:rsid w:val="004A5AAA"/>
    <w:rsid w:val="004A6F4A"/>
    <w:rsid w:val="004B08FA"/>
    <w:rsid w:val="004B0F9F"/>
    <w:rsid w:val="004B1968"/>
    <w:rsid w:val="004B25AD"/>
    <w:rsid w:val="004B2EAD"/>
    <w:rsid w:val="004B4B67"/>
    <w:rsid w:val="004B54B9"/>
    <w:rsid w:val="004B6718"/>
    <w:rsid w:val="004B6A8D"/>
    <w:rsid w:val="004C0B29"/>
    <w:rsid w:val="004C11DD"/>
    <w:rsid w:val="004C15BF"/>
    <w:rsid w:val="004C5271"/>
    <w:rsid w:val="004C5D01"/>
    <w:rsid w:val="004C6972"/>
    <w:rsid w:val="004C7A9A"/>
    <w:rsid w:val="004D1A3E"/>
    <w:rsid w:val="004D1F24"/>
    <w:rsid w:val="004D536D"/>
    <w:rsid w:val="004D547D"/>
    <w:rsid w:val="004D6F84"/>
    <w:rsid w:val="004E2340"/>
    <w:rsid w:val="004E521E"/>
    <w:rsid w:val="004F0FDA"/>
    <w:rsid w:val="004F11AF"/>
    <w:rsid w:val="004F1A18"/>
    <w:rsid w:val="004F2A2F"/>
    <w:rsid w:val="004F417D"/>
    <w:rsid w:val="004F481D"/>
    <w:rsid w:val="004F5102"/>
    <w:rsid w:val="004F5B97"/>
    <w:rsid w:val="004F642C"/>
    <w:rsid w:val="004F6D66"/>
    <w:rsid w:val="004F7EC8"/>
    <w:rsid w:val="00504ECF"/>
    <w:rsid w:val="00506F10"/>
    <w:rsid w:val="00507B6A"/>
    <w:rsid w:val="00507EFA"/>
    <w:rsid w:val="00510D65"/>
    <w:rsid w:val="005128F6"/>
    <w:rsid w:val="00513DA2"/>
    <w:rsid w:val="005149D4"/>
    <w:rsid w:val="00514AA5"/>
    <w:rsid w:val="00515D43"/>
    <w:rsid w:val="005172B7"/>
    <w:rsid w:val="00517DE4"/>
    <w:rsid w:val="00521EEA"/>
    <w:rsid w:val="005226A2"/>
    <w:rsid w:val="0052349F"/>
    <w:rsid w:val="0052393A"/>
    <w:rsid w:val="00524EE6"/>
    <w:rsid w:val="00525C1F"/>
    <w:rsid w:val="0053026B"/>
    <w:rsid w:val="005315C5"/>
    <w:rsid w:val="00532EF6"/>
    <w:rsid w:val="005346CB"/>
    <w:rsid w:val="0053612E"/>
    <w:rsid w:val="005364A0"/>
    <w:rsid w:val="005427E3"/>
    <w:rsid w:val="0054579A"/>
    <w:rsid w:val="00546F12"/>
    <w:rsid w:val="0055319D"/>
    <w:rsid w:val="00553718"/>
    <w:rsid w:val="00554005"/>
    <w:rsid w:val="00554D10"/>
    <w:rsid w:val="00555103"/>
    <w:rsid w:val="005553EE"/>
    <w:rsid w:val="00556FEC"/>
    <w:rsid w:val="00560D93"/>
    <w:rsid w:val="00562259"/>
    <w:rsid w:val="005630F9"/>
    <w:rsid w:val="00564FAD"/>
    <w:rsid w:val="00565081"/>
    <w:rsid w:val="00565095"/>
    <w:rsid w:val="00565D51"/>
    <w:rsid w:val="00566E0B"/>
    <w:rsid w:val="005701C7"/>
    <w:rsid w:val="00576E8A"/>
    <w:rsid w:val="00577B0D"/>
    <w:rsid w:val="0058017B"/>
    <w:rsid w:val="00582026"/>
    <w:rsid w:val="00582FD9"/>
    <w:rsid w:val="00584B44"/>
    <w:rsid w:val="00584C70"/>
    <w:rsid w:val="0058514F"/>
    <w:rsid w:val="0058530C"/>
    <w:rsid w:val="00585AC9"/>
    <w:rsid w:val="00587BB8"/>
    <w:rsid w:val="00587C79"/>
    <w:rsid w:val="00590B3A"/>
    <w:rsid w:val="005911BB"/>
    <w:rsid w:val="00592874"/>
    <w:rsid w:val="005929B0"/>
    <w:rsid w:val="00594DDE"/>
    <w:rsid w:val="00595B84"/>
    <w:rsid w:val="00596F9E"/>
    <w:rsid w:val="00597934"/>
    <w:rsid w:val="005A0402"/>
    <w:rsid w:val="005A0F56"/>
    <w:rsid w:val="005A32B3"/>
    <w:rsid w:val="005A4193"/>
    <w:rsid w:val="005A50BD"/>
    <w:rsid w:val="005A62D8"/>
    <w:rsid w:val="005A6DBF"/>
    <w:rsid w:val="005B36AF"/>
    <w:rsid w:val="005B45E8"/>
    <w:rsid w:val="005B53DF"/>
    <w:rsid w:val="005B5CF3"/>
    <w:rsid w:val="005B692D"/>
    <w:rsid w:val="005C3394"/>
    <w:rsid w:val="005C3907"/>
    <w:rsid w:val="005C5445"/>
    <w:rsid w:val="005C5DC4"/>
    <w:rsid w:val="005C6951"/>
    <w:rsid w:val="005C6DCD"/>
    <w:rsid w:val="005C74D5"/>
    <w:rsid w:val="005D0419"/>
    <w:rsid w:val="005D374E"/>
    <w:rsid w:val="005D5DC2"/>
    <w:rsid w:val="005D72BC"/>
    <w:rsid w:val="005D7C4B"/>
    <w:rsid w:val="005E24D5"/>
    <w:rsid w:val="005E2782"/>
    <w:rsid w:val="005E3D24"/>
    <w:rsid w:val="005E4A11"/>
    <w:rsid w:val="005E5A45"/>
    <w:rsid w:val="005F0432"/>
    <w:rsid w:val="005F0C7F"/>
    <w:rsid w:val="005F1526"/>
    <w:rsid w:val="005F45C9"/>
    <w:rsid w:val="005F485A"/>
    <w:rsid w:val="005F5D63"/>
    <w:rsid w:val="00601612"/>
    <w:rsid w:val="0060190A"/>
    <w:rsid w:val="006043EB"/>
    <w:rsid w:val="00605641"/>
    <w:rsid w:val="00605E64"/>
    <w:rsid w:val="006067E1"/>
    <w:rsid w:val="006076B4"/>
    <w:rsid w:val="00607775"/>
    <w:rsid w:val="0061137A"/>
    <w:rsid w:val="0061158D"/>
    <w:rsid w:val="0061208E"/>
    <w:rsid w:val="0061407B"/>
    <w:rsid w:val="00614DCE"/>
    <w:rsid w:val="0061681B"/>
    <w:rsid w:val="00617032"/>
    <w:rsid w:val="00617154"/>
    <w:rsid w:val="00617CE9"/>
    <w:rsid w:val="00620C50"/>
    <w:rsid w:val="00621046"/>
    <w:rsid w:val="00626571"/>
    <w:rsid w:val="0062689E"/>
    <w:rsid w:val="00637548"/>
    <w:rsid w:val="00640B4E"/>
    <w:rsid w:val="00641EAF"/>
    <w:rsid w:val="00642194"/>
    <w:rsid w:val="00644388"/>
    <w:rsid w:val="006463B2"/>
    <w:rsid w:val="006472CE"/>
    <w:rsid w:val="00652F95"/>
    <w:rsid w:val="006545DB"/>
    <w:rsid w:val="0065633C"/>
    <w:rsid w:val="00657C19"/>
    <w:rsid w:val="0066218C"/>
    <w:rsid w:val="006647F2"/>
    <w:rsid w:val="0067048D"/>
    <w:rsid w:val="00670954"/>
    <w:rsid w:val="006714C0"/>
    <w:rsid w:val="00671766"/>
    <w:rsid w:val="00673C8F"/>
    <w:rsid w:val="00674912"/>
    <w:rsid w:val="00675990"/>
    <w:rsid w:val="006771E0"/>
    <w:rsid w:val="006776D1"/>
    <w:rsid w:val="00677C59"/>
    <w:rsid w:val="00680C25"/>
    <w:rsid w:val="00683931"/>
    <w:rsid w:val="00685F66"/>
    <w:rsid w:val="00694EC7"/>
    <w:rsid w:val="0069516C"/>
    <w:rsid w:val="0069579A"/>
    <w:rsid w:val="00695932"/>
    <w:rsid w:val="00695A8D"/>
    <w:rsid w:val="006A0386"/>
    <w:rsid w:val="006A0D21"/>
    <w:rsid w:val="006A110A"/>
    <w:rsid w:val="006A1EFD"/>
    <w:rsid w:val="006A20B9"/>
    <w:rsid w:val="006A2756"/>
    <w:rsid w:val="006A39E7"/>
    <w:rsid w:val="006A3E44"/>
    <w:rsid w:val="006A65D9"/>
    <w:rsid w:val="006B26D5"/>
    <w:rsid w:val="006B4582"/>
    <w:rsid w:val="006B46B7"/>
    <w:rsid w:val="006B6308"/>
    <w:rsid w:val="006B7D0F"/>
    <w:rsid w:val="006B7F27"/>
    <w:rsid w:val="006C00E1"/>
    <w:rsid w:val="006C059B"/>
    <w:rsid w:val="006C0C01"/>
    <w:rsid w:val="006C3A3B"/>
    <w:rsid w:val="006C46E8"/>
    <w:rsid w:val="006C526A"/>
    <w:rsid w:val="006C7D1D"/>
    <w:rsid w:val="006D2D15"/>
    <w:rsid w:val="006D2E86"/>
    <w:rsid w:val="006D56E4"/>
    <w:rsid w:val="006E2571"/>
    <w:rsid w:val="006E3A32"/>
    <w:rsid w:val="006E7640"/>
    <w:rsid w:val="006E7DE3"/>
    <w:rsid w:val="006F01E3"/>
    <w:rsid w:val="006F263A"/>
    <w:rsid w:val="006F487A"/>
    <w:rsid w:val="006F4A69"/>
    <w:rsid w:val="006F58E8"/>
    <w:rsid w:val="006F5A49"/>
    <w:rsid w:val="006F5F37"/>
    <w:rsid w:val="006F62A7"/>
    <w:rsid w:val="006F659B"/>
    <w:rsid w:val="006F785F"/>
    <w:rsid w:val="006F7BAD"/>
    <w:rsid w:val="0070025C"/>
    <w:rsid w:val="00700380"/>
    <w:rsid w:val="007016D2"/>
    <w:rsid w:val="00701A53"/>
    <w:rsid w:val="007026DB"/>
    <w:rsid w:val="00703F25"/>
    <w:rsid w:val="00705CF0"/>
    <w:rsid w:val="0071019C"/>
    <w:rsid w:val="00710E0F"/>
    <w:rsid w:val="00716D45"/>
    <w:rsid w:val="00717F30"/>
    <w:rsid w:val="00721C1A"/>
    <w:rsid w:val="007225F7"/>
    <w:rsid w:val="00723A40"/>
    <w:rsid w:val="00723E60"/>
    <w:rsid w:val="007257CA"/>
    <w:rsid w:val="00725A89"/>
    <w:rsid w:val="00726F56"/>
    <w:rsid w:val="00727313"/>
    <w:rsid w:val="007273CA"/>
    <w:rsid w:val="007302D3"/>
    <w:rsid w:val="00730A15"/>
    <w:rsid w:val="00730D33"/>
    <w:rsid w:val="007314D4"/>
    <w:rsid w:val="00733806"/>
    <w:rsid w:val="00734EA2"/>
    <w:rsid w:val="007351B4"/>
    <w:rsid w:val="00735BDD"/>
    <w:rsid w:val="00737D22"/>
    <w:rsid w:val="00741FF5"/>
    <w:rsid w:val="007449EB"/>
    <w:rsid w:val="00744BBA"/>
    <w:rsid w:val="00745B68"/>
    <w:rsid w:val="00750CDB"/>
    <w:rsid w:val="00751195"/>
    <w:rsid w:val="00753456"/>
    <w:rsid w:val="00753861"/>
    <w:rsid w:val="00755047"/>
    <w:rsid w:val="007553E2"/>
    <w:rsid w:val="00755627"/>
    <w:rsid w:val="0075774E"/>
    <w:rsid w:val="00760B9B"/>
    <w:rsid w:val="00760D84"/>
    <w:rsid w:val="00764216"/>
    <w:rsid w:val="00765849"/>
    <w:rsid w:val="0076707A"/>
    <w:rsid w:val="007705FB"/>
    <w:rsid w:val="0077067B"/>
    <w:rsid w:val="0077303D"/>
    <w:rsid w:val="007736C3"/>
    <w:rsid w:val="007738C9"/>
    <w:rsid w:val="00773E50"/>
    <w:rsid w:val="0077569A"/>
    <w:rsid w:val="00776F0E"/>
    <w:rsid w:val="00781F6D"/>
    <w:rsid w:val="00787A76"/>
    <w:rsid w:val="00790036"/>
    <w:rsid w:val="00790123"/>
    <w:rsid w:val="007901DC"/>
    <w:rsid w:val="0079044C"/>
    <w:rsid w:val="007909AC"/>
    <w:rsid w:val="00790E26"/>
    <w:rsid w:val="0079326B"/>
    <w:rsid w:val="0079695D"/>
    <w:rsid w:val="007A0D17"/>
    <w:rsid w:val="007A0DF8"/>
    <w:rsid w:val="007A1D18"/>
    <w:rsid w:val="007A2167"/>
    <w:rsid w:val="007A26AF"/>
    <w:rsid w:val="007A345F"/>
    <w:rsid w:val="007A610E"/>
    <w:rsid w:val="007A6AC2"/>
    <w:rsid w:val="007A7717"/>
    <w:rsid w:val="007C00E2"/>
    <w:rsid w:val="007C1FDB"/>
    <w:rsid w:val="007C2A38"/>
    <w:rsid w:val="007C32EF"/>
    <w:rsid w:val="007C4D6D"/>
    <w:rsid w:val="007C7528"/>
    <w:rsid w:val="007D0193"/>
    <w:rsid w:val="007D0FE1"/>
    <w:rsid w:val="007D11C8"/>
    <w:rsid w:val="007D11D3"/>
    <w:rsid w:val="007D1243"/>
    <w:rsid w:val="007D1F4B"/>
    <w:rsid w:val="007D452D"/>
    <w:rsid w:val="007D4F86"/>
    <w:rsid w:val="007D7394"/>
    <w:rsid w:val="007E0207"/>
    <w:rsid w:val="007E17C6"/>
    <w:rsid w:val="007E1865"/>
    <w:rsid w:val="007E28DD"/>
    <w:rsid w:val="007E351B"/>
    <w:rsid w:val="007E4577"/>
    <w:rsid w:val="007E4F09"/>
    <w:rsid w:val="007F1660"/>
    <w:rsid w:val="007F1D76"/>
    <w:rsid w:val="007F31EC"/>
    <w:rsid w:val="007F3AB8"/>
    <w:rsid w:val="007F4B9E"/>
    <w:rsid w:val="007F4E70"/>
    <w:rsid w:val="007F6BCD"/>
    <w:rsid w:val="007F771D"/>
    <w:rsid w:val="0080083F"/>
    <w:rsid w:val="00802492"/>
    <w:rsid w:val="00802C09"/>
    <w:rsid w:val="00806F78"/>
    <w:rsid w:val="00807561"/>
    <w:rsid w:val="0081020B"/>
    <w:rsid w:val="008109B4"/>
    <w:rsid w:val="00812057"/>
    <w:rsid w:val="00815217"/>
    <w:rsid w:val="00815506"/>
    <w:rsid w:val="00815C0C"/>
    <w:rsid w:val="00816D55"/>
    <w:rsid w:val="00820898"/>
    <w:rsid w:val="00820C00"/>
    <w:rsid w:val="00822C7B"/>
    <w:rsid w:val="00826594"/>
    <w:rsid w:val="00827286"/>
    <w:rsid w:val="008306FC"/>
    <w:rsid w:val="00830E00"/>
    <w:rsid w:val="00834FBE"/>
    <w:rsid w:val="008356AF"/>
    <w:rsid w:val="00842A90"/>
    <w:rsid w:val="00843DF2"/>
    <w:rsid w:val="0084488A"/>
    <w:rsid w:val="00845142"/>
    <w:rsid w:val="0084685C"/>
    <w:rsid w:val="008469B4"/>
    <w:rsid w:val="00850360"/>
    <w:rsid w:val="008508A3"/>
    <w:rsid w:val="008510D8"/>
    <w:rsid w:val="00851598"/>
    <w:rsid w:val="0085629D"/>
    <w:rsid w:val="00857912"/>
    <w:rsid w:val="008611E1"/>
    <w:rsid w:val="00862426"/>
    <w:rsid w:val="0086308C"/>
    <w:rsid w:val="0086337E"/>
    <w:rsid w:val="008677C9"/>
    <w:rsid w:val="00867837"/>
    <w:rsid w:val="00867B71"/>
    <w:rsid w:val="00873299"/>
    <w:rsid w:val="0087367F"/>
    <w:rsid w:val="00876219"/>
    <w:rsid w:val="00880335"/>
    <w:rsid w:val="008818C1"/>
    <w:rsid w:val="00883D07"/>
    <w:rsid w:val="00885386"/>
    <w:rsid w:val="0088778F"/>
    <w:rsid w:val="00887C80"/>
    <w:rsid w:val="008908FF"/>
    <w:rsid w:val="00890938"/>
    <w:rsid w:val="008920B3"/>
    <w:rsid w:val="00893C29"/>
    <w:rsid w:val="00894100"/>
    <w:rsid w:val="008A0EBE"/>
    <w:rsid w:val="008A1555"/>
    <w:rsid w:val="008A3164"/>
    <w:rsid w:val="008A40BC"/>
    <w:rsid w:val="008A6AB1"/>
    <w:rsid w:val="008A728D"/>
    <w:rsid w:val="008B0C92"/>
    <w:rsid w:val="008B3BB1"/>
    <w:rsid w:val="008B3D38"/>
    <w:rsid w:val="008B5A50"/>
    <w:rsid w:val="008B61A4"/>
    <w:rsid w:val="008B6410"/>
    <w:rsid w:val="008B6700"/>
    <w:rsid w:val="008C150A"/>
    <w:rsid w:val="008C4F06"/>
    <w:rsid w:val="008C75F0"/>
    <w:rsid w:val="008D076B"/>
    <w:rsid w:val="008D41F5"/>
    <w:rsid w:val="008D51D5"/>
    <w:rsid w:val="008D5D25"/>
    <w:rsid w:val="008D6232"/>
    <w:rsid w:val="008D71EE"/>
    <w:rsid w:val="008D75E3"/>
    <w:rsid w:val="008D7FA1"/>
    <w:rsid w:val="008E026F"/>
    <w:rsid w:val="008E09F3"/>
    <w:rsid w:val="008E0E13"/>
    <w:rsid w:val="008E483D"/>
    <w:rsid w:val="008E4DC8"/>
    <w:rsid w:val="008E4F61"/>
    <w:rsid w:val="008E547C"/>
    <w:rsid w:val="008E6882"/>
    <w:rsid w:val="008E6CD2"/>
    <w:rsid w:val="008F1E4A"/>
    <w:rsid w:val="008F2CDB"/>
    <w:rsid w:val="008F4720"/>
    <w:rsid w:val="008F4723"/>
    <w:rsid w:val="008F5E99"/>
    <w:rsid w:val="008F66F8"/>
    <w:rsid w:val="008F6CE4"/>
    <w:rsid w:val="00900522"/>
    <w:rsid w:val="00900A7C"/>
    <w:rsid w:val="009053F7"/>
    <w:rsid w:val="009072F3"/>
    <w:rsid w:val="009073AB"/>
    <w:rsid w:val="00907434"/>
    <w:rsid w:val="00907A2A"/>
    <w:rsid w:val="00910D7B"/>
    <w:rsid w:val="00911C57"/>
    <w:rsid w:val="00912A92"/>
    <w:rsid w:val="00916C89"/>
    <w:rsid w:val="00920FDE"/>
    <w:rsid w:val="00921C0D"/>
    <w:rsid w:val="00922BBA"/>
    <w:rsid w:val="009236CD"/>
    <w:rsid w:val="0092467C"/>
    <w:rsid w:val="00925CDA"/>
    <w:rsid w:val="00926CD0"/>
    <w:rsid w:val="0092740E"/>
    <w:rsid w:val="0092765D"/>
    <w:rsid w:val="00930CD9"/>
    <w:rsid w:val="009319DB"/>
    <w:rsid w:val="00931D75"/>
    <w:rsid w:val="0093273C"/>
    <w:rsid w:val="0093421B"/>
    <w:rsid w:val="0093742C"/>
    <w:rsid w:val="00941B59"/>
    <w:rsid w:val="00941FF0"/>
    <w:rsid w:val="00945671"/>
    <w:rsid w:val="009460AD"/>
    <w:rsid w:val="009467BB"/>
    <w:rsid w:val="00946825"/>
    <w:rsid w:val="0094736E"/>
    <w:rsid w:val="00947D02"/>
    <w:rsid w:val="0095079C"/>
    <w:rsid w:val="00951FD6"/>
    <w:rsid w:val="0095515D"/>
    <w:rsid w:val="00956BCC"/>
    <w:rsid w:val="00960E49"/>
    <w:rsid w:val="0096293E"/>
    <w:rsid w:val="00962E0C"/>
    <w:rsid w:val="0096544E"/>
    <w:rsid w:val="00967B77"/>
    <w:rsid w:val="00974751"/>
    <w:rsid w:val="009764C6"/>
    <w:rsid w:val="00977CBB"/>
    <w:rsid w:val="00980394"/>
    <w:rsid w:val="00980DDA"/>
    <w:rsid w:val="00983F8E"/>
    <w:rsid w:val="00984891"/>
    <w:rsid w:val="00985F8B"/>
    <w:rsid w:val="009906F1"/>
    <w:rsid w:val="00991256"/>
    <w:rsid w:val="00992EBC"/>
    <w:rsid w:val="00994E15"/>
    <w:rsid w:val="00996230"/>
    <w:rsid w:val="009977CA"/>
    <w:rsid w:val="009A51EC"/>
    <w:rsid w:val="009A77E8"/>
    <w:rsid w:val="009B3445"/>
    <w:rsid w:val="009B4EA1"/>
    <w:rsid w:val="009B592B"/>
    <w:rsid w:val="009B7575"/>
    <w:rsid w:val="009B7822"/>
    <w:rsid w:val="009B7CD2"/>
    <w:rsid w:val="009C211F"/>
    <w:rsid w:val="009C2A50"/>
    <w:rsid w:val="009C3D8B"/>
    <w:rsid w:val="009C4B90"/>
    <w:rsid w:val="009C59CA"/>
    <w:rsid w:val="009C62AD"/>
    <w:rsid w:val="009C642C"/>
    <w:rsid w:val="009C68C4"/>
    <w:rsid w:val="009C7E86"/>
    <w:rsid w:val="009D18EB"/>
    <w:rsid w:val="009D1AA9"/>
    <w:rsid w:val="009D26BC"/>
    <w:rsid w:val="009D3EC9"/>
    <w:rsid w:val="009D4B06"/>
    <w:rsid w:val="009D50C8"/>
    <w:rsid w:val="009D695E"/>
    <w:rsid w:val="009D7F4C"/>
    <w:rsid w:val="009E18F2"/>
    <w:rsid w:val="009E2378"/>
    <w:rsid w:val="009E4F05"/>
    <w:rsid w:val="009E65C2"/>
    <w:rsid w:val="009E66BD"/>
    <w:rsid w:val="009E776C"/>
    <w:rsid w:val="009F01DB"/>
    <w:rsid w:val="009F0802"/>
    <w:rsid w:val="009F214F"/>
    <w:rsid w:val="009F242F"/>
    <w:rsid w:val="009F3F44"/>
    <w:rsid w:val="009F412B"/>
    <w:rsid w:val="009F6EBD"/>
    <w:rsid w:val="009F75C6"/>
    <w:rsid w:val="009F7EB0"/>
    <w:rsid w:val="00A042E9"/>
    <w:rsid w:val="00A05650"/>
    <w:rsid w:val="00A06091"/>
    <w:rsid w:val="00A10175"/>
    <w:rsid w:val="00A10588"/>
    <w:rsid w:val="00A12371"/>
    <w:rsid w:val="00A1376C"/>
    <w:rsid w:val="00A138A4"/>
    <w:rsid w:val="00A140AD"/>
    <w:rsid w:val="00A14505"/>
    <w:rsid w:val="00A16F06"/>
    <w:rsid w:val="00A171C3"/>
    <w:rsid w:val="00A21448"/>
    <w:rsid w:val="00A21712"/>
    <w:rsid w:val="00A26E90"/>
    <w:rsid w:val="00A272DA"/>
    <w:rsid w:val="00A2736A"/>
    <w:rsid w:val="00A300FB"/>
    <w:rsid w:val="00A3078C"/>
    <w:rsid w:val="00A30B81"/>
    <w:rsid w:val="00A33399"/>
    <w:rsid w:val="00A34A32"/>
    <w:rsid w:val="00A36032"/>
    <w:rsid w:val="00A36546"/>
    <w:rsid w:val="00A36E94"/>
    <w:rsid w:val="00A50E71"/>
    <w:rsid w:val="00A51A97"/>
    <w:rsid w:val="00A542B3"/>
    <w:rsid w:val="00A61797"/>
    <w:rsid w:val="00A61BA9"/>
    <w:rsid w:val="00A62B22"/>
    <w:rsid w:val="00A63788"/>
    <w:rsid w:val="00A637EC"/>
    <w:rsid w:val="00A65B22"/>
    <w:rsid w:val="00A65ED7"/>
    <w:rsid w:val="00A66E01"/>
    <w:rsid w:val="00A705AE"/>
    <w:rsid w:val="00A71ED1"/>
    <w:rsid w:val="00A72F3A"/>
    <w:rsid w:val="00A73ABF"/>
    <w:rsid w:val="00A73C8C"/>
    <w:rsid w:val="00A74220"/>
    <w:rsid w:val="00A7679C"/>
    <w:rsid w:val="00A81F64"/>
    <w:rsid w:val="00A827B3"/>
    <w:rsid w:val="00A827C1"/>
    <w:rsid w:val="00A83AEF"/>
    <w:rsid w:val="00A83E48"/>
    <w:rsid w:val="00A8474F"/>
    <w:rsid w:val="00A85E25"/>
    <w:rsid w:val="00A85F8D"/>
    <w:rsid w:val="00A8685E"/>
    <w:rsid w:val="00A877F0"/>
    <w:rsid w:val="00A879C9"/>
    <w:rsid w:val="00A91D72"/>
    <w:rsid w:val="00A92737"/>
    <w:rsid w:val="00A93074"/>
    <w:rsid w:val="00A933C6"/>
    <w:rsid w:val="00A95077"/>
    <w:rsid w:val="00A95C39"/>
    <w:rsid w:val="00A967CC"/>
    <w:rsid w:val="00AA0423"/>
    <w:rsid w:val="00AA1270"/>
    <w:rsid w:val="00AA197B"/>
    <w:rsid w:val="00AA20E3"/>
    <w:rsid w:val="00AA2C3F"/>
    <w:rsid w:val="00AA3307"/>
    <w:rsid w:val="00AA3B23"/>
    <w:rsid w:val="00AA595F"/>
    <w:rsid w:val="00AB24D3"/>
    <w:rsid w:val="00AB2CF7"/>
    <w:rsid w:val="00AB4274"/>
    <w:rsid w:val="00AB6158"/>
    <w:rsid w:val="00AB7153"/>
    <w:rsid w:val="00AB7AA1"/>
    <w:rsid w:val="00AB7D17"/>
    <w:rsid w:val="00AC149E"/>
    <w:rsid w:val="00AC23E4"/>
    <w:rsid w:val="00AC3819"/>
    <w:rsid w:val="00AC41FE"/>
    <w:rsid w:val="00AD11D9"/>
    <w:rsid w:val="00AD1745"/>
    <w:rsid w:val="00AD1991"/>
    <w:rsid w:val="00AD5EEC"/>
    <w:rsid w:val="00AE14F6"/>
    <w:rsid w:val="00AE2AC4"/>
    <w:rsid w:val="00AE3638"/>
    <w:rsid w:val="00AE403D"/>
    <w:rsid w:val="00AE4991"/>
    <w:rsid w:val="00AE50C0"/>
    <w:rsid w:val="00AE6EF4"/>
    <w:rsid w:val="00AE78BB"/>
    <w:rsid w:val="00AE7CDF"/>
    <w:rsid w:val="00AF1B11"/>
    <w:rsid w:val="00AF3E78"/>
    <w:rsid w:val="00AF405E"/>
    <w:rsid w:val="00AF55CE"/>
    <w:rsid w:val="00AF6B1B"/>
    <w:rsid w:val="00AF7D8F"/>
    <w:rsid w:val="00B0123D"/>
    <w:rsid w:val="00B016BE"/>
    <w:rsid w:val="00B0235D"/>
    <w:rsid w:val="00B02EB3"/>
    <w:rsid w:val="00B036C6"/>
    <w:rsid w:val="00B0382A"/>
    <w:rsid w:val="00B03C43"/>
    <w:rsid w:val="00B04690"/>
    <w:rsid w:val="00B0520C"/>
    <w:rsid w:val="00B06710"/>
    <w:rsid w:val="00B10635"/>
    <w:rsid w:val="00B10B7C"/>
    <w:rsid w:val="00B11510"/>
    <w:rsid w:val="00B1172D"/>
    <w:rsid w:val="00B12BEB"/>
    <w:rsid w:val="00B220F4"/>
    <w:rsid w:val="00B30607"/>
    <w:rsid w:val="00B32BA2"/>
    <w:rsid w:val="00B333C8"/>
    <w:rsid w:val="00B35A71"/>
    <w:rsid w:val="00B3635F"/>
    <w:rsid w:val="00B36A19"/>
    <w:rsid w:val="00B37C85"/>
    <w:rsid w:val="00B411A5"/>
    <w:rsid w:val="00B43ACB"/>
    <w:rsid w:val="00B460C7"/>
    <w:rsid w:val="00B4735F"/>
    <w:rsid w:val="00B47982"/>
    <w:rsid w:val="00B50A7F"/>
    <w:rsid w:val="00B5420E"/>
    <w:rsid w:val="00B5440C"/>
    <w:rsid w:val="00B55E2E"/>
    <w:rsid w:val="00B55EEB"/>
    <w:rsid w:val="00B569B0"/>
    <w:rsid w:val="00B57423"/>
    <w:rsid w:val="00B62446"/>
    <w:rsid w:val="00B634FE"/>
    <w:rsid w:val="00B66294"/>
    <w:rsid w:val="00B66B99"/>
    <w:rsid w:val="00B70C90"/>
    <w:rsid w:val="00B727E3"/>
    <w:rsid w:val="00B7290E"/>
    <w:rsid w:val="00B72E00"/>
    <w:rsid w:val="00B75A0A"/>
    <w:rsid w:val="00B76CEF"/>
    <w:rsid w:val="00B77D12"/>
    <w:rsid w:val="00B815C7"/>
    <w:rsid w:val="00B83439"/>
    <w:rsid w:val="00B84D46"/>
    <w:rsid w:val="00B850F8"/>
    <w:rsid w:val="00B90B34"/>
    <w:rsid w:val="00B9152A"/>
    <w:rsid w:val="00B9181A"/>
    <w:rsid w:val="00B9447E"/>
    <w:rsid w:val="00B94979"/>
    <w:rsid w:val="00BA1259"/>
    <w:rsid w:val="00BA1AD7"/>
    <w:rsid w:val="00BA23A8"/>
    <w:rsid w:val="00BA3A83"/>
    <w:rsid w:val="00BA4396"/>
    <w:rsid w:val="00BA63DC"/>
    <w:rsid w:val="00BA75E5"/>
    <w:rsid w:val="00BA79B5"/>
    <w:rsid w:val="00BB0DCD"/>
    <w:rsid w:val="00BB2027"/>
    <w:rsid w:val="00BB4FE7"/>
    <w:rsid w:val="00BB54F2"/>
    <w:rsid w:val="00BC1912"/>
    <w:rsid w:val="00BC20F8"/>
    <w:rsid w:val="00BC21F9"/>
    <w:rsid w:val="00BC223D"/>
    <w:rsid w:val="00BC2860"/>
    <w:rsid w:val="00BC2E2E"/>
    <w:rsid w:val="00BC3478"/>
    <w:rsid w:val="00BC3F15"/>
    <w:rsid w:val="00BC46B1"/>
    <w:rsid w:val="00BC59AB"/>
    <w:rsid w:val="00BC778C"/>
    <w:rsid w:val="00BD0278"/>
    <w:rsid w:val="00BD1DD9"/>
    <w:rsid w:val="00BD2DC5"/>
    <w:rsid w:val="00BD6EDB"/>
    <w:rsid w:val="00BE06FA"/>
    <w:rsid w:val="00BE2B6E"/>
    <w:rsid w:val="00BE5B2F"/>
    <w:rsid w:val="00BE5C5B"/>
    <w:rsid w:val="00BE604F"/>
    <w:rsid w:val="00BE71D8"/>
    <w:rsid w:val="00BF2349"/>
    <w:rsid w:val="00BF3D6A"/>
    <w:rsid w:val="00BF52AB"/>
    <w:rsid w:val="00BF557B"/>
    <w:rsid w:val="00BF68EE"/>
    <w:rsid w:val="00BF6FBE"/>
    <w:rsid w:val="00C00BD2"/>
    <w:rsid w:val="00C050F8"/>
    <w:rsid w:val="00C05718"/>
    <w:rsid w:val="00C066D2"/>
    <w:rsid w:val="00C1211E"/>
    <w:rsid w:val="00C12872"/>
    <w:rsid w:val="00C13138"/>
    <w:rsid w:val="00C14295"/>
    <w:rsid w:val="00C14EC3"/>
    <w:rsid w:val="00C16A30"/>
    <w:rsid w:val="00C17E5A"/>
    <w:rsid w:val="00C20705"/>
    <w:rsid w:val="00C303CB"/>
    <w:rsid w:val="00C30452"/>
    <w:rsid w:val="00C3139F"/>
    <w:rsid w:val="00C314C4"/>
    <w:rsid w:val="00C35C4D"/>
    <w:rsid w:val="00C35D47"/>
    <w:rsid w:val="00C36C4E"/>
    <w:rsid w:val="00C40063"/>
    <w:rsid w:val="00C411B2"/>
    <w:rsid w:val="00C43583"/>
    <w:rsid w:val="00C44BC1"/>
    <w:rsid w:val="00C45A7E"/>
    <w:rsid w:val="00C47284"/>
    <w:rsid w:val="00C47A75"/>
    <w:rsid w:val="00C47E93"/>
    <w:rsid w:val="00C47F3A"/>
    <w:rsid w:val="00C47F53"/>
    <w:rsid w:val="00C50608"/>
    <w:rsid w:val="00C51120"/>
    <w:rsid w:val="00C524FD"/>
    <w:rsid w:val="00C526A3"/>
    <w:rsid w:val="00C534C7"/>
    <w:rsid w:val="00C539AA"/>
    <w:rsid w:val="00C567E9"/>
    <w:rsid w:val="00C5687B"/>
    <w:rsid w:val="00C56974"/>
    <w:rsid w:val="00C6036B"/>
    <w:rsid w:val="00C60C93"/>
    <w:rsid w:val="00C6152F"/>
    <w:rsid w:val="00C6194B"/>
    <w:rsid w:val="00C67CA6"/>
    <w:rsid w:val="00C73128"/>
    <w:rsid w:val="00C73169"/>
    <w:rsid w:val="00C76EFE"/>
    <w:rsid w:val="00C7793A"/>
    <w:rsid w:val="00C80D87"/>
    <w:rsid w:val="00C811E4"/>
    <w:rsid w:val="00C819F3"/>
    <w:rsid w:val="00C821C1"/>
    <w:rsid w:val="00C82B86"/>
    <w:rsid w:val="00C832BF"/>
    <w:rsid w:val="00C87ACD"/>
    <w:rsid w:val="00C87E5B"/>
    <w:rsid w:val="00C9077D"/>
    <w:rsid w:val="00C91813"/>
    <w:rsid w:val="00C921EB"/>
    <w:rsid w:val="00C92C71"/>
    <w:rsid w:val="00C93057"/>
    <w:rsid w:val="00C940C7"/>
    <w:rsid w:val="00C960F4"/>
    <w:rsid w:val="00C96471"/>
    <w:rsid w:val="00C96D59"/>
    <w:rsid w:val="00C97E85"/>
    <w:rsid w:val="00CA262A"/>
    <w:rsid w:val="00CA2924"/>
    <w:rsid w:val="00CA30C1"/>
    <w:rsid w:val="00CA6C2C"/>
    <w:rsid w:val="00CA7D00"/>
    <w:rsid w:val="00CB0AFC"/>
    <w:rsid w:val="00CB0BD6"/>
    <w:rsid w:val="00CB1D93"/>
    <w:rsid w:val="00CB2318"/>
    <w:rsid w:val="00CB23FA"/>
    <w:rsid w:val="00CB45A5"/>
    <w:rsid w:val="00CB5B33"/>
    <w:rsid w:val="00CB5E5C"/>
    <w:rsid w:val="00CB6DA7"/>
    <w:rsid w:val="00CB74F0"/>
    <w:rsid w:val="00CC198A"/>
    <w:rsid w:val="00CC212A"/>
    <w:rsid w:val="00CC46D6"/>
    <w:rsid w:val="00CC568D"/>
    <w:rsid w:val="00CC5B53"/>
    <w:rsid w:val="00CC626C"/>
    <w:rsid w:val="00CC72F6"/>
    <w:rsid w:val="00CC7D53"/>
    <w:rsid w:val="00CD2B02"/>
    <w:rsid w:val="00CD6116"/>
    <w:rsid w:val="00CD7235"/>
    <w:rsid w:val="00CE1628"/>
    <w:rsid w:val="00CE181F"/>
    <w:rsid w:val="00CE31A0"/>
    <w:rsid w:val="00CE3493"/>
    <w:rsid w:val="00CE5486"/>
    <w:rsid w:val="00CE56E1"/>
    <w:rsid w:val="00CF12A2"/>
    <w:rsid w:val="00CF1D1B"/>
    <w:rsid w:val="00CF3317"/>
    <w:rsid w:val="00CF3377"/>
    <w:rsid w:val="00CF3C81"/>
    <w:rsid w:val="00CF565D"/>
    <w:rsid w:val="00CF5773"/>
    <w:rsid w:val="00D001B5"/>
    <w:rsid w:val="00D02E98"/>
    <w:rsid w:val="00D02FC1"/>
    <w:rsid w:val="00D035B1"/>
    <w:rsid w:val="00D10555"/>
    <w:rsid w:val="00D112BA"/>
    <w:rsid w:val="00D12648"/>
    <w:rsid w:val="00D16B62"/>
    <w:rsid w:val="00D16DDD"/>
    <w:rsid w:val="00D176A1"/>
    <w:rsid w:val="00D2272F"/>
    <w:rsid w:val="00D2509B"/>
    <w:rsid w:val="00D26F20"/>
    <w:rsid w:val="00D279D6"/>
    <w:rsid w:val="00D30BA3"/>
    <w:rsid w:val="00D312F2"/>
    <w:rsid w:val="00D31F5E"/>
    <w:rsid w:val="00D3224B"/>
    <w:rsid w:val="00D334FB"/>
    <w:rsid w:val="00D3487B"/>
    <w:rsid w:val="00D36F68"/>
    <w:rsid w:val="00D40921"/>
    <w:rsid w:val="00D4141F"/>
    <w:rsid w:val="00D421A7"/>
    <w:rsid w:val="00D42E0B"/>
    <w:rsid w:val="00D44BD2"/>
    <w:rsid w:val="00D4531D"/>
    <w:rsid w:val="00D505C8"/>
    <w:rsid w:val="00D513FD"/>
    <w:rsid w:val="00D56B9A"/>
    <w:rsid w:val="00D57CEB"/>
    <w:rsid w:val="00D60449"/>
    <w:rsid w:val="00D610FC"/>
    <w:rsid w:val="00D61A16"/>
    <w:rsid w:val="00D640D1"/>
    <w:rsid w:val="00D67ECF"/>
    <w:rsid w:val="00D71999"/>
    <w:rsid w:val="00D72115"/>
    <w:rsid w:val="00D74174"/>
    <w:rsid w:val="00D74ED7"/>
    <w:rsid w:val="00D74F41"/>
    <w:rsid w:val="00D77A43"/>
    <w:rsid w:val="00D81672"/>
    <w:rsid w:val="00D81FB6"/>
    <w:rsid w:val="00D8286B"/>
    <w:rsid w:val="00D8352E"/>
    <w:rsid w:val="00D85103"/>
    <w:rsid w:val="00D85556"/>
    <w:rsid w:val="00D85A8B"/>
    <w:rsid w:val="00D8700C"/>
    <w:rsid w:val="00D903FF"/>
    <w:rsid w:val="00D93118"/>
    <w:rsid w:val="00D93553"/>
    <w:rsid w:val="00D96E54"/>
    <w:rsid w:val="00D97200"/>
    <w:rsid w:val="00D97BCE"/>
    <w:rsid w:val="00DA025C"/>
    <w:rsid w:val="00DA1755"/>
    <w:rsid w:val="00DA4C9E"/>
    <w:rsid w:val="00DA54C0"/>
    <w:rsid w:val="00DB0BCA"/>
    <w:rsid w:val="00DB0C78"/>
    <w:rsid w:val="00DB194E"/>
    <w:rsid w:val="00DB2F00"/>
    <w:rsid w:val="00DB36AB"/>
    <w:rsid w:val="00DB37C4"/>
    <w:rsid w:val="00DB5B84"/>
    <w:rsid w:val="00DB67D3"/>
    <w:rsid w:val="00DB6C68"/>
    <w:rsid w:val="00DB6E49"/>
    <w:rsid w:val="00DC09DA"/>
    <w:rsid w:val="00DC1CB4"/>
    <w:rsid w:val="00DC2F97"/>
    <w:rsid w:val="00DC5545"/>
    <w:rsid w:val="00DC7CF8"/>
    <w:rsid w:val="00DD4307"/>
    <w:rsid w:val="00DD5BB6"/>
    <w:rsid w:val="00DD6B41"/>
    <w:rsid w:val="00DD6C77"/>
    <w:rsid w:val="00DE07B9"/>
    <w:rsid w:val="00DE0E91"/>
    <w:rsid w:val="00DE0F43"/>
    <w:rsid w:val="00DE1469"/>
    <w:rsid w:val="00DE1582"/>
    <w:rsid w:val="00DE3215"/>
    <w:rsid w:val="00DE3BC4"/>
    <w:rsid w:val="00DE3EB4"/>
    <w:rsid w:val="00DE433D"/>
    <w:rsid w:val="00DE464E"/>
    <w:rsid w:val="00DE4846"/>
    <w:rsid w:val="00DF0673"/>
    <w:rsid w:val="00DF0B4E"/>
    <w:rsid w:val="00DF44BE"/>
    <w:rsid w:val="00DF5F45"/>
    <w:rsid w:val="00DF6099"/>
    <w:rsid w:val="00DF6639"/>
    <w:rsid w:val="00DF6B07"/>
    <w:rsid w:val="00DF71F1"/>
    <w:rsid w:val="00DF788D"/>
    <w:rsid w:val="00DF7961"/>
    <w:rsid w:val="00E003F2"/>
    <w:rsid w:val="00E009FE"/>
    <w:rsid w:val="00E01B31"/>
    <w:rsid w:val="00E02B7D"/>
    <w:rsid w:val="00E03185"/>
    <w:rsid w:val="00E043D4"/>
    <w:rsid w:val="00E044B2"/>
    <w:rsid w:val="00E0543B"/>
    <w:rsid w:val="00E06752"/>
    <w:rsid w:val="00E1011E"/>
    <w:rsid w:val="00E11EBF"/>
    <w:rsid w:val="00E12B61"/>
    <w:rsid w:val="00E1365C"/>
    <w:rsid w:val="00E14C29"/>
    <w:rsid w:val="00E14D52"/>
    <w:rsid w:val="00E1549D"/>
    <w:rsid w:val="00E15C49"/>
    <w:rsid w:val="00E22391"/>
    <w:rsid w:val="00E224AF"/>
    <w:rsid w:val="00E22750"/>
    <w:rsid w:val="00E22A3E"/>
    <w:rsid w:val="00E248BE"/>
    <w:rsid w:val="00E25321"/>
    <w:rsid w:val="00E256F2"/>
    <w:rsid w:val="00E25EE7"/>
    <w:rsid w:val="00E25F81"/>
    <w:rsid w:val="00E2792A"/>
    <w:rsid w:val="00E27E51"/>
    <w:rsid w:val="00E303EE"/>
    <w:rsid w:val="00E323F3"/>
    <w:rsid w:val="00E34145"/>
    <w:rsid w:val="00E34C65"/>
    <w:rsid w:val="00E34E34"/>
    <w:rsid w:val="00E352D2"/>
    <w:rsid w:val="00E3540F"/>
    <w:rsid w:val="00E35C86"/>
    <w:rsid w:val="00E3666D"/>
    <w:rsid w:val="00E36865"/>
    <w:rsid w:val="00E371D2"/>
    <w:rsid w:val="00E436BC"/>
    <w:rsid w:val="00E43748"/>
    <w:rsid w:val="00E44BD4"/>
    <w:rsid w:val="00E4519D"/>
    <w:rsid w:val="00E4570E"/>
    <w:rsid w:val="00E45873"/>
    <w:rsid w:val="00E476DE"/>
    <w:rsid w:val="00E5386D"/>
    <w:rsid w:val="00E53C52"/>
    <w:rsid w:val="00E543A2"/>
    <w:rsid w:val="00E5496A"/>
    <w:rsid w:val="00E57552"/>
    <w:rsid w:val="00E609CF"/>
    <w:rsid w:val="00E62F61"/>
    <w:rsid w:val="00E65198"/>
    <w:rsid w:val="00E6582D"/>
    <w:rsid w:val="00E6595F"/>
    <w:rsid w:val="00E65AAD"/>
    <w:rsid w:val="00E65CB6"/>
    <w:rsid w:val="00E65F1E"/>
    <w:rsid w:val="00E6666A"/>
    <w:rsid w:val="00E6779E"/>
    <w:rsid w:val="00E729C2"/>
    <w:rsid w:val="00E75E14"/>
    <w:rsid w:val="00E767B7"/>
    <w:rsid w:val="00E76FDD"/>
    <w:rsid w:val="00E7788D"/>
    <w:rsid w:val="00E77B67"/>
    <w:rsid w:val="00E80434"/>
    <w:rsid w:val="00E81F39"/>
    <w:rsid w:val="00E82C86"/>
    <w:rsid w:val="00E83E86"/>
    <w:rsid w:val="00E84622"/>
    <w:rsid w:val="00E84907"/>
    <w:rsid w:val="00E84D3D"/>
    <w:rsid w:val="00E85B91"/>
    <w:rsid w:val="00E8619E"/>
    <w:rsid w:val="00E866E0"/>
    <w:rsid w:val="00E86717"/>
    <w:rsid w:val="00E86B5C"/>
    <w:rsid w:val="00E86EA9"/>
    <w:rsid w:val="00E87FCC"/>
    <w:rsid w:val="00E902E7"/>
    <w:rsid w:val="00E906B3"/>
    <w:rsid w:val="00E90E30"/>
    <w:rsid w:val="00E90E87"/>
    <w:rsid w:val="00E90F61"/>
    <w:rsid w:val="00E9391B"/>
    <w:rsid w:val="00E9399E"/>
    <w:rsid w:val="00E93A89"/>
    <w:rsid w:val="00E955B6"/>
    <w:rsid w:val="00E95BBE"/>
    <w:rsid w:val="00E97151"/>
    <w:rsid w:val="00E976E6"/>
    <w:rsid w:val="00EA32FE"/>
    <w:rsid w:val="00EA34BC"/>
    <w:rsid w:val="00EA505A"/>
    <w:rsid w:val="00EA51D8"/>
    <w:rsid w:val="00EA55C5"/>
    <w:rsid w:val="00EB0C75"/>
    <w:rsid w:val="00EB1869"/>
    <w:rsid w:val="00EB1A1A"/>
    <w:rsid w:val="00EB2383"/>
    <w:rsid w:val="00EB29C4"/>
    <w:rsid w:val="00EB3BEC"/>
    <w:rsid w:val="00EB4D63"/>
    <w:rsid w:val="00EB4F53"/>
    <w:rsid w:val="00EB586C"/>
    <w:rsid w:val="00EB5DF1"/>
    <w:rsid w:val="00EB7226"/>
    <w:rsid w:val="00EC2E1C"/>
    <w:rsid w:val="00EC2EAE"/>
    <w:rsid w:val="00EC79D0"/>
    <w:rsid w:val="00EC7AF7"/>
    <w:rsid w:val="00EC7B92"/>
    <w:rsid w:val="00ED0868"/>
    <w:rsid w:val="00ED11AF"/>
    <w:rsid w:val="00ED16C0"/>
    <w:rsid w:val="00ED173A"/>
    <w:rsid w:val="00ED38E9"/>
    <w:rsid w:val="00ED3BF0"/>
    <w:rsid w:val="00ED515F"/>
    <w:rsid w:val="00ED52B8"/>
    <w:rsid w:val="00ED545B"/>
    <w:rsid w:val="00ED7BEB"/>
    <w:rsid w:val="00EE19B8"/>
    <w:rsid w:val="00EE307C"/>
    <w:rsid w:val="00EE75EB"/>
    <w:rsid w:val="00EE79AC"/>
    <w:rsid w:val="00EF06A4"/>
    <w:rsid w:val="00EF106D"/>
    <w:rsid w:val="00EF1F97"/>
    <w:rsid w:val="00EF37A1"/>
    <w:rsid w:val="00EF3FF0"/>
    <w:rsid w:val="00EF539B"/>
    <w:rsid w:val="00EF5862"/>
    <w:rsid w:val="00EF5A2D"/>
    <w:rsid w:val="00EF5E12"/>
    <w:rsid w:val="00F00381"/>
    <w:rsid w:val="00F0100B"/>
    <w:rsid w:val="00F04C69"/>
    <w:rsid w:val="00F075F7"/>
    <w:rsid w:val="00F10347"/>
    <w:rsid w:val="00F10E01"/>
    <w:rsid w:val="00F11C08"/>
    <w:rsid w:val="00F12BFB"/>
    <w:rsid w:val="00F12E7A"/>
    <w:rsid w:val="00F1322C"/>
    <w:rsid w:val="00F13C18"/>
    <w:rsid w:val="00F17894"/>
    <w:rsid w:val="00F229E4"/>
    <w:rsid w:val="00F24F44"/>
    <w:rsid w:val="00F26034"/>
    <w:rsid w:val="00F26F49"/>
    <w:rsid w:val="00F27053"/>
    <w:rsid w:val="00F27E91"/>
    <w:rsid w:val="00F30619"/>
    <w:rsid w:val="00F30908"/>
    <w:rsid w:val="00F31440"/>
    <w:rsid w:val="00F34F40"/>
    <w:rsid w:val="00F35280"/>
    <w:rsid w:val="00F35C83"/>
    <w:rsid w:val="00F36079"/>
    <w:rsid w:val="00F36483"/>
    <w:rsid w:val="00F37C22"/>
    <w:rsid w:val="00F4234C"/>
    <w:rsid w:val="00F4283A"/>
    <w:rsid w:val="00F4325D"/>
    <w:rsid w:val="00F43C0B"/>
    <w:rsid w:val="00F44345"/>
    <w:rsid w:val="00F44B70"/>
    <w:rsid w:val="00F46CD8"/>
    <w:rsid w:val="00F473C9"/>
    <w:rsid w:val="00F4796E"/>
    <w:rsid w:val="00F50163"/>
    <w:rsid w:val="00F50EC8"/>
    <w:rsid w:val="00F513E3"/>
    <w:rsid w:val="00F51C79"/>
    <w:rsid w:val="00F52E03"/>
    <w:rsid w:val="00F54172"/>
    <w:rsid w:val="00F54C55"/>
    <w:rsid w:val="00F55042"/>
    <w:rsid w:val="00F558C7"/>
    <w:rsid w:val="00F55E0E"/>
    <w:rsid w:val="00F56DE1"/>
    <w:rsid w:val="00F60952"/>
    <w:rsid w:val="00F60ED1"/>
    <w:rsid w:val="00F61E8E"/>
    <w:rsid w:val="00F657FA"/>
    <w:rsid w:val="00F66B2D"/>
    <w:rsid w:val="00F703FE"/>
    <w:rsid w:val="00F71E65"/>
    <w:rsid w:val="00F72C81"/>
    <w:rsid w:val="00F73265"/>
    <w:rsid w:val="00F75AD8"/>
    <w:rsid w:val="00F82050"/>
    <w:rsid w:val="00F82CC3"/>
    <w:rsid w:val="00F8321C"/>
    <w:rsid w:val="00F87973"/>
    <w:rsid w:val="00F90624"/>
    <w:rsid w:val="00F90CDD"/>
    <w:rsid w:val="00F90CE2"/>
    <w:rsid w:val="00F91F76"/>
    <w:rsid w:val="00F97939"/>
    <w:rsid w:val="00FA4151"/>
    <w:rsid w:val="00FA464B"/>
    <w:rsid w:val="00FA47D9"/>
    <w:rsid w:val="00FA559C"/>
    <w:rsid w:val="00FB106A"/>
    <w:rsid w:val="00FB1598"/>
    <w:rsid w:val="00FB263A"/>
    <w:rsid w:val="00FB287A"/>
    <w:rsid w:val="00FB2EC1"/>
    <w:rsid w:val="00FB343A"/>
    <w:rsid w:val="00FB3A5B"/>
    <w:rsid w:val="00FB3CAA"/>
    <w:rsid w:val="00FB69C8"/>
    <w:rsid w:val="00FB6FBB"/>
    <w:rsid w:val="00FB7A41"/>
    <w:rsid w:val="00FC3B9F"/>
    <w:rsid w:val="00FC765E"/>
    <w:rsid w:val="00FD0E81"/>
    <w:rsid w:val="00FD26B5"/>
    <w:rsid w:val="00FD3CB0"/>
    <w:rsid w:val="00FD4462"/>
    <w:rsid w:val="00FD5AD1"/>
    <w:rsid w:val="00FD5D5F"/>
    <w:rsid w:val="00FE3B2E"/>
    <w:rsid w:val="00FE5C08"/>
    <w:rsid w:val="00FE65DF"/>
    <w:rsid w:val="00FE693E"/>
    <w:rsid w:val="00FE7778"/>
    <w:rsid w:val="00FF1230"/>
    <w:rsid w:val="00FF3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4E117"/>
  <w14:defaultImageDpi w14:val="32767"/>
  <w15:chartTrackingRefBased/>
  <w15:docId w15:val="{EAA6ADB6-04DC-3F40-A651-97B1D4768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6C68"/>
    <w:rPr>
      <w:rFonts w:eastAsia="Times New Roman" w:cs="Times New Roman"/>
      <w:sz w:val="22"/>
    </w:rPr>
  </w:style>
  <w:style w:type="paragraph" w:styleId="Heading1">
    <w:name w:val="heading 1"/>
    <w:basedOn w:val="Normal"/>
    <w:next w:val="Normal"/>
    <w:link w:val="Heading1Char"/>
    <w:uiPriority w:val="9"/>
    <w:qFormat/>
    <w:rsid w:val="00C0571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0A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66E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BodyText"/>
    <w:link w:val="Heading4Char"/>
    <w:uiPriority w:val="9"/>
    <w:unhideWhenUsed/>
    <w:qFormat/>
    <w:rsid w:val="00124073"/>
    <w:pPr>
      <w:keepNext/>
      <w:keepLines/>
      <w:spacing w:before="200"/>
      <w:outlineLvl w:val="3"/>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71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0A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66E0"/>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unhideWhenUsed/>
    <w:rsid w:val="00E44BD4"/>
    <w:rPr>
      <w:rFonts w:eastAsiaTheme="minorHAnsi" w:cstheme="minorBidi"/>
      <w:sz w:val="20"/>
      <w:szCs w:val="20"/>
    </w:rPr>
  </w:style>
  <w:style w:type="character" w:customStyle="1" w:styleId="FootnoteTextChar">
    <w:name w:val="Footnote Text Char"/>
    <w:basedOn w:val="DefaultParagraphFont"/>
    <w:link w:val="FootnoteText"/>
    <w:uiPriority w:val="99"/>
    <w:rsid w:val="00E44BD4"/>
    <w:rPr>
      <w:sz w:val="20"/>
      <w:szCs w:val="20"/>
    </w:rPr>
  </w:style>
  <w:style w:type="character" w:styleId="FootnoteReference">
    <w:name w:val="footnote reference"/>
    <w:basedOn w:val="DefaultParagraphFont"/>
    <w:uiPriority w:val="99"/>
    <w:semiHidden/>
    <w:unhideWhenUsed/>
    <w:rsid w:val="00E44BD4"/>
    <w:rPr>
      <w:vertAlign w:val="superscript"/>
    </w:rPr>
  </w:style>
  <w:style w:type="character" w:customStyle="1" w:styleId="apple-converted-space">
    <w:name w:val="apple-converted-space"/>
    <w:basedOn w:val="DefaultParagraphFont"/>
    <w:rsid w:val="00733806"/>
  </w:style>
  <w:style w:type="character" w:styleId="Hyperlink">
    <w:name w:val="Hyperlink"/>
    <w:basedOn w:val="DefaultParagraphFont"/>
    <w:uiPriority w:val="99"/>
    <w:unhideWhenUsed/>
    <w:rsid w:val="00733806"/>
    <w:rPr>
      <w:color w:val="0000FF"/>
      <w:u w:val="single"/>
    </w:rPr>
  </w:style>
  <w:style w:type="paragraph" w:styleId="Header">
    <w:name w:val="header"/>
    <w:basedOn w:val="Normal"/>
    <w:link w:val="HeaderChar"/>
    <w:uiPriority w:val="99"/>
    <w:unhideWhenUsed/>
    <w:rsid w:val="00134D09"/>
    <w:pPr>
      <w:tabs>
        <w:tab w:val="center" w:pos="4680"/>
        <w:tab w:val="right" w:pos="9360"/>
      </w:tabs>
    </w:pPr>
  </w:style>
  <w:style w:type="character" w:customStyle="1" w:styleId="HeaderChar">
    <w:name w:val="Header Char"/>
    <w:basedOn w:val="DefaultParagraphFont"/>
    <w:link w:val="Header"/>
    <w:uiPriority w:val="99"/>
    <w:rsid w:val="00134D09"/>
    <w:rPr>
      <w:rFonts w:ascii="Times New Roman" w:eastAsia="Times New Roman" w:hAnsi="Times New Roman" w:cs="Times New Roman"/>
    </w:rPr>
  </w:style>
  <w:style w:type="paragraph" w:styleId="Footer">
    <w:name w:val="footer"/>
    <w:basedOn w:val="Normal"/>
    <w:link w:val="FooterChar"/>
    <w:uiPriority w:val="99"/>
    <w:unhideWhenUsed/>
    <w:rsid w:val="00134D09"/>
    <w:pPr>
      <w:tabs>
        <w:tab w:val="center" w:pos="4680"/>
        <w:tab w:val="right" w:pos="9360"/>
      </w:tabs>
    </w:pPr>
  </w:style>
  <w:style w:type="character" w:customStyle="1" w:styleId="FooterChar">
    <w:name w:val="Footer Char"/>
    <w:basedOn w:val="DefaultParagraphFont"/>
    <w:link w:val="Footer"/>
    <w:uiPriority w:val="99"/>
    <w:rsid w:val="00134D09"/>
    <w:rPr>
      <w:rFonts w:ascii="Times New Roman" w:eastAsia="Times New Roman" w:hAnsi="Times New Roman" w:cs="Times New Roman"/>
    </w:rPr>
  </w:style>
  <w:style w:type="paragraph" w:styleId="PlainText">
    <w:name w:val="Plain Text"/>
    <w:basedOn w:val="Normal"/>
    <w:link w:val="PlainTextChar"/>
    <w:uiPriority w:val="99"/>
    <w:unhideWhenUsed/>
    <w:rsid w:val="00750CDB"/>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750CDB"/>
    <w:rPr>
      <w:rFonts w:ascii="Consolas" w:hAnsi="Consolas" w:cs="Consolas"/>
      <w:sz w:val="21"/>
      <w:szCs w:val="21"/>
    </w:rPr>
  </w:style>
  <w:style w:type="paragraph" w:styleId="ListParagraph">
    <w:name w:val="List Paragraph"/>
    <w:basedOn w:val="Normal"/>
    <w:uiPriority w:val="34"/>
    <w:qFormat/>
    <w:rsid w:val="00802C09"/>
    <w:pPr>
      <w:ind w:left="720"/>
      <w:contextualSpacing/>
    </w:pPr>
  </w:style>
  <w:style w:type="paragraph" w:styleId="TOCHeading">
    <w:name w:val="TOC Heading"/>
    <w:basedOn w:val="Heading1"/>
    <w:next w:val="Normal"/>
    <w:uiPriority w:val="39"/>
    <w:unhideWhenUsed/>
    <w:qFormat/>
    <w:rsid w:val="00A21448"/>
    <w:pPr>
      <w:spacing w:before="480" w:line="276" w:lineRule="auto"/>
      <w:outlineLvl w:val="9"/>
    </w:pPr>
    <w:rPr>
      <w:b/>
      <w:bCs/>
      <w:sz w:val="28"/>
      <w:szCs w:val="28"/>
    </w:rPr>
  </w:style>
  <w:style w:type="paragraph" w:styleId="TOC1">
    <w:name w:val="toc 1"/>
    <w:basedOn w:val="Normal"/>
    <w:next w:val="Normal"/>
    <w:autoRedefine/>
    <w:uiPriority w:val="39"/>
    <w:unhideWhenUsed/>
    <w:rsid w:val="00A21448"/>
    <w:pPr>
      <w:spacing w:before="240" w:after="120"/>
    </w:pPr>
    <w:rPr>
      <w:b/>
      <w:bCs/>
      <w:sz w:val="20"/>
      <w:szCs w:val="20"/>
    </w:rPr>
  </w:style>
  <w:style w:type="paragraph" w:styleId="TOC2">
    <w:name w:val="toc 2"/>
    <w:basedOn w:val="Normal"/>
    <w:next w:val="Normal"/>
    <w:autoRedefine/>
    <w:uiPriority w:val="39"/>
    <w:unhideWhenUsed/>
    <w:rsid w:val="00A21448"/>
    <w:pPr>
      <w:spacing w:before="120"/>
      <w:ind w:left="240"/>
    </w:pPr>
    <w:rPr>
      <w:i/>
      <w:iCs/>
      <w:sz w:val="20"/>
      <w:szCs w:val="20"/>
    </w:rPr>
  </w:style>
  <w:style w:type="paragraph" w:styleId="TOC3">
    <w:name w:val="toc 3"/>
    <w:basedOn w:val="Normal"/>
    <w:next w:val="Normal"/>
    <w:autoRedefine/>
    <w:uiPriority w:val="39"/>
    <w:unhideWhenUsed/>
    <w:rsid w:val="00A21448"/>
    <w:pPr>
      <w:ind w:left="480"/>
    </w:pPr>
    <w:rPr>
      <w:sz w:val="20"/>
      <w:szCs w:val="20"/>
    </w:rPr>
  </w:style>
  <w:style w:type="paragraph" w:styleId="TOC4">
    <w:name w:val="toc 4"/>
    <w:basedOn w:val="Normal"/>
    <w:next w:val="Normal"/>
    <w:autoRedefine/>
    <w:uiPriority w:val="39"/>
    <w:unhideWhenUsed/>
    <w:rsid w:val="00A21448"/>
    <w:pPr>
      <w:ind w:left="720"/>
    </w:pPr>
    <w:rPr>
      <w:sz w:val="20"/>
      <w:szCs w:val="20"/>
    </w:rPr>
  </w:style>
  <w:style w:type="paragraph" w:styleId="TOC5">
    <w:name w:val="toc 5"/>
    <w:basedOn w:val="Normal"/>
    <w:next w:val="Normal"/>
    <w:autoRedefine/>
    <w:uiPriority w:val="39"/>
    <w:unhideWhenUsed/>
    <w:rsid w:val="00A21448"/>
    <w:pPr>
      <w:ind w:left="960"/>
    </w:pPr>
    <w:rPr>
      <w:sz w:val="20"/>
      <w:szCs w:val="20"/>
    </w:rPr>
  </w:style>
  <w:style w:type="paragraph" w:styleId="TOC6">
    <w:name w:val="toc 6"/>
    <w:basedOn w:val="Normal"/>
    <w:next w:val="Normal"/>
    <w:autoRedefine/>
    <w:uiPriority w:val="39"/>
    <w:unhideWhenUsed/>
    <w:rsid w:val="00A21448"/>
    <w:pPr>
      <w:ind w:left="1200"/>
    </w:pPr>
    <w:rPr>
      <w:sz w:val="20"/>
      <w:szCs w:val="20"/>
    </w:rPr>
  </w:style>
  <w:style w:type="paragraph" w:styleId="TOC7">
    <w:name w:val="toc 7"/>
    <w:basedOn w:val="Normal"/>
    <w:next w:val="Normal"/>
    <w:autoRedefine/>
    <w:uiPriority w:val="39"/>
    <w:unhideWhenUsed/>
    <w:rsid w:val="00A21448"/>
    <w:pPr>
      <w:ind w:left="1440"/>
    </w:pPr>
    <w:rPr>
      <w:sz w:val="20"/>
      <w:szCs w:val="20"/>
    </w:rPr>
  </w:style>
  <w:style w:type="paragraph" w:styleId="TOC8">
    <w:name w:val="toc 8"/>
    <w:basedOn w:val="Normal"/>
    <w:next w:val="Normal"/>
    <w:autoRedefine/>
    <w:uiPriority w:val="39"/>
    <w:unhideWhenUsed/>
    <w:rsid w:val="00A21448"/>
    <w:pPr>
      <w:ind w:left="1680"/>
    </w:pPr>
    <w:rPr>
      <w:sz w:val="20"/>
      <w:szCs w:val="20"/>
    </w:rPr>
  </w:style>
  <w:style w:type="paragraph" w:styleId="TOC9">
    <w:name w:val="toc 9"/>
    <w:basedOn w:val="Normal"/>
    <w:next w:val="Normal"/>
    <w:autoRedefine/>
    <w:uiPriority w:val="39"/>
    <w:unhideWhenUsed/>
    <w:rsid w:val="00A21448"/>
    <w:pPr>
      <w:ind w:left="1920"/>
    </w:pPr>
    <w:rPr>
      <w:sz w:val="20"/>
      <w:szCs w:val="20"/>
    </w:rPr>
  </w:style>
  <w:style w:type="character" w:styleId="PageNumber">
    <w:name w:val="page number"/>
    <w:basedOn w:val="DefaultParagraphFont"/>
    <w:uiPriority w:val="99"/>
    <w:semiHidden/>
    <w:unhideWhenUsed/>
    <w:rsid w:val="00A21448"/>
  </w:style>
  <w:style w:type="paragraph" w:styleId="Title">
    <w:name w:val="Title"/>
    <w:basedOn w:val="Normal"/>
    <w:next w:val="Normal"/>
    <w:link w:val="TitleChar"/>
    <w:uiPriority w:val="10"/>
    <w:qFormat/>
    <w:rsid w:val="003617D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17D6"/>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BCE"/>
    <w:rPr>
      <w:color w:val="808080"/>
    </w:rPr>
  </w:style>
  <w:style w:type="character" w:styleId="UnresolvedMention">
    <w:name w:val="Unresolved Mention"/>
    <w:basedOn w:val="DefaultParagraphFont"/>
    <w:uiPriority w:val="99"/>
    <w:unhideWhenUsed/>
    <w:rsid w:val="005C5DC4"/>
    <w:rPr>
      <w:color w:val="605E5C"/>
      <w:shd w:val="clear" w:color="auto" w:fill="E1DFDD"/>
    </w:rPr>
  </w:style>
  <w:style w:type="paragraph" w:styleId="BalloonText">
    <w:name w:val="Balloon Text"/>
    <w:basedOn w:val="Normal"/>
    <w:link w:val="BalloonTextChar"/>
    <w:uiPriority w:val="99"/>
    <w:semiHidden/>
    <w:unhideWhenUsed/>
    <w:rsid w:val="00B4735F"/>
    <w:rPr>
      <w:sz w:val="18"/>
      <w:szCs w:val="18"/>
    </w:rPr>
  </w:style>
  <w:style w:type="character" w:customStyle="1" w:styleId="BalloonTextChar">
    <w:name w:val="Balloon Text Char"/>
    <w:basedOn w:val="DefaultParagraphFont"/>
    <w:link w:val="BalloonText"/>
    <w:uiPriority w:val="99"/>
    <w:semiHidden/>
    <w:rsid w:val="00B4735F"/>
    <w:rPr>
      <w:rFonts w:ascii="Times New Roman" w:eastAsia="Times New Roman" w:hAnsi="Times New Roman" w:cs="Times New Roman"/>
      <w:sz w:val="18"/>
      <w:szCs w:val="18"/>
    </w:rPr>
  </w:style>
  <w:style w:type="paragraph" w:styleId="Revision">
    <w:name w:val="Revision"/>
    <w:hidden/>
    <w:uiPriority w:val="99"/>
    <w:semiHidden/>
    <w:rsid w:val="00BA63DC"/>
    <w:rPr>
      <w:rFonts w:eastAsia="Times New Roman" w:cstheme="minorHAnsi"/>
      <w:sz w:val="22"/>
      <w:szCs w:val="22"/>
    </w:rPr>
  </w:style>
  <w:style w:type="character" w:customStyle="1" w:styleId="Heading4Char">
    <w:name w:val="Heading 4 Char"/>
    <w:basedOn w:val="DefaultParagraphFont"/>
    <w:link w:val="Heading4"/>
    <w:uiPriority w:val="9"/>
    <w:rsid w:val="00124073"/>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DB6C68"/>
    <w:pPr>
      <w:spacing w:before="180" w:after="180"/>
    </w:pPr>
    <w:rPr>
      <w:rFonts w:eastAsiaTheme="minorHAnsi" w:cstheme="minorBidi"/>
    </w:rPr>
  </w:style>
  <w:style w:type="character" w:customStyle="1" w:styleId="BodyTextChar">
    <w:name w:val="Body Text Char"/>
    <w:basedOn w:val="DefaultParagraphFont"/>
    <w:link w:val="BodyText"/>
    <w:rsid w:val="00DB6C68"/>
    <w:rPr>
      <w:sz w:val="22"/>
    </w:rPr>
  </w:style>
  <w:style w:type="paragraph" w:customStyle="1" w:styleId="FirstParagraph">
    <w:name w:val="First Paragraph"/>
    <w:basedOn w:val="BodyText"/>
    <w:next w:val="BodyText"/>
    <w:qFormat/>
    <w:rsid w:val="00124073"/>
  </w:style>
  <w:style w:type="character" w:customStyle="1" w:styleId="VerbatimChar">
    <w:name w:val="Verbatim Char"/>
    <w:basedOn w:val="DefaultParagraphFont"/>
    <w:link w:val="SourceCode"/>
    <w:rsid w:val="00124073"/>
    <w:rPr>
      <w:rFonts w:ascii="Consolas" w:hAnsi="Consolas"/>
      <w:sz w:val="22"/>
    </w:rPr>
  </w:style>
  <w:style w:type="paragraph" w:customStyle="1" w:styleId="SourceCode">
    <w:name w:val="Source Code"/>
    <w:basedOn w:val="Normal"/>
    <w:link w:val="VerbatimChar"/>
    <w:rsid w:val="00124073"/>
    <w:pPr>
      <w:wordWrap w:val="0"/>
      <w:spacing w:after="200"/>
    </w:pPr>
    <w:rPr>
      <w:rFonts w:ascii="Consolas" w:eastAsiaTheme="minorHAnsi" w:hAnsi="Consolas" w:cstheme="minorBidi"/>
    </w:rPr>
  </w:style>
  <w:style w:type="character" w:styleId="FollowedHyperlink">
    <w:name w:val="FollowedHyperlink"/>
    <w:basedOn w:val="DefaultParagraphFont"/>
    <w:uiPriority w:val="99"/>
    <w:semiHidden/>
    <w:unhideWhenUsed/>
    <w:rsid w:val="001626E3"/>
    <w:rPr>
      <w:color w:val="954F72" w:themeColor="followedHyperlink"/>
      <w:u w:val="single"/>
    </w:rPr>
  </w:style>
  <w:style w:type="table" w:styleId="TableGrid">
    <w:name w:val="Table Grid"/>
    <w:basedOn w:val="TableNormal"/>
    <w:uiPriority w:val="39"/>
    <w:rsid w:val="00ED52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F12A2"/>
    <w:rPr>
      <w:rFonts w:eastAsia="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3942">
      <w:bodyDiv w:val="1"/>
      <w:marLeft w:val="0"/>
      <w:marRight w:val="0"/>
      <w:marTop w:val="0"/>
      <w:marBottom w:val="0"/>
      <w:divBdr>
        <w:top w:val="none" w:sz="0" w:space="0" w:color="auto"/>
        <w:left w:val="none" w:sz="0" w:space="0" w:color="auto"/>
        <w:bottom w:val="none" w:sz="0" w:space="0" w:color="auto"/>
        <w:right w:val="none" w:sz="0" w:space="0" w:color="auto"/>
      </w:divBdr>
      <w:divsChild>
        <w:div w:id="1290819286">
          <w:marLeft w:val="0"/>
          <w:marRight w:val="0"/>
          <w:marTop w:val="0"/>
          <w:marBottom w:val="0"/>
          <w:divBdr>
            <w:top w:val="none" w:sz="0" w:space="0" w:color="auto"/>
            <w:left w:val="none" w:sz="0" w:space="0" w:color="auto"/>
            <w:bottom w:val="none" w:sz="0" w:space="0" w:color="auto"/>
            <w:right w:val="none" w:sz="0" w:space="0" w:color="auto"/>
          </w:divBdr>
        </w:div>
        <w:div w:id="2048795087">
          <w:marLeft w:val="0"/>
          <w:marRight w:val="0"/>
          <w:marTop w:val="0"/>
          <w:marBottom w:val="0"/>
          <w:divBdr>
            <w:top w:val="none" w:sz="0" w:space="0" w:color="auto"/>
            <w:left w:val="none" w:sz="0" w:space="0" w:color="auto"/>
            <w:bottom w:val="none" w:sz="0" w:space="0" w:color="auto"/>
            <w:right w:val="none" w:sz="0" w:space="0" w:color="auto"/>
          </w:divBdr>
        </w:div>
        <w:div w:id="159321529">
          <w:marLeft w:val="0"/>
          <w:marRight w:val="0"/>
          <w:marTop w:val="0"/>
          <w:marBottom w:val="0"/>
          <w:divBdr>
            <w:top w:val="none" w:sz="0" w:space="0" w:color="auto"/>
            <w:left w:val="none" w:sz="0" w:space="0" w:color="auto"/>
            <w:bottom w:val="none" w:sz="0" w:space="0" w:color="auto"/>
            <w:right w:val="none" w:sz="0" w:space="0" w:color="auto"/>
          </w:divBdr>
        </w:div>
        <w:div w:id="1908106035">
          <w:marLeft w:val="0"/>
          <w:marRight w:val="0"/>
          <w:marTop w:val="0"/>
          <w:marBottom w:val="0"/>
          <w:divBdr>
            <w:top w:val="none" w:sz="0" w:space="0" w:color="auto"/>
            <w:left w:val="none" w:sz="0" w:space="0" w:color="auto"/>
            <w:bottom w:val="none" w:sz="0" w:space="0" w:color="auto"/>
            <w:right w:val="none" w:sz="0" w:space="0" w:color="auto"/>
          </w:divBdr>
        </w:div>
        <w:div w:id="952783239">
          <w:marLeft w:val="0"/>
          <w:marRight w:val="0"/>
          <w:marTop w:val="0"/>
          <w:marBottom w:val="0"/>
          <w:divBdr>
            <w:top w:val="none" w:sz="0" w:space="0" w:color="auto"/>
            <w:left w:val="none" w:sz="0" w:space="0" w:color="auto"/>
            <w:bottom w:val="none" w:sz="0" w:space="0" w:color="auto"/>
            <w:right w:val="none" w:sz="0" w:space="0" w:color="auto"/>
          </w:divBdr>
        </w:div>
        <w:div w:id="1171021236">
          <w:marLeft w:val="0"/>
          <w:marRight w:val="0"/>
          <w:marTop w:val="0"/>
          <w:marBottom w:val="0"/>
          <w:divBdr>
            <w:top w:val="none" w:sz="0" w:space="0" w:color="auto"/>
            <w:left w:val="none" w:sz="0" w:space="0" w:color="auto"/>
            <w:bottom w:val="none" w:sz="0" w:space="0" w:color="auto"/>
            <w:right w:val="none" w:sz="0" w:space="0" w:color="auto"/>
          </w:divBdr>
        </w:div>
        <w:div w:id="1603026570">
          <w:marLeft w:val="0"/>
          <w:marRight w:val="0"/>
          <w:marTop w:val="0"/>
          <w:marBottom w:val="0"/>
          <w:divBdr>
            <w:top w:val="none" w:sz="0" w:space="0" w:color="auto"/>
            <w:left w:val="none" w:sz="0" w:space="0" w:color="auto"/>
            <w:bottom w:val="none" w:sz="0" w:space="0" w:color="auto"/>
            <w:right w:val="none" w:sz="0" w:space="0" w:color="auto"/>
          </w:divBdr>
        </w:div>
        <w:div w:id="1076442542">
          <w:marLeft w:val="0"/>
          <w:marRight w:val="0"/>
          <w:marTop w:val="0"/>
          <w:marBottom w:val="0"/>
          <w:divBdr>
            <w:top w:val="none" w:sz="0" w:space="0" w:color="auto"/>
            <w:left w:val="none" w:sz="0" w:space="0" w:color="auto"/>
            <w:bottom w:val="none" w:sz="0" w:space="0" w:color="auto"/>
            <w:right w:val="none" w:sz="0" w:space="0" w:color="auto"/>
          </w:divBdr>
        </w:div>
        <w:div w:id="1945989553">
          <w:marLeft w:val="0"/>
          <w:marRight w:val="0"/>
          <w:marTop w:val="0"/>
          <w:marBottom w:val="0"/>
          <w:divBdr>
            <w:top w:val="none" w:sz="0" w:space="0" w:color="auto"/>
            <w:left w:val="none" w:sz="0" w:space="0" w:color="auto"/>
            <w:bottom w:val="none" w:sz="0" w:space="0" w:color="auto"/>
            <w:right w:val="none" w:sz="0" w:space="0" w:color="auto"/>
          </w:divBdr>
        </w:div>
        <w:div w:id="752580763">
          <w:marLeft w:val="0"/>
          <w:marRight w:val="0"/>
          <w:marTop w:val="0"/>
          <w:marBottom w:val="0"/>
          <w:divBdr>
            <w:top w:val="none" w:sz="0" w:space="0" w:color="auto"/>
            <w:left w:val="none" w:sz="0" w:space="0" w:color="auto"/>
            <w:bottom w:val="none" w:sz="0" w:space="0" w:color="auto"/>
            <w:right w:val="none" w:sz="0" w:space="0" w:color="auto"/>
          </w:divBdr>
        </w:div>
        <w:div w:id="1802338190">
          <w:marLeft w:val="0"/>
          <w:marRight w:val="0"/>
          <w:marTop w:val="0"/>
          <w:marBottom w:val="0"/>
          <w:divBdr>
            <w:top w:val="none" w:sz="0" w:space="0" w:color="auto"/>
            <w:left w:val="none" w:sz="0" w:space="0" w:color="auto"/>
            <w:bottom w:val="none" w:sz="0" w:space="0" w:color="auto"/>
            <w:right w:val="none" w:sz="0" w:space="0" w:color="auto"/>
          </w:divBdr>
        </w:div>
        <w:div w:id="706442980">
          <w:marLeft w:val="0"/>
          <w:marRight w:val="0"/>
          <w:marTop w:val="0"/>
          <w:marBottom w:val="0"/>
          <w:divBdr>
            <w:top w:val="none" w:sz="0" w:space="0" w:color="auto"/>
            <w:left w:val="none" w:sz="0" w:space="0" w:color="auto"/>
            <w:bottom w:val="none" w:sz="0" w:space="0" w:color="auto"/>
            <w:right w:val="none" w:sz="0" w:space="0" w:color="auto"/>
          </w:divBdr>
        </w:div>
        <w:div w:id="981347914">
          <w:marLeft w:val="0"/>
          <w:marRight w:val="0"/>
          <w:marTop w:val="0"/>
          <w:marBottom w:val="0"/>
          <w:divBdr>
            <w:top w:val="none" w:sz="0" w:space="0" w:color="auto"/>
            <w:left w:val="none" w:sz="0" w:space="0" w:color="auto"/>
            <w:bottom w:val="none" w:sz="0" w:space="0" w:color="auto"/>
            <w:right w:val="none" w:sz="0" w:space="0" w:color="auto"/>
          </w:divBdr>
        </w:div>
        <w:div w:id="1766802226">
          <w:marLeft w:val="0"/>
          <w:marRight w:val="0"/>
          <w:marTop w:val="0"/>
          <w:marBottom w:val="0"/>
          <w:divBdr>
            <w:top w:val="none" w:sz="0" w:space="0" w:color="auto"/>
            <w:left w:val="none" w:sz="0" w:space="0" w:color="auto"/>
            <w:bottom w:val="none" w:sz="0" w:space="0" w:color="auto"/>
            <w:right w:val="none" w:sz="0" w:space="0" w:color="auto"/>
          </w:divBdr>
        </w:div>
        <w:div w:id="2003504019">
          <w:marLeft w:val="0"/>
          <w:marRight w:val="0"/>
          <w:marTop w:val="0"/>
          <w:marBottom w:val="0"/>
          <w:divBdr>
            <w:top w:val="none" w:sz="0" w:space="0" w:color="auto"/>
            <w:left w:val="none" w:sz="0" w:space="0" w:color="auto"/>
            <w:bottom w:val="none" w:sz="0" w:space="0" w:color="auto"/>
            <w:right w:val="none" w:sz="0" w:space="0" w:color="auto"/>
          </w:divBdr>
        </w:div>
        <w:div w:id="396241727">
          <w:marLeft w:val="0"/>
          <w:marRight w:val="0"/>
          <w:marTop w:val="0"/>
          <w:marBottom w:val="0"/>
          <w:divBdr>
            <w:top w:val="none" w:sz="0" w:space="0" w:color="auto"/>
            <w:left w:val="none" w:sz="0" w:space="0" w:color="auto"/>
            <w:bottom w:val="none" w:sz="0" w:space="0" w:color="auto"/>
            <w:right w:val="none" w:sz="0" w:space="0" w:color="auto"/>
          </w:divBdr>
        </w:div>
        <w:div w:id="603421387">
          <w:marLeft w:val="0"/>
          <w:marRight w:val="0"/>
          <w:marTop w:val="0"/>
          <w:marBottom w:val="0"/>
          <w:divBdr>
            <w:top w:val="none" w:sz="0" w:space="0" w:color="auto"/>
            <w:left w:val="none" w:sz="0" w:space="0" w:color="auto"/>
            <w:bottom w:val="none" w:sz="0" w:space="0" w:color="auto"/>
            <w:right w:val="none" w:sz="0" w:space="0" w:color="auto"/>
          </w:divBdr>
        </w:div>
        <w:div w:id="1553618165">
          <w:marLeft w:val="0"/>
          <w:marRight w:val="0"/>
          <w:marTop w:val="0"/>
          <w:marBottom w:val="0"/>
          <w:divBdr>
            <w:top w:val="none" w:sz="0" w:space="0" w:color="auto"/>
            <w:left w:val="none" w:sz="0" w:space="0" w:color="auto"/>
            <w:bottom w:val="none" w:sz="0" w:space="0" w:color="auto"/>
            <w:right w:val="none" w:sz="0" w:space="0" w:color="auto"/>
          </w:divBdr>
        </w:div>
        <w:div w:id="1370374472">
          <w:marLeft w:val="0"/>
          <w:marRight w:val="0"/>
          <w:marTop w:val="0"/>
          <w:marBottom w:val="0"/>
          <w:divBdr>
            <w:top w:val="none" w:sz="0" w:space="0" w:color="auto"/>
            <w:left w:val="none" w:sz="0" w:space="0" w:color="auto"/>
            <w:bottom w:val="none" w:sz="0" w:space="0" w:color="auto"/>
            <w:right w:val="none" w:sz="0" w:space="0" w:color="auto"/>
          </w:divBdr>
        </w:div>
        <w:div w:id="128476791">
          <w:marLeft w:val="0"/>
          <w:marRight w:val="0"/>
          <w:marTop w:val="0"/>
          <w:marBottom w:val="0"/>
          <w:divBdr>
            <w:top w:val="none" w:sz="0" w:space="0" w:color="auto"/>
            <w:left w:val="none" w:sz="0" w:space="0" w:color="auto"/>
            <w:bottom w:val="none" w:sz="0" w:space="0" w:color="auto"/>
            <w:right w:val="none" w:sz="0" w:space="0" w:color="auto"/>
          </w:divBdr>
        </w:div>
        <w:div w:id="2023584466">
          <w:marLeft w:val="0"/>
          <w:marRight w:val="0"/>
          <w:marTop w:val="0"/>
          <w:marBottom w:val="0"/>
          <w:divBdr>
            <w:top w:val="none" w:sz="0" w:space="0" w:color="auto"/>
            <w:left w:val="none" w:sz="0" w:space="0" w:color="auto"/>
            <w:bottom w:val="none" w:sz="0" w:space="0" w:color="auto"/>
            <w:right w:val="none" w:sz="0" w:space="0" w:color="auto"/>
          </w:divBdr>
        </w:div>
        <w:div w:id="22638105">
          <w:marLeft w:val="0"/>
          <w:marRight w:val="0"/>
          <w:marTop w:val="0"/>
          <w:marBottom w:val="0"/>
          <w:divBdr>
            <w:top w:val="none" w:sz="0" w:space="0" w:color="auto"/>
            <w:left w:val="none" w:sz="0" w:space="0" w:color="auto"/>
            <w:bottom w:val="none" w:sz="0" w:space="0" w:color="auto"/>
            <w:right w:val="none" w:sz="0" w:space="0" w:color="auto"/>
          </w:divBdr>
        </w:div>
        <w:div w:id="1708020343">
          <w:marLeft w:val="0"/>
          <w:marRight w:val="0"/>
          <w:marTop w:val="0"/>
          <w:marBottom w:val="0"/>
          <w:divBdr>
            <w:top w:val="none" w:sz="0" w:space="0" w:color="auto"/>
            <w:left w:val="none" w:sz="0" w:space="0" w:color="auto"/>
            <w:bottom w:val="none" w:sz="0" w:space="0" w:color="auto"/>
            <w:right w:val="none" w:sz="0" w:space="0" w:color="auto"/>
          </w:divBdr>
        </w:div>
        <w:div w:id="1254631668">
          <w:marLeft w:val="0"/>
          <w:marRight w:val="0"/>
          <w:marTop w:val="0"/>
          <w:marBottom w:val="0"/>
          <w:divBdr>
            <w:top w:val="none" w:sz="0" w:space="0" w:color="auto"/>
            <w:left w:val="none" w:sz="0" w:space="0" w:color="auto"/>
            <w:bottom w:val="none" w:sz="0" w:space="0" w:color="auto"/>
            <w:right w:val="none" w:sz="0" w:space="0" w:color="auto"/>
          </w:divBdr>
        </w:div>
        <w:div w:id="595676570">
          <w:marLeft w:val="0"/>
          <w:marRight w:val="0"/>
          <w:marTop w:val="0"/>
          <w:marBottom w:val="0"/>
          <w:divBdr>
            <w:top w:val="none" w:sz="0" w:space="0" w:color="auto"/>
            <w:left w:val="none" w:sz="0" w:space="0" w:color="auto"/>
            <w:bottom w:val="none" w:sz="0" w:space="0" w:color="auto"/>
            <w:right w:val="none" w:sz="0" w:space="0" w:color="auto"/>
          </w:divBdr>
        </w:div>
        <w:div w:id="685061986">
          <w:marLeft w:val="0"/>
          <w:marRight w:val="0"/>
          <w:marTop w:val="0"/>
          <w:marBottom w:val="0"/>
          <w:divBdr>
            <w:top w:val="none" w:sz="0" w:space="0" w:color="auto"/>
            <w:left w:val="none" w:sz="0" w:space="0" w:color="auto"/>
            <w:bottom w:val="none" w:sz="0" w:space="0" w:color="auto"/>
            <w:right w:val="none" w:sz="0" w:space="0" w:color="auto"/>
          </w:divBdr>
        </w:div>
        <w:div w:id="1028487750">
          <w:marLeft w:val="0"/>
          <w:marRight w:val="0"/>
          <w:marTop w:val="0"/>
          <w:marBottom w:val="0"/>
          <w:divBdr>
            <w:top w:val="none" w:sz="0" w:space="0" w:color="auto"/>
            <w:left w:val="none" w:sz="0" w:space="0" w:color="auto"/>
            <w:bottom w:val="none" w:sz="0" w:space="0" w:color="auto"/>
            <w:right w:val="none" w:sz="0" w:space="0" w:color="auto"/>
          </w:divBdr>
        </w:div>
        <w:div w:id="234240197">
          <w:marLeft w:val="0"/>
          <w:marRight w:val="0"/>
          <w:marTop w:val="0"/>
          <w:marBottom w:val="0"/>
          <w:divBdr>
            <w:top w:val="none" w:sz="0" w:space="0" w:color="auto"/>
            <w:left w:val="none" w:sz="0" w:space="0" w:color="auto"/>
            <w:bottom w:val="none" w:sz="0" w:space="0" w:color="auto"/>
            <w:right w:val="none" w:sz="0" w:space="0" w:color="auto"/>
          </w:divBdr>
        </w:div>
        <w:div w:id="1986007364">
          <w:marLeft w:val="0"/>
          <w:marRight w:val="0"/>
          <w:marTop w:val="0"/>
          <w:marBottom w:val="0"/>
          <w:divBdr>
            <w:top w:val="none" w:sz="0" w:space="0" w:color="auto"/>
            <w:left w:val="none" w:sz="0" w:space="0" w:color="auto"/>
            <w:bottom w:val="none" w:sz="0" w:space="0" w:color="auto"/>
            <w:right w:val="none" w:sz="0" w:space="0" w:color="auto"/>
          </w:divBdr>
        </w:div>
        <w:div w:id="1742293624">
          <w:marLeft w:val="0"/>
          <w:marRight w:val="0"/>
          <w:marTop w:val="0"/>
          <w:marBottom w:val="0"/>
          <w:divBdr>
            <w:top w:val="none" w:sz="0" w:space="0" w:color="auto"/>
            <w:left w:val="none" w:sz="0" w:space="0" w:color="auto"/>
            <w:bottom w:val="none" w:sz="0" w:space="0" w:color="auto"/>
            <w:right w:val="none" w:sz="0" w:space="0" w:color="auto"/>
          </w:divBdr>
        </w:div>
        <w:div w:id="2094665108">
          <w:marLeft w:val="0"/>
          <w:marRight w:val="0"/>
          <w:marTop w:val="0"/>
          <w:marBottom w:val="0"/>
          <w:divBdr>
            <w:top w:val="none" w:sz="0" w:space="0" w:color="auto"/>
            <w:left w:val="none" w:sz="0" w:space="0" w:color="auto"/>
            <w:bottom w:val="none" w:sz="0" w:space="0" w:color="auto"/>
            <w:right w:val="none" w:sz="0" w:space="0" w:color="auto"/>
          </w:divBdr>
        </w:div>
        <w:div w:id="60376725">
          <w:marLeft w:val="0"/>
          <w:marRight w:val="0"/>
          <w:marTop w:val="0"/>
          <w:marBottom w:val="0"/>
          <w:divBdr>
            <w:top w:val="none" w:sz="0" w:space="0" w:color="auto"/>
            <w:left w:val="none" w:sz="0" w:space="0" w:color="auto"/>
            <w:bottom w:val="none" w:sz="0" w:space="0" w:color="auto"/>
            <w:right w:val="none" w:sz="0" w:space="0" w:color="auto"/>
          </w:divBdr>
        </w:div>
        <w:div w:id="1760562297">
          <w:marLeft w:val="0"/>
          <w:marRight w:val="0"/>
          <w:marTop w:val="0"/>
          <w:marBottom w:val="0"/>
          <w:divBdr>
            <w:top w:val="none" w:sz="0" w:space="0" w:color="auto"/>
            <w:left w:val="none" w:sz="0" w:space="0" w:color="auto"/>
            <w:bottom w:val="none" w:sz="0" w:space="0" w:color="auto"/>
            <w:right w:val="none" w:sz="0" w:space="0" w:color="auto"/>
          </w:divBdr>
        </w:div>
      </w:divsChild>
    </w:div>
    <w:div w:id="137916627">
      <w:bodyDiv w:val="1"/>
      <w:marLeft w:val="0"/>
      <w:marRight w:val="0"/>
      <w:marTop w:val="0"/>
      <w:marBottom w:val="0"/>
      <w:divBdr>
        <w:top w:val="none" w:sz="0" w:space="0" w:color="auto"/>
        <w:left w:val="none" w:sz="0" w:space="0" w:color="auto"/>
        <w:bottom w:val="none" w:sz="0" w:space="0" w:color="auto"/>
        <w:right w:val="none" w:sz="0" w:space="0" w:color="auto"/>
      </w:divBdr>
    </w:div>
    <w:div w:id="537275457">
      <w:bodyDiv w:val="1"/>
      <w:marLeft w:val="0"/>
      <w:marRight w:val="0"/>
      <w:marTop w:val="0"/>
      <w:marBottom w:val="0"/>
      <w:divBdr>
        <w:top w:val="none" w:sz="0" w:space="0" w:color="auto"/>
        <w:left w:val="none" w:sz="0" w:space="0" w:color="auto"/>
        <w:bottom w:val="none" w:sz="0" w:space="0" w:color="auto"/>
        <w:right w:val="none" w:sz="0" w:space="0" w:color="auto"/>
      </w:divBdr>
    </w:div>
    <w:div w:id="548297426">
      <w:bodyDiv w:val="1"/>
      <w:marLeft w:val="0"/>
      <w:marRight w:val="0"/>
      <w:marTop w:val="0"/>
      <w:marBottom w:val="0"/>
      <w:divBdr>
        <w:top w:val="none" w:sz="0" w:space="0" w:color="auto"/>
        <w:left w:val="none" w:sz="0" w:space="0" w:color="auto"/>
        <w:bottom w:val="none" w:sz="0" w:space="0" w:color="auto"/>
        <w:right w:val="none" w:sz="0" w:space="0" w:color="auto"/>
      </w:divBdr>
      <w:divsChild>
        <w:div w:id="1508330679">
          <w:marLeft w:val="547"/>
          <w:marRight w:val="0"/>
          <w:marTop w:val="320"/>
          <w:marBottom w:val="0"/>
          <w:divBdr>
            <w:top w:val="none" w:sz="0" w:space="0" w:color="auto"/>
            <w:left w:val="none" w:sz="0" w:space="0" w:color="auto"/>
            <w:bottom w:val="none" w:sz="0" w:space="0" w:color="auto"/>
            <w:right w:val="none" w:sz="0" w:space="0" w:color="auto"/>
          </w:divBdr>
        </w:div>
        <w:div w:id="644746591">
          <w:marLeft w:val="547"/>
          <w:marRight w:val="0"/>
          <w:marTop w:val="320"/>
          <w:marBottom w:val="0"/>
          <w:divBdr>
            <w:top w:val="none" w:sz="0" w:space="0" w:color="auto"/>
            <w:left w:val="none" w:sz="0" w:space="0" w:color="auto"/>
            <w:bottom w:val="none" w:sz="0" w:space="0" w:color="auto"/>
            <w:right w:val="none" w:sz="0" w:space="0" w:color="auto"/>
          </w:divBdr>
        </w:div>
        <w:div w:id="95175666">
          <w:marLeft w:val="547"/>
          <w:marRight w:val="0"/>
          <w:marTop w:val="320"/>
          <w:marBottom w:val="0"/>
          <w:divBdr>
            <w:top w:val="none" w:sz="0" w:space="0" w:color="auto"/>
            <w:left w:val="none" w:sz="0" w:space="0" w:color="auto"/>
            <w:bottom w:val="none" w:sz="0" w:space="0" w:color="auto"/>
            <w:right w:val="none" w:sz="0" w:space="0" w:color="auto"/>
          </w:divBdr>
        </w:div>
        <w:div w:id="674695187">
          <w:marLeft w:val="547"/>
          <w:marRight w:val="0"/>
          <w:marTop w:val="320"/>
          <w:marBottom w:val="0"/>
          <w:divBdr>
            <w:top w:val="none" w:sz="0" w:space="0" w:color="auto"/>
            <w:left w:val="none" w:sz="0" w:space="0" w:color="auto"/>
            <w:bottom w:val="none" w:sz="0" w:space="0" w:color="auto"/>
            <w:right w:val="none" w:sz="0" w:space="0" w:color="auto"/>
          </w:divBdr>
        </w:div>
        <w:div w:id="551502402">
          <w:marLeft w:val="547"/>
          <w:marRight w:val="0"/>
          <w:marTop w:val="320"/>
          <w:marBottom w:val="0"/>
          <w:divBdr>
            <w:top w:val="none" w:sz="0" w:space="0" w:color="auto"/>
            <w:left w:val="none" w:sz="0" w:space="0" w:color="auto"/>
            <w:bottom w:val="none" w:sz="0" w:space="0" w:color="auto"/>
            <w:right w:val="none" w:sz="0" w:space="0" w:color="auto"/>
          </w:divBdr>
        </w:div>
        <w:div w:id="1933006701">
          <w:marLeft w:val="547"/>
          <w:marRight w:val="0"/>
          <w:marTop w:val="320"/>
          <w:marBottom w:val="0"/>
          <w:divBdr>
            <w:top w:val="none" w:sz="0" w:space="0" w:color="auto"/>
            <w:left w:val="none" w:sz="0" w:space="0" w:color="auto"/>
            <w:bottom w:val="none" w:sz="0" w:space="0" w:color="auto"/>
            <w:right w:val="none" w:sz="0" w:space="0" w:color="auto"/>
          </w:divBdr>
        </w:div>
      </w:divsChild>
    </w:div>
    <w:div w:id="644238119">
      <w:bodyDiv w:val="1"/>
      <w:marLeft w:val="0"/>
      <w:marRight w:val="0"/>
      <w:marTop w:val="0"/>
      <w:marBottom w:val="0"/>
      <w:divBdr>
        <w:top w:val="none" w:sz="0" w:space="0" w:color="auto"/>
        <w:left w:val="none" w:sz="0" w:space="0" w:color="auto"/>
        <w:bottom w:val="none" w:sz="0" w:space="0" w:color="auto"/>
        <w:right w:val="none" w:sz="0" w:space="0" w:color="auto"/>
      </w:divBdr>
      <w:divsChild>
        <w:div w:id="1494027351">
          <w:marLeft w:val="547"/>
          <w:marRight w:val="0"/>
          <w:marTop w:val="96"/>
          <w:marBottom w:val="0"/>
          <w:divBdr>
            <w:top w:val="none" w:sz="0" w:space="0" w:color="auto"/>
            <w:left w:val="none" w:sz="0" w:space="0" w:color="auto"/>
            <w:bottom w:val="none" w:sz="0" w:space="0" w:color="auto"/>
            <w:right w:val="none" w:sz="0" w:space="0" w:color="auto"/>
          </w:divBdr>
        </w:div>
        <w:div w:id="925575486">
          <w:marLeft w:val="547"/>
          <w:marRight w:val="0"/>
          <w:marTop w:val="96"/>
          <w:marBottom w:val="0"/>
          <w:divBdr>
            <w:top w:val="none" w:sz="0" w:space="0" w:color="auto"/>
            <w:left w:val="none" w:sz="0" w:space="0" w:color="auto"/>
            <w:bottom w:val="none" w:sz="0" w:space="0" w:color="auto"/>
            <w:right w:val="none" w:sz="0" w:space="0" w:color="auto"/>
          </w:divBdr>
        </w:div>
        <w:div w:id="1866939472">
          <w:marLeft w:val="547"/>
          <w:marRight w:val="0"/>
          <w:marTop w:val="96"/>
          <w:marBottom w:val="0"/>
          <w:divBdr>
            <w:top w:val="none" w:sz="0" w:space="0" w:color="auto"/>
            <w:left w:val="none" w:sz="0" w:space="0" w:color="auto"/>
            <w:bottom w:val="none" w:sz="0" w:space="0" w:color="auto"/>
            <w:right w:val="none" w:sz="0" w:space="0" w:color="auto"/>
          </w:divBdr>
        </w:div>
        <w:div w:id="1822310460">
          <w:marLeft w:val="547"/>
          <w:marRight w:val="0"/>
          <w:marTop w:val="96"/>
          <w:marBottom w:val="0"/>
          <w:divBdr>
            <w:top w:val="none" w:sz="0" w:space="0" w:color="auto"/>
            <w:left w:val="none" w:sz="0" w:space="0" w:color="auto"/>
            <w:bottom w:val="none" w:sz="0" w:space="0" w:color="auto"/>
            <w:right w:val="none" w:sz="0" w:space="0" w:color="auto"/>
          </w:divBdr>
        </w:div>
        <w:div w:id="986086566">
          <w:marLeft w:val="547"/>
          <w:marRight w:val="0"/>
          <w:marTop w:val="96"/>
          <w:marBottom w:val="0"/>
          <w:divBdr>
            <w:top w:val="none" w:sz="0" w:space="0" w:color="auto"/>
            <w:left w:val="none" w:sz="0" w:space="0" w:color="auto"/>
            <w:bottom w:val="none" w:sz="0" w:space="0" w:color="auto"/>
            <w:right w:val="none" w:sz="0" w:space="0" w:color="auto"/>
          </w:divBdr>
        </w:div>
      </w:divsChild>
    </w:div>
    <w:div w:id="717044914">
      <w:bodyDiv w:val="1"/>
      <w:marLeft w:val="0"/>
      <w:marRight w:val="0"/>
      <w:marTop w:val="0"/>
      <w:marBottom w:val="0"/>
      <w:divBdr>
        <w:top w:val="none" w:sz="0" w:space="0" w:color="auto"/>
        <w:left w:val="none" w:sz="0" w:space="0" w:color="auto"/>
        <w:bottom w:val="none" w:sz="0" w:space="0" w:color="auto"/>
        <w:right w:val="none" w:sz="0" w:space="0" w:color="auto"/>
      </w:divBdr>
    </w:div>
    <w:div w:id="757555049">
      <w:bodyDiv w:val="1"/>
      <w:marLeft w:val="0"/>
      <w:marRight w:val="0"/>
      <w:marTop w:val="0"/>
      <w:marBottom w:val="0"/>
      <w:divBdr>
        <w:top w:val="none" w:sz="0" w:space="0" w:color="auto"/>
        <w:left w:val="none" w:sz="0" w:space="0" w:color="auto"/>
        <w:bottom w:val="none" w:sz="0" w:space="0" w:color="auto"/>
        <w:right w:val="none" w:sz="0" w:space="0" w:color="auto"/>
      </w:divBdr>
    </w:div>
    <w:div w:id="808133545">
      <w:bodyDiv w:val="1"/>
      <w:marLeft w:val="0"/>
      <w:marRight w:val="0"/>
      <w:marTop w:val="0"/>
      <w:marBottom w:val="0"/>
      <w:divBdr>
        <w:top w:val="none" w:sz="0" w:space="0" w:color="auto"/>
        <w:left w:val="none" w:sz="0" w:space="0" w:color="auto"/>
        <w:bottom w:val="none" w:sz="0" w:space="0" w:color="auto"/>
        <w:right w:val="none" w:sz="0" w:space="0" w:color="auto"/>
      </w:divBdr>
    </w:div>
    <w:div w:id="856580170">
      <w:bodyDiv w:val="1"/>
      <w:marLeft w:val="0"/>
      <w:marRight w:val="0"/>
      <w:marTop w:val="0"/>
      <w:marBottom w:val="0"/>
      <w:divBdr>
        <w:top w:val="none" w:sz="0" w:space="0" w:color="auto"/>
        <w:left w:val="none" w:sz="0" w:space="0" w:color="auto"/>
        <w:bottom w:val="none" w:sz="0" w:space="0" w:color="auto"/>
        <w:right w:val="none" w:sz="0" w:space="0" w:color="auto"/>
      </w:divBdr>
      <w:divsChild>
        <w:div w:id="631330220">
          <w:marLeft w:val="547"/>
          <w:marRight w:val="0"/>
          <w:marTop w:val="120"/>
          <w:marBottom w:val="0"/>
          <w:divBdr>
            <w:top w:val="none" w:sz="0" w:space="0" w:color="auto"/>
            <w:left w:val="none" w:sz="0" w:space="0" w:color="auto"/>
            <w:bottom w:val="none" w:sz="0" w:space="0" w:color="auto"/>
            <w:right w:val="none" w:sz="0" w:space="0" w:color="auto"/>
          </w:divBdr>
        </w:div>
        <w:div w:id="1789087379">
          <w:marLeft w:val="547"/>
          <w:marRight w:val="0"/>
          <w:marTop w:val="120"/>
          <w:marBottom w:val="0"/>
          <w:divBdr>
            <w:top w:val="none" w:sz="0" w:space="0" w:color="auto"/>
            <w:left w:val="none" w:sz="0" w:space="0" w:color="auto"/>
            <w:bottom w:val="none" w:sz="0" w:space="0" w:color="auto"/>
            <w:right w:val="none" w:sz="0" w:space="0" w:color="auto"/>
          </w:divBdr>
        </w:div>
        <w:div w:id="1650402305">
          <w:marLeft w:val="1166"/>
          <w:marRight w:val="0"/>
          <w:marTop w:val="120"/>
          <w:marBottom w:val="0"/>
          <w:divBdr>
            <w:top w:val="none" w:sz="0" w:space="0" w:color="auto"/>
            <w:left w:val="none" w:sz="0" w:space="0" w:color="auto"/>
            <w:bottom w:val="none" w:sz="0" w:space="0" w:color="auto"/>
            <w:right w:val="none" w:sz="0" w:space="0" w:color="auto"/>
          </w:divBdr>
        </w:div>
        <w:div w:id="1172990848">
          <w:marLeft w:val="547"/>
          <w:marRight w:val="0"/>
          <w:marTop w:val="120"/>
          <w:marBottom w:val="0"/>
          <w:divBdr>
            <w:top w:val="none" w:sz="0" w:space="0" w:color="auto"/>
            <w:left w:val="none" w:sz="0" w:space="0" w:color="auto"/>
            <w:bottom w:val="none" w:sz="0" w:space="0" w:color="auto"/>
            <w:right w:val="none" w:sz="0" w:space="0" w:color="auto"/>
          </w:divBdr>
        </w:div>
        <w:div w:id="397899046">
          <w:marLeft w:val="1166"/>
          <w:marRight w:val="0"/>
          <w:marTop w:val="120"/>
          <w:marBottom w:val="0"/>
          <w:divBdr>
            <w:top w:val="none" w:sz="0" w:space="0" w:color="auto"/>
            <w:left w:val="none" w:sz="0" w:space="0" w:color="auto"/>
            <w:bottom w:val="none" w:sz="0" w:space="0" w:color="auto"/>
            <w:right w:val="none" w:sz="0" w:space="0" w:color="auto"/>
          </w:divBdr>
        </w:div>
        <w:div w:id="1964968144">
          <w:marLeft w:val="547"/>
          <w:marRight w:val="0"/>
          <w:marTop w:val="120"/>
          <w:marBottom w:val="0"/>
          <w:divBdr>
            <w:top w:val="none" w:sz="0" w:space="0" w:color="auto"/>
            <w:left w:val="none" w:sz="0" w:space="0" w:color="auto"/>
            <w:bottom w:val="none" w:sz="0" w:space="0" w:color="auto"/>
            <w:right w:val="none" w:sz="0" w:space="0" w:color="auto"/>
          </w:divBdr>
        </w:div>
        <w:div w:id="1902207773">
          <w:marLeft w:val="1166"/>
          <w:marRight w:val="0"/>
          <w:marTop w:val="120"/>
          <w:marBottom w:val="0"/>
          <w:divBdr>
            <w:top w:val="none" w:sz="0" w:space="0" w:color="auto"/>
            <w:left w:val="none" w:sz="0" w:space="0" w:color="auto"/>
            <w:bottom w:val="none" w:sz="0" w:space="0" w:color="auto"/>
            <w:right w:val="none" w:sz="0" w:space="0" w:color="auto"/>
          </w:divBdr>
        </w:div>
        <w:div w:id="672759575">
          <w:marLeft w:val="547"/>
          <w:marRight w:val="0"/>
          <w:marTop w:val="120"/>
          <w:marBottom w:val="0"/>
          <w:divBdr>
            <w:top w:val="none" w:sz="0" w:space="0" w:color="auto"/>
            <w:left w:val="none" w:sz="0" w:space="0" w:color="auto"/>
            <w:bottom w:val="none" w:sz="0" w:space="0" w:color="auto"/>
            <w:right w:val="none" w:sz="0" w:space="0" w:color="auto"/>
          </w:divBdr>
        </w:div>
        <w:div w:id="1159032261">
          <w:marLeft w:val="1166"/>
          <w:marRight w:val="0"/>
          <w:marTop w:val="120"/>
          <w:marBottom w:val="0"/>
          <w:divBdr>
            <w:top w:val="none" w:sz="0" w:space="0" w:color="auto"/>
            <w:left w:val="none" w:sz="0" w:space="0" w:color="auto"/>
            <w:bottom w:val="none" w:sz="0" w:space="0" w:color="auto"/>
            <w:right w:val="none" w:sz="0" w:space="0" w:color="auto"/>
          </w:divBdr>
        </w:div>
        <w:div w:id="1062174038">
          <w:marLeft w:val="547"/>
          <w:marRight w:val="0"/>
          <w:marTop w:val="120"/>
          <w:marBottom w:val="0"/>
          <w:divBdr>
            <w:top w:val="none" w:sz="0" w:space="0" w:color="auto"/>
            <w:left w:val="none" w:sz="0" w:space="0" w:color="auto"/>
            <w:bottom w:val="none" w:sz="0" w:space="0" w:color="auto"/>
            <w:right w:val="none" w:sz="0" w:space="0" w:color="auto"/>
          </w:divBdr>
        </w:div>
        <w:div w:id="1500196523">
          <w:marLeft w:val="1166"/>
          <w:marRight w:val="0"/>
          <w:marTop w:val="120"/>
          <w:marBottom w:val="0"/>
          <w:divBdr>
            <w:top w:val="none" w:sz="0" w:space="0" w:color="auto"/>
            <w:left w:val="none" w:sz="0" w:space="0" w:color="auto"/>
            <w:bottom w:val="none" w:sz="0" w:space="0" w:color="auto"/>
            <w:right w:val="none" w:sz="0" w:space="0" w:color="auto"/>
          </w:divBdr>
        </w:div>
        <w:div w:id="2117552621">
          <w:marLeft w:val="547"/>
          <w:marRight w:val="0"/>
          <w:marTop w:val="120"/>
          <w:marBottom w:val="0"/>
          <w:divBdr>
            <w:top w:val="none" w:sz="0" w:space="0" w:color="auto"/>
            <w:left w:val="none" w:sz="0" w:space="0" w:color="auto"/>
            <w:bottom w:val="none" w:sz="0" w:space="0" w:color="auto"/>
            <w:right w:val="none" w:sz="0" w:space="0" w:color="auto"/>
          </w:divBdr>
        </w:div>
        <w:div w:id="1897231540">
          <w:marLeft w:val="1166"/>
          <w:marRight w:val="0"/>
          <w:marTop w:val="120"/>
          <w:marBottom w:val="0"/>
          <w:divBdr>
            <w:top w:val="none" w:sz="0" w:space="0" w:color="auto"/>
            <w:left w:val="none" w:sz="0" w:space="0" w:color="auto"/>
            <w:bottom w:val="none" w:sz="0" w:space="0" w:color="auto"/>
            <w:right w:val="none" w:sz="0" w:space="0" w:color="auto"/>
          </w:divBdr>
        </w:div>
        <w:div w:id="1333679738">
          <w:marLeft w:val="547"/>
          <w:marRight w:val="0"/>
          <w:marTop w:val="120"/>
          <w:marBottom w:val="0"/>
          <w:divBdr>
            <w:top w:val="none" w:sz="0" w:space="0" w:color="auto"/>
            <w:left w:val="none" w:sz="0" w:space="0" w:color="auto"/>
            <w:bottom w:val="none" w:sz="0" w:space="0" w:color="auto"/>
            <w:right w:val="none" w:sz="0" w:space="0" w:color="auto"/>
          </w:divBdr>
        </w:div>
      </w:divsChild>
    </w:div>
    <w:div w:id="916938325">
      <w:bodyDiv w:val="1"/>
      <w:marLeft w:val="0"/>
      <w:marRight w:val="0"/>
      <w:marTop w:val="0"/>
      <w:marBottom w:val="0"/>
      <w:divBdr>
        <w:top w:val="none" w:sz="0" w:space="0" w:color="auto"/>
        <w:left w:val="none" w:sz="0" w:space="0" w:color="auto"/>
        <w:bottom w:val="none" w:sz="0" w:space="0" w:color="auto"/>
        <w:right w:val="none" w:sz="0" w:space="0" w:color="auto"/>
      </w:divBdr>
      <w:divsChild>
        <w:div w:id="737560389">
          <w:marLeft w:val="547"/>
          <w:marRight w:val="0"/>
          <w:marTop w:val="80"/>
          <w:marBottom w:val="0"/>
          <w:divBdr>
            <w:top w:val="none" w:sz="0" w:space="0" w:color="auto"/>
            <w:left w:val="none" w:sz="0" w:space="0" w:color="auto"/>
            <w:bottom w:val="none" w:sz="0" w:space="0" w:color="auto"/>
            <w:right w:val="none" w:sz="0" w:space="0" w:color="auto"/>
          </w:divBdr>
        </w:div>
        <w:div w:id="609246123">
          <w:marLeft w:val="1166"/>
          <w:marRight w:val="0"/>
          <w:marTop w:val="80"/>
          <w:marBottom w:val="0"/>
          <w:divBdr>
            <w:top w:val="none" w:sz="0" w:space="0" w:color="auto"/>
            <w:left w:val="none" w:sz="0" w:space="0" w:color="auto"/>
            <w:bottom w:val="none" w:sz="0" w:space="0" w:color="auto"/>
            <w:right w:val="none" w:sz="0" w:space="0" w:color="auto"/>
          </w:divBdr>
        </w:div>
        <w:div w:id="229966780">
          <w:marLeft w:val="1166"/>
          <w:marRight w:val="0"/>
          <w:marTop w:val="80"/>
          <w:marBottom w:val="0"/>
          <w:divBdr>
            <w:top w:val="none" w:sz="0" w:space="0" w:color="auto"/>
            <w:left w:val="none" w:sz="0" w:space="0" w:color="auto"/>
            <w:bottom w:val="none" w:sz="0" w:space="0" w:color="auto"/>
            <w:right w:val="none" w:sz="0" w:space="0" w:color="auto"/>
          </w:divBdr>
        </w:div>
        <w:div w:id="1617981080">
          <w:marLeft w:val="1166"/>
          <w:marRight w:val="0"/>
          <w:marTop w:val="80"/>
          <w:marBottom w:val="0"/>
          <w:divBdr>
            <w:top w:val="none" w:sz="0" w:space="0" w:color="auto"/>
            <w:left w:val="none" w:sz="0" w:space="0" w:color="auto"/>
            <w:bottom w:val="none" w:sz="0" w:space="0" w:color="auto"/>
            <w:right w:val="none" w:sz="0" w:space="0" w:color="auto"/>
          </w:divBdr>
        </w:div>
        <w:div w:id="432089729">
          <w:marLeft w:val="1166"/>
          <w:marRight w:val="0"/>
          <w:marTop w:val="80"/>
          <w:marBottom w:val="0"/>
          <w:divBdr>
            <w:top w:val="none" w:sz="0" w:space="0" w:color="auto"/>
            <w:left w:val="none" w:sz="0" w:space="0" w:color="auto"/>
            <w:bottom w:val="none" w:sz="0" w:space="0" w:color="auto"/>
            <w:right w:val="none" w:sz="0" w:space="0" w:color="auto"/>
          </w:divBdr>
        </w:div>
        <w:div w:id="296567548">
          <w:marLeft w:val="1166"/>
          <w:marRight w:val="0"/>
          <w:marTop w:val="80"/>
          <w:marBottom w:val="0"/>
          <w:divBdr>
            <w:top w:val="none" w:sz="0" w:space="0" w:color="auto"/>
            <w:left w:val="none" w:sz="0" w:space="0" w:color="auto"/>
            <w:bottom w:val="none" w:sz="0" w:space="0" w:color="auto"/>
            <w:right w:val="none" w:sz="0" w:space="0" w:color="auto"/>
          </w:divBdr>
        </w:div>
        <w:div w:id="1464301219">
          <w:marLeft w:val="547"/>
          <w:marRight w:val="0"/>
          <w:marTop w:val="80"/>
          <w:marBottom w:val="0"/>
          <w:divBdr>
            <w:top w:val="none" w:sz="0" w:space="0" w:color="auto"/>
            <w:left w:val="none" w:sz="0" w:space="0" w:color="auto"/>
            <w:bottom w:val="none" w:sz="0" w:space="0" w:color="auto"/>
            <w:right w:val="none" w:sz="0" w:space="0" w:color="auto"/>
          </w:divBdr>
        </w:div>
        <w:div w:id="406415774">
          <w:marLeft w:val="1166"/>
          <w:marRight w:val="0"/>
          <w:marTop w:val="80"/>
          <w:marBottom w:val="0"/>
          <w:divBdr>
            <w:top w:val="none" w:sz="0" w:space="0" w:color="auto"/>
            <w:left w:val="none" w:sz="0" w:space="0" w:color="auto"/>
            <w:bottom w:val="none" w:sz="0" w:space="0" w:color="auto"/>
            <w:right w:val="none" w:sz="0" w:space="0" w:color="auto"/>
          </w:divBdr>
        </w:div>
        <w:div w:id="1804344824">
          <w:marLeft w:val="1166"/>
          <w:marRight w:val="0"/>
          <w:marTop w:val="80"/>
          <w:marBottom w:val="0"/>
          <w:divBdr>
            <w:top w:val="none" w:sz="0" w:space="0" w:color="auto"/>
            <w:left w:val="none" w:sz="0" w:space="0" w:color="auto"/>
            <w:bottom w:val="none" w:sz="0" w:space="0" w:color="auto"/>
            <w:right w:val="none" w:sz="0" w:space="0" w:color="auto"/>
          </w:divBdr>
        </w:div>
        <w:div w:id="1335837649">
          <w:marLeft w:val="1166"/>
          <w:marRight w:val="0"/>
          <w:marTop w:val="80"/>
          <w:marBottom w:val="0"/>
          <w:divBdr>
            <w:top w:val="none" w:sz="0" w:space="0" w:color="auto"/>
            <w:left w:val="none" w:sz="0" w:space="0" w:color="auto"/>
            <w:bottom w:val="none" w:sz="0" w:space="0" w:color="auto"/>
            <w:right w:val="none" w:sz="0" w:space="0" w:color="auto"/>
          </w:divBdr>
        </w:div>
      </w:divsChild>
    </w:div>
    <w:div w:id="983243403">
      <w:bodyDiv w:val="1"/>
      <w:marLeft w:val="0"/>
      <w:marRight w:val="0"/>
      <w:marTop w:val="0"/>
      <w:marBottom w:val="0"/>
      <w:divBdr>
        <w:top w:val="none" w:sz="0" w:space="0" w:color="auto"/>
        <w:left w:val="none" w:sz="0" w:space="0" w:color="auto"/>
        <w:bottom w:val="none" w:sz="0" w:space="0" w:color="auto"/>
        <w:right w:val="none" w:sz="0" w:space="0" w:color="auto"/>
      </w:divBdr>
      <w:divsChild>
        <w:div w:id="1359309060">
          <w:marLeft w:val="720"/>
          <w:marRight w:val="0"/>
          <w:marTop w:val="80"/>
          <w:marBottom w:val="0"/>
          <w:divBdr>
            <w:top w:val="none" w:sz="0" w:space="0" w:color="auto"/>
            <w:left w:val="none" w:sz="0" w:space="0" w:color="auto"/>
            <w:bottom w:val="none" w:sz="0" w:space="0" w:color="auto"/>
            <w:right w:val="none" w:sz="0" w:space="0" w:color="auto"/>
          </w:divBdr>
        </w:div>
        <w:div w:id="1171873145">
          <w:marLeft w:val="720"/>
          <w:marRight w:val="0"/>
          <w:marTop w:val="80"/>
          <w:marBottom w:val="0"/>
          <w:divBdr>
            <w:top w:val="none" w:sz="0" w:space="0" w:color="auto"/>
            <w:left w:val="none" w:sz="0" w:space="0" w:color="auto"/>
            <w:bottom w:val="none" w:sz="0" w:space="0" w:color="auto"/>
            <w:right w:val="none" w:sz="0" w:space="0" w:color="auto"/>
          </w:divBdr>
        </w:div>
        <w:div w:id="1727603248">
          <w:marLeft w:val="720"/>
          <w:marRight w:val="0"/>
          <w:marTop w:val="80"/>
          <w:marBottom w:val="0"/>
          <w:divBdr>
            <w:top w:val="none" w:sz="0" w:space="0" w:color="auto"/>
            <w:left w:val="none" w:sz="0" w:space="0" w:color="auto"/>
            <w:bottom w:val="none" w:sz="0" w:space="0" w:color="auto"/>
            <w:right w:val="none" w:sz="0" w:space="0" w:color="auto"/>
          </w:divBdr>
        </w:div>
        <w:div w:id="634220574">
          <w:marLeft w:val="720"/>
          <w:marRight w:val="0"/>
          <w:marTop w:val="80"/>
          <w:marBottom w:val="0"/>
          <w:divBdr>
            <w:top w:val="none" w:sz="0" w:space="0" w:color="auto"/>
            <w:left w:val="none" w:sz="0" w:space="0" w:color="auto"/>
            <w:bottom w:val="none" w:sz="0" w:space="0" w:color="auto"/>
            <w:right w:val="none" w:sz="0" w:space="0" w:color="auto"/>
          </w:divBdr>
        </w:div>
        <w:div w:id="1962296012">
          <w:marLeft w:val="720"/>
          <w:marRight w:val="0"/>
          <w:marTop w:val="80"/>
          <w:marBottom w:val="0"/>
          <w:divBdr>
            <w:top w:val="none" w:sz="0" w:space="0" w:color="auto"/>
            <w:left w:val="none" w:sz="0" w:space="0" w:color="auto"/>
            <w:bottom w:val="none" w:sz="0" w:space="0" w:color="auto"/>
            <w:right w:val="none" w:sz="0" w:space="0" w:color="auto"/>
          </w:divBdr>
        </w:div>
      </w:divsChild>
    </w:div>
    <w:div w:id="1031684643">
      <w:bodyDiv w:val="1"/>
      <w:marLeft w:val="0"/>
      <w:marRight w:val="0"/>
      <w:marTop w:val="0"/>
      <w:marBottom w:val="0"/>
      <w:divBdr>
        <w:top w:val="none" w:sz="0" w:space="0" w:color="auto"/>
        <w:left w:val="none" w:sz="0" w:space="0" w:color="auto"/>
        <w:bottom w:val="none" w:sz="0" w:space="0" w:color="auto"/>
        <w:right w:val="none" w:sz="0" w:space="0" w:color="auto"/>
      </w:divBdr>
      <w:divsChild>
        <w:div w:id="1676762304">
          <w:marLeft w:val="547"/>
          <w:marRight w:val="0"/>
          <w:marTop w:val="86"/>
          <w:marBottom w:val="0"/>
          <w:divBdr>
            <w:top w:val="none" w:sz="0" w:space="0" w:color="auto"/>
            <w:left w:val="none" w:sz="0" w:space="0" w:color="auto"/>
            <w:bottom w:val="none" w:sz="0" w:space="0" w:color="auto"/>
            <w:right w:val="none" w:sz="0" w:space="0" w:color="auto"/>
          </w:divBdr>
        </w:div>
        <w:div w:id="968822480">
          <w:marLeft w:val="547"/>
          <w:marRight w:val="0"/>
          <w:marTop w:val="86"/>
          <w:marBottom w:val="0"/>
          <w:divBdr>
            <w:top w:val="none" w:sz="0" w:space="0" w:color="auto"/>
            <w:left w:val="none" w:sz="0" w:space="0" w:color="auto"/>
            <w:bottom w:val="none" w:sz="0" w:space="0" w:color="auto"/>
            <w:right w:val="none" w:sz="0" w:space="0" w:color="auto"/>
          </w:divBdr>
        </w:div>
        <w:div w:id="1790394813">
          <w:marLeft w:val="547"/>
          <w:marRight w:val="0"/>
          <w:marTop w:val="86"/>
          <w:marBottom w:val="0"/>
          <w:divBdr>
            <w:top w:val="none" w:sz="0" w:space="0" w:color="auto"/>
            <w:left w:val="none" w:sz="0" w:space="0" w:color="auto"/>
            <w:bottom w:val="none" w:sz="0" w:space="0" w:color="auto"/>
            <w:right w:val="none" w:sz="0" w:space="0" w:color="auto"/>
          </w:divBdr>
        </w:div>
        <w:div w:id="1969822704">
          <w:marLeft w:val="547"/>
          <w:marRight w:val="0"/>
          <w:marTop w:val="86"/>
          <w:marBottom w:val="0"/>
          <w:divBdr>
            <w:top w:val="none" w:sz="0" w:space="0" w:color="auto"/>
            <w:left w:val="none" w:sz="0" w:space="0" w:color="auto"/>
            <w:bottom w:val="none" w:sz="0" w:space="0" w:color="auto"/>
            <w:right w:val="none" w:sz="0" w:space="0" w:color="auto"/>
          </w:divBdr>
        </w:div>
        <w:div w:id="1772235528">
          <w:marLeft w:val="547"/>
          <w:marRight w:val="0"/>
          <w:marTop w:val="86"/>
          <w:marBottom w:val="0"/>
          <w:divBdr>
            <w:top w:val="none" w:sz="0" w:space="0" w:color="auto"/>
            <w:left w:val="none" w:sz="0" w:space="0" w:color="auto"/>
            <w:bottom w:val="none" w:sz="0" w:space="0" w:color="auto"/>
            <w:right w:val="none" w:sz="0" w:space="0" w:color="auto"/>
          </w:divBdr>
        </w:div>
        <w:div w:id="1155101260">
          <w:marLeft w:val="547"/>
          <w:marRight w:val="0"/>
          <w:marTop w:val="86"/>
          <w:marBottom w:val="0"/>
          <w:divBdr>
            <w:top w:val="none" w:sz="0" w:space="0" w:color="auto"/>
            <w:left w:val="none" w:sz="0" w:space="0" w:color="auto"/>
            <w:bottom w:val="none" w:sz="0" w:space="0" w:color="auto"/>
            <w:right w:val="none" w:sz="0" w:space="0" w:color="auto"/>
          </w:divBdr>
        </w:div>
        <w:div w:id="1718238557">
          <w:marLeft w:val="547"/>
          <w:marRight w:val="0"/>
          <w:marTop w:val="86"/>
          <w:marBottom w:val="0"/>
          <w:divBdr>
            <w:top w:val="none" w:sz="0" w:space="0" w:color="auto"/>
            <w:left w:val="none" w:sz="0" w:space="0" w:color="auto"/>
            <w:bottom w:val="none" w:sz="0" w:space="0" w:color="auto"/>
            <w:right w:val="none" w:sz="0" w:space="0" w:color="auto"/>
          </w:divBdr>
        </w:div>
      </w:divsChild>
    </w:div>
    <w:div w:id="1273779480">
      <w:bodyDiv w:val="1"/>
      <w:marLeft w:val="0"/>
      <w:marRight w:val="0"/>
      <w:marTop w:val="0"/>
      <w:marBottom w:val="0"/>
      <w:divBdr>
        <w:top w:val="none" w:sz="0" w:space="0" w:color="auto"/>
        <w:left w:val="none" w:sz="0" w:space="0" w:color="auto"/>
        <w:bottom w:val="none" w:sz="0" w:space="0" w:color="auto"/>
        <w:right w:val="none" w:sz="0" w:space="0" w:color="auto"/>
      </w:divBdr>
      <w:divsChild>
        <w:div w:id="641496438">
          <w:marLeft w:val="547"/>
          <w:marRight w:val="0"/>
          <w:marTop w:val="120"/>
          <w:marBottom w:val="0"/>
          <w:divBdr>
            <w:top w:val="none" w:sz="0" w:space="0" w:color="auto"/>
            <w:left w:val="none" w:sz="0" w:space="0" w:color="auto"/>
            <w:bottom w:val="none" w:sz="0" w:space="0" w:color="auto"/>
            <w:right w:val="none" w:sz="0" w:space="0" w:color="auto"/>
          </w:divBdr>
        </w:div>
        <w:div w:id="640232720">
          <w:marLeft w:val="1166"/>
          <w:marRight w:val="0"/>
          <w:marTop w:val="120"/>
          <w:marBottom w:val="0"/>
          <w:divBdr>
            <w:top w:val="none" w:sz="0" w:space="0" w:color="auto"/>
            <w:left w:val="none" w:sz="0" w:space="0" w:color="auto"/>
            <w:bottom w:val="none" w:sz="0" w:space="0" w:color="auto"/>
            <w:right w:val="none" w:sz="0" w:space="0" w:color="auto"/>
          </w:divBdr>
        </w:div>
        <w:div w:id="995189544">
          <w:marLeft w:val="547"/>
          <w:marRight w:val="0"/>
          <w:marTop w:val="120"/>
          <w:marBottom w:val="0"/>
          <w:divBdr>
            <w:top w:val="none" w:sz="0" w:space="0" w:color="auto"/>
            <w:left w:val="none" w:sz="0" w:space="0" w:color="auto"/>
            <w:bottom w:val="none" w:sz="0" w:space="0" w:color="auto"/>
            <w:right w:val="none" w:sz="0" w:space="0" w:color="auto"/>
          </w:divBdr>
        </w:div>
        <w:div w:id="281423841">
          <w:marLeft w:val="1166"/>
          <w:marRight w:val="0"/>
          <w:marTop w:val="120"/>
          <w:marBottom w:val="0"/>
          <w:divBdr>
            <w:top w:val="none" w:sz="0" w:space="0" w:color="auto"/>
            <w:left w:val="none" w:sz="0" w:space="0" w:color="auto"/>
            <w:bottom w:val="none" w:sz="0" w:space="0" w:color="auto"/>
            <w:right w:val="none" w:sz="0" w:space="0" w:color="auto"/>
          </w:divBdr>
        </w:div>
        <w:div w:id="1303387871">
          <w:marLeft w:val="547"/>
          <w:marRight w:val="0"/>
          <w:marTop w:val="120"/>
          <w:marBottom w:val="0"/>
          <w:divBdr>
            <w:top w:val="none" w:sz="0" w:space="0" w:color="auto"/>
            <w:left w:val="none" w:sz="0" w:space="0" w:color="auto"/>
            <w:bottom w:val="none" w:sz="0" w:space="0" w:color="auto"/>
            <w:right w:val="none" w:sz="0" w:space="0" w:color="auto"/>
          </w:divBdr>
        </w:div>
        <w:div w:id="266426256">
          <w:marLeft w:val="1166"/>
          <w:marRight w:val="0"/>
          <w:marTop w:val="120"/>
          <w:marBottom w:val="0"/>
          <w:divBdr>
            <w:top w:val="none" w:sz="0" w:space="0" w:color="auto"/>
            <w:left w:val="none" w:sz="0" w:space="0" w:color="auto"/>
            <w:bottom w:val="none" w:sz="0" w:space="0" w:color="auto"/>
            <w:right w:val="none" w:sz="0" w:space="0" w:color="auto"/>
          </w:divBdr>
        </w:div>
      </w:divsChild>
    </w:div>
    <w:div w:id="1354722578">
      <w:bodyDiv w:val="1"/>
      <w:marLeft w:val="0"/>
      <w:marRight w:val="0"/>
      <w:marTop w:val="0"/>
      <w:marBottom w:val="0"/>
      <w:divBdr>
        <w:top w:val="none" w:sz="0" w:space="0" w:color="auto"/>
        <w:left w:val="none" w:sz="0" w:space="0" w:color="auto"/>
        <w:bottom w:val="none" w:sz="0" w:space="0" w:color="auto"/>
        <w:right w:val="none" w:sz="0" w:space="0" w:color="auto"/>
      </w:divBdr>
      <w:divsChild>
        <w:div w:id="363747071">
          <w:marLeft w:val="547"/>
          <w:marRight w:val="0"/>
          <w:marTop w:val="240"/>
          <w:marBottom w:val="0"/>
          <w:divBdr>
            <w:top w:val="none" w:sz="0" w:space="0" w:color="auto"/>
            <w:left w:val="none" w:sz="0" w:space="0" w:color="auto"/>
            <w:bottom w:val="none" w:sz="0" w:space="0" w:color="auto"/>
            <w:right w:val="none" w:sz="0" w:space="0" w:color="auto"/>
          </w:divBdr>
        </w:div>
        <w:div w:id="1081565181">
          <w:marLeft w:val="547"/>
          <w:marRight w:val="0"/>
          <w:marTop w:val="240"/>
          <w:marBottom w:val="0"/>
          <w:divBdr>
            <w:top w:val="none" w:sz="0" w:space="0" w:color="auto"/>
            <w:left w:val="none" w:sz="0" w:space="0" w:color="auto"/>
            <w:bottom w:val="none" w:sz="0" w:space="0" w:color="auto"/>
            <w:right w:val="none" w:sz="0" w:space="0" w:color="auto"/>
          </w:divBdr>
        </w:div>
        <w:div w:id="943197453">
          <w:marLeft w:val="547"/>
          <w:marRight w:val="0"/>
          <w:marTop w:val="240"/>
          <w:marBottom w:val="0"/>
          <w:divBdr>
            <w:top w:val="none" w:sz="0" w:space="0" w:color="auto"/>
            <w:left w:val="none" w:sz="0" w:space="0" w:color="auto"/>
            <w:bottom w:val="none" w:sz="0" w:space="0" w:color="auto"/>
            <w:right w:val="none" w:sz="0" w:space="0" w:color="auto"/>
          </w:divBdr>
        </w:div>
        <w:div w:id="473763361">
          <w:marLeft w:val="547"/>
          <w:marRight w:val="0"/>
          <w:marTop w:val="240"/>
          <w:marBottom w:val="0"/>
          <w:divBdr>
            <w:top w:val="none" w:sz="0" w:space="0" w:color="auto"/>
            <w:left w:val="none" w:sz="0" w:space="0" w:color="auto"/>
            <w:bottom w:val="none" w:sz="0" w:space="0" w:color="auto"/>
            <w:right w:val="none" w:sz="0" w:space="0" w:color="auto"/>
          </w:divBdr>
        </w:div>
        <w:div w:id="1469737730">
          <w:marLeft w:val="547"/>
          <w:marRight w:val="0"/>
          <w:marTop w:val="240"/>
          <w:marBottom w:val="0"/>
          <w:divBdr>
            <w:top w:val="none" w:sz="0" w:space="0" w:color="auto"/>
            <w:left w:val="none" w:sz="0" w:space="0" w:color="auto"/>
            <w:bottom w:val="none" w:sz="0" w:space="0" w:color="auto"/>
            <w:right w:val="none" w:sz="0" w:space="0" w:color="auto"/>
          </w:divBdr>
        </w:div>
      </w:divsChild>
    </w:div>
    <w:div w:id="1390113391">
      <w:bodyDiv w:val="1"/>
      <w:marLeft w:val="0"/>
      <w:marRight w:val="0"/>
      <w:marTop w:val="0"/>
      <w:marBottom w:val="0"/>
      <w:divBdr>
        <w:top w:val="none" w:sz="0" w:space="0" w:color="auto"/>
        <w:left w:val="none" w:sz="0" w:space="0" w:color="auto"/>
        <w:bottom w:val="none" w:sz="0" w:space="0" w:color="auto"/>
        <w:right w:val="none" w:sz="0" w:space="0" w:color="auto"/>
      </w:divBdr>
    </w:div>
    <w:div w:id="1393624167">
      <w:bodyDiv w:val="1"/>
      <w:marLeft w:val="0"/>
      <w:marRight w:val="0"/>
      <w:marTop w:val="0"/>
      <w:marBottom w:val="0"/>
      <w:divBdr>
        <w:top w:val="none" w:sz="0" w:space="0" w:color="auto"/>
        <w:left w:val="none" w:sz="0" w:space="0" w:color="auto"/>
        <w:bottom w:val="none" w:sz="0" w:space="0" w:color="auto"/>
        <w:right w:val="none" w:sz="0" w:space="0" w:color="auto"/>
      </w:divBdr>
    </w:div>
    <w:div w:id="1459760433">
      <w:bodyDiv w:val="1"/>
      <w:marLeft w:val="0"/>
      <w:marRight w:val="0"/>
      <w:marTop w:val="0"/>
      <w:marBottom w:val="0"/>
      <w:divBdr>
        <w:top w:val="none" w:sz="0" w:space="0" w:color="auto"/>
        <w:left w:val="none" w:sz="0" w:space="0" w:color="auto"/>
        <w:bottom w:val="none" w:sz="0" w:space="0" w:color="auto"/>
        <w:right w:val="none" w:sz="0" w:space="0" w:color="auto"/>
      </w:divBdr>
      <w:divsChild>
        <w:div w:id="873344584">
          <w:marLeft w:val="0"/>
          <w:marRight w:val="0"/>
          <w:marTop w:val="0"/>
          <w:marBottom w:val="0"/>
          <w:divBdr>
            <w:top w:val="none" w:sz="0" w:space="0" w:color="auto"/>
            <w:left w:val="none" w:sz="0" w:space="0" w:color="auto"/>
            <w:bottom w:val="none" w:sz="0" w:space="0" w:color="auto"/>
            <w:right w:val="none" w:sz="0" w:space="0" w:color="auto"/>
          </w:divBdr>
        </w:div>
        <w:div w:id="132869691">
          <w:marLeft w:val="0"/>
          <w:marRight w:val="0"/>
          <w:marTop w:val="0"/>
          <w:marBottom w:val="0"/>
          <w:divBdr>
            <w:top w:val="none" w:sz="0" w:space="0" w:color="auto"/>
            <w:left w:val="none" w:sz="0" w:space="0" w:color="auto"/>
            <w:bottom w:val="none" w:sz="0" w:space="0" w:color="auto"/>
            <w:right w:val="none" w:sz="0" w:space="0" w:color="auto"/>
          </w:divBdr>
        </w:div>
        <w:div w:id="2120710274">
          <w:marLeft w:val="0"/>
          <w:marRight w:val="0"/>
          <w:marTop w:val="0"/>
          <w:marBottom w:val="0"/>
          <w:divBdr>
            <w:top w:val="none" w:sz="0" w:space="0" w:color="auto"/>
            <w:left w:val="none" w:sz="0" w:space="0" w:color="auto"/>
            <w:bottom w:val="none" w:sz="0" w:space="0" w:color="auto"/>
            <w:right w:val="none" w:sz="0" w:space="0" w:color="auto"/>
          </w:divBdr>
        </w:div>
        <w:div w:id="1260331119">
          <w:marLeft w:val="0"/>
          <w:marRight w:val="0"/>
          <w:marTop w:val="0"/>
          <w:marBottom w:val="0"/>
          <w:divBdr>
            <w:top w:val="none" w:sz="0" w:space="0" w:color="auto"/>
            <w:left w:val="none" w:sz="0" w:space="0" w:color="auto"/>
            <w:bottom w:val="none" w:sz="0" w:space="0" w:color="auto"/>
            <w:right w:val="none" w:sz="0" w:space="0" w:color="auto"/>
          </w:divBdr>
        </w:div>
        <w:div w:id="1485197970">
          <w:marLeft w:val="0"/>
          <w:marRight w:val="0"/>
          <w:marTop w:val="0"/>
          <w:marBottom w:val="0"/>
          <w:divBdr>
            <w:top w:val="none" w:sz="0" w:space="0" w:color="auto"/>
            <w:left w:val="none" w:sz="0" w:space="0" w:color="auto"/>
            <w:bottom w:val="none" w:sz="0" w:space="0" w:color="auto"/>
            <w:right w:val="none" w:sz="0" w:space="0" w:color="auto"/>
          </w:divBdr>
        </w:div>
        <w:div w:id="1173690348">
          <w:marLeft w:val="0"/>
          <w:marRight w:val="0"/>
          <w:marTop w:val="0"/>
          <w:marBottom w:val="0"/>
          <w:divBdr>
            <w:top w:val="none" w:sz="0" w:space="0" w:color="auto"/>
            <w:left w:val="none" w:sz="0" w:space="0" w:color="auto"/>
            <w:bottom w:val="none" w:sz="0" w:space="0" w:color="auto"/>
            <w:right w:val="none" w:sz="0" w:space="0" w:color="auto"/>
          </w:divBdr>
        </w:div>
        <w:div w:id="950818009">
          <w:marLeft w:val="0"/>
          <w:marRight w:val="0"/>
          <w:marTop w:val="0"/>
          <w:marBottom w:val="0"/>
          <w:divBdr>
            <w:top w:val="none" w:sz="0" w:space="0" w:color="auto"/>
            <w:left w:val="none" w:sz="0" w:space="0" w:color="auto"/>
            <w:bottom w:val="none" w:sz="0" w:space="0" w:color="auto"/>
            <w:right w:val="none" w:sz="0" w:space="0" w:color="auto"/>
          </w:divBdr>
        </w:div>
        <w:div w:id="1015494889">
          <w:marLeft w:val="0"/>
          <w:marRight w:val="0"/>
          <w:marTop w:val="0"/>
          <w:marBottom w:val="0"/>
          <w:divBdr>
            <w:top w:val="none" w:sz="0" w:space="0" w:color="auto"/>
            <w:left w:val="none" w:sz="0" w:space="0" w:color="auto"/>
            <w:bottom w:val="none" w:sz="0" w:space="0" w:color="auto"/>
            <w:right w:val="none" w:sz="0" w:space="0" w:color="auto"/>
          </w:divBdr>
        </w:div>
        <w:div w:id="1672902397">
          <w:marLeft w:val="0"/>
          <w:marRight w:val="0"/>
          <w:marTop w:val="0"/>
          <w:marBottom w:val="0"/>
          <w:divBdr>
            <w:top w:val="none" w:sz="0" w:space="0" w:color="auto"/>
            <w:left w:val="none" w:sz="0" w:space="0" w:color="auto"/>
            <w:bottom w:val="none" w:sz="0" w:space="0" w:color="auto"/>
            <w:right w:val="none" w:sz="0" w:space="0" w:color="auto"/>
          </w:divBdr>
        </w:div>
        <w:div w:id="39481921">
          <w:marLeft w:val="0"/>
          <w:marRight w:val="0"/>
          <w:marTop w:val="0"/>
          <w:marBottom w:val="0"/>
          <w:divBdr>
            <w:top w:val="none" w:sz="0" w:space="0" w:color="auto"/>
            <w:left w:val="none" w:sz="0" w:space="0" w:color="auto"/>
            <w:bottom w:val="none" w:sz="0" w:space="0" w:color="auto"/>
            <w:right w:val="none" w:sz="0" w:space="0" w:color="auto"/>
          </w:divBdr>
        </w:div>
        <w:div w:id="1393121882">
          <w:marLeft w:val="0"/>
          <w:marRight w:val="0"/>
          <w:marTop w:val="0"/>
          <w:marBottom w:val="0"/>
          <w:divBdr>
            <w:top w:val="none" w:sz="0" w:space="0" w:color="auto"/>
            <w:left w:val="none" w:sz="0" w:space="0" w:color="auto"/>
            <w:bottom w:val="none" w:sz="0" w:space="0" w:color="auto"/>
            <w:right w:val="none" w:sz="0" w:space="0" w:color="auto"/>
          </w:divBdr>
        </w:div>
      </w:divsChild>
    </w:div>
    <w:div w:id="1489788793">
      <w:bodyDiv w:val="1"/>
      <w:marLeft w:val="0"/>
      <w:marRight w:val="0"/>
      <w:marTop w:val="0"/>
      <w:marBottom w:val="0"/>
      <w:divBdr>
        <w:top w:val="none" w:sz="0" w:space="0" w:color="auto"/>
        <w:left w:val="none" w:sz="0" w:space="0" w:color="auto"/>
        <w:bottom w:val="none" w:sz="0" w:space="0" w:color="auto"/>
        <w:right w:val="none" w:sz="0" w:space="0" w:color="auto"/>
      </w:divBdr>
    </w:div>
    <w:div w:id="1504590170">
      <w:bodyDiv w:val="1"/>
      <w:marLeft w:val="0"/>
      <w:marRight w:val="0"/>
      <w:marTop w:val="0"/>
      <w:marBottom w:val="0"/>
      <w:divBdr>
        <w:top w:val="none" w:sz="0" w:space="0" w:color="auto"/>
        <w:left w:val="none" w:sz="0" w:space="0" w:color="auto"/>
        <w:bottom w:val="none" w:sz="0" w:space="0" w:color="auto"/>
        <w:right w:val="none" w:sz="0" w:space="0" w:color="auto"/>
      </w:divBdr>
    </w:div>
    <w:div w:id="1537543338">
      <w:bodyDiv w:val="1"/>
      <w:marLeft w:val="0"/>
      <w:marRight w:val="0"/>
      <w:marTop w:val="0"/>
      <w:marBottom w:val="0"/>
      <w:divBdr>
        <w:top w:val="none" w:sz="0" w:space="0" w:color="auto"/>
        <w:left w:val="none" w:sz="0" w:space="0" w:color="auto"/>
        <w:bottom w:val="none" w:sz="0" w:space="0" w:color="auto"/>
        <w:right w:val="none" w:sz="0" w:space="0" w:color="auto"/>
      </w:divBdr>
      <w:divsChild>
        <w:div w:id="1511290524">
          <w:marLeft w:val="547"/>
          <w:marRight w:val="0"/>
          <w:marTop w:val="96"/>
          <w:marBottom w:val="0"/>
          <w:divBdr>
            <w:top w:val="none" w:sz="0" w:space="0" w:color="auto"/>
            <w:left w:val="none" w:sz="0" w:space="0" w:color="auto"/>
            <w:bottom w:val="none" w:sz="0" w:space="0" w:color="auto"/>
            <w:right w:val="none" w:sz="0" w:space="0" w:color="auto"/>
          </w:divBdr>
        </w:div>
        <w:div w:id="589434721">
          <w:marLeft w:val="547"/>
          <w:marRight w:val="0"/>
          <w:marTop w:val="96"/>
          <w:marBottom w:val="0"/>
          <w:divBdr>
            <w:top w:val="none" w:sz="0" w:space="0" w:color="auto"/>
            <w:left w:val="none" w:sz="0" w:space="0" w:color="auto"/>
            <w:bottom w:val="none" w:sz="0" w:space="0" w:color="auto"/>
            <w:right w:val="none" w:sz="0" w:space="0" w:color="auto"/>
          </w:divBdr>
        </w:div>
        <w:div w:id="1952663348">
          <w:marLeft w:val="547"/>
          <w:marRight w:val="0"/>
          <w:marTop w:val="96"/>
          <w:marBottom w:val="0"/>
          <w:divBdr>
            <w:top w:val="none" w:sz="0" w:space="0" w:color="auto"/>
            <w:left w:val="none" w:sz="0" w:space="0" w:color="auto"/>
            <w:bottom w:val="none" w:sz="0" w:space="0" w:color="auto"/>
            <w:right w:val="none" w:sz="0" w:space="0" w:color="auto"/>
          </w:divBdr>
        </w:div>
        <w:div w:id="1915361298">
          <w:marLeft w:val="547"/>
          <w:marRight w:val="0"/>
          <w:marTop w:val="96"/>
          <w:marBottom w:val="0"/>
          <w:divBdr>
            <w:top w:val="none" w:sz="0" w:space="0" w:color="auto"/>
            <w:left w:val="none" w:sz="0" w:space="0" w:color="auto"/>
            <w:bottom w:val="none" w:sz="0" w:space="0" w:color="auto"/>
            <w:right w:val="none" w:sz="0" w:space="0" w:color="auto"/>
          </w:divBdr>
        </w:div>
        <w:div w:id="604114004">
          <w:marLeft w:val="547"/>
          <w:marRight w:val="0"/>
          <w:marTop w:val="96"/>
          <w:marBottom w:val="0"/>
          <w:divBdr>
            <w:top w:val="none" w:sz="0" w:space="0" w:color="auto"/>
            <w:left w:val="none" w:sz="0" w:space="0" w:color="auto"/>
            <w:bottom w:val="none" w:sz="0" w:space="0" w:color="auto"/>
            <w:right w:val="none" w:sz="0" w:space="0" w:color="auto"/>
          </w:divBdr>
        </w:div>
        <w:div w:id="1232154189">
          <w:marLeft w:val="547"/>
          <w:marRight w:val="0"/>
          <w:marTop w:val="96"/>
          <w:marBottom w:val="0"/>
          <w:divBdr>
            <w:top w:val="none" w:sz="0" w:space="0" w:color="auto"/>
            <w:left w:val="none" w:sz="0" w:space="0" w:color="auto"/>
            <w:bottom w:val="none" w:sz="0" w:space="0" w:color="auto"/>
            <w:right w:val="none" w:sz="0" w:space="0" w:color="auto"/>
          </w:divBdr>
        </w:div>
      </w:divsChild>
    </w:div>
    <w:div w:id="1647857568">
      <w:bodyDiv w:val="1"/>
      <w:marLeft w:val="0"/>
      <w:marRight w:val="0"/>
      <w:marTop w:val="0"/>
      <w:marBottom w:val="0"/>
      <w:divBdr>
        <w:top w:val="none" w:sz="0" w:space="0" w:color="auto"/>
        <w:left w:val="none" w:sz="0" w:space="0" w:color="auto"/>
        <w:bottom w:val="none" w:sz="0" w:space="0" w:color="auto"/>
        <w:right w:val="none" w:sz="0" w:space="0" w:color="auto"/>
      </w:divBdr>
      <w:divsChild>
        <w:div w:id="1187015382">
          <w:marLeft w:val="547"/>
          <w:marRight w:val="0"/>
          <w:marTop w:val="240"/>
          <w:marBottom w:val="0"/>
          <w:divBdr>
            <w:top w:val="none" w:sz="0" w:space="0" w:color="auto"/>
            <w:left w:val="none" w:sz="0" w:space="0" w:color="auto"/>
            <w:bottom w:val="none" w:sz="0" w:space="0" w:color="auto"/>
            <w:right w:val="none" w:sz="0" w:space="0" w:color="auto"/>
          </w:divBdr>
        </w:div>
        <w:div w:id="1912540473">
          <w:marLeft w:val="547"/>
          <w:marRight w:val="0"/>
          <w:marTop w:val="240"/>
          <w:marBottom w:val="0"/>
          <w:divBdr>
            <w:top w:val="none" w:sz="0" w:space="0" w:color="auto"/>
            <w:left w:val="none" w:sz="0" w:space="0" w:color="auto"/>
            <w:bottom w:val="none" w:sz="0" w:space="0" w:color="auto"/>
            <w:right w:val="none" w:sz="0" w:space="0" w:color="auto"/>
          </w:divBdr>
        </w:div>
        <w:div w:id="753016234">
          <w:marLeft w:val="547"/>
          <w:marRight w:val="0"/>
          <w:marTop w:val="240"/>
          <w:marBottom w:val="0"/>
          <w:divBdr>
            <w:top w:val="none" w:sz="0" w:space="0" w:color="auto"/>
            <w:left w:val="none" w:sz="0" w:space="0" w:color="auto"/>
            <w:bottom w:val="none" w:sz="0" w:space="0" w:color="auto"/>
            <w:right w:val="none" w:sz="0" w:space="0" w:color="auto"/>
          </w:divBdr>
        </w:div>
        <w:div w:id="1224951470">
          <w:marLeft w:val="1166"/>
          <w:marRight w:val="0"/>
          <w:marTop w:val="96"/>
          <w:marBottom w:val="0"/>
          <w:divBdr>
            <w:top w:val="none" w:sz="0" w:space="0" w:color="auto"/>
            <w:left w:val="none" w:sz="0" w:space="0" w:color="auto"/>
            <w:bottom w:val="none" w:sz="0" w:space="0" w:color="auto"/>
            <w:right w:val="none" w:sz="0" w:space="0" w:color="auto"/>
          </w:divBdr>
        </w:div>
        <w:div w:id="168760547">
          <w:marLeft w:val="1166"/>
          <w:marRight w:val="0"/>
          <w:marTop w:val="96"/>
          <w:marBottom w:val="0"/>
          <w:divBdr>
            <w:top w:val="none" w:sz="0" w:space="0" w:color="auto"/>
            <w:left w:val="none" w:sz="0" w:space="0" w:color="auto"/>
            <w:bottom w:val="none" w:sz="0" w:space="0" w:color="auto"/>
            <w:right w:val="none" w:sz="0" w:space="0" w:color="auto"/>
          </w:divBdr>
        </w:div>
        <w:div w:id="1467776635">
          <w:marLeft w:val="547"/>
          <w:marRight w:val="0"/>
          <w:marTop w:val="240"/>
          <w:marBottom w:val="0"/>
          <w:divBdr>
            <w:top w:val="none" w:sz="0" w:space="0" w:color="auto"/>
            <w:left w:val="none" w:sz="0" w:space="0" w:color="auto"/>
            <w:bottom w:val="none" w:sz="0" w:space="0" w:color="auto"/>
            <w:right w:val="none" w:sz="0" w:space="0" w:color="auto"/>
          </w:divBdr>
        </w:div>
      </w:divsChild>
    </w:div>
    <w:div w:id="1669136579">
      <w:bodyDiv w:val="1"/>
      <w:marLeft w:val="0"/>
      <w:marRight w:val="0"/>
      <w:marTop w:val="0"/>
      <w:marBottom w:val="0"/>
      <w:divBdr>
        <w:top w:val="none" w:sz="0" w:space="0" w:color="auto"/>
        <w:left w:val="none" w:sz="0" w:space="0" w:color="auto"/>
        <w:bottom w:val="none" w:sz="0" w:space="0" w:color="auto"/>
        <w:right w:val="none" w:sz="0" w:space="0" w:color="auto"/>
      </w:divBdr>
      <w:divsChild>
        <w:div w:id="325211589">
          <w:marLeft w:val="547"/>
          <w:marRight w:val="0"/>
          <w:marTop w:val="120"/>
          <w:marBottom w:val="0"/>
          <w:divBdr>
            <w:top w:val="none" w:sz="0" w:space="0" w:color="auto"/>
            <w:left w:val="none" w:sz="0" w:space="0" w:color="auto"/>
            <w:bottom w:val="none" w:sz="0" w:space="0" w:color="auto"/>
            <w:right w:val="none" w:sz="0" w:space="0" w:color="auto"/>
          </w:divBdr>
        </w:div>
        <w:div w:id="1394431274">
          <w:marLeft w:val="547"/>
          <w:marRight w:val="0"/>
          <w:marTop w:val="120"/>
          <w:marBottom w:val="0"/>
          <w:divBdr>
            <w:top w:val="none" w:sz="0" w:space="0" w:color="auto"/>
            <w:left w:val="none" w:sz="0" w:space="0" w:color="auto"/>
            <w:bottom w:val="none" w:sz="0" w:space="0" w:color="auto"/>
            <w:right w:val="none" w:sz="0" w:space="0" w:color="auto"/>
          </w:divBdr>
        </w:div>
        <w:div w:id="281350029">
          <w:marLeft w:val="547"/>
          <w:marRight w:val="0"/>
          <w:marTop w:val="120"/>
          <w:marBottom w:val="0"/>
          <w:divBdr>
            <w:top w:val="none" w:sz="0" w:space="0" w:color="auto"/>
            <w:left w:val="none" w:sz="0" w:space="0" w:color="auto"/>
            <w:bottom w:val="none" w:sz="0" w:space="0" w:color="auto"/>
            <w:right w:val="none" w:sz="0" w:space="0" w:color="auto"/>
          </w:divBdr>
        </w:div>
        <w:div w:id="1492601173">
          <w:marLeft w:val="547"/>
          <w:marRight w:val="0"/>
          <w:marTop w:val="120"/>
          <w:marBottom w:val="0"/>
          <w:divBdr>
            <w:top w:val="none" w:sz="0" w:space="0" w:color="auto"/>
            <w:left w:val="none" w:sz="0" w:space="0" w:color="auto"/>
            <w:bottom w:val="none" w:sz="0" w:space="0" w:color="auto"/>
            <w:right w:val="none" w:sz="0" w:space="0" w:color="auto"/>
          </w:divBdr>
        </w:div>
      </w:divsChild>
    </w:div>
    <w:div w:id="1721321077">
      <w:bodyDiv w:val="1"/>
      <w:marLeft w:val="0"/>
      <w:marRight w:val="0"/>
      <w:marTop w:val="0"/>
      <w:marBottom w:val="0"/>
      <w:divBdr>
        <w:top w:val="none" w:sz="0" w:space="0" w:color="auto"/>
        <w:left w:val="none" w:sz="0" w:space="0" w:color="auto"/>
        <w:bottom w:val="none" w:sz="0" w:space="0" w:color="auto"/>
        <w:right w:val="none" w:sz="0" w:space="0" w:color="auto"/>
      </w:divBdr>
    </w:div>
    <w:div w:id="1779444876">
      <w:bodyDiv w:val="1"/>
      <w:marLeft w:val="0"/>
      <w:marRight w:val="0"/>
      <w:marTop w:val="0"/>
      <w:marBottom w:val="0"/>
      <w:divBdr>
        <w:top w:val="none" w:sz="0" w:space="0" w:color="auto"/>
        <w:left w:val="none" w:sz="0" w:space="0" w:color="auto"/>
        <w:bottom w:val="none" w:sz="0" w:space="0" w:color="auto"/>
        <w:right w:val="none" w:sz="0" w:space="0" w:color="auto"/>
      </w:divBdr>
      <w:divsChild>
        <w:div w:id="1596358429">
          <w:marLeft w:val="547"/>
          <w:marRight w:val="0"/>
          <w:marTop w:val="240"/>
          <w:marBottom w:val="0"/>
          <w:divBdr>
            <w:top w:val="none" w:sz="0" w:space="0" w:color="auto"/>
            <w:left w:val="none" w:sz="0" w:space="0" w:color="auto"/>
            <w:bottom w:val="none" w:sz="0" w:space="0" w:color="auto"/>
            <w:right w:val="none" w:sz="0" w:space="0" w:color="auto"/>
          </w:divBdr>
        </w:div>
        <w:div w:id="1657490812">
          <w:marLeft w:val="1166"/>
          <w:marRight w:val="0"/>
          <w:marTop w:val="0"/>
          <w:marBottom w:val="0"/>
          <w:divBdr>
            <w:top w:val="none" w:sz="0" w:space="0" w:color="auto"/>
            <w:left w:val="none" w:sz="0" w:space="0" w:color="auto"/>
            <w:bottom w:val="none" w:sz="0" w:space="0" w:color="auto"/>
            <w:right w:val="none" w:sz="0" w:space="0" w:color="auto"/>
          </w:divBdr>
        </w:div>
        <w:div w:id="496189719">
          <w:marLeft w:val="1166"/>
          <w:marRight w:val="0"/>
          <w:marTop w:val="0"/>
          <w:marBottom w:val="0"/>
          <w:divBdr>
            <w:top w:val="none" w:sz="0" w:space="0" w:color="auto"/>
            <w:left w:val="none" w:sz="0" w:space="0" w:color="auto"/>
            <w:bottom w:val="none" w:sz="0" w:space="0" w:color="auto"/>
            <w:right w:val="none" w:sz="0" w:space="0" w:color="auto"/>
          </w:divBdr>
        </w:div>
        <w:div w:id="1324817310">
          <w:marLeft w:val="547"/>
          <w:marRight w:val="0"/>
          <w:marTop w:val="240"/>
          <w:marBottom w:val="0"/>
          <w:divBdr>
            <w:top w:val="none" w:sz="0" w:space="0" w:color="auto"/>
            <w:left w:val="none" w:sz="0" w:space="0" w:color="auto"/>
            <w:bottom w:val="none" w:sz="0" w:space="0" w:color="auto"/>
            <w:right w:val="none" w:sz="0" w:space="0" w:color="auto"/>
          </w:divBdr>
        </w:div>
        <w:div w:id="77529114">
          <w:marLeft w:val="1166"/>
          <w:marRight w:val="0"/>
          <w:marTop w:val="0"/>
          <w:marBottom w:val="0"/>
          <w:divBdr>
            <w:top w:val="none" w:sz="0" w:space="0" w:color="auto"/>
            <w:left w:val="none" w:sz="0" w:space="0" w:color="auto"/>
            <w:bottom w:val="none" w:sz="0" w:space="0" w:color="auto"/>
            <w:right w:val="none" w:sz="0" w:space="0" w:color="auto"/>
          </w:divBdr>
        </w:div>
        <w:div w:id="845023377">
          <w:marLeft w:val="1166"/>
          <w:marRight w:val="0"/>
          <w:marTop w:val="0"/>
          <w:marBottom w:val="0"/>
          <w:divBdr>
            <w:top w:val="none" w:sz="0" w:space="0" w:color="auto"/>
            <w:left w:val="none" w:sz="0" w:space="0" w:color="auto"/>
            <w:bottom w:val="none" w:sz="0" w:space="0" w:color="auto"/>
            <w:right w:val="none" w:sz="0" w:space="0" w:color="auto"/>
          </w:divBdr>
        </w:div>
        <w:div w:id="285430769">
          <w:marLeft w:val="547"/>
          <w:marRight w:val="0"/>
          <w:marTop w:val="240"/>
          <w:marBottom w:val="0"/>
          <w:divBdr>
            <w:top w:val="none" w:sz="0" w:space="0" w:color="auto"/>
            <w:left w:val="none" w:sz="0" w:space="0" w:color="auto"/>
            <w:bottom w:val="none" w:sz="0" w:space="0" w:color="auto"/>
            <w:right w:val="none" w:sz="0" w:space="0" w:color="auto"/>
          </w:divBdr>
        </w:div>
        <w:div w:id="545264833">
          <w:marLeft w:val="547"/>
          <w:marRight w:val="0"/>
          <w:marTop w:val="240"/>
          <w:marBottom w:val="0"/>
          <w:divBdr>
            <w:top w:val="none" w:sz="0" w:space="0" w:color="auto"/>
            <w:left w:val="none" w:sz="0" w:space="0" w:color="auto"/>
            <w:bottom w:val="none" w:sz="0" w:space="0" w:color="auto"/>
            <w:right w:val="none" w:sz="0" w:space="0" w:color="auto"/>
          </w:divBdr>
        </w:div>
        <w:div w:id="974333886">
          <w:marLeft w:val="1166"/>
          <w:marRight w:val="0"/>
          <w:marTop w:val="0"/>
          <w:marBottom w:val="0"/>
          <w:divBdr>
            <w:top w:val="none" w:sz="0" w:space="0" w:color="auto"/>
            <w:left w:val="none" w:sz="0" w:space="0" w:color="auto"/>
            <w:bottom w:val="none" w:sz="0" w:space="0" w:color="auto"/>
            <w:right w:val="none" w:sz="0" w:space="0" w:color="auto"/>
          </w:divBdr>
        </w:div>
        <w:div w:id="1012608914">
          <w:marLeft w:val="1166"/>
          <w:marRight w:val="0"/>
          <w:marTop w:val="0"/>
          <w:marBottom w:val="0"/>
          <w:divBdr>
            <w:top w:val="none" w:sz="0" w:space="0" w:color="auto"/>
            <w:left w:val="none" w:sz="0" w:space="0" w:color="auto"/>
            <w:bottom w:val="none" w:sz="0" w:space="0" w:color="auto"/>
            <w:right w:val="none" w:sz="0" w:space="0" w:color="auto"/>
          </w:divBdr>
        </w:div>
        <w:div w:id="1759407004">
          <w:marLeft w:val="547"/>
          <w:marRight w:val="0"/>
          <w:marTop w:val="240"/>
          <w:marBottom w:val="0"/>
          <w:divBdr>
            <w:top w:val="none" w:sz="0" w:space="0" w:color="auto"/>
            <w:left w:val="none" w:sz="0" w:space="0" w:color="auto"/>
            <w:bottom w:val="none" w:sz="0" w:space="0" w:color="auto"/>
            <w:right w:val="none" w:sz="0" w:space="0" w:color="auto"/>
          </w:divBdr>
        </w:div>
        <w:div w:id="124399011">
          <w:marLeft w:val="1166"/>
          <w:marRight w:val="0"/>
          <w:marTop w:val="0"/>
          <w:marBottom w:val="0"/>
          <w:divBdr>
            <w:top w:val="none" w:sz="0" w:space="0" w:color="auto"/>
            <w:left w:val="none" w:sz="0" w:space="0" w:color="auto"/>
            <w:bottom w:val="none" w:sz="0" w:space="0" w:color="auto"/>
            <w:right w:val="none" w:sz="0" w:space="0" w:color="auto"/>
          </w:divBdr>
        </w:div>
        <w:div w:id="1583877153">
          <w:marLeft w:val="1166"/>
          <w:marRight w:val="0"/>
          <w:marTop w:val="0"/>
          <w:marBottom w:val="0"/>
          <w:divBdr>
            <w:top w:val="none" w:sz="0" w:space="0" w:color="auto"/>
            <w:left w:val="none" w:sz="0" w:space="0" w:color="auto"/>
            <w:bottom w:val="none" w:sz="0" w:space="0" w:color="auto"/>
            <w:right w:val="none" w:sz="0" w:space="0" w:color="auto"/>
          </w:divBdr>
        </w:div>
      </w:divsChild>
    </w:div>
    <w:div w:id="1886746680">
      <w:bodyDiv w:val="1"/>
      <w:marLeft w:val="0"/>
      <w:marRight w:val="0"/>
      <w:marTop w:val="0"/>
      <w:marBottom w:val="0"/>
      <w:divBdr>
        <w:top w:val="none" w:sz="0" w:space="0" w:color="auto"/>
        <w:left w:val="none" w:sz="0" w:space="0" w:color="auto"/>
        <w:bottom w:val="none" w:sz="0" w:space="0" w:color="auto"/>
        <w:right w:val="none" w:sz="0" w:space="0" w:color="auto"/>
      </w:divBdr>
    </w:div>
    <w:div w:id="1941136512">
      <w:bodyDiv w:val="1"/>
      <w:marLeft w:val="0"/>
      <w:marRight w:val="0"/>
      <w:marTop w:val="0"/>
      <w:marBottom w:val="0"/>
      <w:divBdr>
        <w:top w:val="none" w:sz="0" w:space="0" w:color="auto"/>
        <w:left w:val="none" w:sz="0" w:space="0" w:color="auto"/>
        <w:bottom w:val="none" w:sz="0" w:space="0" w:color="auto"/>
        <w:right w:val="none" w:sz="0" w:space="0" w:color="auto"/>
      </w:divBdr>
      <w:divsChild>
        <w:div w:id="1570115731">
          <w:marLeft w:val="547"/>
          <w:marRight w:val="0"/>
          <w:marTop w:val="0"/>
          <w:marBottom w:val="0"/>
          <w:divBdr>
            <w:top w:val="none" w:sz="0" w:space="0" w:color="auto"/>
            <w:left w:val="none" w:sz="0" w:space="0" w:color="auto"/>
            <w:bottom w:val="none" w:sz="0" w:space="0" w:color="auto"/>
            <w:right w:val="none" w:sz="0" w:space="0" w:color="auto"/>
          </w:divBdr>
        </w:div>
        <w:div w:id="1152524170">
          <w:marLeft w:val="547"/>
          <w:marRight w:val="0"/>
          <w:marTop w:val="0"/>
          <w:marBottom w:val="0"/>
          <w:divBdr>
            <w:top w:val="none" w:sz="0" w:space="0" w:color="auto"/>
            <w:left w:val="none" w:sz="0" w:space="0" w:color="auto"/>
            <w:bottom w:val="none" w:sz="0" w:space="0" w:color="auto"/>
            <w:right w:val="none" w:sz="0" w:space="0" w:color="auto"/>
          </w:divBdr>
        </w:div>
      </w:divsChild>
    </w:div>
    <w:div w:id="1959020769">
      <w:bodyDiv w:val="1"/>
      <w:marLeft w:val="0"/>
      <w:marRight w:val="0"/>
      <w:marTop w:val="0"/>
      <w:marBottom w:val="0"/>
      <w:divBdr>
        <w:top w:val="none" w:sz="0" w:space="0" w:color="auto"/>
        <w:left w:val="none" w:sz="0" w:space="0" w:color="auto"/>
        <w:bottom w:val="none" w:sz="0" w:space="0" w:color="auto"/>
        <w:right w:val="none" w:sz="0" w:space="0" w:color="auto"/>
      </w:divBdr>
    </w:div>
    <w:div w:id="2055078034">
      <w:bodyDiv w:val="1"/>
      <w:marLeft w:val="0"/>
      <w:marRight w:val="0"/>
      <w:marTop w:val="0"/>
      <w:marBottom w:val="0"/>
      <w:divBdr>
        <w:top w:val="none" w:sz="0" w:space="0" w:color="auto"/>
        <w:left w:val="none" w:sz="0" w:space="0" w:color="auto"/>
        <w:bottom w:val="none" w:sz="0" w:space="0" w:color="auto"/>
        <w:right w:val="none" w:sz="0" w:space="0" w:color="auto"/>
      </w:divBdr>
      <w:divsChild>
        <w:div w:id="377629672">
          <w:marLeft w:val="547"/>
          <w:marRight w:val="0"/>
          <w:marTop w:val="96"/>
          <w:marBottom w:val="0"/>
          <w:divBdr>
            <w:top w:val="none" w:sz="0" w:space="0" w:color="auto"/>
            <w:left w:val="none" w:sz="0" w:space="0" w:color="auto"/>
            <w:bottom w:val="none" w:sz="0" w:space="0" w:color="auto"/>
            <w:right w:val="none" w:sz="0" w:space="0" w:color="auto"/>
          </w:divBdr>
        </w:div>
        <w:div w:id="412170368">
          <w:marLeft w:val="547"/>
          <w:marRight w:val="0"/>
          <w:marTop w:val="96"/>
          <w:marBottom w:val="0"/>
          <w:divBdr>
            <w:top w:val="none" w:sz="0" w:space="0" w:color="auto"/>
            <w:left w:val="none" w:sz="0" w:space="0" w:color="auto"/>
            <w:bottom w:val="none" w:sz="0" w:space="0" w:color="auto"/>
            <w:right w:val="none" w:sz="0" w:space="0" w:color="auto"/>
          </w:divBdr>
        </w:div>
        <w:div w:id="1064599083">
          <w:marLeft w:val="720"/>
          <w:marRight w:val="0"/>
          <w:marTop w:val="96"/>
          <w:marBottom w:val="0"/>
          <w:divBdr>
            <w:top w:val="none" w:sz="0" w:space="0" w:color="auto"/>
            <w:left w:val="none" w:sz="0" w:space="0" w:color="auto"/>
            <w:bottom w:val="none" w:sz="0" w:space="0" w:color="auto"/>
            <w:right w:val="none" w:sz="0" w:space="0" w:color="auto"/>
          </w:divBdr>
        </w:div>
        <w:div w:id="454252078">
          <w:marLeft w:val="720"/>
          <w:marRight w:val="0"/>
          <w:marTop w:val="96"/>
          <w:marBottom w:val="0"/>
          <w:divBdr>
            <w:top w:val="none" w:sz="0" w:space="0" w:color="auto"/>
            <w:left w:val="none" w:sz="0" w:space="0" w:color="auto"/>
            <w:bottom w:val="none" w:sz="0" w:space="0" w:color="auto"/>
            <w:right w:val="none" w:sz="0" w:space="0" w:color="auto"/>
          </w:divBdr>
        </w:div>
        <w:div w:id="1273706505">
          <w:marLeft w:val="720"/>
          <w:marRight w:val="0"/>
          <w:marTop w:val="96"/>
          <w:marBottom w:val="0"/>
          <w:divBdr>
            <w:top w:val="none" w:sz="0" w:space="0" w:color="auto"/>
            <w:left w:val="none" w:sz="0" w:space="0" w:color="auto"/>
            <w:bottom w:val="none" w:sz="0" w:space="0" w:color="auto"/>
            <w:right w:val="none" w:sz="0" w:space="0" w:color="auto"/>
          </w:divBdr>
        </w:div>
        <w:div w:id="489369511">
          <w:marLeft w:val="1166"/>
          <w:marRight w:val="0"/>
          <w:marTop w:val="96"/>
          <w:marBottom w:val="0"/>
          <w:divBdr>
            <w:top w:val="none" w:sz="0" w:space="0" w:color="auto"/>
            <w:left w:val="none" w:sz="0" w:space="0" w:color="auto"/>
            <w:bottom w:val="none" w:sz="0" w:space="0" w:color="auto"/>
            <w:right w:val="none" w:sz="0" w:space="0" w:color="auto"/>
          </w:divBdr>
        </w:div>
        <w:div w:id="288512642">
          <w:marLeft w:val="1800"/>
          <w:marRight w:val="0"/>
          <w:marTop w:val="96"/>
          <w:marBottom w:val="0"/>
          <w:divBdr>
            <w:top w:val="none" w:sz="0" w:space="0" w:color="auto"/>
            <w:left w:val="none" w:sz="0" w:space="0" w:color="auto"/>
            <w:bottom w:val="none" w:sz="0" w:space="0" w:color="auto"/>
            <w:right w:val="none" w:sz="0" w:space="0" w:color="auto"/>
          </w:divBdr>
        </w:div>
        <w:div w:id="838542062">
          <w:marLeft w:val="1800"/>
          <w:marRight w:val="0"/>
          <w:marTop w:val="96"/>
          <w:marBottom w:val="0"/>
          <w:divBdr>
            <w:top w:val="none" w:sz="0" w:space="0" w:color="auto"/>
            <w:left w:val="none" w:sz="0" w:space="0" w:color="auto"/>
            <w:bottom w:val="none" w:sz="0" w:space="0" w:color="auto"/>
            <w:right w:val="none" w:sz="0" w:space="0" w:color="auto"/>
          </w:divBdr>
        </w:div>
        <w:div w:id="1099108039">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10" Type="http://schemas.openxmlformats.org/officeDocument/2006/relationships/footer" Target="foot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DCC89-CC86-8D42-95E4-4FB1E482F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21</Pages>
  <Words>33373</Words>
  <Characters>190228</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fenstette</dc:creator>
  <cp:keywords/>
  <dc:description/>
  <cp:lastModifiedBy>John Grefenstette</cp:lastModifiedBy>
  <cp:revision>30</cp:revision>
  <cp:lastPrinted>2019-12-03T20:21:00Z</cp:lastPrinted>
  <dcterms:created xsi:type="dcterms:W3CDTF">2019-12-03T20:24:00Z</dcterms:created>
  <dcterms:modified xsi:type="dcterms:W3CDTF">2019-12-12T15:02:00Z</dcterms:modified>
</cp:coreProperties>
</file>